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svgz"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A3170F" w14:textId="2DFBE1E9" w:rsidR="00A715E6" w:rsidRPr="00240704" w:rsidRDefault="0019761A" w:rsidP="00240704">
      <w:pPr>
        <w:pStyle w:val="Title"/>
        <w:rPr>
          <w:sz w:val="68"/>
          <w:szCs w:val="68"/>
        </w:rPr>
      </w:pPr>
      <w:r w:rsidRPr="00240704">
        <w:rPr>
          <w:sz w:val="68"/>
          <w:szCs w:val="68"/>
        </w:rPr>
        <w:t xml:space="preserve">2024 Annual </w:t>
      </w:r>
      <w:r w:rsidR="00240704">
        <w:rPr>
          <w:sz w:val="68"/>
          <w:szCs w:val="68"/>
        </w:rPr>
        <w:br/>
      </w:r>
      <w:r w:rsidRPr="00240704">
        <w:rPr>
          <w:sz w:val="68"/>
          <w:szCs w:val="68"/>
        </w:rPr>
        <w:t>Australian Respiratory Surveillance Report</w:t>
      </w:r>
    </w:p>
    <w:p w14:paraId="16A31710" w14:textId="77777777" w:rsidR="00A715E6" w:rsidRDefault="0019761A">
      <w:r>
        <w:br w:type="page"/>
      </w:r>
    </w:p>
    <w:p w14:paraId="5A18DE93" w14:textId="51128EB8" w:rsidR="00CF38C5" w:rsidRPr="00CB2AE0" w:rsidRDefault="00CF38C5" w:rsidP="00CF38C5">
      <w:pPr>
        <w:pStyle w:val="NormalWeb"/>
        <w:rPr>
          <w:rFonts w:ascii="Arial" w:hAnsi="Arial" w:cs="Arial"/>
          <w:sz w:val="16"/>
          <w:szCs w:val="16"/>
        </w:rPr>
      </w:pPr>
      <w:bookmarkStart w:id="0" w:name="key-messages"/>
      <w:r w:rsidRPr="00CB2AE0">
        <w:rPr>
          <w:rFonts w:ascii="Arial" w:hAnsi="Arial" w:cs="Arial"/>
          <w:sz w:val="16"/>
          <w:szCs w:val="16"/>
        </w:rPr>
        <w:lastRenderedPageBreak/>
        <w:t xml:space="preserve">© Commonwealth of Australia as represented by the </w:t>
      </w:r>
      <w:r w:rsidR="005B7D03" w:rsidRPr="00CB2AE0">
        <w:rPr>
          <w:rFonts w:ascii="Arial" w:hAnsi="Arial" w:cs="Arial"/>
          <w:sz w:val="16"/>
          <w:szCs w:val="16"/>
        </w:rPr>
        <w:t xml:space="preserve">interim </w:t>
      </w:r>
      <w:r w:rsidRPr="00CB2AE0">
        <w:rPr>
          <w:rFonts w:ascii="Arial" w:hAnsi="Arial" w:cs="Arial"/>
          <w:sz w:val="16"/>
          <w:szCs w:val="16"/>
        </w:rPr>
        <w:t>Australian Centre for Disease Control</w:t>
      </w:r>
    </w:p>
    <w:p w14:paraId="071FA3DE" w14:textId="09CDCADE" w:rsidR="00CF38C5" w:rsidRPr="00CB2AE0" w:rsidRDefault="00CF38C5" w:rsidP="00CF38C5">
      <w:pPr>
        <w:pStyle w:val="NormalWeb"/>
        <w:rPr>
          <w:rFonts w:ascii="Arial" w:hAnsi="Arial" w:cs="Arial"/>
          <w:sz w:val="16"/>
          <w:szCs w:val="16"/>
        </w:rPr>
      </w:pPr>
      <w:r w:rsidRPr="00CB2AE0">
        <w:rPr>
          <w:rFonts w:ascii="Arial" w:hAnsi="Arial" w:cs="Arial"/>
          <w:sz w:val="16"/>
          <w:szCs w:val="16"/>
        </w:rPr>
        <w:t>Title: 2024 Annual Australian Respiratory Surveillance Report</w:t>
      </w:r>
    </w:p>
    <w:p w14:paraId="6926DFAA" w14:textId="77777777" w:rsidR="0029179A" w:rsidRPr="00CB2AE0" w:rsidRDefault="0029179A" w:rsidP="0029179A">
      <w:pPr>
        <w:pStyle w:val="NormalWeb"/>
        <w:spacing w:before="0" w:beforeAutospacing="0" w:after="120" w:afterAutospacing="0"/>
        <w:rPr>
          <w:rFonts w:ascii="Arial" w:hAnsi="Arial" w:cs="Arial"/>
          <w:b/>
          <w:bCs/>
          <w:sz w:val="16"/>
          <w:szCs w:val="16"/>
        </w:rPr>
      </w:pPr>
      <w:r w:rsidRPr="00CB2AE0">
        <w:rPr>
          <w:rFonts w:ascii="Arial" w:hAnsi="Arial" w:cs="Arial"/>
          <w:b/>
          <w:bCs/>
          <w:sz w:val="16"/>
          <w:szCs w:val="16"/>
        </w:rPr>
        <w:t>Acknowledgements</w:t>
      </w:r>
    </w:p>
    <w:p w14:paraId="135F6AAE" w14:textId="2D7869D0" w:rsidR="0029179A" w:rsidRPr="00CB2AE0" w:rsidRDefault="0029179A" w:rsidP="0029179A">
      <w:pPr>
        <w:pStyle w:val="NormalWeb"/>
        <w:spacing w:before="0" w:beforeAutospacing="0" w:after="120" w:afterAutospacing="0"/>
        <w:rPr>
          <w:rFonts w:ascii="Arial" w:hAnsi="Arial" w:cs="Arial"/>
          <w:sz w:val="16"/>
          <w:szCs w:val="16"/>
        </w:rPr>
      </w:pPr>
      <w:r w:rsidRPr="00CB2AE0">
        <w:rPr>
          <w:rFonts w:ascii="Arial" w:hAnsi="Arial" w:cs="Arial"/>
          <w:sz w:val="16"/>
          <w:szCs w:val="16"/>
        </w:rPr>
        <w:t xml:space="preserve">This annual report was prepared by Jenna Hassall, </w:t>
      </w:r>
      <w:r w:rsidR="00B96A97" w:rsidRPr="00CB2AE0">
        <w:rPr>
          <w:rFonts w:ascii="Arial" w:hAnsi="Arial" w:cs="Arial"/>
          <w:sz w:val="16"/>
          <w:szCs w:val="16"/>
        </w:rPr>
        <w:t xml:space="preserve">Suzie Whitehead, </w:t>
      </w:r>
      <w:r w:rsidRPr="00CB2AE0">
        <w:rPr>
          <w:rFonts w:ascii="Arial" w:hAnsi="Arial" w:cs="Arial"/>
          <w:sz w:val="16"/>
          <w:szCs w:val="16"/>
        </w:rPr>
        <w:t>Lauren Welsh,</w:t>
      </w:r>
      <w:r w:rsidR="00B96A97" w:rsidRPr="00CB2AE0">
        <w:rPr>
          <w:rFonts w:ascii="Arial" w:hAnsi="Arial" w:cs="Arial"/>
          <w:sz w:val="16"/>
          <w:szCs w:val="16"/>
        </w:rPr>
        <w:t xml:space="preserve"> Ash Donovan, Gizem Bilgin, </w:t>
      </w:r>
      <w:r w:rsidRPr="00CB2AE0">
        <w:rPr>
          <w:rFonts w:ascii="Arial" w:hAnsi="Arial" w:cs="Arial"/>
          <w:sz w:val="16"/>
          <w:szCs w:val="16"/>
        </w:rPr>
        <w:t xml:space="preserve">Nga Nguyen, Caitlin </w:t>
      </w:r>
      <w:proofErr w:type="spellStart"/>
      <w:r w:rsidRPr="00CB2AE0">
        <w:rPr>
          <w:rFonts w:ascii="Arial" w:hAnsi="Arial" w:cs="Arial"/>
          <w:sz w:val="16"/>
          <w:szCs w:val="16"/>
        </w:rPr>
        <w:t>Trenorden</w:t>
      </w:r>
      <w:proofErr w:type="spellEnd"/>
      <w:r w:rsidRPr="00CB2AE0">
        <w:rPr>
          <w:rFonts w:ascii="Arial" w:hAnsi="Arial" w:cs="Arial"/>
          <w:sz w:val="16"/>
          <w:szCs w:val="16"/>
        </w:rPr>
        <w:t xml:space="preserve"> and Siobhan St George on behalf of the interim Australian Centre for Disease Control. </w:t>
      </w:r>
    </w:p>
    <w:p w14:paraId="2E705581" w14:textId="357EC39A" w:rsidR="0029179A" w:rsidRPr="00CB2AE0" w:rsidRDefault="0029179A" w:rsidP="00CA2071">
      <w:pPr>
        <w:pStyle w:val="NormalWeb"/>
        <w:spacing w:before="0" w:beforeAutospacing="0" w:after="120" w:afterAutospacing="0"/>
        <w:rPr>
          <w:rFonts w:ascii="Arial" w:hAnsi="Arial" w:cs="Arial"/>
          <w:b/>
          <w:bCs/>
          <w:sz w:val="16"/>
          <w:szCs w:val="16"/>
        </w:rPr>
      </w:pPr>
      <w:r w:rsidRPr="00CB2AE0">
        <w:rPr>
          <w:rFonts w:ascii="Arial" w:hAnsi="Arial" w:cs="Arial"/>
          <w:sz w:val="16"/>
          <w:szCs w:val="16"/>
        </w:rPr>
        <w:t xml:space="preserve">The interim Australian Centre for Disease Control thanks the staff, patients, and participants from </w:t>
      </w:r>
      <w:proofErr w:type="gramStart"/>
      <w:r w:rsidRPr="00CB2AE0">
        <w:rPr>
          <w:rFonts w:ascii="Arial" w:hAnsi="Arial" w:cs="Arial"/>
          <w:sz w:val="16"/>
          <w:szCs w:val="16"/>
        </w:rPr>
        <w:t>all of</w:t>
      </w:r>
      <w:proofErr w:type="gramEnd"/>
      <w:r w:rsidRPr="00CB2AE0">
        <w:rPr>
          <w:rFonts w:ascii="Arial" w:hAnsi="Arial" w:cs="Arial"/>
          <w:sz w:val="16"/>
          <w:szCs w:val="16"/>
        </w:rPr>
        <w:t xml:space="preserve"> the surveillance systems who contribute data for acute respiratory illness surveillance across Australia.</w:t>
      </w:r>
      <w:r w:rsidR="00D169D3" w:rsidRPr="00CB2AE0">
        <w:rPr>
          <w:rFonts w:ascii="Arial" w:hAnsi="Arial" w:cs="Arial"/>
          <w:sz w:val="16"/>
          <w:szCs w:val="16"/>
        </w:rPr>
        <w:t xml:space="preserve"> The interim Australian Centre for Disease Control thanks the National Respiratory Infections Surveillance Committee for their contributions to this annual report.</w:t>
      </w:r>
    </w:p>
    <w:p w14:paraId="5EC284C9" w14:textId="5A426358" w:rsidR="00CF38C5" w:rsidRPr="00CB2AE0" w:rsidRDefault="00CF38C5" w:rsidP="00CA2071">
      <w:pPr>
        <w:pStyle w:val="NormalWeb"/>
        <w:spacing w:before="0" w:beforeAutospacing="0" w:after="120" w:afterAutospacing="0"/>
        <w:rPr>
          <w:rFonts w:ascii="Arial" w:hAnsi="Arial" w:cs="Arial"/>
          <w:b/>
          <w:bCs/>
          <w:sz w:val="16"/>
          <w:szCs w:val="16"/>
        </w:rPr>
      </w:pPr>
      <w:r w:rsidRPr="00CB2AE0">
        <w:rPr>
          <w:rFonts w:ascii="Arial" w:hAnsi="Arial" w:cs="Arial"/>
          <w:b/>
          <w:bCs/>
          <w:sz w:val="16"/>
          <w:szCs w:val="16"/>
        </w:rPr>
        <w:t>Creative Commons Licence</w:t>
      </w:r>
    </w:p>
    <w:p w14:paraId="505E1E94" w14:textId="77777777" w:rsidR="000E02DC" w:rsidRDefault="00CF38C5" w:rsidP="000E02DC">
      <w:pPr>
        <w:pStyle w:val="Copyrightversotext"/>
        <w:spacing w:before="0"/>
        <w:rPr>
          <w:color w:val="033636" w:themeColor="text1"/>
          <w:sz w:val="16"/>
          <w:szCs w:val="16"/>
        </w:rPr>
      </w:pPr>
      <w:r w:rsidRPr="00CB2AE0">
        <w:rPr>
          <w:color w:val="033636" w:themeColor="text1"/>
          <w:sz w:val="16"/>
          <w:szCs w:val="16"/>
        </w:rPr>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5B3D0945" w14:textId="53932E25" w:rsidR="00CF38C5" w:rsidRPr="00CB2AE0" w:rsidRDefault="00CF38C5" w:rsidP="000E02DC">
      <w:pPr>
        <w:pStyle w:val="Copyrightversotext"/>
        <w:spacing w:before="0"/>
        <w:rPr>
          <w:b/>
          <w:bCs/>
          <w:sz w:val="16"/>
          <w:szCs w:val="16"/>
        </w:rPr>
      </w:pPr>
      <w:r w:rsidRPr="00CB2AE0">
        <w:rPr>
          <w:b/>
          <w:bCs/>
          <w:sz w:val="16"/>
          <w:szCs w:val="16"/>
        </w:rPr>
        <w:t>Restrictions</w:t>
      </w:r>
    </w:p>
    <w:p w14:paraId="4FF6584D" w14:textId="3611FCF1" w:rsidR="00CF38C5" w:rsidRPr="00CB2AE0" w:rsidRDefault="00CF38C5" w:rsidP="00CA2071">
      <w:pPr>
        <w:pStyle w:val="Copyrightversotext"/>
        <w:spacing w:before="0"/>
        <w:rPr>
          <w:color w:val="033636" w:themeColor="text1"/>
          <w:sz w:val="16"/>
          <w:szCs w:val="16"/>
        </w:rPr>
      </w:pPr>
      <w:r w:rsidRPr="00CB2AE0">
        <w:rPr>
          <w:color w:val="033636" w:themeColor="text1"/>
          <w:sz w:val="16"/>
          <w:szCs w:val="16"/>
        </w:rPr>
        <w:t>The Licence may not give you all the permissions necessary for your intended use. For example, other rights (such as publicity, privacy and moral rights) may limit how you use the material found in this publication.</w:t>
      </w:r>
      <w:r w:rsidR="00CA2071" w:rsidRPr="00CB2AE0">
        <w:rPr>
          <w:color w:val="033636" w:themeColor="text1"/>
          <w:sz w:val="16"/>
          <w:szCs w:val="16"/>
        </w:rPr>
        <w:t xml:space="preserve"> </w:t>
      </w:r>
      <w:r w:rsidRPr="00CB2AE0">
        <w:rPr>
          <w:color w:val="033636" w:themeColor="text1"/>
          <w:sz w:val="16"/>
          <w:szCs w:val="16"/>
        </w:rPr>
        <w:t>The Licence does not cover, and there is no permission given for, use of any of the following material found in this publication:</w:t>
      </w:r>
    </w:p>
    <w:p w14:paraId="38A6701E" w14:textId="77777777" w:rsidR="00CF38C5" w:rsidRPr="00CB2AE0" w:rsidRDefault="00CF38C5" w:rsidP="00CA2071">
      <w:pPr>
        <w:pStyle w:val="NormalWeb"/>
        <w:numPr>
          <w:ilvl w:val="0"/>
          <w:numId w:val="59"/>
        </w:numPr>
        <w:spacing w:before="0" w:beforeAutospacing="0" w:after="120" w:afterAutospacing="0" w:line="240" w:lineRule="auto"/>
        <w:rPr>
          <w:rFonts w:ascii="Arial" w:hAnsi="Arial" w:cs="Arial"/>
          <w:sz w:val="16"/>
          <w:szCs w:val="16"/>
        </w:rPr>
      </w:pPr>
      <w:r w:rsidRPr="00CB2AE0">
        <w:rPr>
          <w:rFonts w:ascii="Arial" w:hAnsi="Arial" w:cs="Arial"/>
          <w:sz w:val="16"/>
          <w:szCs w:val="16"/>
        </w:rPr>
        <w:t>the Commonwealth Coat of Arms. (</w:t>
      </w:r>
      <w:proofErr w:type="gramStart"/>
      <w:r w:rsidRPr="00CB2AE0">
        <w:rPr>
          <w:rFonts w:ascii="Arial" w:hAnsi="Arial" w:cs="Arial"/>
          <w:sz w:val="16"/>
          <w:szCs w:val="16"/>
        </w:rPr>
        <w:t>by</w:t>
      </w:r>
      <w:proofErr w:type="gramEnd"/>
      <w:r w:rsidRPr="00CB2AE0">
        <w:rPr>
          <w:rFonts w:ascii="Arial" w:hAnsi="Arial" w:cs="Arial"/>
          <w:sz w:val="16"/>
          <w:szCs w:val="16"/>
        </w:rPr>
        <w:t xml:space="preserve"> way of information, the terms under which the Coat of Arms may be used can be found on the Department of Prime Minister and Cabinet website</w:t>
      </w:r>
    </w:p>
    <w:p w14:paraId="6428092F" w14:textId="77777777" w:rsidR="00CF38C5" w:rsidRPr="00CB2AE0" w:rsidRDefault="00CF38C5" w:rsidP="00CA2071">
      <w:pPr>
        <w:pStyle w:val="NormalWeb"/>
        <w:numPr>
          <w:ilvl w:val="0"/>
          <w:numId w:val="59"/>
        </w:numPr>
        <w:spacing w:before="0" w:beforeAutospacing="0" w:after="120" w:afterAutospacing="0" w:line="240" w:lineRule="auto"/>
        <w:rPr>
          <w:rFonts w:ascii="Arial" w:hAnsi="Arial" w:cs="Arial"/>
          <w:sz w:val="16"/>
          <w:szCs w:val="16"/>
        </w:rPr>
      </w:pPr>
      <w:r w:rsidRPr="00CB2AE0">
        <w:rPr>
          <w:rFonts w:ascii="Arial" w:hAnsi="Arial" w:cs="Arial"/>
          <w:sz w:val="16"/>
          <w:szCs w:val="16"/>
        </w:rPr>
        <w:t xml:space="preserve">any logos and </w:t>
      </w:r>
      <w:proofErr w:type="gramStart"/>
      <w:r w:rsidRPr="00CB2AE0">
        <w:rPr>
          <w:rFonts w:ascii="Arial" w:hAnsi="Arial" w:cs="Arial"/>
          <w:sz w:val="16"/>
          <w:szCs w:val="16"/>
        </w:rPr>
        <w:t>trademarks;</w:t>
      </w:r>
      <w:proofErr w:type="gramEnd"/>
    </w:p>
    <w:p w14:paraId="6EF54B8E" w14:textId="77777777" w:rsidR="00CF38C5" w:rsidRPr="00CB2AE0" w:rsidRDefault="00CF38C5" w:rsidP="00CA2071">
      <w:pPr>
        <w:pStyle w:val="NormalWeb"/>
        <w:numPr>
          <w:ilvl w:val="0"/>
          <w:numId w:val="59"/>
        </w:numPr>
        <w:spacing w:before="0" w:beforeAutospacing="0" w:after="120" w:afterAutospacing="0" w:line="240" w:lineRule="auto"/>
        <w:rPr>
          <w:rFonts w:ascii="Arial" w:hAnsi="Arial" w:cs="Arial"/>
          <w:sz w:val="16"/>
          <w:szCs w:val="16"/>
        </w:rPr>
      </w:pPr>
      <w:r w:rsidRPr="00CB2AE0">
        <w:rPr>
          <w:rFonts w:ascii="Arial" w:hAnsi="Arial" w:cs="Arial"/>
          <w:sz w:val="16"/>
          <w:szCs w:val="16"/>
        </w:rPr>
        <w:t xml:space="preserve">any photographs and </w:t>
      </w:r>
      <w:proofErr w:type="gramStart"/>
      <w:r w:rsidRPr="00CB2AE0">
        <w:rPr>
          <w:rFonts w:ascii="Arial" w:hAnsi="Arial" w:cs="Arial"/>
          <w:sz w:val="16"/>
          <w:szCs w:val="16"/>
        </w:rPr>
        <w:t>images;</w:t>
      </w:r>
      <w:proofErr w:type="gramEnd"/>
    </w:p>
    <w:p w14:paraId="53606D9D" w14:textId="77777777" w:rsidR="00CF38C5" w:rsidRPr="00CB2AE0" w:rsidRDefault="00CF38C5" w:rsidP="00CA2071">
      <w:pPr>
        <w:pStyle w:val="NormalWeb"/>
        <w:numPr>
          <w:ilvl w:val="0"/>
          <w:numId w:val="59"/>
        </w:numPr>
        <w:spacing w:before="0" w:beforeAutospacing="0" w:after="120" w:afterAutospacing="0" w:line="240" w:lineRule="auto"/>
        <w:rPr>
          <w:rFonts w:ascii="Arial" w:hAnsi="Arial" w:cs="Arial"/>
          <w:sz w:val="16"/>
          <w:szCs w:val="16"/>
        </w:rPr>
      </w:pPr>
      <w:r w:rsidRPr="00CB2AE0">
        <w:rPr>
          <w:rFonts w:ascii="Arial" w:hAnsi="Arial" w:cs="Arial"/>
          <w:sz w:val="16"/>
          <w:szCs w:val="16"/>
        </w:rPr>
        <w:t>any signatures; and</w:t>
      </w:r>
    </w:p>
    <w:p w14:paraId="3559F096" w14:textId="77777777" w:rsidR="00CF38C5" w:rsidRPr="00CB2AE0" w:rsidRDefault="00CF38C5" w:rsidP="00CA2071">
      <w:pPr>
        <w:pStyle w:val="NormalWeb"/>
        <w:numPr>
          <w:ilvl w:val="0"/>
          <w:numId w:val="59"/>
        </w:numPr>
        <w:spacing w:before="0" w:beforeAutospacing="0" w:after="120" w:afterAutospacing="0" w:line="240" w:lineRule="auto"/>
        <w:rPr>
          <w:rFonts w:ascii="Arial" w:hAnsi="Arial" w:cs="Arial"/>
          <w:sz w:val="16"/>
          <w:szCs w:val="16"/>
        </w:rPr>
      </w:pPr>
      <w:r w:rsidRPr="00CB2AE0">
        <w:rPr>
          <w:rFonts w:ascii="Arial" w:hAnsi="Arial" w:cs="Arial"/>
          <w:sz w:val="16"/>
          <w:szCs w:val="16"/>
        </w:rPr>
        <w:t xml:space="preserve">any material belonging to third parties. The </w:t>
      </w:r>
      <w:proofErr w:type="gramStart"/>
      <w:r w:rsidRPr="00CB2AE0">
        <w:rPr>
          <w:rFonts w:ascii="Arial" w:hAnsi="Arial" w:cs="Arial"/>
          <w:sz w:val="16"/>
          <w:szCs w:val="16"/>
        </w:rPr>
        <w:t>third party</w:t>
      </w:r>
      <w:proofErr w:type="gramEnd"/>
      <w:r w:rsidRPr="00CB2AE0">
        <w:rPr>
          <w:rFonts w:ascii="Arial" w:hAnsi="Arial" w:cs="Arial"/>
          <w:sz w:val="16"/>
          <w:szCs w:val="16"/>
        </w:rPr>
        <w:t xml:space="preserve"> elements must be included here or have a footnote reference throughout the document showing where they are</w:t>
      </w:r>
    </w:p>
    <w:p w14:paraId="566F6815" w14:textId="45C7E523" w:rsidR="00CF38C5" w:rsidRPr="00CB2AE0" w:rsidRDefault="00CF38C5" w:rsidP="00CA2071">
      <w:pPr>
        <w:pStyle w:val="NormalWeb"/>
        <w:spacing w:before="0" w:beforeAutospacing="0" w:after="120" w:afterAutospacing="0"/>
        <w:rPr>
          <w:rFonts w:ascii="Arial" w:hAnsi="Arial" w:cs="Arial"/>
          <w:b/>
          <w:bCs/>
          <w:sz w:val="16"/>
          <w:szCs w:val="16"/>
        </w:rPr>
      </w:pPr>
      <w:r w:rsidRPr="00CB2AE0">
        <w:rPr>
          <w:rFonts w:ascii="Arial" w:hAnsi="Arial" w:cs="Arial"/>
          <w:b/>
          <w:bCs/>
          <w:sz w:val="16"/>
          <w:szCs w:val="16"/>
        </w:rPr>
        <w:t>Attribution</w:t>
      </w:r>
    </w:p>
    <w:p w14:paraId="0AF8D34F" w14:textId="77777777" w:rsidR="00CF38C5" w:rsidRPr="00CB2AE0" w:rsidRDefault="00CF38C5" w:rsidP="00CA2071">
      <w:pPr>
        <w:pStyle w:val="Copyrightversotext"/>
        <w:spacing w:before="0"/>
        <w:rPr>
          <w:color w:val="033636" w:themeColor="text1"/>
          <w:sz w:val="16"/>
          <w:szCs w:val="16"/>
        </w:rPr>
      </w:pPr>
      <w:r w:rsidRPr="00CB2AE0">
        <w:rPr>
          <w:color w:val="033636" w:themeColor="text1"/>
          <w:sz w:val="16"/>
          <w:szCs w:val="16"/>
        </w:rPr>
        <w:t xml:space="preserve">Without limiting your obligations under the Licence, the Department of Health and Aged Care requests that you attribute this publication in your work. Any reasonable form of words may be used </w:t>
      </w:r>
      <w:proofErr w:type="gramStart"/>
      <w:r w:rsidRPr="00CB2AE0">
        <w:rPr>
          <w:color w:val="033636" w:themeColor="text1"/>
          <w:sz w:val="16"/>
          <w:szCs w:val="16"/>
        </w:rPr>
        <w:t>provided that</w:t>
      </w:r>
      <w:proofErr w:type="gramEnd"/>
      <w:r w:rsidRPr="00CB2AE0">
        <w:rPr>
          <w:color w:val="033636" w:themeColor="text1"/>
          <w:sz w:val="16"/>
          <w:szCs w:val="16"/>
        </w:rPr>
        <w:t xml:space="preserve"> you:</w:t>
      </w:r>
    </w:p>
    <w:p w14:paraId="06CF43D6" w14:textId="77777777" w:rsidR="00CF38C5" w:rsidRPr="00CB2AE0" w:rsidRDefault="00CF38C5" w:rsidP="00CA2071">
      <w:pPr>
        <w:pStyle w:val="Copyrightversotext"/>
        <w:numPr>
          <w:ilvl w:val="0"/>
          <w:numId w:val="60"/>
        </w:numPr>
        <w:spacing w:before="0"/>
        <w:rPr>
          <w:color w:val="033636" w:themeColor="text1"/>
          <w:sz w:val="16"/>
          <w:szCs w:val="16"/>
        </w:rPr>
      </w:pPr>
      <w:r w:rsidRPr="00CB2AE0">
        <w:rPr>
          <w:color w:val="033636" w:themeColor="text1"/>
          <w:sz w:val="16"/>
          <w:szCs w:val="16"/>
        </w:rPr>
        <w:t xml:space="preserve">include a reference to this publication and </w:t>
      </w:r>
      <w:proofErr w:type="gramStart"/>
      <w:r w:rsidRPr="00CB2AE0">
        <w:rPr>
          <w:color w:val="033636" w:themeColor="text1"/>
          <w:sz w:val="16"/>
          <w:szCs w:val="16"/>
        </w:rPr>
        <w:t>where</w:t>
      </w:r>
      <w:proofErr w:type="gramEnd"/>
      <w:r w:rsidRPr="00CB2AE0">
        <w:rPr>
          <w:color w:val="033636" w:themeColor="text1"/>
          <w:sz w:val="16"/>
          <w:szCs w:val="16"/>
        </w:rPr>
        <w:t>, practicable, the relevant page numbers;</w:t>
      </w:r>
    </w:p>
    <w:p w14:paraId="586A1CD1" w14:textId="77777777" w:rsidR="00CF38C5" w:rsidRPr="00CB2AE0" w:rsidRDefault="00CF38C5" w:rsidP="00CA2071">
      <w:pPr>
        <w:pStyle w:val="Copyrightversotext"/>
        <w:numPr>
          <w:ilvl w:val="0"/>
          <w:numId w:val="60"/>
        </w:numPr>
        <w:spacing w:before="0"/>
        <w:rPr>
          <w:color w:val="033636" w:themeColor="text1"/>
          <w:sz w:val="16"/>
          <w:szCs w:val="16"/>
        </w:rPr>
      </w:pPr>
      <w:r w:rsidRPr="00CB2AE0">
        <w:rPr>
          <w:color w:val="033636" w:themeColor="text1"/>
          <w:sz w:val="16"/>
          <w:szCs w:val="16"/>
        </w:rPr>
        <w:t xml:space="preserve">make it clear that you have permission to use the material under the Creative Commons Attribution 4.0 International Public </w:t>
      </w:r>
      <w:proofErr w:type="gramStart"/>
      <w:r w:rsidRPr="00CB2AE0">
        <w:rPr>
          <w:color w:val="033636" w:themeColor="text1"/>
          <w:sz w:val="16"/>
          <w:szCs w:val="16"/>
        </w:rPr>
        <w:t>License;</w:t>
      </w:r>
      <w:proofErr w:type="gramEnd"/>
    </w:p>
    <w:p w14:paraId="79E060FA" w14:textId="77777777" w:rsidR="00CF38C5" w:rsidRPr="00CB2AE0" w:rsidRDefault="00CF38C5" w:rsidP="00CA2071">
      <w:pPr>
        <w:pStyle w:val="Copyrightversotext"/>
        <w:numPr>
          <w:ilvl w:val="0"/>
          <w:numId w:val="60"/>
        </w:numPr>
        <w:spacing w:before="0"/>
        <w:rPr>
          <w:color w:val="033636" w:themeColor="text1"/>
          <w:sz w:val="16"/>
          <w:szCs w:val="16"/>
        </w:rPr>
      </w:pPr>
      <w:r w:rsidRPr="00CB2AE0">
        <w:rPr>
          <w:color w:val="033636" w:themeColor="text1"/>
          <w:sz w:val="16"/>
          <w:szCs w:val="16"/>
        </w:rPr>
        <w:t xml:space="preserve">make it clear whether or not you have changed the material used from this </w:t>
      </w:r>
      <w:proofErr w:type="gramStart"/>
      <w:r w:rsidRPr="00CB2AE0">
        <w:rPr>
          <w:color w:val="033636" w:themeColor="text1"/>
          <w:sz w:val="16"/>
          <w:szCs w:val="16"/>
        </w:rPr>
        <w:t>publication;</w:t>
      </w:r>
      <w:proofErr w:type="gramEnd"/>
    </w:p>
    <w:p w14:paraId="2FF55BF8" w14:textId="77777777" w:rsidR="00CF38C5" w:rsidRPr="00CB2AE0" w:rsidRDefault="00CF38C5" w:rsidP="00CA2071">
      <w:pPr>
        <w:pStyle w:val="Copyrightversotext"/>
        <w:numPr>
          <w:ilvl w:val="0"/>
          <w:numId w:val="60"/>
        </w:numPr>
        <w:spacing w:before="0"/>
        <w:rPr>
          <w:color w:val="033636" w:themeColor="text1"/>
          <w:sz w:val="16"/>
          <w:szCs w:val="16"/>
        </w:rPr>
      </w:pPr>
      <w:r w:rsidRPr="00CB2AE0">
        <w:rPr>
          <w:color w:val="033636" w:themeColor="text1"/>
          <w:sz w:val="16"/>
          <w:szCs w:val="16"/>
        </w:rPr>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72D60A63" w14:textId="50B5EB3C" w:rsidR="00CF38C5" w:rsidRPr="00CB2AE0" w:rsidRDefault="00CF38C5" w:rsidP="00CA2071">
      <w:pPr>
        <w:pStyle w:val="Copyrightversotext"/>
        <w:numPr>
          <w:ilvl w:val="0"/>
          <w:numId w:val="60"/>
        </w:numPr>
        <w:spacing w:before="0"/>
        <w:rPr>
          <w:color w:val="033636" w:themeColor="text1"/>
          <w:sz w:val="16"/>
          <w:szCs w:val="16"/>
        </w:rPr>
      </w:pPr>
      <w:r w:rsidRPr="00CB2AE0">
        <w:rPr>
          <w:color w:val="033636" w:themeColor="text1"/>
          <w:sz w:val="16"/>
          <w:szCs w:val="16"/>
        </w:rPr>
        <w:t xml:space="preserve">do not suggest that the </w:t>
      </w:r>
      <w:r w:rsidR="00FF115A" w:rsidRPr="00CB2AE0">
        <w:rPr>
          <w:color w:val="033636" w:themeColor="text1"/>
          <w:sz w:val="16"/>
          <w:szCs w:val="16"/>
        </w:rPr>
        <w:t xml:space="preserve">interim </w:t>
      </w:r>
      <w:r w:rsidRPr="00CB2AE0">
        <w:rPr>
          <w:color w:val="033636" w:themeColor="text1"/>
          <w:sz w:val="16"/>
          <w:szCs w:val="16"/>
        </w:rPr>
        <w:t>Australian Centre for Disease Control endorses you or your use of the material.</w:t>
      </w:r>
    </w:p>
    <w:p w14:paraId="6DA2FF85" w14:textId="20AE5399" w:rsidR="00407527" w:rsidRPr="00CB2AE0" w:rsidRDefault="00407527" w:rsidP="00CA2071">
      <w:pPr>
        <w:pStyle w:val="NormalWeb"/>
        <w:spacing w:before="0" w:beforeAutospacing="0" w:after="120" w:afterAutospacing="0"/>
        <w:rPr>
          <w:rFonts w:ascii="Arial" w:hAnsi="Arial" w:cs="Arial"/>
          <w:b/>
          <w:bCs/>
          <w:sz w:val="16"/>
          <w:szCs w:val="16"/>
        </w:rPr>
      </w:pPr>
      <w:r w:rsidRPr="00CB2AE0">
        <w:rPr>
          <w:rFonts w:ascii="Arial" w:hAnsi="Arial" w:cs="Arial"/>
          <w:b/>
          <w:bCs/>
          <w:sz w:val="16"/>
          <w:szCs w:val="16"/>
        </w:rPr>
        <w:t>Disclaimer</w:t>
      </w:r>
    </w:p>
    <w:p w14:paraId="469BE4E0" w14:textId="77777777" w:rsidR="00A54DF2" w:rsidRPr="00CB2AE0" w:rsidRDefault="00407527" w:rsidP="00CA2071">
      <w:pPr>
        <w:pStyle w:val="NormalWeb"/>
        <w:spacing w:before="0" w:beforeAutospacing="0" w:after="120" w:afterAutospacing="0"/>
        <w:rPr>
          <w:rFonts w:ascii="Arial" w:hAnsi="Arial" w:cs="Arial"/>
          <w:sz w:val="16"/>
          <w:szCs w:val="16"/>
        </w:rPr>
      </w:pPr>
      <w:r w:rsidRPr="00CB2AE0">
        <w:rPr>
          <w:rFonts w:ascii="Arial" w:hAnsi="Arial" w:cs="Arial"/>
          <w:sz w:val="16"/>
          <w:szCs w:val="16"/>
        </w:rPr>
        <w:t>While every care has been taken in preparing this report, the Australian Government Department of Health and Aged Care</w:t>
      </w:r>
      <w:r w:rsidR="00F165A0" w:rsidRPr="00CB2AE0">
        <w:rPr>
          <w:rFonts w:ascii="Arial" w:hAnsi="Arial" w:cs="Arial"/>
          <w:sz w:val="16"/>
          <w:szCs w:val="16"/>
        </w:rPr>
        <w:t xml:space="preserve"> as represented by the interim Australian Centre for Disease Control</w:t>
      </w:r>
      <w:r w:rsidRPr="00CB2AE0">
        <w:rPr>
          <w:rFonts w:ascii="Arial" w:hAnsi="Arial" w:cs="Arial"/>
          <w:sz w:val="16"/>
          <w:szCs w:val="16"/>
        </w:rPr>
        <w:t xml:space="preserve"> does not accept liability for any injury or loss or damage arising from the use of, or reliance upon, the content of th</w:t>
      </w:r>
      <w:r w:rsidR="00F165A0" w:rsidRPr="00CB2AE0">
        <w:rPr>
          <w:rFonts w:ascii="Arial" w:hAnsi="Arial" w:cs="Arial"/>
          <w:sz w:val="16"/>
          <w:szCs w:val="16"/>
        </w:rPr>
        <w:t>is annual</w:t>
      </w:r>
      <w:r w:rsidRPr="00CB2AE0">
        <w:rPr>
          <w:rFonts w:ascii="Arial" w:hAnsi="Arial" w:cs="Arial"/>
          <w:sz w:val="16"/>
          <w:szCs w:val="16"/>
        </w:rPr>
        <w:t xml:space="preserve"> report.</w:t>
      </w:r>
      <w:r w:rsidR="007D7093" w:rsidRPr="00CB2AE0">
        <w:rPr>
          <w:rFonts w:ascii="Arial" w:hAnsi="Arial" w:cs="Arial"/>
          <w:sz w:val="16"/>
          <w:szCs w:val="16"/>
        </w:rPr>
        <w:t xml:space="preserve"> </w:t>
      </w:r>
    </w:p>
    <w:p w14:paraId="7AB5AD44" w14:textId="36A081AF" w:rsidR="00407527" w:rsidRPr="00CB2AE0" w:rsidRDefault="007D7093" w:rsidP="00CA2071">
      <w:pPr>
        <w:pStyle w:val="NormalWeb"/>
        <w:spacing w:before="0" w:beforeAutospacing="0" w:after="120" w:afterAutospacing="0"/>
        <w:rPr>
          <w:rFonts w:ascii="Arial" w:hAnsi="Arial" w:cs="Arial"/>
          <w:sz w:val="16"/>
          <w:szCs w:val="16"/>
        </w:rPr>
      </w:pPr>
      <w:r w:rsidRPr="00CB2AE0">
        <w:rPr>
          <w:rFonts w:ascii="Arial" w:hAnsi="Arial" w:cs="Arial"/>
          <w:sz w:val="16"/>
          <w:szCs w:val="16"/>
        </w:rPr>
        <w:t>Analysis and reporting outputs were produced using R Statistical Software v4.3.1.</w:t>
      </w:r>
    </w:p>
    <w:p w14:paraId="18597B3E" w14:textId="0EC55AEF" w:rsidR="00CF38C5" w:rsidRPr="00CB2AE0" w:rsidRDefault="00CF38C5" w:rsidP="00CA2071">
      <w:pPr>
        <w:pStyle w:val="NormalWeb"/>
        <w:spacing w:before="0" w:beforeAutospacing="0" w:after="120" w:afterAutospacing="0"/>
        <w:rPr>
          <w:rFonts w:ascii="Arial" w:hAnsi="Arial" w:cs="Arial"/>
          <w:b/>
          <w:bCs/>
          <w:sz w:val="16"/>
          <w:szCs w:val="16"/>
        </w:rPr>
      </w:pPr>
      <w:r w:rsidRPr="00CB2AE0">
        <w:rPr>
          <w:rFonts w:ascii="Arial" w:hAnsi="Arial" w:cs="Arial"/>
          <w:b/>
          <w:bCs/>
          <w:sz w:val="16"/>
          <w:szCs w:val="16"/>
        </w:rPr>
        <w:t>Enquiries</w:t>
      </w:r>
    </w:p>
    <w:p w14:paraId="759768F2" w14:textId="2257584D" w:rsidR="00D232BE" w:rsidRPr="00CB2AE0" w:rsidRDefault="00D232BE" w:rsidP="00CA2071">
      <w:pPr>
        <w:pStyle w:val="Copyrightversotext"/>
        <w:spacing w:before="0"/>
        <w:rPr>
          <w:color w:val="033636" w:themeColor="text1"/>
          <w:sz w:val="16"/>
          <w:szCs w:val="16"/>
        </w:rPr>
      </w:pPr>
      <w:r w:rsidRPr="00CB2AE0">
        <w:rPr>
          <w:color w:val="033636" w:themeColor="text1"/>
          <w:sz w:val="16"/>
          <w:szCs w:val="16"/>
        </w:rPr>
        <w:t>Enquires rega</w:t>
      </w:r>
      <w:r w:rsidR="005C718C" w:rsidRPr="00CB2AE0">
        <w:rPr>
          <w:color w:val="033636" w:themeColor="text1"/>
          <w:sz w:val="16"/>
          <w:szCs w:val="16"/>
        </w:rPr>
        <w:t>rding any content or feedbac</w:t>
      </w:r>
      <w:r w:rsidR="006E7DFB" w:rsidRPr="00CB2AE0">
        <w:rPr>
          <w:color w:val="033636" w:themeColor="text1"/>
          <w:sz w:val="16"/>
          <w:szCs w:val="16"/>
        </w:rPr>
        <w:t>k for this publication should be addressed to the Viral Respiratory Diseases Epidemiology and Surveillance Section</w:t>
      </w:r>
      <w:r w:rsidR="008909DB" w:rsidRPr="00CB2AE0">
        <w:rPr>
          <w:color w:val="033636" w:themeColor="text1"/>
          <w:sz w:val="16"/>
          <w:szCs w:val="16"/>
        </w:rPr>
        <w:t>, Public Health Surveillance Branch</w:t>
      </w:r>
      <w:r w:rsidR="00B57F56" w:rsidRPr="00CB2AE0">
        <w:rPr>
          <w:color w:val="033636" w:themeColor="text1"/>
          <w:sz w:val="16"/>
          <w:szCs w:val="16"/>
        </w:rPr>
        <w:t>, interim Australian Centre for Disease Control</w:t>
      </w:r>
      <w:r w:rsidR="00B64EFB" w:rsidRPr="00CB2AE0">
        <w:rPr>
          <w:color w:val="033636" w:themeColor="text1"/>
          <w:sz w:val="16"/>
          <w:szCs w:val="16"/>
        </w:rPr>
        <w:t xml:space="preserve"> via email</w:t>
      </w:r>
      <w:r w:rsidR="009B339B" w:rsidRPr="00CB2AE0">
        <w:rPr>
          <w:color w:val="033636" w:themeColor="text1"/>
          <w:sz w:val="16"/>
          <w:szCs w:val="16"/>
        </w:rPr>
        <w:t xml:space="preserve"> to</w:t>
      </w:r>
      <w:r w:rsidR="006E7DFB" w:rsidRPr="00CB2AE0">
        <w:rPr>
          <w:color w:val="033636" w:themeColor="text1"/>
          <w:sz w:val="16"/>
          <w:szCs w:val="16"/>
        </w:rPr>
        <w:t xml:space="preserve"> </w:t>
      </w:r>
      <w:hyperlink r:id="rId11" w:history="1">
        <w:r w:rsidR="00FF115A" w:rsidRPr="00CB2AE0">
          <w:rPr>
            <w:rStyle w:val="Hyperlink"/>
            <w:color w:val="033636" w:themeColor="text1"/>
            <w:sz w:val="16"/>
            <w:szCs w:val="16"/>
          </w:rPr>
          <w:t>respiratory.surveillance@health.gov.au</w:t>
        </w:r>
      </w:hyperlink>
      <w:r w:rsidR="00FF115A" w:rsidRPr="00CB2AE0">
        <w:rPr>
          <w:color w:val="033636" w:themeColor="text1"/>
          <w:sz w:val="16"/>
          <w:szCs w:val="16"/>
        </w:rPr>
        <w:t xml:space="preserve"> </w:t>
      </w:r>
    </w:p>
    <w:p w14:paraId="0ACEAD06" w14:textId="4B674E34" w:rsidR="00C943BE" w:rsidRDefault="00CF38C5" w:rsidP="001E59AD">
      <w:pPr>
        <w:pStyle w:val="Copyrightversotext"/>
        <w:spacing w:before="0"/>
        <w:rPr>
          <w:b/>
          <w:bCs/>
          <w:kern w:val="28"/>
          <w:sz w:val="44"/>
          <w:szCs w:val="36"/>
        </w:rPr>
      </w:pPr>
      <w:r w:rsidRPr="00CB2AE0">
        <w:rPr>
          <w:color w:val="033636" w:themeColor="text1"/>
          <w:sz w:val="16"/>
          <w:szCs w:val="16"/>
        </w:rPr>
        <w:t xml:space="preserve">Enquiries regarding any other use of this publication should be addressed to the Branch Manager, Communication Branch, </w:t>
      </w:r>
      <w:r w:rsidR="00B57F56" w:rsidRPr="00CB2AE0">
        <w:rPr>
          <w:color w:val="033636" w:themeColor="text1"/>
          <w:sz w:val="16"/>
          <w:szCs w:val="16"/>
        </w:rPr>
        <w:t xml:space="preserve">interim </w:t>
      </w:r>
      <w:r w:rsidRPr="00CB2AE0">
        <w:rPr>
          <w:color w:val="033636" w:themeColor="text1"/>
          <w:sz w:val="16"/>
          <w:szCs w:val="16"/>
        </w:rPr>
        <w:t xml:space="preserve">Australian Centre for Disease Control, GPO Box 9848, Canberra ACT 2601, or via e-mail to </w:t>
      </w:r>
      <w:hyperlink r:id="rId12" w:history="1">
        <w:r w:rsidRPr="00CB2AE0">
          <w:rPr>
            <w:rStyle w:val="Hyperlink"/>
            <w:color w:val="033636" w:themeColor="text1"/>
            <w:sz w:val="16"/>
            <w:szCs w:val="16"/>
          </w:rPr>
          <w:t>copyright@health.gov.au</w:t>
        </w:r>
      </w:hyperlink>
      <w:r w:rsidR="00C943BE">
        <w:br w:type="page"/>
      </w:r>
    </w:p>
    <w:p w14:paraId="1F6FBC70" w14:textId="77777777" w:rsidR="00EE789B" w:rsidRDefault="00EE789B" w:rsidP="00EE789B">
      <w:pPr>
        <w:pStyle w:val="Heading1"/>
      </w:pPr>
      <w:bookmarkStart w:id="1" w:name="_Toc194074604"/>
      <w:r>
        <w:lastRenderedPageBreak/>
        <w:t>Table of contents</w:t>
      </w:r>
      <w:bookmarkEnd w:id="1"/>
      <w:r>
        <w:t xml:space="preserve"> </w:t>
      </w:r>
    </w:p>
    <w:sdt>
      <w:sdtPr>
        <w:rPr>
          <w:rFonts w:ascii="Arial" w:hAnsi="Arial"/>
          <w:color w:val="033636" w:themeColor="text1"/>
          <w:sz w:val="20"/>
        </w:rPr>
        <w:id w:val="-1462503314"/>
        <w:docPartObj>
          <w:docPartGallery w:val="Table of Contents"/>
          <w:docPartUnique/>
        </w:docPartObj>
      </w:sdtPr>
      <w:sdtEndPr>
        <w:rPr>
          <w:b/>
          <w:bCs/>
          <w:noProof/>
          <w:szCs w:val="20"/>
        </w:rPr>
      </w:sdtEndPr>
      <w:sdtContent>
        <w:p w14:paraId="1DAD3F04" w14:textId="142FD9B5" w:rsidR="007719D3" w:rsidRPr="00437C64" w:rsidRDefault="007719D3" w:rsidP="000E02DC">
          <w:pPr>
            <w:pStyle w:val="NoSpacing"/>
            <w:rPr>
              <w:noProof/>
            </w:rPr>
          </w:pPr>
          <w:r>
            <w:rPr>
              <w:rFonts w:asciiTheme="majorHAnsi" w:eastAsiaTheme="majorEastAsia" w:hAnsiTheme="majorHAnsi" w:cstheme="majorBidi"/>
              <w:color w:val="062E74" w:themeColor="accent1" w:themeShade="BF"/>
              <w:sz w:val="32"/>
              <w:szCs w:val="32"/>
              <w:lang w:val="en-US"/>
            </w:rPr>
            <w:fldChar w:fldCharType="begin"/>
          </w:r>
          <w:r>
            <w:instrText xml:space="preserve"> TOC \o "1-3" \h \z \u </w:instrText>
          </w:r>
          <w:r>
            <w:rPr>
              <w:rFonts w:asciiTheme="majorHAnsi" w:eastAsiaTheme="majorEastAsia" w:hAnsiTheme="majorHAnsi" w:cstheme="majorBidi"/>
              <w:color w:val="062E74" w:themeColor="accent1" w:themeShade="BF"/>
              <w:sz w:val="32"/>
              <w:szCs w:val="32"/>
              <w:lang w:val="en-US"/>
            </w:rPr>
            <w:fldChar w:fldCharType="separate"/>
          </w:r>
        </w:p>
        <w:p w14:paraId="1A574A3B" w14:textId="34F26BF7" w:rsidR="007719D3" w:rsidRPr="00437C64" w:rsidRDefault="007719D3">
          <w:pPr>
            <w:pStyle w:val="TOC1"/>
            <w:tabs>
              <w:tab w:val="right" w:leader="dot" w:pos="9742"/>
            </w:tabs>
            <w:rPr>
              <w:b/>
              <w:bCs/>
              <w:noProof/>
            </w:rPr>
          </w:pPr>
          <w:hyperlink w:anchor="_Toc194074605" w:history="1">
            <w:r w:rsidRPr="00437C64">
              <w:rPr>
                <w:rStyle w:val="Hyperlink"/>
                <w:b/>
                <w:bCs/>
                <w:noProof/>
              </w:rPr>
              <w:t>Key messages</w:t>
            </w:r>
            <w:r w:rsidRPr="00437C64">
              <w:rPr>
                <w:b/>
                <w:bCs/>
                <w:noProof/>
                <w:webHidden/>
              </w:rPr>
              <w:tab/>
            </w:r>
            <w:r w:rsidRPr="00437C64">
              <w:rPr>
                <w:b/>
                <w:bCs/>
                <w:noProof/>
                <w:webHidden/>
              </w:rPr>
              <w:fldChar w:fldCharType="begin"/>
            </w:r>
            <w:r w:rsidRPr="00437C64">
              <w:rPr>
                <w:b/>
                <w:bCs/>
                <w:noProof/>
                <w:webHidden/>
              </w:rPr>
              <w:instrText xml:space="preserve"> PAGEREF _Toc194074605 \h </w:instrText>
            </w:r>
            <w:r w:rsidRPr="00437C64">
              <w:rPr>
                <w:b/>
                <w:bCs/>
                <w:noProof/>
                <w:webHidden/>
              </w:rPr>
            </w:r>
            <w:r w:rsidRPr="00437C64">
              <w:rPr>
                <w:b/>
                <w:bCs/>
                <w:noProof/>
                <w:webHidden/>
              </w:rPr>
              <w:fldChar w:fldCharType="separate"/>
            </w:r>
            <w:r w:rsidRPr="00437C64">
              <w:rPr>
                <w:b/>
                <w:bCs/>
                <w:noProof/>
                <w:webHidden/>
              </w:rPr>
              <w:t>3</w:t>
            </w:r>
            <w:r w:rsidRPr="00437C64">
              <w:rPr>
                <w:b/>
                <w:bCs/>
                <w:noProof/>
                <w:webHidden/>
              </w:rPr>
              <w:fldChar w:fldCharType="end"/>
            </w:r>
          </w:hyperlink>
        </w:p>
        <w:p w14:paraId="21C781BE" w14:textId="4406D757" w:rsidR="007719D3" w:rsidRPr="00437C64" w:rsidRDefault="007719D3">
          <w:pPr>
            <w:pStyle w:val="TOC1"/>
            <w:tabs>
              <w:tab w:val="right" w:leader="dot" w:pos="9742"/>
            </w:tabs>
            <w:rPr>
              <w:b/>
              <w:bCs/>
              <w:noProof/>
            </w:rPr>
          </w:pPr>
          <w:hyperlink w:anchor="_Toc194074606" w:history="1">
            <w:r w:rsidRPr="00437C64">
              <w:rPr>
                <w:rStyle w:val="Hyperlink"/>
                <w:b/>
                <w:bCs/>
                <w:noProof/>
              </w:rPr>
              <w:t>Introduction</w:t>
            </w:r>
            <w:r w:rsidRPr="00437C64">
              <w:rPr>
                <w:b/>
                <w:bCs/>
                <w:noProof/>
                <w:webHidden/>
              </w:rPr>
              <w:tab/>
            </w:r>
            <w:r w:rsidRPr="00437C64">
              <w:rPr>
                <w:b/>
                <w:bCs/>
                <w:noProof/>
                <w:webHidden/>
              </w:rPr>
              <w:fldChar w:fldCharType="begin"/>
            </w:r>
            <w:r w:rsidRPr="00437C64">
              <w:rPr>
                <w:b/>
                <w:bCs/>
                <w:noProof/>
                <w:webHidden/>
              </w:rPr>
              <w:instrText xml:space="preserve"> PAGEREF _Toc194074606 \h </w:instrText>
            </w:r>
            <w:r w:rsidRPr="00437C64">
              <w:rPr>
                <w:b/>
                <w:bCs/>
                <w:noProof/>
                <w:webHidden/>
              </w:rPr>
            </w:r>
            <w:r w:rsidRPr="00437C64">
              <w:rPr>
                <w:b/>
                <w:bCs/>
                <w:noProof/>
                <w:webHidden/>
              </w:rPr>
              <w:fldChar w:fldCharType="separate"/>
            </w:r>
            <w:r w:rsidRPr="00437C64">
              <w:rPr>
                <w:b/>
                <w:bCs/>
                <w:noProof/>
                <w:webHidden/>
              </w:rPr>
              <w:t>4</w:t>
            </w:r>
            <w:r w:rsidRPr="00437C64">
              <w:rPr>
                <w:b/>
                <w:bCs/>
                <w:noProof/>
                <w:webHidden/>
              </w:rPr>
              <w:fldChar w:fldCharType="end"/>
            </w:r>
          </w:hyperlink>
        </w:p>
        <w:p w14:paraId="7DC9145C" w14:textId="298AD603" w:rsidR="007719D3" w:rsidRPr="00437C64" w:rsidRDefault="007719D3">
          <w:pPr>
            <w:pStyle w:val="TOC1"/>
            <w:tabs>
              <w:tab w:val="right" w:leader="dot" w:pos="9742"/>
            </w:tabs>
            <w:rPr>
              <w:b/>
              <w:bCs/>
              <w:noProof/>
            </w:rPr>
          </w:pPr>
          <w:hyperlink w:anchor="_Toc194074607" w:history="1">
            <w:r w:rsidRPr="00437C64">
              <w:rPr>
                <w:rStyle w:val="Hyperlink"/>
                <w:b/>
                <w:bCs/>
                <w:noProof/>
              </w:rPr>
              <w:t>Methods and data considerations</w:t>
            </w:r>
            <w:r w:rsidRPr="00437C64">
              <w:rPr>
                <w:b/>
                <w:bCs/>
                <w:noProof/>
                <w:webHidden/>
              </w:rPr>
              <w:tab/>
            </w:r>
            <w:r w:rsidRPr="00437C64">
              <w:rPr>
                <w:b/>
                <w:bCs/>
                <w:noProof/>
                <w:webHidden/>
              </w:rPr>
              <w:fldChar w:fldCharType="begin"/>
            </w:r>
            <w:r w:rsidRPr="00437C64">
              <w:rPr>
                <w:b/>
                <w:bCs/>
                <w:noProof/>
                <w:webHidden/>
              </w:rPr>
              <w:instrText xml:space="preserve"> PAGEREF _Toc194074607 \h </w:instrText>
            </w:r>
            <w:r w:rsidRPr="00437C64">
              <w:rPr>
                <w:b/>
                <w:bCs/>
                <w:noProof/>
                <w:webHidden/>
              </w:rPr>
            </w:r>
            <w:r w:rsidRPr="00437C64">
              <w:rPr>
                <w:b/>
                <w:bCs/>
                <w:noProof/>
                <w:webHidden/>
              </w:rPr>
              <w:fldChar w:fldCharType="separate"/>
            </w:r>
            <w:r w:rsidRPr="00437C64">
              <w:rPr>
                <w:b/>
                <w:bCs/>
                <w:noProof/>
                <w:webHidden/>
              </w:rPr>
              <w:t>4</w:t>
            </w:r>
            <w:r w:rsidRPr="00437C64">
              <w:rPr>
                <w:b/>
                <w:bCs/>
                <w:noProof/>
                <w:webHidden/>
              </w:rPr>
              <w:fldChar w:fldCharType="end"/>
            </w:r>
          </w:hyperlink>
        </w:p>
        <w:p w14:paraId="261F126C" w14:textId="2CDAA5D6" w:rsidR="007719D3" w:rsidRPr="00437C64" w:rsidRDefault="007719D3">
          <w:pPr>
            <w:pStyle w:val="TOC3"/>
            <w:tabs>
              <w:tab w:val="right" w:leader="dot" w:pos="9742"/>
            </w:tabs>
            <w:rPr>
              <w:noProof/>
            </w:rPr>
          </w:pPr>
          <w:hyperlink w:anchor="_Toc194074608" w:history="1">
            <w:r w:rsidRPr="00437C64">
              <w:rPr>
                <w:rStyle w:val="Hyperlink"/>
                <w:noProof/>
              </w:rPr>
              <w:t>National Notifiable Diseases Surveillance System (NNDSS)</w:t>
            </w:r>
            <w:r w:rsidRPr="00437C64">
              <w:rPr>
                <w:noProof/>
                <w:webHidden/>
              </w:rPr>
              <w:tab/>
            </w:r>
            <w:r w:rsidRPr="00437C64">
              <w:rPr>
                <w:noProof/>
                <w:webHidden/>
              </w:rPr>
              <w:fldChar w:fldCharType="begin"/>
            </w:r>
            <w:r w:rsidRPr="00437C64">
              <w:rPr>
                <w:noProof/>
                <w:webHidden/>
              </w:rPr>
              <w:instrText xml:space="preserve"> PAGEREF _Toc194074608 \h </w:instrText>
            </w:r>
            <w:r w:rsidRPr="00437C64">
              <w:rPr>
                <w:noProof/>
                <w:webHidden/>
              </w:rPr>
            </w:r>
            <w:r w:rsidRPr="00437C64">
              <w:rPr>
                <w:noProof/>
                <w:webHidden/>
              </w:rPr>
              <w:fldChar w:fldCharType="separate"/>
            </w:r>
            <w:r w:rsidRPr="00437C64">
              <w:rPr>
                <w:noProof/>
                <w:webHidden/>
              </w:rPr>
              <w:t>4</w:t>
            </w:r>
            <w:r w:rsidRPr="00437C64">
              <w:rPr>
                <w:noProof/>
                <w:webHidden/>
              </w:rPr>
              <w:fldChar w:fldCharType="end"/>
            </w:r>
          </w:hyperlink>
        </w:p>
        <w:p w14:paraId="11127C99" w14:textId="63A233FF" w:rsidR="007719D3" w:rsidRPr="00437C64" w:rsidRDefault="007719D3">
          <w:pPr>
            <w:pStyle w:val="TOC3"/>
            <w:tabs>
              <w:tab w:val="right" w:leader="dot" w:pos="9742"/>
            </w:tabs>
            <w:rPr>
              <w:noProof/>
            </w:rPr>
          </w:pPr>
          <w:hyperlink w:anchor="_Toc194074609" w:history="1">
            <w:r w:rsidRPr="00437C64">
              <w:rPr>
                <w:rStyle w:val="Hyperlink"/>
                <w:noProof/>
              </w:rPr>
              <w:t>ABS Provisional Mortality Statistics</w:t>
            </w:r>
            <w:r w:rsidRPr="00437C64">
              <w:rPr>
                <w:noProof/>
                <w:webHidden/>
              </w:rPr>
              <w:tab/>
            </w:r>
            <w:r w:rsidRPr="00437C64">
              <w:rPr>
                <w:noProof/>
                <w:webHidden/>
              </w:rPr>
              <w:fldChar w:fldCharType="begin"/>
            </w:r>
            <w:r w:rsidRPr="00437C64">
              <w:rPr>
                <w:noProof/>
                <w:webHidden/>
              </w:rPr>
              <w:instrText xml:space="preserve"> PAGEREF _Toc194074609 \h </w:instrText>
            </w:r>
            <w:r w:rsidRPr="00437C64">
              <w:rPr>
                <w:noProof/>
                <w:webHidden/>
              </w:rPr>
            </w:r>
            <w:r w:rsidRPr="00437C64">
              <w:rPr>
                <w:noProof/>
                <w:webHidden/>
              </w:rPr>
              <w:fldChar w:fldCharType="separate"/>
            </w:r>
            <w:r w:rsidRPr="00437C64">
              <w:rPr>
                <w:noProof/>
                <w:webHidden/>
              </w:rPr>
              <w:t>7</w:t>
            </w:r>
            <w:r w:rsidRPr="00437C64">
              <w:rPr>
                <w:noProof/>
                <w:webHidden/>
              </w:rPr>
              <w:fldChar w:fldCharType="end"/>
            </w:r>
          </w:hyperlink>
        </w:p>
        <w:p w14:paraId="0D42B860" w14:textId="1CBB9F11" w:rsidR="007719D3" w:rsidRPr="00437C64" w:rsidRDefault="007719D3">
          <w:pPr>
            <w:pStyle w:val="TOC3"/>
            <w:tabs>
              <w:tab w:val="right" w:leader="dot" w:pos="9742"/>
            </w:tabs>
            <w:rPr>
              <w:noProof/>
            </w:rPr>
          </w:pPr>
          <w:hyperlink w:anchor="_Toc194074610" w:history="1">
            <w:r w:rsidRPr="00437C64">
              <w:rPr>
                <w:rStyle w:val="Hyperlink"/>
                <w:noProof/>
              </w:rPr>
              <w:t>Australian Immunisation Register (AIR)</w:t>
            </w:r>
            <w:r w:rsidRPr="00437C64">
              <w:rPr>
                <w:noProof/>
                <w:webHidden/>
              </w:rPr>
              <w:tab/>
            </w:r>
            <w:r w:rsidRPr="00437C64">
              <w:rPr>
                <w:noProof/>
                <w:webHidden/>
              </w:rPr>
              <w:fldChar w:fldCharType="begin"/>
            </w:r>
            <w:r w:rsidRPr="00437C64">
              <w:rPr>
                <w:noProof/>
                <w:webHidden/>
              </w:rPr>
              <w:instrText xml:space="preserve"> PAGEREF _Toc194074610 \h </w:instrText>
            </w:r>
            <w:r w:rsidRPr="00437C64">
              <w:rPr>
                <w:noProof/>
                <w:webHidden/>
              </w:rPr>
            </w:r>
            <w:r w:rsidRPr="00437C64">
              <w:rPr>
                <w:noProof/>
                <w:webHidden/>
              </w:rPr>
              <w:fldChar w:fldCharType="separate"/>
            </w:r>
            <w:r w:rsidRPr="00437C64">
              <w:rPr>
                <w:noProof/>
                <w:webHidden/>
              </w:rPr>
              <w:t>8</w:t>
            </w:r>
            <w:r w:rsidRPr="00437C64">
              <w:rPr>
                <w:noProof/>
                <w:webHidden/>
              </w:rPr>
              <w:fldChar w:fldCharType="end"/>
            </w:r>
          </w:hyperlink>
        </w:p>
        <w:p w14:paraId="53A7F698" w14:textId="68D92589" w:rsidR="007719D3" w:rsidRPr="00437C64" w:rsidRDefault="007719D3">
          <w:pPr>
            <w:pStyle w:val="TOC3"/>
            <w:tabs>
              <w:tab w:val="right" w:leader="dot" w:pos="9742"/>
            </w:tabs>
            <w:rPr>
              <w:noProof/>
            </w:rPr>
          </w:pPr>
          <w:hyperlink w:anchor="_Toc194074611" w:history="1">
            <w:r w:rsidRPr="00437C64">
              <w:rPr>
                <w:rStyle w:val="Hyperlink"/>
                <w:noProof/>
              </w:rPr>
              <w:t>FluTracking</w:t>
            </w:r>
            <w:r w:rsidRPr="00437C64">
              <w:rPr>
                <w:noProof/>
                <w:webHidden/>
              </w:rPr>
              <w:tab/>
            </w:r>
            <w:r w:rsidRPr="00437C64">
              <w:rPr>
                <w:noProof/>
                <w:webHidden/>
              </w:rPr>
              <w:fldChar w:fldCharType="begin"/>
            </w:r>
            <w:r w:rsidRPr="00437C64">
              <w:rPr>
                <w:noProof/>
                <w:webHidden/>
              </w:rPr>
              <w:instrText xml:space="preserve"> PAGEREF _Toc194074611 \h </w:instrText>
            </w:r>
            <w:r w:rsidRPr="00437C64">
              <w:rPr>
                <w:noProof/>
                <w:webHidden/>
              </w:rPr>
            </w:r>
            <w:r w:rsidRPr="00437C64">
              <w:rPr>
                <w:noProof/>
                <w:webHidden/>
              </w:rPr>
              <w:fldChar w:fldCharType="separate"/>
            </w:r>
            <w:r w:rsidRPr="00437C64">
              <w:rPr>
                <w:noProof/>
                <w:webHidden/>
              </w:rPr>
              <w:t>8</w:t>
            </w:r>
            <w:r w:rsidRPr="00437C64">
              <w:rPr>
                <w:noProof/>
                <w:webHidden/>
              </w:rPr>
              <w:fldChar w:fldCharType="end"/>
            </w:r>
          </w:hyperlink>
        </w:p>
        <w:p w14:paraId="6DABF624" w14:textId="2A81C4F0" w:rsidR="007719D3" w:rsidRPr="00437C64" w:rsidRDefault="007719D3">
          <w:pPr>
            <w:pStyle w:val="TOC3"/>
            <w:tabs>
              <w:tab w:val="right" w:leader="dot" w:pos="9742"/>
            </w:tabs>
            <w:rPr>
              <w:noProof/>
            </w:rPr>
          </w:pPr>
          <w:hyperlink w:anchor="_Toc194074612" w:history="1">
            <w:r w:rsidRPr="00437C64">
              <w:rPr>
                <w:rStyle w:val="Hyperlink"/>
                <w:noProof/>
              </w:rPr>
              <w:t>Influenza Complications Alert Network (FluCAN)</w:t>
            </w:r>
            <w:r w:rsidRPr="00437C64">
              <w:rPr>
                <w:noProof/>
                <w:webHidden/>
              </w:rPr>
              <w:tab/>
            </w:r>
            <w:r w:rsidRPr="00437C64">
              <w:rPr>
                <w:noProof/>
                <w:webHidden/>
              </w:rPr>
              <w:fldChar w:fldCharType="begin"/>
            </w:r>
            <w:r w:rsidRPr="00437C64">
              <w:rPr>
                <w:noProof/>
                <w:webHidden/>
              </w:rPr>
              <w:instrText xml:space="preserve"> PAGEREF _Toc194074612 \h </w:instrText>
            </w:r>
            <w:r w:rsidRPr="00437C64">
              <w:rPr>
                <w:noProof/>
                <w:webHidden/>
              </w:rPr>
            </w:r>
            <w:r w:rsidRPr="00437C64">
              <w:rPr>
                <w:noProof/>
                <w:webHidden/>
              </w:rPr>
              <w:fldChar w:fldCharType="separate"/>
            </w:r>
            <w:r w:rsidRPr="00437C64">
              <w:rPr>
                <w:noProof/>
                <w:webHidden/>
              </w:rPr>
              <w:t>9</w:t>
            </w:r>
            <w:r w:rsidRPr="00437C64">
              <w:rPr>
                <w:noProof/>
                <w:webHidden/>
              </w:rPr>
              <w:fldChar w:fldCharType="end"/>
            </w:r>
          </w:hyperlink>
        </w:p>
        <w:p w14:paraId="790EA382" w14:textId="21CBCD38" w:rsidR="007719D3" w:rsidRPr="00437C64" w:rsidRDefault="007719D3">
          <w:pPr>
            <w:pStyle w:val="TOC3"/>
            <w:tabs>
              <w:tab w:val="right" w:leader="dot" w:pos="9742"/>
            </w:tabs>
            <w:rPr>
              <w:noProof/>
            </w:rPr>
          </w:pPr>
          <w:hyperlink w:anchor="_Toc194074613" w:history="1">
            <w:r w:rsidRPr="00437C64">
              <w:rPr>
                <w:rStyle w:val="Hyperlink"/>
                <w:noProof/>
              </w:rPr>
              <w:t>Short Period Incidence Study of Severe Acute Respiratory Infection (SPRINT-SARI) Australia</w:t>
            </w:r>
            <w:r w:rsidRPr="00437C64">
              <w:rPr>
                <w:noProof/>
                <w:webHidden/>
              </w:rPr>
              <w:tab/>
            </w:r>
            <w:r w:rsidRPr="00437C64">
              <w:rPr>
                <w:noProof/>
                <w:webHidden/>
              </w:rPr>
              <w:fldChar w:fldCharType="begin"/>
            </w:r>
            <w:r w:rsidRPr="00437C64">
              <w:rPr>
                <w:noProof/>
                <w:webHidden/>
              </w:rPr>
              <w:instrText xml:space="preserve"> PAGEREF _Toc194074613 \h </w:instrText>
            </w:r>
            <w:r w:rsidRPr="00437C64">
              <w:rPr>
                <w:noProof/>
                <w:webHidden/>
              </w:rPr>
            </w:r>
            <w:r w:rsidRPr="00437C64">
              <w:rPr>
                <w:noProof/>
                <w:webHidden/>
              </w:rPr>
              <w:fldChar w:fldCharType="separate"/>
            </w:r>
            <w:r w:rsidRPr="00437C64">
              <w:rPr>
                <w:noProof/>
                <w:webHidden/>
              </w:rPr>
              <w:t>10</w:t>
            </w:r>
            <w:r w:rsidRPr="00437C64">
              <w:rPr>
                <w:noProof/>
                <w:webHidden/>
              </w:rPr>
              <w:fldChar w:fldCharType="end"/>
            </w:r>
          </w:hyperlink>
        </w:p>
        <w:p w14:paraId="41A3A9BD" w14:textId="0AD81DB3" w:rsidR="007719D3" w:rsidRPr="00437C64" w:rsidRDefault="007719D3">
          <w:pPr>
            <w:pStyle w:val="TOC3"/>
            <w:tabs>
              <w:tab w:val="right" w:leader="dot" w:pos="9742"/>
            </w:tabs>
            <w:rPr>
              <w:noProof/>
            </w:rPr>
          </w:pPr>
          <w:hyperlink w:anchor="_Toc194074614" w:history="1">
            <w:r w:rsidRPr="00437C64">
              <w:rPr>
                <w:rStyle w:val="Hyperlink"/>
                <w:noProof/>
              </w:rPr>
              <w:t>Critical Health Resource Information System (CHRIS)</w:t>
            </w:r>
            <w:r w:rsidRPr="00437C64">
              <w:rPr>
                <w:noProof/>
                <w:webHidden/>
              </w:rPr>
              <w:tab/>
            </w:r>
            <w:r w:rsidRPr="00437C64">
              <w:rPr>
                <w:noProof/>
                <w:webHidden/>
              </w:rPr>
              <w:fldChar w:fldCharType="begin"/>
            </w:r>
            <w:r w:rsidRPr="00437C64">
              <w:rPr>
                <w:noProof/>
                <w:webHidden/>
              </w:rPr>
              <w:instrText xml:space="preserve"> PAGEREF _Toc194074614 \h </w:instrText>
            </w:r>
            <w:r w:rsidRPr="00437C64">
              <w:rPr>
                <w:noProof/>
                <w:webHidden/>
              </w:rPr>
            </w:r>
            <w:r w:rsidRPr="00437C64">
              <w:rPr>
                <w:noProof/>
                <w:webHidden/>
              </w:rPr>
              <w:fldChar w:fldCharType="separate"/>
            </w:r>
            <w:r w:rsidRPr="00437C64">
              <w:rPr>
                <w:noProof/>
                <w:webHidden/>
              </w:rPr>
              <w:t>10</w:t>
            </w:r>
            <w:r w:rsidRPr="00437C64">
              <w:rPr>
                <w:noProof/>
                <w:webHidden/>
              </w:rPr>
              <w:fldChar w:fldCharType="end"/>
            </w:r>
          </w:hyperlink>
        </w:p>
        <w:p w14:paraId="3EB386B6" w14:textId="0A101E32" w:rsidR="007719D3" w:rsidRPr="00437C64" w:rsidRDefault="007719D3">
          <w:pPr>
            <w:pStyle w:val="TOC3"/>
            <w:tabs>
              <w:tab w:val="right" w:leader="dot" w:pos="9742"/>
            </w:tabs>
            <w:rPr>
              <w:noProof/>
            </w:rPr>
          </w:pPr>
          <w:hyperlink w:anchor="_Toc194074615" w:history="1">
            <w:r w:rsidRPr="00437C64">
              <w:rPr>
                <w:rStyle w:val="Hyperlink"/>
                <w:noProof/>
              </w:rPr>
              <w:t>Sentinel laboratories</w:t>
            </w:r>
            <w:r w:rsidRPr="00437C64">
              <w:rPr>
                <w:noProof/>
                <w:webHidden/>
              </w:rPr>
              <w:tab/>
            </w:r>
            <w:r w:rsidRPr="00437C64">
              <w:rPr>
                <w:noProof/>
                <w:webHidden/>
              </w:rPr>
              <w:fldChar w:fldCharType="begin"/>
            </w:r>
            <w:r w:rsidRPr="00437C64">
              <w:rPr>
                <w:noProof/>
                <w:webHidden/>
              </w:rPr>
              <w:instrText xml:space="preserve"> PAGEREF _Toc194074615 \h </w:instrText>
            </w:r>
            <w:r w:rsidRPr="00437C64">
              <w:rPr>
                <w:noProof/>
                <w:webHidden/>
              </w:rPr>
            </w:r>
            <w:r w:rsidRPr="00437C64">
              <w:rPr>
                <w:noProof/>
                <w:webHidden/>
              </w:rPr>
              <w:fldChar w:fldCharType="separate"/>
            </w:r>
            <w:r w:rsidRPr="00437C64">
              <w:rPr>
                <w:noProof/>
                <w:webHidden/>
              </w:rPr>
              <w:t>11</w:t>
            </w:r>
            <w:r w:rsidRPr="00437C64">
              <w:rPr>
                <w:noProof/>
                <w:webHidden/>
              </w:rPr>
              <w:fldChar w:fldCharType="end"/>
            </w:r>
          </w:hyperlink>
        </w:p>
        <w:p w14:paraId="0843BFCC" w14:textId="1EBA09D3" w:rsidR="007719D3" w:rsidRPr="00437C64" w:rsidRDefault="007719D3">
          <w:pPr>
            <w:pStyle w:val="TOC3"/>
            <w:tabs>
              <w:tab w:val="right" w:leader="dot" w:pos="9742"/>
            </w:tabs>
            <w:rPr>
              <w:noProof/>
            </w:rPr>
          </w:pPr>
          <w:hyperlink w:anchor="_Toc194074616" w:history="1">
            <w:r w:rsidRPr="00437C64">
              <w:rPr>
                <w:rStyle w:val="Hyperlink"/>
                <w:noProof/>
              </w:rPr>
              <w:t>AusTrakka</w:t>
            </w:r>
            <w:r w:rsidRPr="00437C64">
              <w:rPr>
                <w:noProof/>
                <w:webHidden/>
              </w:rPr>
              <w:tab/>
            </w:r>
            <w:r w:rsidRPr="00437C64">
              <w:rPr>
                <w:noProof/>
                <w:webHidden/>
              </w:rPr>
              <w:fldChar w:fldCharType="begin"/>
            </w:r>
            <w:r w:rsidRPr="00437C64">
              <w:rPr>
                <w:noProof/>
                <w:webHidden/>
              </w:rPr>
              <w:instrText xml:space="preserve"> PAGEREF _Toc194074616 \h </w:instrText>
            </w:r>
            <w:r w:rsidRPr="00437C64">
              <w:rPr>
                <w:noProof/>
                <w:webHidden/>
              </w:rPr>
            </w:r>
            <w:r w:rsidRPr="00437C64">
              <w:rPr>
                <w:noProof/>
                <w:webHidden/>
              </w:rPr>
              <w:fldChar w:fldCharType="separate"/>
            </w:r>
            <w:r w:rsidRPr="00437C64">
              <w:rPr>
                <w:noProof/>
                <w:webHidden/>
              </w:rPr>
              <w:t>11</w:t>
            </w:r>
            <w:r w:rsidRPr="00437C64">
              <w:rPr>
                <w:noProof/>
                <w:webHidden/>
              </w:rPr>
              <w:fldChar w:fldCharType="end"/>
            </w:r>
          </w:hyperlink>
        </w:p>
        <w:p w14:paraId="2A21BA1F" w14:textId="3DB1A2CD" w:rsidR="007719D3" w:rsidRPr="00437C64" w:rsidRDefault="007719D3">
          <w:pPr>
            <w:pStyle w:val="TOC3"/>
            <w:tabs>
              <w:tab w:val="right" w:leader="dot" w:pos="9742"/>
            </w:tabs>
            <w:rPr>
              <w:noProof/>
            </w:rPr>
          </w:pPr>
          <w:hyperlink w:anchor="_Toc194074617" w:history="1">
            <w:r w:rsidRPr="00437C64">
              <w:rPr>
                <w:rStyle w:val="Hyperlink"/>
                <w:noProof/>
              </w:rPr>
              <w:t>WHO Collaborating Centre for Reference and Research on Influenza</w:t>
            </w:r>
            <w:r w:rsidRPr="00437C64">
              <w:rPr>
                <w:noProof/>
                <w:webHidden/>
              </w:rPr>
              <w:tab/>
            </w:r>
            <w:r w:rsidRPr="00437C64">
              <w:rPr>
                <w:noProof/>
                <w:webHidden/>
              </w:rPr>
              <w:fldChar w:fldCharType="begin"/>
            </w:r>
            <w:r w:rsidRPr="00437C64">
              <w:rPr>
                <w:noProof/>
                <w:webHidden/>
              </w:rPr>
              <w:instrText xml:space="preserve"> PAGEREF _Toc194074617 \h </w:instrText>
            </w:r>
            <w:r w:rsidRPr="00437C64">
              <w:rPr>
                <w:noProof/>
                <w:webHidden/>
              </w:rPr>
            </w:r>
            <w:r w:rsidRPr="00437C64">
              <w:rPr>
                <w:noProof/>
                <w:webHidden/>
              </w:rPr>
              <w:fldChar w:fldCharType="separate"/>
            </w:r>
            <w:r w:rsidRPr="00437C64">
              <w:rPr>
                <w:noProof/>
                <w:webHidden/>
              </w:rPr>
              <w:t>12</w:t>
            </w:r>
            <w:r w:rsidRPr="00437C64">
              <w:rPr>
                <w:noProof/>
                <w:webHidden/>
              </w:rPr>
              <w:fldChar w:fldCharType="end"/>
            </w:r>
          </w:hyperlink>
        </w:p>
        <w:p w14:paraId="6AEDF5E6" w14:textId="615DF0C1" w:rsidR="007719D3" w:rsidRPr="00437C64" w:rsidRDefault="007719D3">
          <w:pPr>
            <w:pStyle w:val="TOC1"/>
            <w:tabs>
              <w:tab w:val="right" w:leader="dot" w:pos="9742"/>
            </w:tabs>
            <w:rPr>
              <w:b/>
              <w:bCs/>
              <w:noProof/>
            </w:rPr>
          </w:pPr>
          <w:hyperlink w:anchor="_Toc194074618" w:history="1">
            <w:r w:rsidRPr="00437C64">
              <w:rPr>
                <w:rStyle w:val="Hyperlink"/>
                <w:b/>
                <w:bCs/>
                <w:noProof/>
              </w:rPr>
              <w:t>Findings</w:t>
            </w:r>
            <w:r w:rsidRPr="00437C64">
              <w:rPr>
                <w:b/>
                <w:bCs/>
                <w:noProof/>
                <w:webHidden/>
              </w:rPr>
              <w:tab/>
            </w:r>
            <w:r w:rsidRPr="00437C64">
              <w:rPr>
                <w:b/>
                <w:bCs/>
                <w:noProof/>
                <w:webHidden/>
              </w:rPr>
              <w:fldChar w:fldCharType="begin"/>
            </w:r>
            <w:r w:rsidRPr="00437C64">
              <w:rPr>
                <w:b/>
                <w:bCs/>
                <w:noProof/>
                <w:webHidden/>
              </w:rPr>
              <w:instrText xml:space="preserve"> PAGEREF _Toc194074618 \h </w:instrText>
            </w:r>
            <w:r w:rsidRPr="00437C64">
              <w:rPr>
                <w:b/>
                <w:bCs/>
                <w:noProof/>
                <w:webHidden/>
              </w:rPr>
            </w:r>
            <w:r w:rsidRPr="00437C64">
              <w:rPr>
                <w:b/>
                <w:bCs/>
                <w:noProof/>
                <w:webHidden/>
              </w:rPr>
              <w:fldChar w:fldCharType="separate"/>
            </w:r>
            <w:r w:rsidRPr="00437C64">
              <w:rPr>
                <w:b/>
                <w:bCs/>
                <w:noProof/>
                <w:webHidden/>
              </w:rPr>
              <w:t>13</w:t>
            </w:r>
            <w:r w:rsidRPr="00437C64">
              <w:rPr>
                <w:b/>
                <w:bCs/>
                <w:noProof/>
                <w:webHidden/>
              </w:rPr>
              <w:fldChar w:fldCharType="end"/>
            </w:r>
          </w:hyperlink>
        </w:p>
        <w:p w14:paraId="45FF7310" w14:textId="0CD4BD8E" w:rsidR="007719D3" w:rsidRPr="00437C64" w:rsidRDefault="007719D3">
          <w:pPr>
            <w:pStyle w:val="TOC1"/>
            <w:tabs>
              <w:tab w:val="right" w:leader="dot" w:pos="9742"/>
            </w:tabs>
            <w:rPr>
              <w:b/>
              <w:bCs/>
              <w:noProof/>
            </w:rPr>
          </w:pPr>
          <w:hyperlink w:anchor="_Toc194074619" w:history="1">
            <w:r w:rsidRPr="00437C64">
              <w:rPr>
                <w:rStyle w:val="Hyperlink"/>
                <w:b/>
                <w:bCs/>
                <w:noProof/>
              </w:rPr>
              <w:t>Community surveillance</w:t>
            </w:r>
            <w:r w:rsidRPr="00437C64">
              <w:rPr>
                <w:b/>
                <w:bCs/>
                <w:noProof/>
                <w:webHidden/>
              </w:rPr>
              <w:tab/>
            </w:r>
            <w:r w:rsidRPr="00437C64">
              <w:rPr>
                <w:b/>
                <w:bCs/>
                <w:noProof/>
                <w:webHidden/>
              </w:rPr>
              <w:fldChar w:fldCharType="begin"/>
            </w:r>
            <w:r w:rsidRPr="00437C64">
              <w:rPr>
                <w:b/>
                <w:bCs/>
                <w:noProof/>
                <w:webHidden/>
              </w:rPr>
              <w:instrText xml:space="preserve"> PAGEREF _Toc194074619 \h </w:instrText>
            </w:r>
            <w:r w:rsidRPr="00437C64">
              <w:rPr>
                <w:b/>
                <w:bCs/>
                <w:noProof/>
                <w:webHidden/>
              </w:rPr>
            </w:r>
            <w:r w:rsidRPr="00437C64">
              <w:rPr>
                <w:b/>
                <w:bCs/>
                <w:noProof/>
                <w:webHidden/>
              </w:rPr>
              <w:fldChar w:fldCharType="separate"/>
            </w:r>
            <w:r w:rsidRPr="00437C64">
              <w:rPr>
                <w:b/>
                <w:bCs/>
                <w:noProof/>
                <w:webHidden/>
              </w:rPr>
              <w:t>13</w:t>
            </w:r>
            <w:r w:rsidRPr="00437C64">
              <w:rPr>
                <w:b/>
                <w:bCs/>
                <w:noProof/>
                <w:webHidden/>
              </w:rPr>
              <w:fldChar w:fldCharType="end"/>
            </w:r>
          </w:hyperlink>
        </w:p>
        <w:p w14:paraId="73EE060D" w14:textId="2512E451" w:rsidR="007719D3" w:rsidRPr="00437C64" w:rsidRDefault="007719D3">
          <w:pPr>
            <w:pStyle w:val="TOC1"/>
            <w:tabs>
              <w:tab w:val="right" w:leader="dot" w:pos="9742"/>
            </w:tabs>
            <w:rPr>
              <w:b/>
              <w:bCs/>
              <w:noProof/>
            </w:rPr>
          </w:pPr>
          <w:hyperlink w:anchor="_Toc194074620" w:history="1">
            <w:r w:rsidRPr="00437C64">
              <w:rPr>
                <w:rStyle w:val="Hyperlink"/>
                <w:b/>
                <w:bCs/>
                <w:noProof/>
              </w:rPr>
              <w:t>Primary care surveillance</w:t>
            </w:r>
            <w:r w:rsidRPr="00437C64">
              <w:rPr>
                <w:b/>
                <w:bCs/>
                <w:noProof/>
                <w:webHidden/>
              </w:rPr>
              <w:tab/>
            </w:r>
            <w:r w:rsidRPr="00437C64">
              <w:rPr>
                <w:b/>
                <w:bCs/>
                <w:noProof/>
                <w:webHidden/>
              </w:rPr>
              <w:fldChar w:fldCharType="begin"/>
            </w:r>
            <w:r w:rsidRPr="00437C64">
              <w:rPr>
                <w:b/>
                <w:bCs/>
                <w:noProof/>
                <w:webHidden/>
              </w:rPr>
              <w:instrText xml:space="preserve"> PAGEREF _Toc194074620 \h </w:instrText>
            </w:r>
            <w:r w:rsidRPr="00437C64">
              <w:rPr>
                <w:b/>
                <w:bCs/>
                <w:noProof/>
                <w:webHidden/>
              </w:rPr>
            </w:r>
            <w:r w:rsidRPr="00437C64">
              <w:rPr>
                <w:b/>
                <w:bCs/>
                <w:noProof/>
                <w:webHidden/>
              </w:rPr>
              <w:fldChar w:fldCharType="separate"/>
            </w:r>
            <w:r w:rsidRPr="00437C64">
              <w:rPr>
                <w:b/>
                <w:bCs/>
                <w:noProof/>
                <w:webHidden/>
              </w:rPr>
              <w:t>23</w:t>
            </w:r>
            <w:r w:rsidRPr="00437C64">
              <w:rPr>
                <w:b/>
                <w:bCs/>
                <w:noProof/>
                <w:webHidden/>
              </w:rPr>
              <w:fldChar w:fldCharType="end"/>
            </w:r>
          </w:hyperlink>
        </w:p>
        <w:p w14:paraId="0D6B0761" w14:textId="50A8C8FB" w:rsidR="007719D3" w:rsidRPr="00437C64" w:rsidRDefault="007719D3">
          <w:pPr>
            <w:pStyle w:val="TOC1"/>
            <w:tabs>
              <w:tab w:val="right" w:leader="dot" w:pos="9742"/>
            </w:tabs>
            <w:rPr>
              <w:b/>
              <w:bCs/>
              <w:noProof/>
            </w:rPr>
          </w:pPr>
          <w:hyperlink w:anchor="_Toc194074621" w:history="1">
            <w:r w:rsidRPr="00437C64">
              <w:rPr>
                <w:rStyle w:val="Hyperlink"/>
                <w:b/>
                <w:bCs/>
                <w:noProof/>
              </w:rPr>
              <w:t>Hospital-based surveillance</w:t>
            </w:r>
            <w:r w:rsidRPr="00437C64">
              <w:rPr>
                <w:b/>
                <w:bCs/>
                <w:noProof/>
                <w:webHidden/>
              </w:rPr>
              <w:tab/>
            </w:r>
            <w:r w:rsidRPr="00437C64">
              <w:rPr>
                <w:b/>
                <w:bCs/>
                <w:noProof/>
                <w:webHidden/>
              </w:rPr>
              <w:fldChar w:fldCharType="begin"/>
            </w:r>
            <w:r w:rsidRPr="00437C64">
              <w:rPr>
                <w:b/>
                <w:bCs/>
                <w:noProof/>
                <w:webHidden/>
              </w:rPr>
              <w:instrText xml:space="preserve"> PAGEREF _Toc194074621 \h </w:instrText>
            </w:r>
            <w:r w:rsidRPr="00437C64">
              <w:rPr>
                <w:b/>
                <w:bCs/>
                <w:noProof/>
                <w:webHidden/>
              </w:rPr>
            </w:r>
            <w:r w:rsidRPr="00437C64">
              <w:rPr>
                <w:b/>
                <w:bCs/>
                <w:noProof/>
                <w:webHidden/>
              </w:rPr>
              <w:fldChar w:fldCharType="separate"/>
            </w:r>
            <w:r w:rsidRPr="00437C64">
              <w:rPr>
                <w:b/>
                <w:bCs/>
                <w:noProof/>
                <w:webHidden/>
              </w:rPr>
              <w:t>25</w:t>
            </w:r>
            <w:r w:rsidRPr="00437C64">
              <w:rPr>
                <w:b/>
                <w:bCs/>
                <w:noProof/>
                <w:webHidden/>
              </w:rPr>
              <w:fldChar w:fldCharType="end"/>
            </w:r>
          </w:hyperlink>
        </w:p>
        <w:p w14:paraId="5E06C205" w14:textId="23B569C8" w:rsidR="007719D3" w:rsidRPr="00437C64" w:rsidRDefault="007719D3">
          <w:pPr>
            <w:pStyle w:val="TOC1"/>
            <w:tabs>
              <w:tab w:val="right" w:leader="dot" w:pos="9742"/>
            </w:tabs>
            <w:rPr>
              <w:b/>
              <w:bCs/>
              <w:noProof/>
            </w:rPr>
          </w:pPr>
          <w:hyperlink w:anchor="_Toc194074622" w:history="1">
            <w:r w:rsidRPr="00437C64">
              <w:rPr>
                <w:rStyle w:val="Hyperlink"/>
                <w:b/>
                <w:bCs/>
                <w:noProof/>
              </w:rPr>
              <w:t>Mortality surveillance</w:t>
            </w:r>
            <w:r w:rsidRPr="00437C64">
              <w:rPr>
                <w:b/>
                <w:bCs/>
                <w:noProof/>
                <w:webHidden/>
              </w:rPr>
              <w:tab/>
            </w:r>
            <w:r w:rsidRPr="00437C64">
              <w:rPr>
                <w:b/>
                <w:bCs/>
                <w:noProof/>
                <w:webHidden/>
              </w:rPr>
              <w:fldChar w:fldCharType="begin"/>
            </w:r>
            <w:r w:rsidRPr="00437C64">
              <w:rPr>
                <w:b/>
                <w:bCs/>
                <w:noProof/>
                <w:webHidden/>
              </w:rPr>
              <w:instrText xml:space="preserve"> PAGEREF _Toc194074622 \h </w:instrText>
            </w:r>
            <w:r w:rsidRPr="00437C64">
              <w:rPr>
                <w:b/>
                <w:bCs/>
                <w:noProof/>
                <w:webHidden/>
              </w:rPr>
            </w:r>
            <w:r w:rsidRPr="00437C64">
              <w:rPr>
                <w:b/>
                <w:bCs/>
                <w:noProof/>
                <w:webHidden/>
              </w:rPr>
              <w:fldChar w:fldCharType="separate"/>
            </w:r>
            <w:r w:rsidRPr="00437C64">
              <w:rPr>
                <w:b/>
                <w:bCs/>
                <w:noProof/>
                <w:webHidden/>
              </w:rPr>
              <w:t>34</w:t>
            </w:r>
            <w:r w:rsidRPr="00437C64">
              <w:rPr>
                <w:b/>
                <w:bCs/>
                <w:noProof/>
                <w:webHidden/>
              </w:rPr>
              <w:fldChar w:fldCharType="end"/>
            </w:r>
          </w:hyperlink>
        </w:p>
        <w:p w14:paraId="444E12FB" w14:textId="22BAA13A" w:rsidR="007719D3" w:rsidRPr="00437C64" w:rsidRDefault="007719D3">
          <w:pPr>
            <w:pStyle w:val="TOC1"/>
            <w:tabs>
              <w:tab w:val="right" w:leader="dot" w:pos="9742"/>
            </w:tabs>
            <w:rPr>
              <w:b/>
              <w:bCs/>
              <w:noProof/>
            </w:rPr>
          </w:pPr>
          <w:hyperlink w:anchor="_Toc194074623" w:history="1">
            <w:r w:rsidRPr="00437C64">
              <w:rPr>
                <w:rStyle w:val="Hyperlink"/>
                <w:b/>
                <w:bCs/>
                <w:noProof/>
              </w:rPr>
              <w:t>Laboratory surveillance</w:t>
            </w:r>
            <w:r w:rsidRPr="00437C64">
              <w:rPr>
                <w:b/>
                <w:bCs/>
                <w:noProof/>
                <w:webHidden/>
              </w:rPr>
              <w:tab/>
            </w:r>
            <w:r w:rsidRPr="00437C64">
              <w:rPr>
                <w:b/>
                <w:bCs/>
                <w:noProof/>
                <w:webHidden/>
              </w:rPr>
              <w:fldChar w:fldCharType="begin"/>
            </w:r>
            <w:r w:rsidRPr="00437C64">
              <w:rPr>
                <w:b/>
                <w:bCs/>
                <w:noProof/>
                <w:webHidden/>
              </w:rPr>
              <w:instrText xml:space="preserve"> PAGEREF _Toc194074623 \h </w:instrText>
            </w:r>
            <w:r w:rsidRPr="00437C64">
              <w:rPr>
                <w:b/>
                <w:bCs/>
                <w:noProof/>
                <w:webHidden/>
              </w:rPr>
            </w:r>
            <w:r w:rsidRPr="00437C64">
              <w:rPr>
                <w:b/>
                <w:bCs/>
                <w:noProof/>
                <w:webHidden/>
              </w:rPr>
              <w:fldChar w:fldCharType="separate"/>
            </w:r>
            <w:r w:rsidRPr="00437C64">
              <w:rPr>
                <w:b/>
                <w:bCs/>
                <w:noProof/>
                <w:webHidden/>
              </w:rPr>
              <w:t>36</w:t>
            </w:r>
            <w:r w:rsidRPr="00437C64">
              <w:rPr>
                <w:b/>
                <w:bCs/>
                <w:noProof/>
                <w:webHidden/>
              </w:rPr>
              <w:fldChar w:fldCharType="end"/>
            </w:r>
          </w:hyperlink>
        </w:p>
        <w:p w14:paraId="023B06DF" w14:textId="4CDF411E" w:rsidR="007719D3" w:rsidRPr="00437C64" w:rsidRDefault="007719D3">
          <w:pPr>
            <w:pStyle w:val="TOC1"/>
            <w:tabs>
              <w:tab w:val="right" w:leader="dot" w:pos="9742"/>
            </w:tabs>
            <w:rPr>
              <w:b/>
              <w:bCs/>
              <w:noProof/>
            </w:rPr>
          </w:pPr>
          <w:hyperlink w:anchor="_Toc194074624" w:history="1">
            <w:r w:rsidRPr="00437C64">
              <w:rPr>
                <w:rStyle w:val="Hyperlink"/>
                <w:b/>
                <w:bCs/>
                <w:noProof/>
              </w:rPr>
              <w:t>Vaccine coverage, effectiveness and match</w:t>
            </w:r>
            <w:r w:rsidRPr="00437C64">
              <w:rPr>
                <w:b/>
                <w:bCs/>
                <w:noProof/>
                <w:webHidden/>
              </w:rPr>
              <w:tab/>
            </w:r>
            <w:r w:rsidRPr="00437C64">
              <w:rPr>
                <w:b/>
                <w:bCs/>
                <w:noProof/>
                <w:webHidden/>
              </w:rPr>
              <w:fldChar w:fldCharType="begin"/>
            </w:r>
            <w:r w:rsidRPr="00437C64">
              <w:rPr>
                <w:b/>
                <w:bCs/>
                <w:noProof/>
                <w:webHidden/>
              </w:rPr>
              <w:instrText xml:space="preserve"> PAGEREF _Toc194074624 \h </w:instrText>
            </w:r>
            <w:r w:rsidRPr="00437C64">
              <w:rPr>
                <w:b/>
                <w:bCs/>
                <w:noProof/>
                <w:webHidden/>
              </w:rPr>
            </w:r>
            <w:r w:rsidRPr="00437C64">
              <w:rPr>
                <w:b/>
                <w:bCs/>
                <w:noProof/>
                <w:webHidden/>
              </w:rPr>
              <w:fldChar w:fldCharType="separate"/>
            </w:r>
            <w:r w:rsidRPr="00437C64">
              <w:rPr>
                <w:b/>
                <w:bCs/>
                <w:noProof/>
                <w:webHidden/>
              </w:rPr>
              <w:t>39</w:t>
            </w:r>
            <w:r w:rsidRPr="00437C64">
              <w:rPr>
                <w:b/>
                <w:bCs/>
                <w:noProof/>
                <w:webHidden/>
              </w:rPr>
              <w:fldChar w:fldCharType="end"/>
            </w:r>
          </w:hyperlink>
        </w:p>
        <w:p w14:paraId="2D834AC4" w14:textId="2FD030B7" w:rsidR="007719D3" w:rsidRPr="00437C64" w:rsidRDefault="007719D3">
          <w:pPr>
            <w:pStyle w:val="TOC3"/>
            <w:tabs>
              <w:tab w:val="right" w:leader="dot" w:pos="9742"/>
            </w:tabs>
            <w:rPr>
              <w:noProof/>
            </w:rPr>
          </w:pPr>
          <w:hyperlink w:anchor="_Toc194074625" w:history="1">
            <w:r w:rsidRPr="00437C64">
              <w:rPr>
                <w:rStyle w:val="Hyperlink"/>
                <w:noProof/>
              </w:rPr>
              <w:t>Vaccine coverage</w:t>
            </w:r>
            <w:r w:rsidRPr="00437C64">
              <w:rPr>
                <w:noProof/>
                <w:webHidden/>
              </w:rPr>
              <w:tab/>
            </w:r>
            <w:r w:rsidRPr="00437C64">
              <w:rPr>
                <w:noProof/>
                <w:webHidden/>
              </w:rPr>
              <w:fldChar w:fldCharType="begin"/>
            </w:r>
            <w:r w:rsidRPr="00437C64">
              <w:rPr>
                <w:noProof/>
                <w:webHidden/>
              </w:rPr>
              <w:instrText xml:space="preserve"> PAGEREF _Toc194074625 \h </w:instrText>
            </w:r>
            <w:r w:rsidRPr="00437C64">
              <w:rPr>
                <w:noProof/>
                <w:webHidden/>
              </w:rPr>
            </w:r>
            <w:r w:rsidRPr="00437C64">
              <w:rPr>
                <w:noProof/>
                <w:webHidden/>
              </w:rPr>
              <w:fldChar w:fldCharType="separate"/>
            </w:r>
            <w:r w:rsidRPr="00437C64">
              <w:rPr>
                <w:noProof/>
                <w:webHidden/>
              </w:rPr>
              <w:t>39</w:t>
            </w:r>
            <w:r w:rsidRPr="00437C64">
              <w:rPr>
                <w:noProof/>
                <w:webHidden/>
              </w:rPr>
              <w:fldChar w:fldCharType="end"/>
            </w:r>
          </w:hyperlink>
        </w:p>
        <w:p w14:paraId="20D80C10" w14:textId="7DCE1E72" w:rsidR="007719D3" w:rsidRPr="00437C64" w:rsidRDefault="007719D3">
          <w:pPr>
            <w:pStyle w:val="TOC3"/>
            <w:tabs>
              <w:tab w:val="right" w:leader="dot" w:pos="9742"/>
            </w:tabs>
            <w:rPr>
              <w:noProof/>
            </w:rPr>
          </w:pPr>
          <w:hyperlink w:anchor="_Toc194074626" w:history="1">
            <w:r w:rsidRPr="00437C64">
              <w:rPr>
                <w:rStyle w:val="Hyperlink"/>
                <w:noProof/>
              </w:rPr>
              <w:t>Vaccine effectiveness</w:t>
            </w:r>
            <w:r w:rsidRPr="00437C64">
              <w:rPr>
                <w:noProof/>
                <w:webHidden/>
              </w:rPr>
              <w:tab/>
            </w:r>
            <w:r w:rsidRPr="00437C64">
              <w:rPr>
                <w:noProof/>
                <w:webHidden/>
              </w:rPr>
              <w:fldChar w:fldCharType="begin"/>
            </w:r>
            <w:r w:rsidRPr="00437C64">
              <w:rPr>
                <w:noProof/>
                <w:webHidden/>
              </w:rPr>
              <w:instrText xml:space="preserve"> PAGEREF _Toc194074626 \h </w:instrText>
            </w:r>
            <w:r w:rsidRPr="00437C64">
              <w:rPr>
                <w:noProof/>
                <w:webHidden/>
              </w:rPr>
            </w:r>
            <w:r w:rsidRPr="00437C64">
              <w:rPr>
                <w:noProof/>
                <w:webHidden/>
              </w:rPr>
              <w:fldChar w:fldCharType="separate"/>
            </w:r>
            <w:r w:rsidRPr="00437C64">
              <w:rPr>
                <w:noProof/>
                <w:webHidden/>
              </w:rPr>
              <w:t>39</w:t>
            </w:r>
            <w:r w:rsidRPr="00437C64">
              <w:rPr>
                <w:noProof/>
                <w:webHidden/>
              </w:rPr>
              <w:fldChar w:fldCharType="end"/>
            </w:r>
          </w:hyperlink>
        </w:p>
        <w:p w14:paraId="1B53778A" w14:textId="3F824149" w:rsidR="007719D3" w:rsidRPr="00437C64" w:rsidRDefault="007719D3">
          <w:pPr>
            <w:pStyle w:val="TOC3"/>
            <w:tabs>
              <w:tab w:val="right" w:leader="dot" w:pos="9742"/>
            </w:tabs>
            <w:rPr>
              <w:noProof/>
            </w:rPr>
          </w:pPr>
          <w:hyperlink w:anchor="_Toc194074627" w:history="1">
            <w:r w:rsidRPr="00437C64">
              <w:rPr>
                <w:rStyle w:val="Hyperlink"/>
                <w:noProof/>
              </w:rPr>
              <w:t>Vaccine match</w:t>
            </w:r>
            <w:r w:rsidRPr="00437C64">
              <w:rPr>
                <w:noProof/>
                <w:webHidden/>
              </w:rPr>
              <w:tab/>
            </w:r>
            <w:r w:rsidRPr="00437C64">
              <w:rPr>
                <w:noProof/>
                <w:webHidden/>
              </w:rPr>
              <w:fldChar w:fldCharType="begin"/>
            </w:r>
            <w:r w:rsidRPr="00437C64">
              <w:rPr>
                <w:noProof/>
                <w:webHidden/>
              </w:rPr>
              <w:instrText xml:space="preserve"> PAGEREF _Toc194074627 \h </w:instrText>
            </w:r>
            <w:r w:rsidRPr="00437C64">
              <w:rPr>
                <w:noProof/>
                <w:webHidden/>
              </w:rPr>
            </w:r>
            <w:r w:rsidRPr="00437C64">
              <w:rPr>
                <w:noProof/>
                <w:webHidden/>
              </w:rPr>
              <w:fldChar w:fldCharType="separate"/>
            </w:r>
            <w:r w:rsidRPr="00437C64">
              <w:rPr>
                <w:noProof/>
                <w:webHidden/>
              </w:rPr>
              <w:t>40</w:t>
            </w:r>
            <w:r w:rsidRPr="00437C64">
              <w:rPr>
                <w:noProof/>
                <w:webHidden/>
              </w:rPr>
              <w:fldChar w:fldCharType="end"/>
            </w:r>
          </w:hyperlink>
        </w:p>
        <w:p w14:paraId="6C1DA5AC" w14:textId="0161A192" w:rsidR="007719D3" w:rsidRPr="00437C64" w:rsidRDefault="007719D3">
          <w:pPr>
            <w:pStyle w:val="TOC1"/>
            <w:tabs>
              <w:tab w:val="right" w:leader="dot" w:pos="9742"/>
            </w:tabs>
            <w:rPr>
              <w:b/>
              <w:bCs/>
              <w:noProof/>
            </w:rPr>
          </w:pPr>
          <w:hyperlink w:anchor="_Toc194074628" w:history="1">
            <w:r w:rsidRPr="00437C64">
              <w:rPr>
                <w:rStyle w:val="Hyperlink"/>
                <w:b/>
                <w:bCs/>
                <w:noProof/>
              </w:rPr>
              <w:t>Future directions</w:t>
            </w:r>
            <w:r w:rsidRPr="00437C64">
              <w:rPr>
                <w:b/>
                <w:bCs/>
                <w:noProof/>
                <w:webHidden/>
              </w:rPr>
              <w:tab/>
            </w:r>
            <w:r w:rsidRPr="00437C64">
              <w:rPr>
                <w:b/>
                <w:bCs/>
                <w:noProof/>
                <w:webHidden/>
              </w:rPr>
              <w:fldChar w:fldCharType="begin"/>
            </w:r>
            <w:r w:rsidRPr="00437C64">
              <w:rPr>
                <w:b/>
                <w:bCs/>
                <w:noProof/>
                <w:webHidden/>
              </w:rPr>
              <w:instrText xml:space="preserve"> PAGEREF _Toc194074628 \h </w:instrText>
            </w:r>
            <w:r w:rsidRPr="00437C64">
              <w:rPr>
                <w:b/>
                <w:bCs/>
                <w:noProof/>
                <w:webHidden/>
              </w:rPr>
            </w:r>
            <w:r w:rsidRPr="00437C64">
              <w:rPr>
                <w:b/>
                <w:bCs/>
                <w:noProof/>
                <w:webHidden/>
              </w:rPr>
              <w:fldChar w:fldCharType="separate"/>
            </w:r>
            <w:r w:rsidRPr="00437C64">
              <w:rPr>
                <w:b/>
                <w:bCs/>
                <w:noProof/>
                <w:webHidden/>
              </w:rPr>
              <w:t>41</w:t>
            </w:r>
            <w:r w:rsidRPr="00437C64">
              <w:rPr>
                <w:b/>
                <w:bCs/>
                <w:noProof/>
                <w:webHidden/>
              </w:rPr>
              <w:fldChar w:fldCharType="end"/>
            </w:r>
          </w:hyperlink>
        </w:p>
        <w:p w14:paraId="7D72714E" w14:textId="676BFC49" w:rsidR="007719D3" w:rsidRPr="00437C64" w:rsidRDefault="007719D3">
          <w:pPr>
            <w:pStyle w:val="TOC1"/>
            <w:tabs>
              <w:tab w:val="right" w:leader="dot" w:pos="9742"/>
            </w:tabs>
            <w:rPr>
              <w:b/>
              <w:bCs/>
              <w:noProof/>
            </w:rPr>
          </w:pPr>
          <w:hyperlink w:anchor="_Toc194074633" w:history="1">
            <w:r w:rsidRPr="00437C64">
              <w:rPr>
                <w:rStyle w:val="Hyperlink"/>
                <w:b/>
                <w:bCs/>
                <w:noProof/>
              </w:rPr>
              <w:t>References</w:t>
            </w:r>
            <w:r w:rsidRPr="00437C64">
              <w:rPr>
                <w:b/>
                <w:bCs/>
                <w:noProof/>
                <w:webHidden/>
              </w:rPr>
              <w:tab/>
            </w:r>
            <w:r w:rsidRPr="00437C64">
              <w:rPr>
                <w:b/>
                <w:bCs/>
                <w:noProof/>
                <w:webHidden/>
              </w:rPr>
              <w:fldChar w:fldCharType="begin"/>
            </w:r>
            <w:r w:rsidRPr="00437C64">
              <w:rPr>
                <w:b/>
                <w:bCs/>
                <w:noProof/>
                <w:webHidden/>
              </w:rPr>
              <w:instrText xml:space="preserve"> PAGEREF _Toc194074633 \h </w:instrText>
            </w:r>
            <w:r w:rsidRPr="00437C64">
              <w:rPr>
                <w:b/>
                <w:bCs/>
                <w:noProof/>
                <w:webHidden/>
              </w:rPr>
            </w:r>
            <w:r w:rsidRPr="00437C64">
              <w:rPr>
                <w:b/>
                <w:bCs/>
                <w:noProof/>
                <w:webHidden/>
              </w:rPr>
              <w:fldChar w:fldCharType="separate"/>
            </w:r>
            <w:r w:rsidRPr="00437C64">
              <w:rPr>
                <w:b/>
                <w:bCs/>
                <w:noProof/>
                <w:webHidden/>
              </w:rPr>
              <w:t>42</w:t>
            </w:r>
            <w:r w:rsidRPr="00437C64">
              <w:rPr>
                <w:b/>
                <w:bCs/>
                <w:noProof/>
                <w:webHidden/>
              </w:rPr>
              <w:fldChar w:fldCharType="end"/>
            </w:r>
          </w:hyperlink>
        </w:p>
        <w:p w14:paraId="2A71BD8A" w14:textId="6C870DF8" w:rsidR="007719D3" w:rsidRPr="00437C64" w:rsidRDefault="007719D3">
          <w:pPr>
            <w:pStyle w:val="TOC1"/>
            <w:tabs>
              <w:tab w:val="right" w:leader="dot" w:pos="9742"/>
            </w:tabs>
            <w:rPr>
              <w:b/>
              <w:bCs/>
              <w:noProof/>
            </w:rPr>
          </w:pPr>
          <w:hyperlink w:anchor="_Toc194074634" w:history="1">
            <w:r w:rsidRPr="00437C64">
              <w:rPr>
                <w:rStyle w:val="Hyperlink"/>
                <w:b/>
                <w:bCs/>
                <w:noProof/>
              </w:rPr>
              <w:t>Supplementary tables</w:t>
            </w:r>
            <w:r w:rsidRPr="00437C64">
              <w:rPr>
                <w:b/>
                <w:bCs/>
                <w:noProof/>
                <w:webHidden/>
              </w:rPr>
              <w:tab/>
            </w:r>
            <w:r w:rsidRPr="00437C64">
              <w:rPr>
                <w:b/>
                <w:bCs/>
                <w:noProof/>
                <w:webHidden/>
              </w:rPr>
              <w:fldChar w:fldCharType="begin"/>
            </w:r>
            <w:r w:rsidRPr="00437C64">
              <w:rPr>
                <w:b/>
                <w:bCs/>
                <w:noProof/>
                <w:webHidden/>
              </w:rPr>
              <w:instrText xml:space="preserve"> PAGEREF _Toc194074634 \h </w:instrText>
            </w:r>
            <w:r w:rsidRPr="00437C64">
              <w:rPr>
                <w:b/>
                <w:bCs/>
                <w:noProof/>
                <w:webHidden/>
              </w:rPr>
            </w:r>
            <w:r w:rsidRPr="00437C64">
              <w:rPr>
                <w:b/>
                <w:bCs/>
                <w:noProof/>
                <w:webHidden/>
              </w:rPr>
              <w:fldChar w:fldCharType="separate"/>
            </w:r>
            <w:r w:rsidRPr="00437C64">
              <w:rPr>
                <w:b/>
                <w:bCs/>
                <w:noProof/>
                <w:webHidden/>
              </w:rPr>
              <w:t>45</w:t>
            </w:r>
            <w:r w:rsidRPr="00437C64">
              <w:rPr>
                <w:b/>
                <w:bCs/>
                <w:noProof/>
                <w:webHidden/>
              </w:rPr>
              <w:fldChar w:fldCharType="end"/>
            </w:r>
          </w:hyperlink>
        </w:p>
        <w:p w14:paraId="765406E9" w14:textId="2B09A3C7" w:rsidR="007719D3" w:rsidRDefault="007719D3">
          <w:r>
            <w:rPr>
              <w:b/>
              <w:bCs/>
              <w:noProof/>
            </w:rPr>
            <w:fldChar w:fldCharType="end"/>
          </w:r>
        </w:p>
      </w:sdtContent>
    </w:sdt>
    <w:p w14:paraId="1F4A2B8E" w14:textId="62D8712A" w:rsidR="00EE789B" w:rsidRDefault="00EE789B" w:rsidP="000E02DC">
      <w:r>
        <w:br w:type="page"/>
      </w:r>
    </w:p>
    <w:p w14:paraId="16A31711" w14:textId="285350A9" w:rsidR="00A715E6" w:rsidRDefault="0019761A">
      <w:pPr>
        <w:pStyle w:val="Heading1"/>
      </w:pPr>
      <w:bookmarkStart w:id="2" w:name="_Toc194074605"/>
      <w:r>
        <w:lastRenderedPageBreak/>
        <w:t>Key messages</w:t>
      </w:r>
      <w:bookmarkEnd w:id="2"/>
    </w:p>
    <w:p w14:paraId="5D2BE68E" w14:textId="3A5DCADD" w:rsidR="008E0748" w:rsidRPr="0039715A" w:rsidRDefault="008E0748" w:rsidP="00AE1516">
      <w:pPr>
        <w:pStyle w:val="Boxtype"/>
        <w:spacing w:after="120"/>
        <w:rPr>
          <w:bCs/>
          <w:lang w:val="en-US"/>
        </w:rPr>
      </w:pPr>
      <w:r>
        <w:t xml:space="preserve">Overall, </w:t>
      </w:r>
      <w:r w:rsidR="00386C10">
        <w:t xml:space="preserve">information from </w:t>
      </w:r>
      <w:r w:rsidR="004F0453">
        <w:t xml:space="preserve">Australia’s national </w:t>
      </w:r>
      <w:r w:rsidR="00A766C0">
        <w:t xml:space="preserve">acute </w:t>
      </w:r>
      <w:r w:rsidR="00386C10">
        <w:t xml:space="preserve">respiratory infection surveillance systems </w:t>
      </w:r>
      <w:r w:rsidR="00DB34D3">
        <w:t>indicate</w:t>
      </w:r>
      <w:r w:rsidR="00252DA8">
        <w:t>s</w:t>
      </w:r>
      <w:r w:rsidR="00F42083">
        <w:t xml:space="preserve"> there was high </w:t>
      </w:r>
      <w:r w:rsidR="00A766C0">
        <w:t xml:space="preserve">acute </w:t>
      </w:r>
      <w:r w:rsidR="00F42083">
        <w:t xml:space="preserve">respiratory infection activity </w:t>
      </w:r>
      <w:r w:rsidR="009C6265">
        <w:t>with moderate severity</w:t>
      </w:r>
      <w:r w:rsidR="00387A67">
        <w:t xml:space="preserve"> </w:t>
      </w:r>
      <w:r w:rsidR="00964987">
        <w:t xml:space="preserve">but </w:t>
      </w:r>
      <w:r w:rsidR="00C44A0C">
        <w:t xml:space="preserve">a lower burden on health system </w:t>
      </w:r>
      <w:proofErr w:type="spellStart"/>
      <w:r w:rsidR="00C44A0C">
        <w:t>utilisation</w:t>
      </w:r>
      <w:proofErr w:type="spellEnd"/>
      <w:r w:rsidR="009C6265">
        <w:t xml:space="preserve"> in 2024. </w:t>
      </w:r>
    </w:p>
    <w:p w14:paraId="46164678" w14:textId="185AB9B8" w:rsidR="00EA133B" w:rsidRDefault="0019761A" w:rsidP="00AE1516">
      <w:pPr>
        <w:pStyle w:val="Boxtype"/>
        <w:spacing w:after="120"/>
        <w:rPr>
          <w:lang w:val="en-US"/>
        </w:rPr>
      </w:pPr>
      <w:r w:rsidRPr="00CF4874">
        <w:rPr>
          <w:b/>
          <w:lang w:val="en-US"/>
        </w:rPr>
        <w:t>In the community:</w:t>
      </w:r>
      <w:r w:rsidRPr="00CF4874">
        <w:rPr>
          <w:lang w:val="en-US"/>
        </w:rPr>
        <w:t xml:space="preserve"> </w:t>
      </w:r>
      <w:r w:rsidR="00942C3E">
        <w:rPr>
          <w:lang w:val="en-US"/>
        </w:rPr>
        <w:t>The</w:t>
      </w:r>
      <w:r w:rsidR="000D1E52">
        <w:rPr>
          <w:lang w:val="en-US"/>
        </w:rPr>
        <w:t xml:space="preserve"> weekly</w:t>
      </w:r>
      <w:r w:rsidR="00942C3E">
        <w:rPr>
          <w:lang w:val="en-US"/>
        </w:rPr>
        <w:t xml:space="preserve"> proportion of </w:t>
      </w:r>
      <w:proofErr w:type="spellStart"/>
      <w:r w:rsidR="003A48D2">
        <w:rPr>
          <w:lang w:val="en-US"/>
        </w:rPr>
        <w:t>FluTracking</w:t>
      </w:r>
      <w:proofErr w:type="spellEnd"/>
      <w:r w:rsidR="003A48D2">
        <w:rPr>
          <w:lang w:val="en-US"/>
        </w:rPr>
        <w:t xml:space="preserve"> participants </w:t>
      </w:r>
      <w:r w:rsidR="00D70B7A">
        <w:rPr>
          <w:lang w:val="en-US"/>
        </w:rPr>
        <w:t>with</w:t>
      </w:r>
      <w:r w:rsidR="00AA377A" w:rsidRPr="00942C3E">
        <w:rPr>
          <w:lang w:val="en-US"/>
        </w:rPr>
        <w:t xml:space="preserve"> new fever and cough symptoms</w:t>
      </w:r>
      <w:r w:rsidR="00305059" w:rsidRPr="00942C3E">
        <w:rPr>
          <w:lang w:val="en-US"/>
        </w:rPr>
        <w:t xml:space="preserve"> </w:t>
      </w:r>
      <w:r w:rsidR="007561ED" w:rsidRPr="00942C3E">
        <w:rPr>
          <w:lang w:val="en-US"/>
        </w:rPr>
        <w:t>in 2024</w:t>
      </w:r>
      <w:r w:rsidR="007561ED">
        <w:rPr>
          <w:lang w:val="en-US"/>
        </w:rPr>
        <w:t xml:space="preserve"> w</w:t>
      </w:r>
      <w:r w:rsidR="00D70B7A">
        <w:rPr>
          <w:lang w:val="en-US"/>
        </w:rPr>
        <w:t>as</w:t>
      </w:r>
      <w:r w:rsidR="007561ED" w:rsidRPr="007561ED">
        <w:rPr>
          <w:lang w:val="en-US"/>
        </w:rPr>
        <w:t xml:space="preserve"> similar in magnitude to 2023 and the five-year </w:t>
      </w:r>
      <w:r w:rsidR="007561ED">
        <w:rPr>
          <w:lang w:val="en-US"/>
        </w:rPr>
        <w:t xml:space="preserve">historical </w:t>
      </w:r>
      <w:r w:rsidR="007561ED" w:rsidRPr="007561ED">
        <w:rPr>
          <w:lang w:val="en-US"/>
        </w:rPr>
        <w:t xml:space="preserve">average; however, the </w:t>
      </w:r>
      <w:r w:rsidR="00D70B7A">
        <w:rPr>
          <w:lang w:val="en-US"/>
        </w:rPr>
        <w:t xml:space="preserve">July </w:t>
      </w:r>
      <w:r w:rsidR="007561ED" w:rsidRPr="007561ED">
        <w:rPr>
          <w:lang w:val="en-US"/>
        </w:rPr>
        <w:t>2024 peak occurred four weeks later than the 2023 pea</w:t>
      </w:r>
      <w:r w:rsidR="007561ED" w:rsidRPr="000745AD">
        <w:rPr>
          <w:lang w:val="en-US"/>
        </w:rPr>
        <w:t>k</w:t>
      </w:r>
      <w:r w:rsidR="00305059" w:rsidRPr="000745AD">
        <w:rPr>
          <w:lang w:val="en-US"/>
        </w:rPr>
        <w:t xml:space="preserve">. </w:t>
      </w:r>
      <w:r w:rsidR="000745AD" w:rsidRPr="000745AD">
        <w:rPr>
          <w:lang w:val="en-US"/>
        </w:rPr>
        <w:t>Rou</w:t>
      </w:r>
      <w:r w:rsidR="000745AD">
        <w:rPr>
          <w:lang w:val="en-US"/>
        </w:rPr>
        <w:t>ghly</w:t>
      </w:r>
      <w:r w:rsidR="000745AD" w:rsidRPr="00C64DE5">
        <w:rPr>
          <w:lang w:val="en-US"/>
        </w:rPr>
        <w:t xml:space="preserve"> half of survey participants reported taking three or more days off work or normal duties due to fever and cough symptoms</w:t>
      </w:r>
      <w:r w:rsidR="000745AD">
        <w:rPr>
          <w:lang w:val="en-US"/>
        </w:rPr>
        <w:t xml:space="preserve"> each week, which is consistent with previous years.</w:t>
      </w:r>
      <w:r w:rsidR="00163C32">
        <w:rPr>
          <w:lang w:val="en-US"/>
        </w:rPr>
        <w:t xml:space="preserve"> </w:t>
      </w:r>
    </w:p>
    <w:p w14:paraId="049F8031" w14:textId="2B8CC7EC" w:rsidR="00AF55F5" w:rsidRDefault="00AC3A33" w:rsidP="00AE1516">
      <w:pPr>
        <w:pStyle w:val="Boxtype"/>
        <w:spacing w:after="120"/>
        <w:rPr>
          <w:lang w:val="en-US"/>
        </w:rPr>
      </w:pPr>
      <w:r>
        <w:rPr>
          <w:lang w:val="en-US"/>
        </w:rPr>
        <w:t>I</w:t>
      </w:r>
      <w:r w:rsidR="00D81043" w:rsidRPr="0039715A">
        <w:rPr>
          <w:lang w:val="en-US"/>
        </w:rPr>
        <w:t xml:space="preserve">n 2024, </w:t>
      </w:r>
      <w:r w:rsidR="00C90B5D" w:rsidRPr="0039715A">
        <w:rPr>
          <w:lang w:val="en-US"/>
        </w:rPr>
        <w:t xml:space="preserve">Australia </w:t>
      </w:r>
      <w:r w:rsidR="00A766E7" w:rsidRPr="0039715A">
        <w:rPr>
          <w:lang w:val="en-US"/>
        </w:rPr>
        <w:t xml:space="preserve">recorded </w:t>
      </w:r>
      <w:r w:rsidR="00A766E7" w:rsidRPr="007B1727">
        <w:rPr>
          <w:lang w:val="en-US"/>
        </w:rPr>
        <w:t xml:space="preserve">302,250 </w:t>
      </w:r>
      <w:r w:rsidR="00D81043" w:rsidRPr="0039715A">
        <w:rPr>
          <w:lang w:val="en-US"/>
        </w:rPr>
        <w:t xml:space="preserve">laboratory-confirmed COVID-19 notifications </w:t>
      </w:r>
      <w:r w:rsidR="00BA6E3B" w:rsidRPr="0039715A">
        <w:rPr>
          <w:lang w:val="en-US"/>
        </w:rPr>
        <w:t xml:space="preserve">to the </w:t>
      </w:r>
      <w:r w:rsidR="00AF55F5" w:rsidRPr="007B1727">
        <w:rPr>
          <w:lang w:val="en-US"/>
        </w:rPr>
        <w:t>NNDSS</w:t>
      </w:r>
      <w:r w:rsidR="00A766E7" w:rsidRPr="0039715A">
        <w:rPr>
          <w:lang w:val="en-US"/>
        </w:rPr>
        <w:t xml:space="preserve">, </w:t>
      </w:r>
      <w:r w:rsidR="0086486A">
        <w:rPr>
          <w:lang w:val="en-US"/>
        </w:rPr>
        <w:t>fewer</w:t>
      </w:r>
      <w:r w:rsidR="0086486A" w:rsidRPr="0039715A">
        <w:rPr>
          <w:lang w:val="en-US"/>
        </w:rPr>
        <w:t xml:space="preserve"> </w:t>
      </w:r>
      <w:r w:rsidR="00BA6E3B" w:rsidRPr="0039715A">
        <w:rPr>
          <w:lang w:val="en-US"/>
        </w:rPr>
        <w:t>than in 2023 or 202</w:t>
      </w:r>
      <w:r w:rsidR="00A766E7" w:rsidRPr="0039715A">
        <w:rPr>
          <w:lang w:val="en-US"/>
        </w:rPr>
        <w:t xml:space="preserve">2. </w:t>
      </w:r>
      <w:r w:rsidR="001A02C1" w:rsidRPr="0039715A">
        <w:rPr>
          <w:lang w:val="en-US"/>
        </w:rPr>
        <w:t>A</w:t>
      </w:r>
      <w:r w:rsidR="00FB58AE" w:rsidRPr="0039715A">
        <w:rPr>
          <w:lang w:val="en-US"/>
        </w:rPr>
        <w:t xml:space="preserve">ll jurisdictions experienced </w:t>
      </w:r>
      <w:r w:rsidR="00662298" w:rsidRPr="0039715A">
        <w:rPr>
          <w:lang w:val="en-US"/>
        </w:rPr>
        <w:t xml:space="preserve">two distinct </w:t>
      </w:r>
      <w:r w:rsidR="009B4598" w:rsidRPr="0039715A">
        <w:rPr>
          <w:lang w:val="en-US"/>
        </w:rPr>
        <w:t>peaks</w:t>
      </w:r>
      <w:r w:rsidR="00BD7B3C" w:rsidRPr="0039715A">
        <w:rPr>
          <w:lang w:val="en-US"/>
        </w:rPr>
        <w:t xml:space="preserve"> of COVID-19 notifications</w:t>
      </w:r>
      <w:r w:rsidR="009B4598" w:rsidRPr="0039715A">
        <w:rPr>
          <w:lang w:val="en-US"/>
        </w:rPr>
        <w:t xml:space="preserve"> in January and J</w:t>
      </w:r>
      <w:r w:rsidR="009B4598" w:rsidRPr="002F63AC">
        <w:rPr>
          <w:lang w:val="en-US"/>
        </w:rPr>
        <w:t>une</w:t>
      </w:r>
      <w:r w:rsidR="00FB58AE" w:rsidRPr="00945618">
        <w:rPr>
          <w:lang w:val="en-US"/>
        </w:rPr>
        <w:t>.</w:t>
      </w:r>
      <w:r w:rsidR="00BD1974" w:rsidRPr="00945618">
        <w:rPr>
          <w:lang w:val="en-US"/>
        </w:rPr>
        <w:t xml:space="preserve"> </w:t>
      </w:r>
      <w:r w:rsidR="00BD1974" w:rsidRPr="002F63AC">
        <w:rPr>
          <w:lang w:val="en-US"/>
        </w:rPr>
        <w:t>In 202</w:t>
      </w:r>
      <w:r w:rsidR="00BD1974" w:rsidRPr="00BD1974">
        <w:rPr>
          <w:lang w:val="en-US"/>
        </w:rPr>
        <w:t>4, Australia recorded 365,589 influenza notifications</w:t>
      </w:r>
      <w:r w:rsidR="00BD1974">
        <w:rPr>
          <w:lang w:val="en-US"/>
        </w:rPr>
        <w:t xml:space="preserve"> to the NNDSS, the highest number of influenza notifications </w:t>
      </w:r>
      <w:r w:rsidR="004255C0">
        <w:rPr>
          <w:lang w:val="en-US"/>
        </w:rPr>
        <w:t>reported to the NNDSS.</w:t>
      </w:r>
      <w:r w:rsidR="00C45DC3">
        <w:rPr>
          <w:lang w:val="en-US"/>
        </w:rPr>
        <w:t xml:space="preserve"> M</w:t>
      </w:r>
      <w:r w:rsidR="00C45DC3" w:rsidRPr="00C45DC3">
        <w:rPr>
          <w:lang w:val="en-US"/>
        </w:rPr>
        <w:t xml:space="preserve">ost jurisdictions experienced consistent </w:t>
      </w:r>
      <w:r w:rsidR="00C45DC3">
        <w:rPr>
          <w:lang w:val="en-US"/>
        </w:rPr>
        <w:t xml:space="preserve">influenza </w:t>
      </w:r>
      <w:r w:rsidR="00C45DC3" w:rsidRPr="00C45DC3">
        <w:rPr>
          <w:lang w:val="en-US"/>
        </w:rPr>
        <w:t>notification trends</w:t>
      </w:r>
      <w:r w:rsidR="002A72E9">
        <w:rPr>
          <w:lang w:val="en-US"/>
        </w:rPr>
        <w:t>, with</w:t>
      </w:r>
      <w:r w:rsidR="00881C2C" w:rsidDel="00806A4A">
        <w:rPr>
          <w:lang w:val="en-US"/>
        </w:rPr>
        <w:t xml:space="preserve"> </w:t>
      </w:r>
      <w:r w:rsidR="00881C2C">
        <w:rPr>
          <w:lang w:val="en-US"/>
        </w:rPr>
        <w:t xml:space="preserve">notifications increasing </w:t>
      </w:r>
      <w:r w:rsidR="00CA4DBC">
        <w:rPr>
          <w:lang w:val="en-US"/>
        </w:rPr>
        <w:t xml:space="preserve">from April to a </w:t>
      </w:r>
      <w:r w:rsidR="00945618">
        <w:rPr>
          <w:lang w:val="en-US"/>
        </w:rPr>
        <w:t>prolonged</w:t>
      </w:r>
      <w:r w:rsidR="00CA4DBC">
        <w:rPr>
          <w:lang w:val="en-US"/>
        </w:rPr>
        <w:t xml:space="preserve"> peak in </w:t>
      </w:r>
      <w:r w:rsidR="00AC60D2">
        <w:rPr>
          <w:lang w:val="en-US"/>
        </w:rPr>
        <w:t>early July</w:t>
      </w:r>
      <w:r w:rsidR="009E7768">
        <w:rPr>
          <w:lang w:val="en-US"/>
        </w:rPr>
        <w:t>.</w:t>
      </w:r>
      <w:r w:rsidR="0079674A">
        <w:rPr>
          <w:lang w:val="en-US"/>
        </w:rPr>
        <w:t xml:space="preserve"> </w:t>
      </w:r>
      <w:r w:rsidR="00B477F6" w:rsidRPr="00B477F6">
        <w:rPr>
          <w:lang w:val="en-US"/>
        </w:rPr>
        <w:t>In</w:t>
      </w:r>
      <w:r w:rsidR="00B477F6" w:rsidRPr="002F63AC">
        <w:rPr>
          <w:lang w:val="en-US"/>
        </w:rPr>
        <w:t xml:space="preserve"> 202</w:t>
      </w:r>
      <w:r w:rsidR="00B477F6" w:rsidRPr="00BD1974">
        <w:rPr>
          <w:lang w:val="en-US"/>
        </w:rPr>
        <w:t xml:space="preserve">4, Australia recorded </w:t>
      </w:r>
      <w:r w:rsidR="00E51740" w:rsidRPr="00E51740">
        <w:rPr>
          <w:lang w:val="en-US"/>
        </w:rPr>
        <w:t>175,918</w:t>
      </w:r>
      <w:r w:rsidR="00B477F6" w:rsidRPr="00BD1974">
        <w:rPr>
          <w:lang w:val="en-US"/>
        </w:rPr>
        <w:t xml:space="preserve"> </w:t>
      </w:r>
      <w:r w:rsidR="00E51740">
        <w:rPr>
          <w:lang w:val="en-US"/>
        </w:rPr>
        <w:t>RSV</w:t>
      </w:r>
      <w:r w:rsidR="00B477F6" w:rsidRPr="00BD1974">
        <w:rPr>
          <w:lang w:val="en-US"/>
        </w:rPr>
        <w:t xml:space="preserve"> notifications</w:t>
      </w:r>
      <w:r w:rsidR="00B477F6">
        <w:rPr>
          <w:lang w:val="en-US"/>
        </w:rPr>
        <w:t xml:space="preserve"> to the NNDSS</w:t>
      </w:r>
      <w:r w:rsidR="002D171A">
        <w:rPr>
          <w:lang w:val="en-US"/>
        </w:rPr>
        <w:t xml:space="preserve">, </w:t>
      </w:r>
      <w:r w:rsidR="00586DE3">
        <w:rPr>
          <w:lang w:val="en-US"/>
        </w:rPr>
        <w:t>more</w:t>
      </w:r>
      <w:r w:rsidR="002D171A">
        <w:rPr>
          <w:lang w:val="en-US"/>
        </w:rPr>
        <w:t xml:space="preserve"> than in 2023</w:t>
      </w:r>
      <w:r w:rsidR="00E51740">
        <w:rPr>
          <w:lang w:val="en-US"/>
        </w:rPr>
        <w:t xml:space="preserve">. </w:t>
      </w:r>
      <w:r w:rsidR="00E54E7C">
        <w:rPr>
          <w:lang w:val="en-US"/>
        </w:rPr>
        <w:t xml:space="preserve">Trends in </w:t>
      </w:r>
      <w:r w:rsidR="009221C9">
        <w:rPr>
          <w:lang w:val="en-US"/>
        </w:rPr>
        <w:t>RSV n</w:t>
      </w:r>
      <w:r w:rsidR="009221C9" w:rsidRPr="009221C9">
        <w:rPr>
          <w:lang w:val="en-US"/>
        </w:rPr>
        <w:t>otification</w:t>
      </w:r>
      <w:r w:rsidR="00F10619">
        <w:rPr>
          <w:lang w:val="en-US"/>
        </w:rPr>
        <w:t>s</w:t>
      </w:r>
      <w:r w:rsidR="009221C9" w:rsidRPr="009221C9">
        <w:rPr>
          <w:lang w:val="en-US"/>
        </w:rPr>
        <w:t xml:space="preserve"> varied greatly between jurisdictions, with peaks occurring at different times </w:t>
      </w:r>
      <w:r w:rsidR="00C76E92">
        <w:rPr>
          <w:lang w:val="en-US"/>
        </w:rPr>
        <w:t>between</w:t>
      </w:r>
      <w:r w:rsidR="003E6204">
        <w:rPr>
          <w:lang w:val="en-US"/>
        </w:rPr>
        <w:t xml:space="preserve"> April and September</w:t>
      </w:r>
      <w:r w:rsidR="00C678C6">
        <w:rPr>
          <w:lang w:val="en-US"/>
        </w:rPr>
        <w:t xml:space="preserve"> 2024</w:t>
      </w:r>
      <w:r w:rsidR="009221C9" w:rsidRPr="009221C9">
        <w:rPr>
          <w:lang w:val="en-US"/>
        </w:rPr>
        <w:t xml:space="preserve">. </w:t>
      </w:r>
    </w:p>
    <w:p w14:paraId="16A31714" w14:textId="23DD14FC" w:rsidR="00A715E6" w:rsidRPr="00CF4874" w:rsidRDefault="0019761A" w:rsidP="00AE1516">
      <w:pPr>
        <w:pStyle w:val="Boxtype"/>
        <w:spacing w:after="120"/>
        <w:rPr>
          <w:lang w:val="en-US"/>
        </w:rPr>
      </w:pPr>
      <w:r w:rsidRPr="00CF4874">
        <w:rPr>
          <w:b/>
          <w:lang w:val="en-US"/>
        </w:rPr>
        <w:t>In general practice:</w:t>
      </w:r>
      <w:r w:rsidRPr="00CF4874">
        <w:rPr>
          <w:lang w:val="en-US"/>
        </w:rPr>
        <w:t xml:space="preserve"> </w:t>
      </w:r>
      <w:r w:rsidR="00FD3013" w:rsidRPr="00FD3013">
        <w:rPr>
          <w:lang w:val="en-US"/>
        </w:rPr>
        <w:t>In 2024, influenza-like-illness consultation rates at sentinel general practice sites peaked in early July and early August, with higher and more sustained rates compared to previous years, reflecting increased activity in case notifications.</w:t>
      </w:r>
      <w:r w:rsidR="00625504">
        <w:rPr>
          <w:lang w:val="en-US"/>
        </w:rPr>
        <w:t xml:space="preserve"> Rhinovirus, influenza</w:t>
      </w:r>
      <w:r w:rsidR="00E5545C">
        <w:rPr>
          <w:lang w:val="en-US"/>
        </w:rPr>
        <w:t>,</w:t>
      </w:r>
      <w:r w:rsidR="00625504">
        <w:rPr>
          <w:lang w:val="en-US"/>
        </w:rPr>
        <w:t xml:space="preserve"> and SARS-CoV-2 were </w:t>
      </w:r>
      <w:r w:rsidR="00515E88">
        <w:rPr>
          <w:lang w:val="en-US"/>
        </w:rPr>
        <w:t xml:space="preserve">the </w:t>
      </w:r>
      <w:proofErr w:type="gramStart"/>
      <w:r w:rsidR="00927985">
        <w:rPr>
          <w:lang w:val="en-US"/>
        </w:rPr>
        <w:t>most commonly detected</w:t>
      </w:r>
      <w:proofErr w:type="gramEnd"/>
      <w:r w:rsidR="00927985">
        <w:rPr>
          <w:lang w:val="en-US"/>
        </w:rPr>
        <w:t xml:space="preserve"> </w:t>
      </w:r>
      <w:r w:rsidR="00515E88">
        <w:rPr>
          <w:lang w:val="en-US"/>
        </w:rPr>
        <w:t xml:space="preserve">respiratory infections </w:t>
      </w:r>
      <w:r w:rsidR="00A71EAA">
        <w:rPr>
          <w:lang w:val="en-US"/>
        </w:rPr>
        <w:t>in people with influenza-like-illness w</w:t>
      </w:r>
      <w:r w:rsidR="006D4057">
        <w:rPr>
          <w:lang w:val="en-US"/>
        </w:rPr>
        <w:t>ho were tested</w:t>
      </w:r>
      <w:r w:rsidR="00515E88">
        <w:rPr>
          <w:lang w:val="en-US"/>
        </w:rPr>
        <w:t>.</w:t>
      </w:r>
    </w:p>
    <w:p w14:paraId="324E7923" w14:textId="5B65ED4E" w:rsidR="00F66101" w:rsidRDefault="0019761A" w:rsidP="00AE1516">
      <w:pPr>
        <w:pStyle w:val="Boxtype"/>
        <w:spacing w:after="120"/>
        <w:rPr>
          <w:lang w:val="en-US"/>
        </w:rPr>
      </w:pPr>
      <w:r w:rsidRPr="00CF4874">
        <w:rPr>
          <w:b/>
          <w:lang w:val="en-US"/>
        </w:rPr>
        <w:t>In hospitals:</w:t>
      </w:r>
      <w:r w:rsidRPr="00CF4874">
        <w:rPr>
          <w:lang w:val="en-US"/>
        </w:rPr>
        <w:t xml:space="preserve"> </w:t>
      </w:r>
      <w:r w:rsidR="00B709F6">
        <w:rPr>
          <w:lang w:val="en-US"/>
        </w:rPr>
        <w:t>Th</w:t>
      </w:r>
      <w:r w:rsidR="00B709F6" w:rsidRPr="00190B0D">
        <w:rPr>
          <w:lang w:val="en-US"/>
        </w:rPr>
        <w:t>ere were fewer s</w:t>
      </w:r>
      <w:r w:rsidR="001A03F0" w:rsidRPr="00190B0D">
        <w:rPr>
          <w:lang w:val="en-US"/>
        </w:rPr>
        <w:t>entinel hospital</w:t>
      </w:r>
      <w:r w:rsidR="00B709F6" w:rsidRPr="001B0B77">
        <w:rPr>
          <w:lang w:val="en-US"/>
        </w:rPr>
        <w:t xml:space="preserve"> admissions with COVID-19 or influenza in 2024 than in 2023 or 2022</w:t>
      </w:r>
      <w:r w:rsidR="00190B0D" w:rsidRPr="001B0B77">
        <w:rPr>
          <w:lang w:val="en-US"/>
        </w:rPr>
        <w:t>.</w:t>
      </w:r>
      <w:r w:rsidR="001F1E8D">
        <w:rPr>
          <w:lang w:val="en-US"/>
        </w:rPr>
        <w:t xml:space="preserve"> </w:t>
      </w:r>
      <w:r w:rsidR="0031158A">
        <w:rPr>
          <w:lang w:val="en-US"/>
        </w:rPr>
        <w:t>T</w:t>
      </w:r>
      <w:r w:rsidR="001F1E8D">
        <w:rPr>
          <w:lang w:val="en-US"/>
        </w:rPr>
        <w:t xml:space="preserve">he proportion of severe acute respiratory infection patients admitted directly to intensive care </w:t>
      </w:r>
      <w:r w:rsidR="0031158A">
        <w:rPr>
          <w:lang w:val="en-US"/>
        </w:rPr>
        <w:t>remained low and stable</w:t>
      </w:r>
      <w:r w:rsidR="0007530D">
        <w:rPr>
          <w:lang w:val="en-US"/>
        </w:rPr>
        <w:t xml:space="preserve"> across 2024, though </w:t>
      </w:r>
      <w:r w:rsidR="001F1E8D">
        <w:rPr>
          <w:lang w:val="en-US"/>
        </w:rPr>
        <w:t xml:space="preserve">was slightly higher in adults </w:t>
      </w:r>
      <w:r w:rsidR="00755995">
        <w:rPr>
          <w:lang w:val="en-US"/>
        </w:rPr>
        <w:t>(</w:t>
      </w:r>
      <w:r w:rsidR="008265F2">
        <w:rPr>
          <w:lang w:val="en-US"/>
        </w:rPr>
        <w:t>17 years and older</w:t>
      </w:r>
      <w:r w:rsidR="00755995">
        <w:rPr>
          <w:lang w:val="en-US"/>
        </w:rPr>
        <w:t xml:space="preserve">) </w:t>
      </w:r>
      <w:r w:rsidR="001F1E8D">
        <w:rPr>
          <w:lang w:val="en-US"/>
        </w:rPr>
        <w:t>than in children</w:t>
      </w:r>
      <w:r w:rsidR="00755995">
        <w:rPr>
          <w:lang w:val="en-US"/>
        </w:rPr>
        <w:t xml:space="preserve"> (</w:t>
      </w:r>
      <w:r w:rsidR="008265F2" w:rsidRPr="008265F2">
        <w:rPr>
          <w:lang w:val="en-US"/>
        </w:rPr>
        <w:t>16 years and younger</w:t>
      </w:r>
      <w:r w:rsidR="00755995">
        <w:rPr>
          <w:lang w:val="en-US"/>
        </w:rPr>
        <w:t>)</w:t>
      </w:r>
      <w:r w:rsidR="0007530D">
        <w:rPr>
          <w:lang w:val="en-US"/>
        </w:rPr>
        <w:t>.</w:t>
      </w:r>
      <w:r w:rsidR="001F1E8D">
        <w:rPr>
          <w:lang w:val="en-US"/>
        </w:rPr>
        <w:t xml:space="preserve"> </w:t>
      </w:r>
      <w:r w:rsidR="00586647">
        <w:rPr>
          <w:lang w:val="en-US"/>
        </w:rPr>
        <w:t>More a</w:t>
      </w:r>
      <w:r w:rsidR="00A90942">
        <w:rPr>
          <w:lang w:val="en-US"/>
        </w:rPr>
        <w:t>dults were admitted to a sentinel hospital with COVID-19 than with influenza or RSV</w:t>
      </w:r>
      <w:r w:rsidR="00EF7319">
        <w:rPr>
          <w:lang w:val="en-US"/>
        </w:rPr>
        <w:t>. The opp</w:t>
      </w:r>
      <w:r w:rsidR="00B829A1">
        <w:rPr>
          <w:lang w:val="en-US"/>
        </w:rPr>
        <w:t xml:space="preserve">osite was true for </w:t>
      </w:r>
      <w:r w:rsidR="00E543AE">
        <w:rPr>
          <w:lang w:val="en-US"/>
        </w:rPr>
        <w:t xml:space="preserve">children, </w:t>
      </w:r>
      <w:r w:rsidR="00887FEE">
        <w:rPr>
          <w:lang w:val="en-US"/>
        </w:rPr>
        <w:t>with</w:t>
      </w:r>
      <w:r w:rsidR="00E90D2B">
        <w:rPr>
          <w:lang w:val="en-US"/>
        </w:rPr>
        <w:t xml:space="preserve"> </w:t>
      </w:r>
      <w:r w:rsidR="00586647">
        <w:rPr>
          <w:lang w:val="en-US"/>
        </w:rPr>
        <w:t xml:space="preserve">more </w:t>
      </w:r>
      <w:r w:rsidR="00E90D2B">
        <w:rPr>
          <w:lang w:val="en-US"/>
        </w:rPr>
        <w:t>children admitted</w:t>
      </w:r>
      <w:r w:rsidR="00586647">
        <w:rPr>
          <w:lang w:val="en-US"/>
        </w:rPr>
        <w:t xml:space="preserve"> with influenza or RSV than with COVID-19</w:t>
      </w:r>
      <w:r w:rsidR="00C66CF3">
        <w:rPr>
          <w:lang w:val="en-US"/>
        </w:rPr>
        <w:t>.</w:t>
      </w:r>
      <w:r w:rsidR="00F90C42">
        <w:rPr>
          <w:lang w:val="en-US"/>
        </w:rPr>
        <w:t xml:space="preserve"> </w:t>
      </w:r>
    </w:p>
    <w:p w14:paraId="5A053E53" w14:textId="0E06B4B0" w:rsidR="002C590C" w:rsidRDefault="00F90C42" w:rsidP="00AE1516">
      <w:pPr>
        <w:pStyle w:val="Boxtype"/>
        <w:spacing w:after="120"/>
        <w:rPr>
          <w:highlight w:val="yellow"/>
          <w:lang w:val="en-US"/>
        </w:rPr>
      </w:pPr>
      <w:r>
        <w:rPr>
          <w:lang w:val="en-US"/>
        </w:rPr>
        <w:t>In contrast, there were more sentinel intensive care admissions for severe acute respiratory infections in 2024 than in 2023</w:t>
      </w:r>
      <w:r w:rsidR="003E44EE">
        <w:rPr>
          <w:lang w:val="en-US"/>
        </w:rPr>
        <w:t>; however, there were fewer admissions with COVID-19 than in previous years.</w:t>
      </w:r>
      <w:r w:rsidR="00D85E82">
        <w:rPr>
          <w:lang w:val="en-US"/>
        </w:rPr>
        <w:t xml:space="preserve"> A</w:t>
      </w:r>
      <w:r w:rsidR="00D85E82" w:rsidRPr="00D85E82">
        <w:rPr>
          <w:lang w:val="en-US"/>
        </w:rPr>
        <w:t>dmissions to sentinel intensive care units with COVID-19 or influenza were mostly among older adults, while admissions with hMPV, rhinovirus, or RSV were more common in children. The in-hospital mortality rate for severe acute respiratory infections was 10.2%</w:t>
      </w:r>
      <w:r w:rsidR="00D85E82">
        <w:rPr>
          <w:lang w:val="en-US"/>
        </w:rPr>
        <w:t xml:space="preserve"> (slightly </w:t>
      </w:r>
      <w:r w:rsidR="00D93CE2">
        <w:rPr>
          <w:lang w:val="en-US"/>
        </w:rPr>
        <w:t>lower</w:t>
      </w:r>
      <w:r w:rsidR="00D85E82">
        <w:rPr>
          <w:lang w:val="en-US"/>
        </w:rPr>
        <w:t xml:space="preserve"> than in 2023)</w:t>
      </w:r>
      <w:r w:rsidR="00D85E82" w:rsidRPr="00D85E82">
        <w:rPr>
          <w:lang w:val="en-US"/>
        </w:rPr>
        <w:t>, with most deaths occurring in patients aged 60 years or over.</w:t>
      </w:r>
    </w:p>
    <w:p w14:paraId="16A31716" w14:textId="0C14A091" w:rsidR="00A715E6" w:rsidRPr="00CF4874" w:rsidRDefault="0019761A" w:rsidP="00AE1516">
      <w:pPr>
        <w:pStyle w:val="Boxtype"/>
        <w:spacing w:after="120"/>
      </w:pPr>
      <w:r w:rsidRPr="196F072F">
        <w:rPr>
          <w:b/>
          <w:lang w:val="en-US"/>
        </w:rPr>
        <w:t>Deaths:</w:t>
      </w:r>
      <w:r w:rsidRPr="196F072F">
        <w:rPr>
          <w:lang w:val="en-US"/>
        </w:rPr>
        <w:t xml:space="preserve"> </w:t>
      </w:r>
      <w:r w:rsidR="00B100E5" w:rsidRPr="00B100E5">
        <w:rPr>
          <w:lang w:val="en-US"/>
        </w:rPr>
        <w:t xml:space="preserve">In 2024, </w:t>
      </w:r>
      <w:r w:rsidR="005E6B5A">
        <w:rPr>
          <w:lang w:val="en-US"/>
        </w:rPr>
        <w:t>d</w:t>
      </w:r>
      <w:r w:rsidR="00D26EAD" w:rsidRPr="00D26EAD">
        <w:rPr>
          <w:lang w:val="en-US"/>
        </w:rPr>
        <w:t>eaths involving influenza and RSV increased compared to 2023</w:t>
      </w:r>
      <w:r w:rsidR="00942555">
        <w:rPr>
          <w:lang w:val="en-US"/>
        </w:rPr>
        <w:t>, whereas deaths involving COVID-19 decreased</w:t>
      </w:r>
      <w:r w:rsidR="00237DDA" w:rsidRPr="00F907B1">
        <w:rPr>
          <w:lang w:val="en-US"/>
        </w:rPr>
        <w:t xml:space="preserve">. </w:t>
      </w:r>
      <w:r w:rsidR="002A7581">
        <w:rPr>
          <w:lang w:val="en-US"/>
        </w:rPr>
        <w:t xml:space="preserve">However, </w:t>
      </w:r>
      <w:r w:rsidR="002A7581" w:rsidRPr="003E10E0">
        <w:rPr>
          <w:lang w:val="en-US"/>
        </w:rPr>
        <w:t xml:space="preserve">COVID-19 </w:t>
      </w:r>
      <w:r w:rsidR="002A7581">
        <w:rPr>
          <w:lang w:val="en-US"/>
        </w:rPr>
        <w:t xml:space="preserve">remains </w:t>
      </w:r>
      <w:r w:rsidR="002A7581" w:rsidRPr="003E10E0">
        <w:rPr>
          <w:lang w:val="en-US"/>
        </w:rPr>
        <w:t>the leading cause of acute respiratory infection mortality</w:t>
      </w:r>
      <w:r w:rsidR="002A7581">
        <w:rPr>
          <w:lang w:val="en-US"/>
        </w:rPr>
        <w:t xml:space="preserve"> and </w:t>
      </w:r>
      <w:r w:rsidR="002A7581" w:rsidRPr="00CF076E">
        <w:rPr>
          <w:lang w:val="en-US"/>
        </w:rPr>
        <w:t>caused more deaths than influenza and RSV across all jurisdictions</w:t>
      </w:r>
      <w:r w:rsidR="002A7581" w:rsidRPr="003E10E0">
        <w:rPr>
          <w:lang w:val="en-US"/>
        </w:rPr>
        <w:t>.</w:t>
      </w:r>
      <w:r w:rsidR="002A7581">
        <w:rPr>
          <w:lang w:val="en-US"/>
        </w:rPr>
        <w:t xml:space="preserve"> </w:t>
      </w:r>
      <w:r w:rsidR="00237DDA" w:rsidRPr="00D26EAD">
        <w:rPr>
          <w:lang w:val="en-US"/>
        </w:rPr>
        <w:t>Al</w:t>
      </w:r>
      <w:r w:rsidR="00237DDA" w:rsidRPr="00FB770C">
        <w:rPr>
          <w:lang w:val="en-US"/>
        </w:rPr>
        <w:t>l three acute respiratory infections are more likely to cause death in older age groups than younger age groups.</w:t>
      </w:r>
    </w:p>
    <w:p w14:paraId="16A31717" w14:textId="420202B7" w:rsidR="00A715E6" w:rsidRPr="00CF4874" w:rsidRDefault="0019761A" w:rsidP="00AE1516">
      <w:pPr>
        <w:pStyle w:val="Boxtype"/>
        <w:spacing w:after="120"/>
        <w:rPr>
          <w:lang w:val="en-US"/>
        </w:rPr>
      </w:pPr>
      <w:r w:rsidRPr="00CF4874">
        <w:rPr>
          <w:b/>
          <w:lang w:val="en-US"/>
        </w:rPr>
        <w:t>In laboratories:</w:t>
      </w:r>
      <w:r w:rsidRPr="00CF4874">
        <w:rPr>
          <w:lang w:val="en-US"/>
        </w:rPr>
        <w:t xml:space="preserve"> </w:t>
      </w:r>
      <w:r w:rsidR="002F1E5E">
        <w:rPr>
          <w:lang w:val="en-US"/>
        </w:rPr>
        <w:t xml:space="preserve">Trends in test-positivity from sentinel laboratories </w:t>
      </w:r>
      <w:r w:rsidR="001904CE">
        <w:rPr>
          <w:lang w:val="en-US"/>
        </w:rPr>
        <w:t xml:space="preserve">were </w:t>
      </w:r>
      <w:r w:rsidR="002F1E5E">
        <w:rPr>
          <w:lang w:val="en-US"/>
        </w:rPr>
        <w:t>generally reflect</w:t>
      </w:r>
      <w:r w:rsidR="001904CE">
        <w:rPr>
          <w:lang w:val="en-US"/>
        </w:rPr>
        <w:t xml:space="preserve">ive </w:t>
      </w:r>
      <w:r w:rsidR="09FB3CA8" w:rsidRPr="6DA9C5CB">
        <w:rPr>
          <w:lang w:val="en-US"/>
        </w:rPr>
        <w:t xml:space="preserve">of </w:t>
      </w:r>
      <w:r w:rsidR="002F1E5E">
        <w:rPr>
          <w:lang w:val="en-US"/>
        </w:rPr>
        <w:t>the trends in case notifications</w:t>
      </w:r>
      <w:r w:rsidR="006351AA">
        <w:rPr>
          <w:lang w:val="en-US"/>
        </w:rPr>
        <w:t xml:space="preserve">. </w:t>
      </w:r>
      <w:r w:rsidR="00313C67">
        <w:rPr>
          <w:lang w:val="en-US"/>
        </w:rPr>
        <w:t>SA</w:t>
      </w:r>
      <w:r w:rsidR="00313C67" w:rsidRPr="00752040">
        <w:rPr>
          <w:lang w:val="en-US"/>
        </w:rPr>
        <w:t xml:space="preserve">RS-CoV-2 </w:t>
      </w:r>
      <w:r w:rsidR="003D3E7E" w:rsidRPr="00752040">
        <w:rPr>
          <w:lang w:val="en-US"/>
        </w:rPr>
        <w:t xml:space="preserve">JN.1 and associated sub-lineages, including KP.2 and KP.3, </w:t>
      </w:r>
      <w:r w:rsidR="00DC253F" w:rsidRPr="00226A98">
        <w:rPr>
          <w:lang w:val="en-US"/>
        </w:rPr>
        <w:t xml:space="preserve">were </w:t>
      </w:r>
      <w:r w:rsidR="003D3E7E" w:rsidRPr="00752040">
        <w:rPr>
          <w:lang w:val="en-US"/>
        </w:rPr>
        <w:t xml:space="preserve">the dominant variants for most </w:t>
      </w:r>
      <w:r w:rsidR="00DC253F" w:rsidRPr="00226A98">
        <w:rPr>
          <w:lang w:val="en-US"/>
        </w:rPr>
        <w:t>202</w:t>
      </w:r>
      <w:r w:rsidR="00DC253F" w:rsidRPr="002F01A4">
        <w:rPr>
          <w:lang w:val="en-US"/>
        </w:rPr>
        <w:t>4</w:t>
      </w:r>
      <w:r w:rsidR="003D3E7E" w:rsidRPr="002F01A4">
        <w:rPr>
          <w:lang w:val="en-US"/>
        </w:rPr>
        <w:t xml:space="preserve">, </w:t>
      </w:r>
      <w:r w:rsidR="004D0847" w:rsidRPr="002F01A4">
        <w:rPr>
          <w:lang w:val="en-US"/>
        </w:rPr>
        <w:t>u</w:t>
      </w:r>
      <w:r w:rsidR="003D3E7E" w:rsidRPr="002F01A4">
        <w:rPr>
          <w:lang w:val="en-US"/>
        </w:rPr>
        <w:t xml:space="preserve">ntil </w:t>
      </w:r>
      <w:r w:rsidR="00D733D9" w:rsidRPr="002F01A4">
        <w:rPr>
          <w:lang w:val="en-US"/>
        </w:rPr>
        <w:t xml:space="preserve">late December when </w:t>
      </w:r>
      <w:r w:rsidR="009E540F" w:rsidRPr="002F01A4">
        <w:rPr>
          <w:lang w:val="en-US"/>
        </w:rPr>
        <w:t xml:space="preserve">there </w:t>
      </w:r>
      <w:r w:rsidR="00752040" w:rsidRPr="002F01A4">
        <w:rPr>
          <w:lang w:val="en-US"/>
        </w:rPr>
        <w:t>was an a</w:t>
      </w:r>
      <w:r w:rsidR="003D3E7E" w:rsidRPr="002F01A4">
        <w:rPr>
          <w:lang w:val="en-US"/>
        </w:rPr>
        <w:t xml:space="preserve">pproximately equal number of JN.1 and XEC sequences. </w:t>
      </w:r>
      <w:r w:rsidR="00762A77">
        <w:rPr>
          <w:lang w:val="en-US"/>
        </w:rPr>
        <w:t>Influenza</w:t>
      </w:r>
      <w:r w:rsidR="00762A77" w:rsidRPr="00DE1AF7">
        <w:rPr>
          <w:lang w:val="en-US"/>
        </w:rPr>
        <w:t xml:space="preserve"> </w:t>
      </w:r>
      <w:r w:rsidR="00762A77" w:rsidRPr="002F01A4">
        <w:rPr>
          <w:lang w:val="en-US"/>
        </w:rPr>
        <w:t>A(H1N1)</w:t>
      </w:r>
      <w:r w:rsidR="00762A77">
        <w:rPr>
          <w:lang w:val="en-US"/>
        </w:rPr>
        <w:t xml:space="preserve"> </w:t>
      </w:r>
      <w:r w:rsidR="005723E9">
        <w:rPr>
          <w:lang w:val="en-US"/>
        </w:rPr>
        <w:t>and</w:t>
      </w:r>
      <w:r w:rsidR="003D3E7E" w:rsidRPr="002F01A4">
        <w:rPr>
          <w:lang w:val="en-US"/>
        </w:rPr>
        <w:t xml:space="preserve"> influenza A(H3N2)</w:t>
      </w:r>
      <w:r w:rsidR="002F01A4" w:rsidRPr="00DE1AF7">
        <w:rPr>
          <w:lang w:val="en-US"/>
        </w:rPr>
        <w:t xml:space="preserve"> </w:t>
      </w:r>
      <w:r w:rsidR="00304640" w:rsidRPr="00304640">
        <w:rPr>
          <w:lang w:val="en-US"/>
        </w:rPr>
        <w:t xml:space="preserve">were the two main influenza subtypes co-circulating </w:t>
      </w:r>
      <w:r w:rsidR="00274371">
        <w:rPr>
          <w:lang w:val="en-US"/>
        </w:rPr>
        <w:t>in</w:t>
      </w:r>
      <w:r w:rsidR="00304640">
        <w:rPr>
          <w:lang w:val="en-US"/>
        </w:rPr>
        <w:t xml:space="preserve"> 2024</w:t>
      </w:r>
      <w:r w:rsidR="003D3E7E" w:rsidRPr="002F01A4">
        <w:rPr>
          <w:lang w:val="en-US"/>
        </w:rPr>
        <w:t>.</w:t>
      </w:r>
      <w:r w:rsidR="006815F1">
        <w:rPr>
          <w:lang w:val="en-US"/>
        </w:rPr>
        <w:t xml:space="preserve"> </w:t>
      </w:r>
      <w:r w:rsidR="00F702B4">
        <w:rPr>
          <w:lang w:val="en-US"/>
        </w:rPr>
        <w:t>Currently, there are n</w:t>
      </w:r>
      <w:r w:rsidR="006815F1">
        <w:rPr>
          <w:lang w:val="en-US"/>
        </w:rPr>
        <w:t>o data are available on RSV subtypes.</w:t>
      </w:r>
    </w:p>
    <w:p w14:paraId="16A31718" w14:textId="517B7AC7" w:rsidR="00A715E6" w:rsidRDefault="0019761A" w:rsidP="00AE1516">
      <w:pPr>
        <w:pStyle w:val="Boxtype"/>
        <w:spacing w:after="120"/>
      </w:pPr>
      <w:r w:rsidRPr="00CF4874">
        <w:rPr>
          <w:b/>
          <w:lang w:val="en-US"/>
        </w:rPr>
        <w:t>Vaccine coverage, effectiveness and match:</w:t>
      </w:r>
      <w:r w:rsidRPr="00CF4874">
        <w:rPr>
          <w:lang w:val="en-US"/>
        </w:rPr>
        <w:t xml:space="preserve"> </w:t>
      </w:r>
      <w:r w:rsidR="00CD796D" w:rsidRPr="00A67550">
        <w:rPr>
          <w:lang w:val="en-US"/>
        </w:rPr>
        <w:t>The</w:t>
      </w:r>
      <w:r w:rsidR="00976577" w:rsidRPr="000B3F17">
        <w:rPr>
          <w:lang w:val="en-US"/>
        </w:rPr>
        <w:t xml:space="preserve"> 2024</w:t>
      </w:r>
      <w:r w:rsidR="00CD796D" w:rsidRPr="00A67550">
        <w:rPr>
          <w:lang w:val="en-US"/>
        </w:rPr>
        <w:t xml:space="preserve"> influenza </w:t>
      </w:r>
      <w:r w:rsidR="00B94BD2" w:rsidRPr="00A67550">
        <w:rPr>
          <w:lang w:val="en-US"/>
        </w:rPr>
        <w:t>vaccine</w:t>
      </w:r>
      <w:r w:rsidR="00953F7E">
        <w:rPr>
          <w:lang w:val="en-US"/>
        </w:rPr>
        <w:t xml:space="preserve"> was </w:t>
      </w:r>
      <w:r w:rsidR="00FC18CB">
        <w:rPr>
          <w:lang w:val="en-US"/>
        </w:rPr>
        <w:t>estimated</w:t>
      </w:r>
      <w:r w:rsidR="00953F7E">
        <w:rPr>
          <w:lang w:val="en-US"/>
        </w:rPr>
        <w:t xml:space="preserve"> to</w:t>
      </w:r>
      <w:r w:rsidR="00B94BD2" w:rsidRPr="00A67550">
        <w:rPr>
          <w:lang w:val="en-US"/>
        </w:rPr>
        <w:t xml:space="preserve"> reduce the risk of general practice attendance and </w:t>
      </w:r>
      <w:proofErr w:type="spellStart"/>
      <w:r w:rsidR="00B94BD2" w:rsidRPr="00A67550">
        <w:rPr>
          <w:lang w:val="en-US"/>
        </w:rPr>
        <w:t>hospitalisation</w:t>
      </w:r>
      <w:proofErr w:type="spellEnd"/>
      <w:r w:rsidR="00B94BD2" w:rsidRPr="00A67550">
        <w:rPr>
          <w:lang w:val="en-US"/>
        </w:rPr>
        <w:t xml:space="preserve"> with influenza by </w:t>
      </w:r>
      <w:r w:rsidR="00764482" w:rsidRPr="00A67550">
        <w:rPr>
          <w:lang w:val="en-US"/>
        </w:rPr>
        <w:t>55</w:t>
      </w:r>
      <w:r w:rsidR="00B94BD2" w:rsidRPr="00A67550">
        <w:rPr>
          <w:lang w:val="en-US"/>
        </w:rPr>
        <w:t>%</w:t>
      </w:r>
      <w:r w:rsidR="00186058" w:rsidRPr="00A67550">
        <w:rPr>
          <w:lang w:val="en-US"/>
        </w:rPr>
        <w:t xml:space="preserve"> for those who were vaccinated</w:t>
      </w:r>
      <w:r w:rsidR="00B94BD2" w:rsidRPr="00A67550">
        <w:rPr>
          <w:lang w:val="en-US"/>
        </w:rPr>
        <w:t>.</w:t>
      </w:r>
      <w:r w:rsidR="00976577" w:rsidRPr="00A67550">
        <w:rPr>
          <w:lang w:val="en-US"/>
        </w:rPr>
        <w:t xml:space="preserve"> The </w:t>
      </w:r>
      <w:r w:rsidR="00FD7191" w:rsidRPr="00A67550">
        <w:rPr>
          <w:lang w:val="en-US"/>
        </w:rPr>
        <w:t xml:space="preserve">relatively </w:t>
      </w:r>
      <w:r w:rsidR="00976577" w:rsidRPr="00A67550">
        <w:rPr>
          <w:lang w:val="en-US"/>
        </w:rPr>
        <w:t xml:space="preserve">high </w:t>
      </w:r>
      <w:r w:rsidR="00FD7191" w:rsidRPr="00A67550">
        <w:rPr>
          <w:lang w:val="en-US"/>
        </w:rPr>
        <w:t xml:space="preserve">influenza </w:t>
      </w:r>
      <w:r w:rsidR="00976577" w:rsidRPr="00A67550">
        <w:rPr>
          <w:lang w:val="en-US"/>
        </w:rPr>
        <w:t xml:space="preserve">vaccine effectiveness in 2024 is likely due to a good match between circulating </w:t>
      </w:r>
      <w:r w:rsidR="008E5CFD" w:rsidRPr="00A67550">
        <w:rPr>
          <w:lang w:val="en-US"/>
        </w:rPr>
        <w:t xml:space="preserve">influenza virus </w:t>
      </w:r>
      <w:r w:rsidR="00976577" w:rsidRPr="00A67550">
        <w:rPr>
          <w:lang w:val="en-US"/>
        </w:rPr>
        <w:t>and vaccine strains</w:t>
      </w:r>
      <w:r w:rsidR="008E5CFD" w:rsidRPr="00A67550">
        <w:rPr>
          <w:lang w:val="en-US"/>
        </w:rPr>
        <w:t xml:space="preserve">, which is </w:t>
      </w:r>
      <w:r w:rsidR="00434E8E" w:rsidRPr="00A67550">
        <w:rPr>
          <w:lang w:val="en-US"/>
        </w:rPr>
        <w:t xml:space="preserve">important </w:t>
      </w:r>
      <w:r w:rsidR="00A67550" w:rsidRPr="00A67550">
        <w:rPr>
          <w:lang w:val="en-US"/>
        </w:rPr>
        <w:t>to prevent infections and severe disease</w:t>
      </w:r>
      <w:r w:rsidR="00976577" w:rsidRPr="00A67550">
        <w:rPr>
          <w:lang w:val="en-US"/>
        </w:rPr>
        <w:t>.</w:t>
      </w:r>
      <w:r w:rsidR="00B80C27">
        <w:rPr>
          <w:lang w:val="en-US"/>
        </w:rPr>
        <w:t xml:space="preserve"> Influenza vaccine coverage rates were lower</w:t>
      </w:r>
      <w:r w:rsidR="00DB1294">
        <w:rPr>
          <w:lang w:val="en-US"/>
        </w:rPr>
        <w:t xml:space="preserve"> in 2024, than in 2023 or 2022.</w:t>
      </w:r>
    </w:p>
    <w:p w14:paraId="16A3171A" w14:textId="1AADF177" w:rsidR="00A715E6" w:rsidRPr="00E72DE7" w:rsidRDefault="00D972FC">
      <w:pPr>
        <w:pStyle w:val="Heading1"/>
      </w:pPr>
      <w:bookmarkStart w:id="3" w:name="_Toc194074606"/>
      <w:bookmarkStart w:id="4" w:name="Xb38d0cffd8a81be8f26a3ed55dcf92ea697f36c"/>
      <w:bookmarkEnd w:id="0"/>
      <w:r w:rsidRPr="00E72DE7">
        <w:lastRenderedPageBreak/>
        <w:t>Introduction</w:t>
      </w:r>
      <w:bookmarkEnd w:id="3"/>
    </w:p>
    <w:p w14:paraId="3241B246" w14:textId="52429F56" w:rsidR="006F189F" w:rsidRDefault="005D0BB8" w:rsidP="006F189F">
      <w:r>
        <w:t>Th</w:t>
      </w:r>
      <w:r w:rsidR="005C594C">
        <w:t xml:space="preserve">e 2024 Annual Australian Respiratory Surveillance Report </w:t>
      </w:r>
      <w:r>
        <w:t xml:space="preserve">is </w:t>
      </w:r>
      <w:r w:rsidR="00390F40">
        <w:t xml:space="preserve">a </w:t>
      </w:r>
      <w:r w:rsidR="009709D7">
        <w:t xml:space="preserve">report on the surveillance and epidemiology of </w:t>
      </w:r>
      <w:r>
        <w:t xml:space="preserve">acute respiratory infections </w:t>
      </w:r>
      <w:r w:rsidR="009709D7">
        <w:t>in</w:t>
      </w:r>
      <w:r>
        <w:t xml:space="preserve"> Australia</w:t>
      </w:r>
      <w:r w:rsidR="00137D9F">
        <w:t xml:space="preserve"> in 2024</w:t>
      </w:r>
      <w:r>
        <w:t xml:space="preserve">, </w:t>
      </w:r>
      <w:r w:rsidR="009247CE">
        <w:t xml:space="preserve">with a focus on the nationally notifiable </w:t>
      </w:r>
      <w:r w:rsidR="002A2DF6">
        <w:t>conditions</w:t>
      </w:r>
      <w:r>
        <w:t xml:space="preserve"> coronavirus disease 2019 (COVID-19), influenza</w:t>
      </w:r>
      <w:r w:rsidR="00942A9F">
        <w:t>,</w:t>
      </w:r>
      <w:r>
        <w:t xml:space="preserve"> and respiratory syncytial virus (RSV). </w:t>
      </w:r>
      <w:r w:rsidR="001E20C8" w:rsidRPr="001E20C8">
        <w:t xml:space="preserve">This </w:t>
      </w:r>
      <w:r w:rsidR="00D1472A">
        <w:t>inaugural A</w:t>
      </w:r>
      <w:r w:rsidR="001E20C8">
        <w:t xml:space="preserve">nnual </w:t>
      </w:r>
      <w:r w:rsidR="00D1472A">
        <w:t>Australian Respiratory Surveillance Report</w:t>
      </w:r>
      <w:r w:rsidR="001E20C8" w:rsidRPr="001E20C8">
        <w:t xml:space="preserve"> replaces the Australian Influenza Surveillance Report End of Season Summary, the National Influenza Surveillance Scheme </w:t>
      </w:r>
      <w:r w:rsidR="00112744">
        <w:t xml:space="preserve">Annual </w:t>
      </w:r>
      <w:r w:rsidR="001E20C8" w:rsidRPr="001E20C8">
        <w:t>Reports, and represents the first national annual report</w:t>
      </w:r>
      <w:r w:rsidR="00112744">
        <w:t>ing</w:t>
      </w:r>
      <w:r w:rsidR="007112CE">
        <w:t xml:space="preserve"> for</w:t>
      </w:r>
      <w:r w:rsidR="001E20C8" w:rsidRPr="001E20C8">
        <w:t xml:space="preserve"> COVID-19 and RSV.  </w:t>
      </w:r>
    </w:p>
    <w:p w14:paraId="16A3171E" w14:textId="17AE285D" w:rsidR="00A715E6" w:rsidRPr="000E02DC" w:rsidRDefault="006F189F" w:rsidP="000E02DC">
      <w:r>
        <w:t>Communicable disease surveillance in Australia operates at the national, jurisdictional</w:t>
      </w:r>
      <w:r w:rsidR="00154EEB">
        <w:t>,</w:t>
      </w:r>
      <w:r>
        <w:t xml:space="preserve"> and local levels</w:t>
      </w:r>
      <w:r w:rsidR="00C6657F">
        <w:t>, and n</w:t>
      </w:r>
      <w:r w:rsidR="004D5015">
        <w:t>o one system provides a complete picture of the epidemiology of acute respiratory illnesses in Australia. Instead, surveillance systems collect information that together build a picture of the distribution and burden of disease from acute respiratory illnesses in Australia. These surveillance systems are based in the community, primary care, hospitals</w:t>
      </w:r>
      <w:r w:rsidR="00154EEB">
        <w:t>,</w:t>
      </w:r>
      <w:r w:rsidR="004D5015">
        <w:t xml:space="preserve"> and laboratories to capture information </w:t>
      </w:r>
      <w:r w:rsidR="000F5E8F">
        <w:t>about different people</w:t>
      </w:r>
      <w:r w:rsidR="005D7F20">
        <w:t>,</w:t>
      </w:r>
      <w:r w:rsidR="000F5E8F">
        <w:t xml:space="preserve"> places</w:t>
      </w:r>
      <w:r w:rsidR="005D7F20">
        <w:t>, and levels of severity</w:t>
      </w:r>
      <w:r w:rsidR="004D5015">
        <w:t>.</w:t>
      </w:r>
      <w:r w:rsidR="00EB3682">
        <w:t xml:space="preserve"> All surveillance systems have strengths and limitations, so they need to be used in combination to provide comprehensive information for public health decision-making.</w:t>
      </w:r>
      <w:r w:rsidR="008742D9">
        <w:fldChar w:fldCharType="begin"/>
      </w:r>
      <w:r w:rsidR="00112725">
        <w:instrText xml:space="preserve"> ADDIN EN.CITE &lt;EndNote&gt;&lt;Cite&gt;&lt;Author&gt;Australian Government Department of Health and Aged Care and interim Australian Centre for Disease Control&lt;/Author&gt;&lt;Year&gt;2024&lt;/Year&gt;&lt;RecNum&gt;2809&lt;/RecNum&gt;&lt;DisplayText&gt;&lt;style face="superscript"&gt;1&lt;/style&gt;&lt;/DisplayText&gt;&lt;record&gt;&lt;rec-number&gt;2809&lt;/rec-number&gt;&lt;foreign-keys&gt;&lt;key app="EN" db-id="ptaw2s0tmse5w0exvrh5d2vpdtxat2eaaazf" timestamp="1742516858"&gt;2809&lt;/key&gt;&lt;/foreign-keys&gt;&lt;ref-type name="Web Page"&gt;12&lt;/ref-type&gt;&lt;contributors&gt;&lt;authors&gt;&lt;author&gt;Australian Government Department of Health and Aged Care and 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EndNote&gt;</w:instrText>
      </w:r>
      <w:r w:rsidR="008742D9">
        <w:fldChar w:fldCharType="separate"/>
      </w:r>
      <w:r w:rsidR="008742D9" w:rsidRPr="008742D9">
        <w:rPr>
          <w:noProof/>
          <w:vertAlign w:val="superscript"/>
        </w:rPr>
        <w:t>1</w:t>
      </w:r>
      <w:r w:rsidR="008742D9">
        <w:fldChar w:fldCharType="end"/>
      </w:r>
      <w:r w:rsidR="0023237D">
        <w:t xml:space="preserve"> In this annual report, notifiable diseases data and civil registration systems data are used alongside information from sentinel surveillance systems.</w:t>
      </w:r>
    </w:p>
    <w:p w14:paraId="16A3171F" w14:textId="77777777" w:rsidR="00A715E6" w:rsidRPr="007867C1" w:rsidRDefault="0019761A">
      <w:pPr>
        <w:pStyle w:val="Heading1"/>
      </w:pPr>
      <w:bookmarkStart w:id="5" w:name="_Toc194074607"/>
      <w:bookmarkStart w:id="6" w:name="methods-and-data-considerations"/>
      <w:bookmarkEnd w:id="4"/>
      <w:r w:rsidRPr="007867C1">
        <w:t>Methods and data considerations</w:t>
      </w:r>
      <w:bookmarkEnd w:id="5"/>
    </w:p>
    <w:p w14:paraId="1ED63E34" w14:textId="46FE4F46" w:rsidR="00DC6B6B" w:rsidRDefault="004220B2">
      <w:r w:rsidRPr="00455337">
        <w:t xml:space="preserve">Each </w:t>
      </w:r>
      <w:r w:rsidR="003A242B" w:rsidRPr="00455337">
        <w:t>data source</w:t>
      </w:r>
      <w:r w:rsidR="00132EF2" w:rsidRPr="00455337">
        <w:t xml:space="preserve"> included in this annual report</w:t>
      </w:r>
      <w:r w:rsidR="00E937FD" w:rsidRPr="00455337">
        <w:t xml:space="preserve"> </w:t>
      </w:r>
      <w:r w:rsidRPr="00455337">
        <w:t xml:space="preserve">captures </w:t>
      </w:r>
      <w:r w:rsidR="00351AF0" w:rsidRPr="00455337">
        <w:t>different</w:t>
      </w:r>
      <w:r w:rsidRPr="00455337">
        <w:t xml:space="preserve"> information.</w:t>
      </w:r>
      <w:r w:rsidR="00AE6B39" w:rsidRPr="00455337">
        <w:t xml:space="preserve"> </w:t>
      </w:r>
      <w:r w:rsidR="008C2CE5" w:rsidRPr="00455337">
        <w:t>T</w:t>
      </w:r>
      <w:r w:rsidRPr="00455337">
        <w:t xml:space="preserve">he </w:t>
      </w:r>
      <w:r w:rsidR="003A242B" w:rsidRPr="00455337">
        <w:t xml:space="preserve">methods, data considerations, </w:t>
      </w:r>
      <w:r w:rsidRPr="00455337">
        <w:t>strengths and limitations of each data source</w:t>
      </w:r>
      <w:r w:rsidR="003A242B" w:rsidRPr="00455337">
        <w:t xml:space="preserve"> are presented here</w:t>
      </w:r>
      <w:r w:rsidRPr="00455337">
        <w:t xml:space="preserve">, </w:t>
      </w:r>
      <w:r w:rsidR="007C2EC4">
        <w:t xml:space="preserve">to demonstrate </w:t>
      </w:r>
      <w:r w:rsidRPr="00455337">
        <w:t xml:space="preserve">how each </w:t>
      </w:r>
      <w:r w:rsidR="003A242B" w:rsidRPr="00455337">
        <w:t>source</w:t>
      </w:r>
      <w:r w:rsidRPr="00455337">
        <w:t xml:space="preserve"> contributes to the overall picture of </w:t>
      </w:r>
      <w:r w:rsidR="00E83927" w:rsidRPr="00455337">
        <w:t xml:space="preserve">acute </w:t>
      </w:r>
      <w:r w:rsidRPr="00455337">
        <w:t>respiratory illness epidemiology</w:t>
      </w:r>
      <w:r w:rsidR="00853CCB">
        <w:t xml:space="preserve"> in Australia</w:t>
      </w:r>
      <w:r w:rsidRPr="00455337">
        <w:t>.</w:t>
      </w:r>
    </w:p>
    <w:p w14:paraId="4A1A8CCC" w14:textId="39E0C410" w:rsidR="00DD61C1" w:rsidRPr="00455337" w:rsidRDefault="00500D83">
      <w:r>
        <w:t>Surveillance d</w:t>
      </w:r>
      <w:r w:rsidRPr="00500D83">
        <w:t>ata in this</w:t>
      </w:r>
      <w:r>
        <w:t xml:space="preserve"> annual</w:t>
      </w:r>
      <w:r w:rsidRPr="00500D83">
        <w:t xml:space="preserve"> report are presented by date of event (</w:t>
      </w:r>
      <w:r w:rsidR="00BA17A0">
        <w:t xml:space="preserve">report, </w:t>
      </w:r>
      <w:r w:rsidRPr="00500D83">
        <w:t>diagnosis, admission</w:t>
      </w:r>
      <w:r>
        <w:t>,</w:t>
      </w:r>
      <w:r w:rsidRPr="00500D83">
        <w:t xml:space="preserve"> or death)</w:t>
      </w:r>
      <w:r>
        <w:t>.</w:t>
      </w:r>
      <w:r w:rsidRPr="00500D83">
        <w:t xml:space="preserve"> </w:t>
      </w:r>
      <w:r w:rsidR="00A025DA">
        <w:t xml:space="preserve">Tables include </w:t>
      </w:r>
      <w:r w:rsidR="00CF250A">
        <w:t xml:space="preserve">surveillance </w:t>
      </w:r>
      <w:r w:rsidR="00A025DA">
        <w:t xml:space="preserve">data for a full calendar year (1 January to 31 December). However, </w:t>
      </w:r>
      <w:r w:rsidR="008B2786" w:rsidRPr="00500D83">
        <w:t>to support comparisons</w:t>
      </w:r>
      <w:r w:rsidR="00D76B51">
        <w:t xml:space="preserve"> of trends</w:t>
      </w:r>
      <w:r w:rsidR="008B2786" w:rsidRPr="00500D83">
        <w:t xml:space="preserve"> over time</w:t>
      </w:r>
      <w:r w:rsidR="00CF250A">
        <w:t>, surveillance</w:t>
      </w:r>
      <w:r w:rsidR="008B2786">
        <w:t xml:space="preserve"> data </w:t>
      </w:r>
      <w:r w:rsidR="00516DBF">
        <w:t>underlying</w:t>
      </w:r>
      <w:r w:rsidR="008B2786">
        <w:t xml:space="preserve"> </w:t>
      </w:r>
      <w:r w:rsidR="009B37C5">
        <w:t xml:space="preserve">the </w:t>
      </w:r>
      <w:r w:rsidR="008B2786">
        <w:t>figures</w:t>
      </w:r>
      <w:r w:rsidR="009B37C5">
        <w:t xml:space="preserve"> in this annual report</w:t>
      </w:r>
      <w:r w:rsidR="008B2786">
        <w:t xml:space="preserve"> are </w:t>
      </w:r>
      <w:r w:rsidR="008E1D61">
        <w:t xml:space="preserve">presented </w:t>
      </w:r>
      <w:r w:rsidR="009B37C5">
        <w:t xml:space="preserve">using </w:t>
      </w:r>
      <w:r w:rsidRPr="00500D83">
        <w:t>the International Organization for Standardization (ISO) week date system, with weeks defined as seven-day periods which begin on a Monday and end on a Sunday.</w:t>
      </w:r>
      <w:r w:rsidR="000F3F79">
        <w:t xml:space="preserve"> </w:t>
      </w:r>
      <w:r w:rsidR="00F21744">
        <w:t>As such, ISO weeks often cross</w:t>
      </w:r>
      <w:r w:rsidR="005208B5">
        <w:t xml:space="preserve"> calendar years. </w:t>
      </w:r>
      <w:r w:rsidR="008D37E8">
        <w:t>U</w:t>
      </w:r>
      <w:r w:rsidR="00F2117A">
        <w:t>nless stated otherwise</w:t>
      </w:r>
      <w:r w:rsidR="000A4431">
        <w:t xml:space="preserve"> </w:t>
      </w:r>
      <w:r w:rsidR="00982514">
        <w:t>in</w:t>
      </w:r>
      <w:r w:rsidR="00420F30">
        <w:t xml:space="preserve"> the</w:t>
      </w:r>
      <w:r w:rsidR="00982514">
        <w:t xml:space="preserve"> figure</w:t>
      </w:r>
      <w:r w:rsidR="00420F30">
        <w:t xml:space="preserve"> titles</w:t>
      </w:r>
      <w:r w:rsidR="00663B7B">
        <w:t xml:space="preserve">, </w:t>
      </w:r>
      <w:r w:rsidR="00DE0E82">
        <w:t xml:space="preserve">2024 </w:t>
      </w:r>
      <w:r w:rsidR="00934540">
        <w:t>data</w:t>
      </w:r>
      <w:r w:rsidR="00663B7B">
        <w:t xml:space="preserve"> </w:t>
      </w:r>
      <w:r w:rsidR="0034703F">
        <w:t xml:space="preserve">are from </w:t>
      </w:r>
      <w:r w:rsidR="002A7D88">
        <w:t>1</w:t>
      </w:r>
      <w:r w:rsidR="006D157F" w:rsidRPr="004D7537">
        <w:t xml:space="preserve"> January to 29 December</w:t>
      </w:r>
      <w:r w:rsidR="004D7537">
        <w:t xml:space="preserve"> 2024</w:t>
      </w:r>
      <w:r w:rsidR="006D157F" w:rsidRPr="004D7537">
        <w:t xml:space="preserve"> </w:t>
      </w:r>
      <w:r w:rsidR="00B8251E" w:rsidRPr="004D7537">
        <w:t>(ISO weeks 1–52 of 2024)</w:t>
      </w:r>
      <w:r w:rsidR="00DE0E82" w:rsidRPr="004D7537">
        <w:t xml:space="preserve">, 2023 </w:t>
      </w:r>
      <w:r w:rsidR="0034703F">
        <w:t>data are from</w:t>
      </w:r>
      <w:r w:rsidR="007F047C">
        <w:t xml:space="preserve"> </w:t>
      </w:r>
      <w:r w:rsidR="00547B6F" w:rsidRPr="004D7537">
        <w:t>2</w:t>
      </w:r>
      <w:r w:rsidR="00982514" w:rsidRPr="004D7537">
        <w:t xml:space="preserve"> January to </w:t>
      </w:r>
      <w:r w:rsidR="00547B6F" w:rsidRPr="004D7537">
        <w:t>31</w:t>
      </w:r>
      <w:r w:rsidR="00982514" w:rsidRPr="004D7537">
        <w:t xml:space="preserve"> December</w:t>
      </w:r>
      <w:r w:rsidR="004D7537">
        <w:t xml:space="preserve"> 2023</w:t>
      </w:r>
      <w:r w:rsidR="00982514" w:rsidRPr="004D7537">
        <w:t xml:space="preserve"> (ISO weeks 1–52 of 202</w:t>
      </w:r>
      <w:r w:rsidR="00547B6F" w:rsidRPr="004D7537">
        <w:t>3</w:t>
      </w:r>
      <w:r w:rsidR="00982514" w:rsidRPr="004D7537">
        <w:t xml:space="preserve">), and 2022 </w:t>
      </w:r>
      <w:r w:rsidR="00040E14">
        <w:t xml:space="preserve">data </w:t>
      </w:r>
      <w:r w:rsidR="0034703F">
        <w:t>are f</w:t>
      </w:r>
      <w:r w:rsidR="003565A1">
        <w:t>r</w:t>
      </w:r>
      <w:r w:rsidR="0034703F">
        <w:t>om</w:t>
      </w:r>
      <w:r w:rsidR="00516DBF" w:rsidRPr="004D7537">
        <w:t xml:space="preserve"> </w:t>
      </w:r>
      <w:r w:rsidR="00DA5BBB" w:rsidRPr="004D7537">
        <w:t>3</w:t>
      </w:r>
      <w:r w:rsidR="00982514" w:rsidRPr="004D7537">
        <w:t xml:space="preserve"> January </w:t>
      </w:r>
      <w:r w:rsidR="004D7537" w:rsidRPr="004D7537">
        <w:t xml:space="preserve">2022 </w:t>
      </w:r>
      <w:r w:rsidR="00982514" w:rsidRPr="004D7537">
        <w:t xml:space="preserve">to </w:t>
      </w:r>
      <w:r w:rsidR="004D7537" w:rsidRPr="004D7537">
        <w:t>1 January 2023</w:t>
      </w:r>
      <w:r w:rsidR="00982514" w:rsidRPr="004D7537">
        <w:t xml:space="preserve"> (ISO weeks 1–52 of 202</w:t>
      </w:r>
      <w:r w:rsidR="004D7537" w:rsidRPr="004D7537">
        <w:t>2</w:t>
      </w:r>
      <w:r w:rsidR="00982514" w:rsidRPr="004D7537">
        <w:t>)</w:t>
      </w:r>
      <w:r w:rsidRPr="004D7537">
        <w:t>.</w:t>
      </w:r>
    </w:p>
    <w:p w14:paraId="6C1F2321" w14:textId="177714C9" w:rsidR="00090BB9" w:rsidRDefault="008F6DEC" w:rsidP="000E02DC">
      <w:pPr>
        <w:pStyle w:val="Heading2"/>
      </w:pPr>
      <w:bookmarkStart w:id="7" w:name="_Toc194074608"/>
      <w:r>
        <w:t>National Notifiable Diseases Surveillance System (NNDSS)</w:t>
      </w:r>
      <w:bookmarkEnd w:id="7"/>
    </w:p>
    <w:p w14:paraId="6B9EB0E5" w14:textId="00024DD7" w:rsidR="008F6DEC" w:rsidRDefault="002276E8" w:rsidP="008F6DEC">
      <w:r w:rsidRPr="002276E8">
        <w:t xml:space="preserve">Australia is a federation of </w:t>
      </w:r>
      <w:r>
        <w:t>six</w:t>
      </w:r>
      <w:r w:rsidRPr="002276E8">
        <w:t xml:space="preserve"> states: New South Wales (NSW), Queensland (Qld), South Australia (SA), Tasmania (Tas.), Victoria (Vic.), and Western Australia (WA); and </w:t>
      </w:r>
      <w:r>
        <w:t>two</w:t>
      </w:r>
      <w:r w:rsidRPr="002276E8">
        <w:t xml:space="preserve"> territories: the Australian Capital Territory (ACT) and the Northern Territory (NT).</w:t>
      </w:r>
      <w:r>
        <w:t xml:space="preserve"> </w:t>
      </w:r>
      <w:r w:rsidR="0048740F">
        <w:t>Each s</w:t>
      </w:r>
      <w:r w:rsidR="0039475F" w:rsidRPr="0039475F">
        <w:t xml:space="preserve">tate </w:t>
      </w:r>
      <w:r w:rsidR="002D1EDD">
        <w:t>and</w:t>
      </w:r>
      <w:r w:rsidR="0039475F" w:rsidRPr="0039475F">
        <w:t xml:space="preserve"> territory health department collect notifications of communicable diseases under their respective public health legislations.</w:t>
      </w:r>
      <w:r w:rsidR="00B25EC8">
        <w:t xml:space="preserve"> </w:t>
      </w:r>
      <w:r w:rsidR="00B25EC8" w:rsidRPr="00B25EC8">
        <w:t>Methods of surveillance vary between states and territories, each having different requirements for notification by medical practitioners, laboratories and hospitals.</w:t>
      </w:r>
    </w:p>
    <w:p w14:paraId="0D3958D1" w14:textId="06C4E845" w:rsidR="008F6DEC" w:rsidRPr="00EE3CCC" w:rsidRDefault="00D3624B" w:rsidP="008F6DEC">
      <w:r w:rsidRPr="00D3624B">
        <w:t xml:space="preserve">The National Health Security Act 2007 provides a legislative framework for </w:t>
      </w:r>
      <w:r w:rsidR="007D41BF">
        <w:t xml:space="preserve">the </w:t>
      </w:r>
      <w:r w:rsidRPr="00D3624B">
        <w:t>exchang</w:t>
      </w:r>
      <w:r w:rsidR="007D41BF">
        <w:t>e of</w:t>
      </w:r>
      <w:r w:rsidRPr="00D3624B">
        <w:t xml:space="preserve"> health information, including personal data, between jurisdictions and the Australian Government, and </w:t>
      </w:r>
      <w:r w:rsidR="009B2E47">
        <w:t>provide</w:t>
      </w:r>
      <w:r w:rsidR="00C03F39">
        <w:t>s</w:t>
      </w:r>
      <w:r w:rsidR="009B2E47">
        <w:t xml:space="preserve"> for</w:t>
      </w:r>
      <w:r w:rsidR="005921C1">
        <w:t xml:space="preserve"> the establishment of</w:t>
      </w:r>
      <w:r w:rsidRPr="00D3624B">
        <w:t xml:space="preserve"> the National Notifiable Diseases List</w:t>
      </w:r>
      <w:r w:rsidR="00361EA1">
        <w:t xml:space="preserve"> which specifies the diseases about which personal information can be provided</w:t>
      </w:r>
      <w:r w:rsidR="009A2F9E">
        <w:t>.</w:t>
      </w:r>
      <w:r w:rsidR="00C17DB7">
        <w:fldChar w:fldCharType="begin"/>
      </w:r>
      <w:r w:rsidR="002D5ECE">
        <w:instrText xml:space="preserve"> ADDIN EN.CITE &lt;EndNote&gt;&lt;Cite&gt;&lt;Author&gt;Australian Government Department of Health and Aged Care&lt;/Author&gt;&lt;Year&gt;2007&lt;/Year&gt;&lt;RecNum&gt;2810&lt;/RecNum&gt;&lt;DisplayText&gt;&lt;style face="superscript"&gt;2,3&lt;/style&gt;&lt;/DisplayText&gt;&lt;record&gt;&lt;rec-number&gt;2810&lt;/rec-number&gt;&lt;foreign-keys&gt;&lt;key app="EN" db-id="ptaw2s0tmse5w0exvrh5d2vpdtxat2eaaazf" timestamp="1742517171"&gt;2810&lt;/key&gt;&lt;/foreign-keys&gt;&lt;ref-type name="Web Page"&gt;12&lt;/ref-type&gt;&lt;contributors&gt;&lt;authors&gt;&lt;author&gt;Australian Government Department of Health and Aged Care,&lt;/author&gt;&lt;/authors&gt;&lt;/contributors&gt;&lt;titles&gt;&lt;title&gt;National Health Security Act, 2007&lt;/title&gt;&lt;/titles&gt;&lt;dates&gt;&lt;year&gt;2007&lt;/year&gt;&lt;/dates&gt;&lt;pub-location&gt;Canberra&lt;/pub-location&gt;&lt;publisher&gt;Australian Government Department of Health and Aged Care&lt;/publisher&gt;&lt;urls&gt;&lt;related-urls&gt;&lt;url&gt;https://www.legislation.gov.au/C2007A00174&lt;/url&gt;&lt;/related-urls&gt;&lt;/urls&gt;&lt;/record&gt;&lt;/Cite&gt;&lt;Cite&gt;&lt;Author&gt;Australian Government Department of Health and Aged Care&lt;/Author&gt;&lt;Year&gt;2018&lt;/Year&gt;&lt;RecNum&gt;2811&lt;/RecNum&gt;&lt;record&gt;&lt;rec-number&gt;2811&lt;/rec-number&gt;&lt;foreign-keys&gt;&lt;key app="EN" db-id="ptaw2s0tmse5w0exvrh5d2vpdtxat2eaaazf" timestamp="1742517410"&gt;2811&lt;/key&gt;&lt;/foreign-keys&gt;&lt;ref-type name="Web Page"&gt;12&lt;/ref-type&gt;&lt;contributors&gt;&lt;authors&gt;&lt;author&gt;Australian Government Department of Health and Aged Care,&lt;/author&gt;&lt;/authors&gt;&lt;/contributors&gt;&lt;titles&gt;&lt;title&gt;National Health Security (National Notifiable Disease List) Instrument 2018&lt;/title&gt;&lt;/titles&gt;&lt;dates&gt;&lt;year&gt;2018&lt;/year&gt;&lt;/dates&gt;&lt;pub-location&gt;Canberra&lt;/pub-location&gt;&lt;publisher&gt;Australian Government Department of Health and Aged Care&lt;/publisher&gt;&lt;urls&gt;&lt;related-urls&gt;&lt;url&gt;https://www.legislation.gov.au/F2018L00450&lt;/url&gt;&lt;/related-urls&gt;&lt;/urls&gt;&lt;/record&gt;&lt;/Cite&gt;&lt;/EndNote&gt;</w:instrText>
      </w:r>
      <w:r w:rsidR="00C17DB7">
        <w:fldChar w:fldCharType="separate"/>
      </w:r>
      <w:r w:rsidR="002D5ECE" w:rsidRPr="002D5ECE">
        <w:rPr>
          <w:noProof/>
          <w:vertAlign w:val="superscript"/>
        </w:rPr>
        <w:t>2,3</w:t>
      </w:r>
      <w:r w:rsidR="00C17DB7">
        <w:fldChar w:fldCharType="end"/>
      </w:r>
      <w:r w:rsidR="007F3638">
        <w:t xml:space="preserve"> </w:t>
      </w:r>
      <w:r w:rsidRPr="00D3624B">
        <w:t>The National Health Security Agreement formali</w:t>
      </w:r>
      <w:r w:rsidR="00E83A49">
        <w:t>s</w:t>
      </w:r>
      <w:r w:rsidRPr="00D3624B">
        <w:t xml:space="preserve">es surveillance and reporting systems, enabling states and territories to forward de-identified data </w:t>
      </w:r>
      <w:r w:rsidR="005421FA">
        <w:t xml:space="preserve">for </w:t>
      </w:r>
      <w:r w:rsidRPr="00D3624B">
        <w:t xml:space="preserve">communicable diseases </w:t>
      </w:r>
      <w:r w:rsidR="005421FA">
        <w:t xml:space="preserve">on the </w:t>
      </w:r>
      <w:r w:rsidR="005421FA" w:rsidRPr="00D3624B">
        <w:t xml:space="preserve">National Notifiable Diseases List </w:t>
      </w:r>
      <w:r w:rsidRPr="00D3624B">
        <w:t>to the Australian Government</w:t>
      </w:r>
      <w:r w:rsidR="00C630D0">
        <w:t xml:space="preserve"> Department of Health and Aged Care</w:t>
      </w:r>
      <w:r w:rsidRPr="00D3624B">
        <w:t xml:space="preserve"> for national surveillance.</w:t>
      </w:r>
      <w:r w:rsidR="00D224C3">
        <w:fldChar w:fldCharType="begin"/>
      </w:r>
      <w:r w:rsidR="00112725">
        <w:instrText xml:space="preserve"> ADDIN EN.CITE &lt;EndNote&gt;&lt;Cite&gt;&lt;Author&gt;Australian Government Department of Health&lt;/Author&gt;&lt;Year&gt;2011&lt;/Year&gt;&lt;RecNum&gt;2812&lt;/RecNum&gt;&lt;DisplayText&gt;&lt;style face="superscript"&gt;4&lt;/style&gt;&lt;/DisplayText&gt;&lt;record&gt;&lt;rec-number&gt;2812&lt;/rec-number&gt;&lt;foreign-keys&gt;&lt;key app="EN" db-id="ptaw2s0tmse5w0exvrh5d2vpdtxat2eaaazf" timestamp="1742517728"&gt;2812&lt;/key&gt;&lt;/foreign-keys&gt;&lt;ref-type name="Web Page"&gt;12&lt;/ref-type&gt;&lt;contributors&gt;&lt;authors&gt;&lt;author&gt;Australian Government Department of Health,&lt;/author&gt;&lt;/authors&gt;&lt;/contributors&gt;&lt;titles&gt;&lt;title&gt;National Health Security Agreement&lt;/title&gt;&lt;/titles&gt;&lt;dates&gt;&lt;year&gt;2011&lt;/year&gt;&lt;/dates&gt;&lt;pub-location&gt;Canberra&lt;/pub-location&gt;&lt;publisher&gt;Australian Government Department of Health&lt;/publisher&gt;&lt;work-type&gt;Internet&lt;/work-type&gt;&lt;urls&gt;&lt;related-urls&gt;&lt;url&gt;https://www.health.gov.au/resources/publications/national-health-security-agreement&lt;/url&gt;&lt;/related-urls&gt;&lt;/urls&gt;&lt;/record&gt;&lt;/Cite&gt;&lt;/EndNote&gt;</w:instrText>
      </w:r>
      <w:r w:rsidR="00D224C3">
        <w:fldChar w:fldCharType="separate"/>
      </w:r>
      <w:r w:rsidR="00D224C3" w:rsidRPr="00D224C3">
        <w:rPr>
          <w:noProof/>
          <w:vertAlign w:val="superscript"/>
        </w:rPr>
        <w:t>4</w:t>
      </w:r>
      <w:r w:rsidR="00D224C3">
        <w:fldChar w:fldCharType="end"/>
      </w:r>
      <w:r w:rsidR="00911EDD">
        <w:t xml:space="preserve"> </w:t>
      </w:r>
    </w:p>
    <w:p w14:paraId="0D4F4905" w14:textId="346F88C5" w:rsidR="00090BB9" w:rsidRDefault="00A048BA">
      <w:r w:rsidRPr="00A048BA">
        <w:t>The NNDSS core dataset requires the following mandatory data fields</w:t>
      </w:r>
      <w:r w:rsidR="00AE4505">
        <w:t xml:space="preserve"> for case notification</w:t>
      </w:r>
      <w:r w:rsidRPr="00A048BA">
        <w:t>: a unique record reference number; the notifying state or territory; the disease code; confirmation status; and the date when the jurisdictional health department was notified (notification received date).</w:t>
      </w:r>
      <w:r w:rsidR="00954873">
        <w:t xml:space="preserve"> </w:t>
      </w:r>
      <w:r w:rsidR="00954873" w:rsidRPr="00954873">
        <w:t xml:space="preserve">In addition, </w:t>
      </w:r>
      <w:r w:rsidR="0071368B">
        <w:t xml:space="preserve">core </w:t>
      </w:r>
      <w:r w:rsidR="00954873" w:rsidRPr="00954873">
        <w:t xml:space="preserve">data fields </w:t>
      </w:r>
      <w:r w:rsidR="404ABC1E">
        <w:t>are</w:t>
      </w:r>
      <w:r w:rsidR="00954873" w:rsidRPr="00954873">
        <w:t xml:space="preserve"> supplied where available</w:t>
      </w:r>
      <w:r w:rsidR="00517124">
        <w:t xml:space="preserve">, </w:t>
      </w:r>
      <w:r w:rsidR="00233358">
        <w:t>including but not limited to,</w:t>
      </w:r>
      <w:r w:rsidR="00517124">
        <w:t xml:space="preserve"> </w:t>
      </w:r>
      <w:r w:rsidR="00954873" w:rsidRPr="00954873">
        <w:t>date of birth</w:t>
      </w:r>
      <w:r w:rsidR="00517124">
        <w:t>,</w:t>
      </w:r>
      <w:r w:rsidR="00954873" w:rsidRPr="00954873">
        <w:t xml:space="preserve"> age at onset</w:t>
      </w:r>
      <w:r w:rsidR="00517124">
        <w:t>,</w:t>
      </w:r>
      <w:r w:rsidR="00954873" w:rsidRPr="00954873">
        <w:t xml:space="preserve"> sex</w:t>
      </w:r>
      <w:r w:rsidR="00517124">
        <w:t>,</w:t>
      </w:r>
      <w:r w:rsidR="00954873" w:rsidRPr="00954873">
        <w:t xml:space="preserve"> Indigenous status</w:t>
      </w:r>
      <w:r w:rsidR="00517124">
        <w:t>,</w:t>
      </w:r>
      <w:r w:rsidR="004A301A">
        <w:t xml:space="preserve"> death </w:t>
      </w:r>
      <w:r w:rsidR="004A301A">
        <w:lastRenderedPageBreak/>
        <w:t>status</w:t>
      </w:r>
      <w:r w:rsidR="0072114C">
        <w:t>,</w:t>
      </w:r>
      <w:r w:rsidR="00517124">
        <w:t xml:space="preserve"> and </w:t>
      </w:r>
      <w:r w:rsidR="00954873" w:rsidRPr="00954873">
        <w:t>disease onset date</w:t>
      </w:r>
      <w:r w:rsidR="00517124">
        <w:t xml:space="preserve">. </w:t>
      </w:r>
      <w:r w:rsidR="00954873" w:rsidRPr="00954873">
        <w:t xml:space="preserve">Where relevant, </w:t>
      </w:r>
      <w:r w:rsidR="0055044C" w:rsidRPr="0055044C">
        <w:t xml:space="preserve">enhanced surveillance information </w:t>
      </w:r>
      <w:r w:rsidR="00A2493C">
        <w:t xml:space="preserve">including </w:t>
      </w:r>
      <w:r w:rsidR="00954873" w:rsidRPr="00954873">
        <w:t>the serogroups/subtypes of organisms isolated</w:t>
      </w:r>
      <w:r w:rsidR="00D7009B">
        <w:t xml:space="preserve"> and</w:t>
      </w:r>
      <w:r w:rsidR="00954873" w:rsidRPr="00954873">
        <w:t xml:space="preserve"> the </w:t>
      </w:r>
      <w:r w:rsidR="00D7009B">
        <w:t xml:space="preserve">hospitalisation or </w:t>
      </w:r>
      <w:r w:rsidR="00954873" w:rsidRPr="00954873">
        <w:t xml:space="preserve">immunisation status of the case </w:t>
      </w:r>
      <w:r w:rsidR="7537419B">
        <w:t>are</w:t>
      </w:r>
      <w:r w:rsidR="00954873" w:rsidRPr="00954873">
        <w:t xml:space="preserve"> </w:t>
      </w:r>
      <w:r w:rsidR="00233358">
        <w:t>notified</w:t>
      </w:r>
      <w:r w:rsidR="00954873" w:rsidRPr="00954873">
        <w:t>.</w:t>
      </w:r>
      <w:r w:rsidR="00AD653F">
        <w:t xml:space="preserve"> </w:t>
      </w:r>
      <w:r w:rsidR="009B2D01">
        <w:t>F</w:t>
      </w:r>
      <w:r w:rsidR="009B2D01" w:rsidRPr="00D94D94">
        <w:t>ollow up</w:t>
      </w:r>
      <w:r w:rsidR="712F01CE">
        <w:t xml:space="preserve"> </w:t>
      </w:r>
      <w:r w:rsidR="2343B81F">
        <w:t>of</w:t>
      </w:r>
      <w:r w:rsidR="009B2D01" w:rsidRPr="00D94D94">
        <w:t xml:space="preserve"> all cases for diseases with a large volume of notifications and/or not requiring specific case-based public health action</w:t>
      </w:r>
      <w:r w:rsidR="009B2D01">
        <w:t xml:space="preserve"> is not a requirement of notification</w:t>
      </w:r>
      <w:r w:rsidR="00A8634D">
        <w:t xml:space="preserve">, therefore, </w:t>
      </w:r>
      <w:r w:rsidR="1443094C">
        <w:t>enhanced surveillance</w:t>
      </w:r>
      <w:r w:rsidR="00A8634D">
        <w:t xml:space="preserve"> data are often unavailable.</w:t>
      </w:r>
    </w:p>
    <w:p w14:paraId="78A39315" w14:textId="5D314DFE" w:rsidR="00012DAB" w:rsidRDefault="00012DAB" w:rsidP="00012DAB">
      <w:r>
        <w:t xml:space="preserve">Notification rates for each notifiable disease were calculated using </w:t>
      </w:r>
      <w:r w:rsidR="00E91056" w:rsidRPr="002C32DB">
        <w:t>2024</w:t>
      </w:r>
      <w:r w:rsidRPr="002C32DB">
        <w:t xml:space="preserve"> population data available in the </w:t>
      </w:r>
      <w:r w:rsidR="00E91056" w:rsidRPr="002C32DB">
        <w:t>December 2024</w:t>
      </w:r>
      <w:r w:rsidRPr="002C32DB">
        <w:t xml:space="preserve"> estimated resident population supplied by the ABS</w:t>
      </w:r>
      <w:r w:rsidR="00446E9F">
        <w:t>.</w:t>
      </w:r>
      <w:r w:rsidR="00B80E3A">
        <w:fldChar w:fldCharType="begin"/>
      </w:r>
      <w:r w:rsidR="00B80E3A">
        <w:instrText xml:space="preserve"> ADDIN EN.CITE &lt;EndNote&gt;&lt;Cite&gt;&lt;Author&gt;Australian Bureau of Statistics&lt;/Author&gt;&lt;Year&gt;2024&lt;/Year&gt;&lt;RecNum&gt;2815&lt;/RecNum&gt;&lt;DisplayText&gt;&lt;style face="superscript"&gt;5&lt;/style&gt;&lt;/DisplayText&gt;&lt;record&gt;&lt;rec-number&gt;2815&lt;/rec-number&gt;&lt;foreign-keys&gt;&lt;key app="EN" db-id="ptaw2s0tmse5w0exvrh5d2vpdtxat2eaaazf" timestamp="1742518832"&gt;2815&lt;/key&gt;&lt;/foreign-keys&gt;&lt;ref-type name="Web Page"&gt;12&lt;/ref-type&gt;&lt;contributors&gt;&lt;authors&gt;&lt;author&gt;Australian Bureau of Statistics,&lt;/author&gt;&lt;/authors&gt;&lt;/contributors&gt;&lt;titles&gt;&lt;title&gt;National, state and territory population&lt;/title&gt;&lt;/titles&gt;&lt;dates&gt;&lt;year&gt;2024&lt;/year&gt;&lt;/dates&gt;&lt;pub-location&gt;Canberra&lt;/pub-location&gt;&lt;publisher&gt;Australian Bureau of Statistics&lt;/publisher&gt;&lt;work-type&gt;Internet&lt;/work-type&gt;&lt;urls&gt;&lt;related-urls&gt;&lt;url&gt;https://www.abs.gov.au/statistics/people/population/national-state-and-territory-population/jun-2024&lt;/url&gt;&lt;/related-urls&gt;&lt;/urls&gt;&lt;/record&gt;&lt;/Cite&gt;&lt;/EndNote&gt;</w:instrText>
      </w:r>
      <w:r w:rsidR="00B80E3A">
        <w:fldChar w:fldCharType="separate"/>
      </w:r>
      <w:r w:rsidR="00B80E3A" w:rsidRPr="00B80E3A">
        <w:rPr>
          <w:noProof/>
          <w:vertAlign w:val="superscript"/>
        </w:rPr>
        <w:t>5</w:t>
      </w:r>
      <w:r w:rsidR="00B80E3A">
        <w:fldChar w:fldCharType="end"/>
      </w:r>
      <w:r>
        <w:t xml:space="preserve"> All rates are represented as the rate per 100,000 population unless stated otherwise.</w:t>
      </w:r>
    </w:p>
    <w:p w14:paraId="19B0F8E0" w14:textId="2B150EA4" w:rsidR="00EA4007" w:rsidRPr="00C977C6" w:rsidRDefault="00EA4007" w:rsidP="001D2466">
      <w:pPr>
        <w:pStyle w:val="Heading3"/>
      </w:pPr>
      <w:r w:rsidRPr="00C977C6">
        <w:t>Notes on interpretation</w:t>
      </w:r>
    </w:p>
    <w:p w14:paraId="02D30DF7" w14:textId="3EE859A0" w:rsidR="0032195C" w:rsidRDefault="00C14289" w:rsidP="00EA4007">
      <w:r>
        <w:t>Case notification</w:t>
      </w:r>
      <w:r w:rsidR="00310669">
        <w:t>s in t</w:t>
      </w:r>
      <w:r w:rsidR="0032195C">
        <w:t xml:space="preserve">his annual report </w:t>
      </w:r>
      <w:r w:rsidR="00310669">
        <w:t>are</w:t>
      </w:r>
      <w:r w:rsidR="006243ED">
        <w:t xml:space="preserve"> based </w:t>
      </w:r>
      <w:r w:rsidR="00D12C0A">
        <w:t>on</w:t>
      </w:r>
      <w:r w:rsidR="006243ED">
        <w:t xml:space="preserve"> </w:t>
      </w:r>
      <w:r w:rsidR="007B3CFC">
        <w:t>data from each state and territory, notified to the NNDSS</w:t>
      </w:r>
      <w:r w:rsidR="00C71967">
        <w:t>,</w:t>
      </w:r>
      <w:r w:rsidR="005057BD">
        <w:t xml:space="preserve"> and extracted on 5 March 2025. </w:t>
      </w:r>
      <w:r w:rsidR="007D004C" w:rsidRPr="007D004C">
        <w:t>Due to the dynamic nature of surveillance data, data in this report may vary from data reported in other national reports, including the NNDSS annual reports</w:t>
      </w:r>
      <w:r w:rsidR="00125FD5">
        <w:t>,</w:t>
      </w:r>
      <w:r w:rsidR="007D004C" w:rsidRPr="007D004C">
        <w:t xml:space="preserve"> or </w:t>
      </w:r>
      <w:r w:rsidR="00125FD5">
        <w:t>other</w:t>
      </w:r>
      <w:r w:rsidR="007D004C" w:rsidRPr="007D004C">
        <w:t xml:space="preserve"> state and territor</w:t>
      </w:r>
      <w:r w:rsidR="00125FD5">
        <w:t>y reports.</w:t>
      </w:r>
    </w:p>
    <w:p w14:paraId="1682FD90" w14:textId="227A1188" w:rsidR="00EA4007" w:rsidRDefault="00EA4007" w:rsidP="00EA4007">
      <w:r>
        <w:t>Analyses in this report were based on the date of disease diagnosis</w:t>
      </w:r>
      <w:r w:rsidR="00637427">
        <w:t xml:space="preserve"> </w:t>
      </w:r>
      <w:r w:rsidR="0072039E">
        <w:t>variable</w:t>
      </w:r>
      <w:r>
        <w:t>. The date of diagnosis</w:t>
      </w:r>
      <w:r w:rsidR="00637427">
        <w:t xml:space="preserve"> </w:t>
      </w:r>
      <w:r w:rsidR="0072039E">
        <w:t>variable</w:t>
      </w:r>
      <w:r>
        <w:t xml:space="preserve"> for most diseases is the </w:t>
      </w:r>
      <w:r w:rsidR="008414D2">
        <w:t xml:space="preserve">true </w:t>
      </w:r>
      <w:r>
        <w:t>onset date</w:t>
      </w:r>
      <w:r w:rsidR="00402C31">
        <w:t xml:space="preserve"> </w:t>
      </w:r>
      <w:r w:rsidR="0072039E">
        <w:t>variable for</w:t>
      </w:r>
      <w:r w:rsidR="00284D5E">
        <w:t xml:space="preserve"> a </w:t>
      </w:r>
      <w:r w:rsidR="0072039E">
        <w:t xml:space="preserve">notified </w:t>
      </w:r>
      <w:r w:rsidR="00284D5E">
        <w:t xml:space="preserve">case if known, otherwise it is the earliest </w:t>
      </w:r>
      <w:r>
        <w:t xml:space="preserve">of the following dates: the specimen collection date; the notification date; or the notification received date. </w:t>
      </w:r>
      <w:r w:rsidR="00A67F75">
        <w:br/>
      </w:r>
      <w:r w:rsidR="00C74FCC">
        <w:t xml:space="preserve">In the NNDSS: </w:t>
      </w:r>
    </w:p>
    <w:p w14:paraId="702955FC" w14:textId="267F5B39" w:rsidR="007E7FA6" w:rsidRPr="001D2466" w:rsidRDefault="007E7FA6" w:rsidP="001D2466">
      <w:pPr>
        <w:pStyle w:val="ListBullet"/>
      </w:pPr>
      <w:r>
        <w:t>t</w:t>
      </w:r>
      <w:r w:rsidRPr="007E7FA6">
        <w:t xml:space="preserve">rue </w:t>
      </w:r>
      <w:r w:rsidRPr="001D2466">
        <w:t>onset date represents</w:t>
      </w:r>
      <w:r w:rsidR="008D4740" w:rsidRPr="001D2466">
        <w:t>, or approximates,</w:t>
      </w:r>
      <w:r w:rsidRPr="001D2466">
        <w:t xml:space="preserve"> the earliest date the case exhibited symptoms</w:t>
      </w:r>
    </w:p>
    <w:p w14:paraId="7CD48B58" w14:textId="4180AAF4" w:rsidR="007E7FA6" w:rsidRPr="001D2466" w:rsidRDefault="007E7FA6" w:rsidP="001D2466">
      <w:pPr>
        <w:pStyle w:val="ListBullet"/>
      </w:pPr>
      <w:r w:rsidRPr="001D2466">
        <w:t xml:space="preserve">specimen date represents the date when the first laboratory specimen was taken </w:t>
      </w:r>
    </w:p>
    <w:p w14:paraId="00F2B744" w14:textId="584A7639" w:rsidR="007E7FA6" w:rsidRPr="001D2466" w:rsidRDefault="007E7FA6" w:rsidP="001D2466">
      <w:pPr>
        <w:pStyle w:val="ListBullet"/>
      </w:pPr>
      <w:r w:rsidRPr="001D2466">
        <w:t>notification date represents the date when a health professional signed the notification form, or the laboratory issued the results</w:t>
      </w:r>
    </w:p>
    <w:p w14:paraId="64174B49" w14:textId="37B4EA59" w:rsidR="00C74FCC" w:rsidRDefault="007E7FA6" w:rsidP="001D2466">
      <w:pPr>
        <w:pStyle w:val="ListBullet"/>
      </w:pPr>
      <w:r w:rsidRPr="001D2466">
        <w:t>notification received date represents the date the notification of the disease was first received by the communicable</w:t>
      </w:r>
      <w:r w:rsidRPr="007E7FA6">
        <w:t xml:space="preserve"> disease section of the health authority.</w:t>
      </w:r>
    </w:p>
    <w:p w14:paraId="6E656838" w14:textId="521C52FB" w:rsidR="00A048BA" w:rsidRPr="000E02DC" w:rsidRDefault="00D836FD" w:rsidP="000E02DC">
      <w:r w:rsidRPr="00D836FD">
        <w:t xml:space="preserve">When referring to </w:t>
      </w:r>
      <w:r>
        <w:t xml:space="preserve">the </w:t>
      </w:r>
      <w:r w:rsidRPr="00D836FD">
        <w:t>NNDSS notification data throughout the report, the term</w:t>
      </w:r>
      <w:r>
        <w:t>s</w:t>
      </w:r>
      <w:r w:rsidRPr="00D836FD">
        <w:t xml:space="preserve"> ‘cases’ or ‘notified cases’ are used to identify individuals for whom ‘notification’ of a condition has been received by </w:t>
      </w:r>
      <w:r>
        <w:t xml:space="preserve">the </w:t>
      </w:r>
      <w:r w:rsidRPr="00D836FD">
        <w:t xml:space="preserve">NNDSS. These </w:t>
      </w:r>
      <w:r>
        <w:t>notified cases</w:t>
      </w:r>
      <w:r w:rsidRPr="00D836FD">
        <w:t xml:space="preserve"> can only represent a proportion (the ‘notified fraction’) of the total incidence </w:t>
      </w:r>
      <w:r w:rsidR="0D6615A9">
        <w:t>of a disease in the community</w:t>
      </w:r>
      <w:r>
        <w:t xml:space="preserve"> </w:t>
      </w:r>
      <w:r w:rsidRPr="00D836FD">
        <w:t xml:space="preserve">(Figure 1) and this </w:t>
      </w:r>
      <w:proofErr w:type="gramStart"/>
      <w:r w:rsidRPr="00D836FD">
        <w:t>has to</w:t>
      </w:r>
      <w:proofErr w:type="gramEnd"/>
      <w:r w:rsidRPr="00D836FD">
        <w:t xml:space="preserve"> be </w:t>
      </w:r>
      <w:r w:rsidR="000D4248" w:rsidRPr="00D836FD">
        <w:t>considered</w:t>
      </w:r>
      <w:r w:rsidRPr="00D836FD">
        <w:t xml:space="preserve"> when interpreting NNDSS </w:t>
      </w:r>
      <w:r w:rsidR="0043510B">
        <w:t xml:space="preserve">notification </w:t>
      </w:r>
      <w:r w:rsidRPr="00D836FD">
        <w:t>data.</w:t>
      </w:r>
      <w:r w:rsidR="00BC34F3">
        <w:t xml:space="preserve"> T</w:t>
      </w:r>
      <w:r w:rsidR="00BC34F3" w:rsidRPr="00BC34F3">
        <w:t>he notified fraction varies by jurisdiction, over time, and by disease.</w:t>
      </w:r>
      <w:r w:rsidR="006A32D2">
        <w:t xml:space="preserve"> This caveat is particularly relevant to acute </w:t>
      </w:r>
      <w:r w:rsidR="00234354">
        <w:t>respiratory</w:t>
      </w:r>
      <w:r w:rsidR="006A32D2">
        <w:t xml:space="preserve"> infections</w:t>
      </w:r>
      <w:r w:rsidR="00234354">
        <w:t xml:space="preserve">, many of which are now tested by a rapid antigen test (RAT), for which positive results are not notified to a health </w:t>
      </w:r>
      <w:r w:rsidR="0007336D">
        <w:t>authority and</w:t>
      </w:r>
      <w:r w:rsidR="00234354">
        <w:t xml:space="preserve"> there</w:t>
      </w:r>
      <w:r w:rsidR="005A4C92">
        <w:t xml:space="preserve">fore </w:t>
      </w:r>
      <w:r w:rsidR="15DAD50F">
        <w:t xml:space="preserve">are </w:t>
      </w:r>
      <w:r w:rsidR="005A4C92">
        <w:t xml:space="preserve">not notified to the NNDSS. </w:t>
      </w:r>
      <w:r w:rsidR="00766B28">
        <w:t xml:space="preserve">This means that </w:t>
      </w:r>
      <w:r w:rsidR="00E74132">
        <w:t xml:space="preserve">only a fraction of acute respiratory infections </w:t>
      </w:r>
      <w:proofErr w:type="gramStart"/>
      <w:r w:rsidR="00E74132">
        <w:t>are</w:t>
      </w:r>
      <w:proofErr w:type="gramEnd"/>
      <w:r w:rsidR="00E74132">
        <w:t xml:space="preserve"> notified to the NNDSS and included in this annual report.</w:t>
      </w:r>
    </w:p>
    <w:p w14:paraId="16A31727" w14:textId="1FD6C4F9" w:rsidR="00A715E6" w:rsidRPr="00073977" w:rsidRDefault="0019761A" w:rsidP="00DB4AAD">
      <w:pPr>
        <w:spacing w:before="0" w:after="0"/>
      </w:pPr>
      <w:r w:rsidRPr="00073977">
        <w:rPr>
          <w:b/>
          <w:bCs/>
        </w:rPr>
        <w:t>Figure 1: Communicable diseases notifiable fraction</w:t>
      </w:r>
    </w:p>
    <w:p w14:paraId="2049840F" w14:textId="23A843CC" w:rsidR="00F158DD" w:rsidRDefault="00073977" w:rsidP="00DB4AAD">
      <w:pPr>
        <w:pStyle w:val="BodyText"/>
        <w:spacing w:before="0" w:after="0"/>
        <w:rPr>
          <w:highlight w:val="yellow"/>
        </w:rPr>
      </w:pPr>
      <w:r>
        <w:rPr>
          <w:noProof/>
        </w:rPr>
        <w:drawing>
          <wp:inline distT="0" distB="0" distL="0" distR="0" wp14:anchorId="500A9002" wp14:editId="7DAF908E">
            <wp:extent cx="5718395" cy="2997421"/>
            <wp:effectExtent l="0" t="0" r="0" b="0"/>
            <wp:docPr id="117" name="Picture 117" descr="This figure shows the notifiable fraction of communicable disease notifications to the National Notifiable Disease Surveillance System. The number of notifications does not equal the number of cases, in general, the more serious the condition, the more likely it is to be notified and the larger the notifiable fraction. This figure demonstrates how notified cases only represent a small portion of the total incidence of diseas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figure shows the notifiable fraction of communicable disease notifications to the National Notifiable Disease Surveillance System. The number of notifications does not equal the number of cases, in general, the more serious the condition, the more likely it is to be notified and the larger the notifiable fraction. This figure demonstrates how notified cases only represent a small portion of the total incidence of disease.&#10;"/>
                    <pic:cNvPicPr>
                      <a:picLocks noChangeAspect="1" noChangeArrowheads="1"/>
                    </pic:cNvPicPr>
                  </pic:nvPicPr>
                  <pic:blipFill rotWithShape="1">
                    <a:blip r:embed="rId13">
                      <a:extLst>
                        <a:ext uri="{28A0092B-C50C-407E-A947-70E740481C1C}">
                          <a14:useLocalDpi xmlns:a14="http://schemas.microsoft.com/office/drawing/2010/main" val="0"/>
                        </a:ext>
                      </a:extLst>
                    </a:blip>
                    <a:srcRect t="4418" b="3050"/>
                    <a:stretch/>
                  </pic:blipFill>
                  <pic:spPr bwMode="auto">
                    <a:xfrm>
                      <a:off x="0" y="0"/>
                      <a:ext cx="5719581" cy="2998042"/>
                    </a:xfrm>
                    <a:prstGeom prst="rect">
                      <a:avLst/>
                    </a:prstGeom>
                    <a:ln>
                      <a:noFill/>
                    </a:ln>
                    <a:extLst>
                      <a:ext uri="{53640926-AAD7-44D8-BBD7-CCE9431645EC}">
                        <a14:shadowObscured xmlns:a14="http://schemas.microsoft.com/office/drawing/2010/main"/>
                      </a:ext>
                    </a:extLst>
                  </pic:spPr>
                </pic:pic>
              </a:graphicData>
            </a:graphic>
          </wp:inline>
        </w:drawing>
      </w:r>
    </w:p>
    <w:p w14:paraId="052CE83E" w14:textId="261E0856" w:rsidR="00D50447" w:rsidRDefault="007841E4" w:rsidP="00D50447">
      <w:pPr>
        <w:pStyle w:val="BodyText"/>
      </w:pPr>
      <w:r w:rsidRPr="007841E4">
        <w:lastRenderedPageBreak/>
        <w:t xml:space="preserve">The completeness and reliability of </w:t>
      </w:r>
      <w:proofErr w:type="gramStart"/>
      <w:r w:rsidRPr="007841E4">
        <w:t xml:space="preserve">particular </w:t>
      </w:r>
      <w:r w:rsidR="00D569CF">
        <w:t>data</w:t>
      </w:r>
      <w:proofErr w:type="gramEnd"/>
      <w:r w:rsidR="00D569CF">
        <w:t xml:space="preserve"> fields</w:t>
      </w:r>
      <w:r w:rsidRPr="007841E4">
        <w:t xml:space="preserve"> such as Indigenous status, </w:t>
      </w:r>
      <w:r w:rsidR="0065074B" w:rsidRPr="0065074B">
        <w:t>hospitalisation or immunisation status</w:t>
      </w:r>
      <w:r w:rsidR="0065074B">
        <w:t>,</w:t>
      </w:r>
      <w:r w:rsidRPr="007841E4">
        <w:t xml:space="preserve"> or deaths</w:t>
      </w:r>
      <w:r w:rsidR="004A301A">
        <w:t xml:space="preserve"> status</w:t>
      </w:r>
      <w:r w:rsidRPr="007841E4">
        <w:t xml:space="preserve"> has varied </w:t>
      </w:r>
      <w:r w:rsidR="00105C2A">
        <w:t>over time</w:t>
      </w:r>
      <w:r w:rsidRPr="007841E4">
        <w:t xml:space="preserve">. This is because these </w:t>
      </w:r>
      <w:r w:rsidR="00D569CF">
        <w:t xml:space="preserve">data fields </w:t>
      </w:r>
      <w:r w:rsidRPr="007841E4">
        <w:t>are sourced in different ways by state and territories based on their local surveillance system capabilities, definitions, priorities, and needs.</w:t>
      </w:r>
      <w:r w:rsidR="00D569CF">
        <w:t xml:space="preserve"> These indicators are</w:t>
      </w:r>
      <w:r w:rsidR="00D50447" w:rsidRPr="00D94D94">
        <w:t xml:space="preserve"> usually obtained from clinical notifications, and completeness varies by disease</w:t>
      </w:r>
      <w:r w:rsidR="005B0BA6">
        <w:t>,</w:t>
      </w:r>
      <w:r w:rsidR="00D50447" w:rsidRPr="00D94D94">
        <w:t xml:space="preserve"> and by state </w:t>
      </w:r>
      <w:r w:rsidR="002D1EDD">
        <w:t>and</w:t>
      </w:r>
      <w:r w:rsidR="00D50447" w:rsidRPr="00D94D94">
        <w:t xml:space="preserve"> territory. This reflects differences in notification requirements (e.g.</w:t>
      </w:r>
      <w:r w:rsidR="00A629D5">
        <w:t>,</w:t>
      </w:r>
      <w:r w:rsidR="00D50447" w:rsidRPr="00D94D94">
        <w:t xml:space="preserve"> depending on the jurisdiction, some diseases are primarily or completely notified by pathology laboratories rather than clinicians) and the fact that it is not possible to follow up all cases for diseases with a large volume of notifications and/or not requiring specific case-based public health action.</w:t>
      </w:r>
    </w:p>
    <w:p w14:paraId="338E4450" w14:textId="7A4A2635" w:rsidR="0080057D" w:rsidRDefault="00EA3B81" w:rsidP="00CA49D5">
      <w:pPr>
        <w:pStyle w:val="BodyText"/>
      </w:pPr>
      <w:r w:rsidRPr="00EA3B81">
        <w:t xml:space="preserve">In 2009, </w:t>
      </w:r>
      <w:r w:rsidR="00FA245A" w:rsidRPr="00FA245A">
        <w:t>Communicable Diseases Network Australia (CDNA)</w:t>
      </w:r>
      <w:r w:rsidRPr="00EA3B81">
        <w:t xml:space="preserve"> set </w:t>
      </w:r>
      <w:r w:rsidR="00354ECC">
        <w:t xml:space="preserve">Indigenous status </w:t>
      </w:r>
      <w:r w:rsidRPr="00EA3B81">
        <w:t>target thresholds of 95% completeness for 18 priority diseases and 80% completeness for the remainder of the notifiable diseases</w:t>
      </w:r>
      <w:r w:rsidR="004754C0">
        <w:t xml:space="preserve"> (including influenza)</w:t>
      </w:r>
      <w:r w:rsidRPr="00EA3B81">
        <w:t xml:space="preserve"> as part of its ‘Closing the Gap’ strategy.</w:t>
      </w:r>
      <w:r>
        <w:t xml:space="preserve"> </w:t>
      </w:r>
      <w:r w:rsidR="003252B9">
        <w:t xml:space="preserve">The </w:t>
      </w:r>
      <w:r w:rsidR="009A63C7">
        <w:t xml:space="preserve">Indigenous status </w:t>
      </w:r>
      <w:r w:rsidR="003252B9">
        <w:t>target thresholds</w:t>
      </w:r>
      <w:r w:rsidR="008973BB">
        <w:t xml:space="preserve"> for data completeness</w:t>
      </w:r>
      <w:r w:rsidR="003252B9">
        <w:t xml:space="preserve"> have not been reviewed since COVID-19 and RSV became nationally notifiable</w:t>
      </w:r>
      <w:r w:rsidR="00896EFD">
        <w:t>.</w:t>
      </w:r>
    </w:p>
    <w:p w14:paraId="7B25ACFB" w14:textId="571E420C" w:rsidR="00CA49D5" w:rsidRDefault="00CA49D5" w:rsidP="00CA49D5">
      <w:pPr>
        <w:pStyle w:val="BodyText"/>
      </w:pPr>
      <w:r>
        <w:t>The Indigenous status data completeness was assessed</w:t>
      </w:r>
      <w:r w:rsidR="00BA7263">
        <w:t xml:space="preserve">, </w:t>
      </w:r>
      <w:r>
        <w:t>reported as the proportion of complete notifications</w:t>
      </w:r>
      <w:r w:rsidR="0083748D">
        <w:t>,</w:t>
      </w:r>
      <w:r w:rsidR="00BA7263">
        <w:t xml:space="preserve"> and </w:t>
      </w:r>
      <w:r>
        <w:t xml:space="preserve">is summarised in </w:t>
      </w:r>
      <w:r w:rsidR="004D29F9">
        <w:t>Table 1</w:t>
      </w:r>
      <w:r>
        <w:t>.</w:t>
      </w:r>
      <w:r w:rsidR="0078676F">
        <w:t xml:space="preserve"> </w:t>
      </w:r>
      <w:r>
        <w:t>The percentage of data completeness was defined as:</w:t>
      </w:r>
    </w:p>
    <w:p w14:paraId="6F6A08E6" w14:textId="2F414E56" w:rsidR="00CA49D5" w:rsidRPr="00BA7263" w:rsidRDefault="00BA7263" w:rsidP="005B0BA6">
      <w:pPr>
        <w:pStyle w:val="BodyText"/>
        <w:spacing w:line="240" w:lineRule="auto"/>
      </w:pPr>
      <m:oMathPara>
        <m:oMath>
          <m:r>
            <w:rPr>
              <w:rFonts w:ascii="Cambria Math" w:hAnsi="Cambria Math"/>
            </w:rPr>
            <m:t>Percentage of data completeness = (total notifications – missing or unknown) / total notifications × 100</m:t>
          </m:r>
        </m:oMath>
      </m:oMathPara>
    </w:p>
    <w:p w14:paraId="51E4592A" w14:textId="4CC3735E" w:rsidR="00CA49D5" w:rsidRDefault="00CA49D5" w:rsidP="00CA49D5">
      <w:pPr>
        <w:pStyle w:val="BodyText"/>
      </w:pPr>
      <w:r>
        <w:t>Indigenous status was defined by the following nationally accepted criteria:</w:t>
      </w:r>
      <w:r w:rsidR="005F77FE">
        <w:fldChar w:fldCharType="begin"/>
      </w:r>
      <w:r w:rsidR="00112725">
        <w:instrText xml:space="preserve"> ADDIN EN.CITE &lt;EndNote&gt;&lt;Cite ExcludeYear="1"&gt;&lt;Author&gt;Australian Institute of Health and Welfare&lt;/Author&gt;&lt;RecNum&gt;2813&lt;/RecNum&gt;&lt;DisplayText&gt;&lt;style face="superscript"&gt;6&lt;/style&gt;&lt;/DisplayText&gt;&lt;record&gt;&lt;rec-number&gt;2813&lt;/rec-number&gt;&lt;foreign-keys&gt;&lt;key app="EN" db-id="ptaw2s0tmse5w0exvrh5d2vpdtxat2eaaazf" timestamp="1742518023"&gt;2813&lt;/key&gt;&lt;/foreign-keys&gt;&lt;ref-type name="Web Page"&gt;12&lt;/ref-type&gt;&lt;contributors&gt;&lt;authors&gt;&lt;author&gt;Australian Institute of Health and Welfare, &lt;/author&gt;&lt;/authors&gt;&lt;/contributors&gt;&lt;titles&gt;&lt;title&gt;Person—Indigenous status, code N; Identifying and definitional attributes&lt;/title&gt;&lt;/titles&gt;&lt;dates&gt;&lt;/dates&gt;&lt;pub-location&gt;Canberra&lt;/pub-location&gt;&lt;publisher&gt;Australian Institute of Health and Welfare&lt;/publisher&gt;&lt;work-type&gt;Internet&lt;/work-type&gt;&lt;urls&gt;&lt;related-urls&gt;&lt;url&gt;https://meteor.aihw.gov.au/content/602543&lt;/url&gt;&lt;/related-urls&gt;&lt;/urls&gt;&lt;/record&gt;&lt;/Cite&gt;&lt;/EndNote&gt;</w:instrText>
      </w:r>
      <w:r w:rsidR="005F77FE">
        <w:fldChar w:fldCharType="separate"/>
      </w:r>
      <w:r w:rsidR="00B80E3A" w:rsidRPr="00B80E3A">
        <w:rPr>
          <w:noProof/>
          <w:vertAlign w:val="superscript"/>
        </w:rPr>
        <w:t>6</w:t>
      </w:r>
      <w:r w:rsidR="005F77FE">
        <w:fldChar w:fldCharType="end"/>
      </w:r>
    </w:p>
    <w:p w14:paraId="403D729B" w14:textId="77777777" w:rsidR="00CA49D5" w:rsidRDefault="00CA49D5" w:rsidP="005B0BA6">
      <w:pPr>
        <w:pStyle w:val="BodyText"/>
        <w:spacing w:line="240" w:lineRule="auto"/>
      </w:pPr>
      <w:r>
        <w:t xml:space="preserve">1 = Indigenous – (Aboriginal but not Torres Strait Islander origin) </w:t>
      </w:r>
    </w:p>
    <w:p w14:paraId="10626FB1" w14:textId="77777777" w:rsidR="00CA49D5" w:rsidRDefault="00CA49D5" w:rsidP="005B0BA6">
      <w:pPr>
        <w:pStyle w:val="BodyText"/>
        <w:spacing w:line="240" w:lineRule="auto"/>
      </w:pPr>
      <w:r>
        <w:t xml:space="preserve">2 = Indigenous – (Torres Strait Islander but not Aboriginal origin) </w:t>
      </w:r>
    </w:p>
    <w:p w14:paraId="2B638270" w14:textId="77777777" w:rsidR="00CA49D5" w:rsidRDefault="00CA49D5" w:rsidP="005B0BA6">
      <w:pPr>
        <w:pStyle w:val="BodyText"/>
        <w:spacing w:line="240" w:lineRule="auto"/>
      </w:pPr>
      <w:r>
        <w:t xml:space="preserve">3 = Indigenous – (Aboriginal and Torres Strait Islander origin) </w:t>
      </w:r>
    </w:p>
    <w:p w14:paraId="238FD1D0" w14:textId="77777777" w:rsidR="00CA49D5" w:rsidRDefault="00CA49D5" w:rsidP="005B0BA6">
      <w:pPr>
        <w:pStyle w:val="BodyText"/>
        <w:spacing w:line="240" w:lineRule="auto"/>
      </w:pPr>
      <w:r>
        <w:t xml:space="preserve">4 = Not Indigenous – (not Aboriginal or Torres Strait Islander origin) </w:t>
      </w:r>
    </w:p>
    <w:p w14:paraId="5F70EB35" w14:textId="77777777" w:rsidR="00CA49D5" w:rsidRDefault="00CA49D5" w:rsidP="005B0BA6">
      <w:pPr>
        <w:pStyle w:val="BodyText"/>
        <w:spacing w:line="240" w:lineRule="auto"/>
      </w:pPr>
      <w:r>
        <w:t>9 = Not stated</w:t>
      </w:r>
    </w:p>
    <w:p w14:paraId="46F79962" w14:textId="093DB012" w:rsidR="007D6EE5" w:rsidRPr="000E02DC" w:rsidRDefault="0083748D" w:rsidP="000E02DC">
      <w:pPr>
        <w:pStyle w:val="BodyText"/>
      </w:pPr>
      <w:r w:rsidRPr="0083748D">
        <w:t xml:space="preserve">As this </w:t>
      </w:r>
      <w:r>
        <w:t>assessment</w:t>
      </w:r>
      <w:r w:rsidRPr="0083748D">
        <w:t xml:space="preserve"> of completeness relates to the ability </w:t>
      </w:r>
      <w:r w:rsidR="00D034B7">
        <w:t xml:space="preserve">of the data </w:t>
      </w:r>
      <w:r w:rsidRPr="0083748D">
        <w:t xml:space="preserve">to describe </w:t>
      </w:r>
      <w:r w:rsidR="0041507A">
        <w:t>the</w:t>
      </w:r>
      <w:r w:rsidRPr="0083748D">
        <w:t xml:space="preserve"> characteristics of notified cases, ‘Unknown’ or ‘Not stated’ responses were </w:t>
      </w:r>
      <w:r w:rsidR="00CE00FE">
        <w:t>considered incomplete</w:t>
      </w:r>
      <w:r w:rsidRPr="0083748D">
        <w:t>.</w:t>
      </w:r>
    </w:p>
    <w:p w14:paraId="16A31729" w14:textId="5A15A733" w:rsidR="00A715E6" w:rsidRPr="007F1986" w:rsidRDefault="0019761A" w:rsidP="0083748D">
      <w:pPr>
        <w:pStyle w:val="BodyText"/>
        <w:spacing w:line="240" w:lineRule="auto"/>
      </w:pPr>
      <w:r w:rsidRPr="007F1986">
        <w:rPr>
          <w:b/>
          <w:bCs/>
        </w:rPr>
        <w:t>Table 1: Indigenous status</w:t>
      </w:r>
      <w:r w:rsidR="000820BB">
        <w:rPr>
          <w:b/>
          <w:bCs/>
        </w:rPr>
        <w:t xml:space="preserve"> </w:t>
      </w:r>
      <w:r w:rsidR="00A13A99">
        <w:rPr>
          <w:b/>
          <w:bCs/>
        </w:rPr>
        <w:t xml:space="preserve">percentage of </w:t>
      </w:r>
      <w:r w:rsidR="000820BB">
        <w:rPr>
          <w:b/>
          <w:bCs/>
        </w:rPr>
        <w:t>data completeness</w:t>
      </w:r>
      <w:r w:rsidRPr="007F1986">
        <w:rPr>
          <w:b/>
          <w:bCs/>
        </w:rPr>
        <w:t xml:space="preserve"> </w:t>
      </w:r>
      <w:r w:rsidR="00EE1250" w:rsidRPr="007F1986">
        <w:rPr>
          <w:b/>
          <w:bCs/>
        </w:rPr>
        <w:t xml:space="preserve">in </w:t>
      </w:r>
      <w:r w:rsidR="00E64B92">
        <w:rPr>
          <w:b/>
          <w:bCs/>
        </w:rPr>
        <w:t xml:space="preserve">laboratory-confirmed </w:t>
      </w:r>
      <w:r w:rsidR="00EE1250" w:rsidRPr="007F1986">
        <w:rPr>
          <w:b/>
          <w:bCs/>
        </w:rPr>
        <w:t>notified</w:t>
      </w:r>
      <w:r w:rsidRPr="007F1986">
        <w:rPr>
          <w:b/>
          <w:bCs/>
        </w:rPr>
        <w:t xml:space="preserve"> cases by diagnosis date, Australia, </w:t>
      </w:r>
      <w:r w:rsidR="007F1986" w:rsidRPr="007F1986">
        <w:rPr>
          <w:b/>
          <w:bCs/>
        </w:rPr>
        <w:t xml:space="preserve">1 January </w:t>
      </w:r>
      <w:r w:rsidRPr="007F1986">
        <w:rPr>
          <w:b/>
          <w:bCs/>
        </w:rPr>
        <w:t xml:space="preserve">2022 to </w:t>
      </w:r>
      <w:r w:rsidR="007F1986" w:rsidRPr="007F1986">
        <w:rPr>
          <w:b/>
          <w:bCs/>
        </w:rPr>
        <w:t xml:space="preserve">31 December </w:t>
      </w:r>
      <w:r w:rsidRPr="007F1986">
        <w:rPr>
          <w:b/>
          <w:bCs/>
        </w:rPr>
        <w:t>2024</w:t>
      </w:r>
    </w:p>
    <w:tbl>
      <w:tblPr>
        <w:tblW w:w="5000" w:type="pct"/>
        <w:jc w:val="center"/>
        <w:tblLook w:val="0420" w:firstRow="1" w:lastRow="0" w:firstColumn="0" w:lastColumn="0" w:noHBand="0" w:noVBand="1"/>
        <w:tblDescription w:val="A table summarising laboratory-confirmed notified cases of COVID-19, influenza and RSV and Indigenous status data completeness by year, for cases with a diagnosis date from 1 January 2022 to 31 December 2024. In 2022, there were 4,632,556 COVID-19 cases and the percentage of data completeness for Indigenous status was 84.9%. In 2023, there were 341,646 COVID-19 cases and the percentage of data completeness for Indigenous status was 66.0%. In 2024, 302,250 COVID-19 cases and the percentage of data completeness for Indigenous status was 58.2%. In 2022, there were 233,455 influenza cases and the percentage of data completeness for Indigenous status was 53.6%. In 2023, there were 289,154 influenza cases and the percentage of data completeness for Indigenous status was 56.3%. In 2024, 365,589 influenza cases and the percentage of data completeness for Indigenous status was 52.3%. In 2022, there were 95,960 RSV cases and the percentage of data completeness for Indigenous status was 37.9%. In 2023, there were 128,123 RSV cases and the percentage of data completeness for Indigenous status was 51.1%. In 2024, 175,918 RSV cases and the percentage of data completeness for Indigenous status was 47.8%."/>
      </w:tblPr>
      <w:tblGrid>
        <w:gridCol w:w="5148"/>
        <w:gridCol w:w="1700"/>
        <w:gridCol w:w="1452"/>
        <w:gridCol w:w="1452"/>
      </w:tblGrid>
      <w:tr w:rsidR="00583447" w:rsidRPr="00BA61E6" w14:paraId="16A3172E" w14:textId="77777777">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2A" w14:textId="53BEB97B" w:rsidR="00A715E6" w:rsidRPr="00BA61E6" w:rsidRDefault="00A715E6"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2B" w14:textId="77777777" w:rsidR="00A715E6" w:rsidRPr="00BA61E6" w:rsidRDefault="0019761A"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BA61E6">
              <w:rPr>
                <w:rFonts w:eastAsia="Arial" w:cs="Arial"/>
                <w:b/>
                <w:color w:val="033636"/>
                <w:sz w:val="16"/>
                <w:szCs w:val="16"/>
              </w:rPr>
              <w:t>2022</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2C" w14:textId="77777777" w:rsidR="00A715E6" w:rsidRPr="00BA61E6" w:rsidRDefault="0019761A"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BA61E6">
              <w:rPr>
                <w:rFonts w:eastAsia="Arial" w:cs="Arial"/>
                <w:b/>
                <w:color w:val="033636"/>
                <w:sz w:val="16"/>
                <w:szCs w:val="16"/>
              </w:rPr>
              <w:t>2023</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2D" w14:textId="77777777" w:rsidR="00A715E6" w:rsidRPr="00BA61E6" w:rsidRDefault="0019761A"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BA61E6">
              <w:rPr>
                <w:rFonts w:eastAsia="Arial" w:cs="Arial"/>
                <w:b/>
                <w:color w:val="033636"/>
                <w:sz w:val="16"/>
                <w:szCs w:val="16"/>
              </w:rPr>
              <w:t>2024</w:t>
            </w:r>
          </w:p>
        </w:tc>
      </w:tr>
      <w:tr w:rsidR="00583447" w:rsidRPr="0071772C" w14:paraId="16A31733" w14:textId="77777777" w:rsidTr="0071772C">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6A3172F" w14:textId="6E1FF752" w:rsidR="00A715E6" w:rsidRPr="0071772C" w:rsidRDefault="00ED597B"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bCs/>
                <w:color w:val="033636"/>
                <w:sz w:val="16"/>
                <w:szCs w:val="16"/>
              </w:rPr>
            </w:pPr>
            <w:r w:rsidRPr="0071772C">
              <w:rPr>
                <w:rFonts w:eastAsia="Arial" w:cs="Arial"/>
                <w:b/>
                <w:bCs/>
                <w:color w:val="033636"/>
                <w:sz w:val="16"/>
                <w:szCs w:val="16"/>
              </w:rPr>
              <w:t>COVID</w:t>
            </w:r>
            <w:r w:rsidR="0071772C" w:rsidRPr="0071772C">
              <w:rPr>
                <w:rFonts w:eastAsia="Arial" w:cs="Arial"/>
                <w:b/>
                <w:bCs/>
                <w:color w:val="033636"/>
                <w:sz w:val="16"/>
                <w:szCs w:val="16"/>
              </w:rPr>
              <w:t>-19</w:t>
            </w: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6A31730" w14:textId="315E9F1B" w:rsidR="00A715E6" w:rsidRPr="0071772C" w:rsidRDefault="00A715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6A31731" w14:textId="334D23AE" w:rsidR="00A715E6" w:rsidRPr="0071772C" w:rsidRDefault="00A715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6A31732" w14:textId="3847BDE7" w:rsidR="00A715E6" w:rsidRPr="0071772C" w:rsidRDefault="00A715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r>
      <w:tr w:rsidR="00481EED" w:rsidRPr="00BA61E6" w14:paraId="4CE55144"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1792EDD" w14:textId="0DF1FEC9" w:rsidR="00BA61E6"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Total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07BF82" w14:textId="1D29BEE1" w:rsidR="00BA61E6" w:rsidRPr="00BA61E6" w:rsidRDefault="005E0E61"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E0E61">
              <w:rPr>
                <w:rFonts w:eastAsia="Arial" w:cs="Arial"/>
                <w:color w:val="033636"/>
                <w:sz w:val="16"/>
                <w:szCs w:val="16"/>
              </w:rPr>
              <w:t>4,632,5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14AB54C" w14:textId="2C928C13" w:rsidR="00BA61E6" w:rsidRPr="00BA61E6" w:rsidRDefault="00031C04"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031C04">
              <w:rPr>
                <w:rFonts w:eastAsia="Arial" w:cs="Arial"/>
                <w:color w:val="033636"/>
                <w:sz w:val="16"/>
                <w:szCs w:val="16"/>
              </w:rPr>
              <w:t>341,6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A19DAA1" w14:textId="28604B56" w:rsidR="00BA61E6" w:rsidRPr="00BA61E6" w:rsidRDefault="00481EED"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481EED">
              <w:rPr>
                <w:rFonts w:eastAsia="Arial" w:cs="Arial"/>
                <w:color w:val="033636"/>
                <w:sz w:val="16"/>
                <w:szCs w:val="16"/>
              </w:rPr>
              <w:t>302,250</w:t>
            </w:r>
          </w:p>
        </w:tc>
      </w:tr>
      <w:tr w:rsidR="00583447" w:rsidRPr="00BA61E6" w14:paraId="1056E7E6"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BC9394C" w14:textId="32E2C89E" w:rsidR="0071772C"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Unknown or incomplete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1A7D920" w14:textId="0BBC398E" w:rsidR="0071772C" w:rsidRPr="00BA61E6" w:rsidRDefault="00E64B92"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E64B92">
              <w:rPr>
                <w:rFonts w:eastAsia="Arial" w:cs="Arial"/>
                <w:color w:val="033636"/>
                <w:sz w:val="16"/>
                <w:szCs w:val="16"/>
              </w:rPr>
              <w:t>700</w:t>
            </w:r>
            <w:r>
              <w:rPr>
                <w:rFonts w:eastAsia="Arial" w:cs="Arial"/>
                <w:color w:val="033636"/>
                <w:sz w:val="16"/>
                <w:szCs w:val="16"/>
              </w:rPr>
              <w:t>,</w:t>
            </w:r>
            <w:r w:rsidRPr="00E64B92">
              <w:rPr>
                <w:rFonts w:eastAsia="Arial" w:cs="Arial"/>
                <w:color w:val="033636"/>
                <w:sz w:val="16"/>
                <w:szCs w:val="16"/>
              </w:rPr>
              <w:t>87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417A29" w14:textId="2689DCCF" w:rsidR="0071772C" w:rsidRPr="00BA61E6" w:rsidRDefault="00814E9D"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14E9D">
              <w:rPr>
                <w:rFonts w:eastAsia="Arial" w:cs="Arial"/>
                <w:color w:val="033636"/>
                <w:sz w:val="16"/>
                <w:szCs w:val="16"/>
              </w:rPr>
              <w:t>116</w:t>
            </w:r>
            <w:r>
              <w:rPr>
                <w:rFonts w:eastAsia="Arial" w:cs="Arial"/>
                <w:color w:val="033636"/>
                <w:sz w:val="16"/>
                <w:szCs w:val="16"/>
              </w:rPr>
              <w:t>,</w:t>
            </w:r>
            <w:r w:rsidRPr="00814E9D">
              <w:rPr>
                <w:rFonts w:eastAsia="Arial" w:cs="Arial"/>
                <w:color w:val="033636"/>
                <w:sz w:val="16"/>
                <w:szCs w:val="16"/>
              </w:rPr>
              <w:t>31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F8796C" w14:textId="485B031F" w:rsidR="0071772C" w:rsidRPr="00BA61E6" w:rsidRDefault="00814E9D"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14E9D">
              <w:rPr>
                <w:rFonts w:eastAsia="Arial" w:cs="Arial"/>
                <w:color w:val="033636"/>
                <w:sz w:val="16"/>
                <w:szCs w:val="16"/>
              </w:rPr>
              <w:t>126</w:t>
            </w:r>
            <w:r>
              <w:rPr>
                <w:rFonts w:eastAsia="Arial" w:cs="Arial"/>
                <w:color w:val="033636"/>
                <w:sz w:val="16"/>
                <w:szCs w:val="16"/>
              </w:rPr>
              <w:t>,</w:t>
            </w:r>
            <w:r w:rsidRPr="00814E9D">
              <w:rPr>
                <w:rFonts w:eastAsia="Arial" w:cs="Arial"/>
                <w:color w:val="033636"/>
                <w:sz w:val="16"/>
                <w:szCs w:val="16"/>
              </w:rPr>
              <w:t>202</w:t>
            </w:r>
          </w:p>
        </w:tc>
      </w:tr>
      <w:tr w:rsidR="00583447" w:rsidRPr="00BA61E6" w14:paraId="468D5D79"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F19127C" w14:textId="32C100B2" w:rsidR="00BA61E6"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Percent complet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FE70F98" w14:textId="77777777" w:rsidR="00BA61E6" w:rsidRPr="00BD5738" w:rsidRDefault="00BA61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BD5738">
              <w:rPr>
                <w:rFonts w:eastAsia="Arial" w:cs="Arial"/>
                <w:color w:val="033636"/>
                <w:sz w:val="16"/>
                <w:szCs w:val="16"/>
              </w:rPr>
              <w:t>8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E4DE6F4" w14:textId="77777777" w:rsidR="00BA61E6" w:rsidRPr="00BD5738" w:rsidRDefault="00BA61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BD5738">
              <w:rPr>
                <w:rFonts w:eastAsia="Arial" w:cs="Arial"/>
                <w:color w:val="033636"/>
                <w:sz w:val="16"/>
                <w:szCs w:val="16"/>
              </w:rPr>
              <w:t>6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DA1E2F9" w14:textId="37C39CF6" w:rsidR="00BA61E6" w:rsidRPr="00BD5738" w:rsidRDefault="00BA61E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BD5738">
              <w:rPr>
                <w:rFonts w:eastAsia="Arial" w:cs="Arial"/>
                <w:color w:val="033636"/>
                <w:sz w:val="16"/>
                <w:szCs w:val="16"/>
              </w:rPr>
              <w:t>5</w:t>
            </w:r>
            <w:r w:rsidR="004C373F" w:rsidRPr="00BD5738">
              <w:rPr>
                <w:rFonts w:eastAsia="Arial" w:cs="Arial"/>
                <w:color w:val="033636"/>
                <w:sz w:val="16"/>
                <w:szCs w:val="16"/>
              </w:rPr>
              <w:t>8</w:t>
            </w:r>
            <w:r w:rsidRPr="00BD5738">
              <w:rPr>
                <w:rFonts w:eastAsia="Arial" w:cs="Arial"/>
                <w:color w:val="033636"/>
                <w:sz w:val="16"/>
                <w:szCs w:val="16"/>
              </w:rPr>
              <w:t>.</w:t>
            </w:r>
            <w:r w:rsidR="00BD5738" w:rsidRPr="00BD5738">
              <w:rPr>
                <w:rFonts w:eastAsia="Arial" w:cs="Arial"/>
                <w:color w:val="033636"/>
                <w:sz w:val="16"/>
                <w:szCs w:val="16"/>
              </w:rPr>
              <w:t>2</w:t>
            </w:r>
            <w:r w:rsidRPr="00BD5738">
              <w:rPr>
                <w:rFonts w:eastAsia="Arial" w:cs="Arial"/>
                <w:color w:val="033636"/>
                <w:sz w:val="16"/>
                <w:szCs w:val="16"/>
              </w:rPr>
              <w:t>%</w:t>
            </w:r>
          </w:p>
        </w:tc>
      </w:tr>
      <w:tr w:rsidR="00583447" w:rsidRPr="0071772C" w14:paraId="36DD60E7"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0C5EBA4C" w14:textId="6160B752"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bCs/>
                <w:color w:val="033636"/>
                <w:sz w:val="16"/>
                <w:szCs w:val="16"/>
              </w:rPr>
            </w:pPr>
            <w:r>
              <w:rPr>
                <w:rFonts w:eastAsia="Arial" w:cs="Arial"/>
                <w:b/>
                <w:bCs/>
                <w:color w:val="033636"/>
                <w:sz w:val="16"/>
                <w:szCs w:val="16"/>
              </w:rPr>
              <w:t>Influenza</w:t>
            </w: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291DB1DA"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733CD388"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7F8BF25A"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r>
      <w:tr w:rsidR="00481EED" w:rsidRPr="00BA61E6" w14:paraId="20E458C5"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33F6757" w14:textId="1244E42D"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Total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26C67EC" w14:textId="208137A2" w:rsidR="00583447" w:rsidRPr="00BA61E6" w:rsidRDefault="00017E32"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017E32">
              <w:rPr>
                <w:rFonts w:eastAsia="Arial" w:cs="Arial"/>
                <w:color w:val="033636"/>
                <w:sz w:val="16"/>
                <w:szCs w:val="16"/>
              </w:rPr>
              <w:t>233,45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3DB911D" w14:textId="4CEE035F" w:rsidR="00583447" w:rsidRPr="00BA61E6" w:rsidRDefault="00621033"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621033">
              <w:rPr>
                <w:rFonts w:eastAsia="Arial" w:cs="Arial"/>
                <w:color w:val="033636"/>
                <w:sz w:val="16"/>
                <w:szCs w:val="16"/>
              </w:rPr>
              <w:t>289,1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95AF135" w14:textId="0BC0E9A7" w:rsidR="00583447" w:rsidRPr="00BA61E6" w:rsidRDefault="00D24995"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D24995">
              <w:rPr>
                <w:rFonts w:eastAsia="Arial" w:cs="Arial"/>
                <w:color w:val="033636"/>
                <w:sz w:val="16"/>
                <w:szCs w:val="16"/>
              </w:rPr>
              <w:t>365,589</w:t>
            </w:r>
          </w:p>
        </w:tc>
      </w:tr>
      <w:tr w:rsidR="00481EED" w:rsidRPr="00BA61E6" w14:paraId="71743C7D"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1736D9" w14:textId="77F2581A"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Unknown or incomplete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F9FF15B" w14:textId="1720BDA4" w:rsidR="00583447" w:rsidRPr="00BA61E6" w:rsidRDefault="0094116A"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94116A">
              <w:rPr>
                <w:rFonts w:eastAsia="Arial" w:cs="Arial"/>
                <w:color w:val="033636"/>
                <w:sz w:val="16"/>
                <w:szCs w:val="16"/>
              </w:rPr>
              <w:t>108</w:t>
            </w:r>
            <w:r>
              <w:rPr>
                <w:rFonts w:eastAsia="Arial" w:cs="Arial"/>
                <w:color w:val="033636"/>
                <w:sz w:val="16"/>
                <w:szCs w:val="16"/>
              </w:rPr>
              <w:t>,</w:t>
            </w:r>
            <w:r w:rsidRPr="0094116A">
              <w:rPr>
                <w:rFonts w:eastAsia="Arial" w:cs="Arial"/>
                <w:color w:val="033636"/>
                <w:sz w:val="16"/>
                <w:szCs w:val="16"/>
              </w:rPr>
              <w:t>21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5FB17AE" w14:textId="5405F752" w:rsidR="00583447" w:rsidRPr="00BA61E6" w:rsidRDefault="006F4B85"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6F4B85">
              <w:rPr>
                <w:rFonts w:eastAsia="Arial" w:cs="Arial"/>
                <w:color w:val="033636"/>
                <w:sz w:val="16"/>
                <w:szCs w:val="16"/>
              </w:rPr>
              <w:t>126</w:t>
            </w:r>
            <w:r>
              <w:rPr>
                <w:rFonts w:eastAsia="Arial" w:cs="Arial"/>
                <w:color w:val="033636"/>
                <w:sz w:val="16"/>
                <w:szCs w:val="16"/>
              </w:rPr>
              <w:t>,</w:t>
            </w:r>
            <w:r w:rsidRPr="006F4B85">
              <w:rPr>
                <w:rFonts w:eastAsia="Arial" w:cs="Arial"/>
                <w:color w:val="033636"/>
                <w:sz w:val="16"/>
                <w:szCs w:val="16"/>
              </w:rPr>
              <w:t>3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CC8766E" w14:textId="2DC5F5BA" w:rsidR="00583447" w:rsidRPr="00BA61E6" w:rsidRDefault="006F4B85"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6F4B85">
              <w:rPr>
                <w:rFonts w:eastAsia="Arial" w:cs="Arial"/>
                <w:color w:val="033636"/>
                <w:sz w:val="16"/>
                <w:szCs w:val="16"/>
              </w:rPr>
              <w:t>174</w:t>
            </w:r>
            <w:r>
              <w:rPr>
                <w:rFonts w:eastAsia="Arial" w:cs="Arial"/>
                <w:color w:val="033636"/>
                <w:sz w:val="16"/>
                <w:szCs w:val="16"/>
              </w:rPr>
              <w:t>,</w:t>
            </w:r>
            <w:r w:rsidRPr="006F4B85">
              <w:rPr>
                <w:rFonts w:eastAsia="Arial" w:cs="Arial"/>
                <w:color w:val="033636"/>
                <w:sz w:val="16"/>
                <w:szCs w:val="16"/>
              </w:rPr>
              <w:t>215</w:t>
            </w:r>
          </w:p>
        </w:tc>
      </w:tr>
      <w:tr w:rsidR="00583447" w:rsidRPr="00BA61E6" w14:paraId="16A3173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4" w14:textId="33241404"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Percent complet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5" w14:textId="77777777" w:rsidR="00583447" w:rsidRPr="0073624A"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73624A">
              <w:rPr>
                <w:rFonts w:eastAsia="Arial" w:cs="Arial"/>
                <w:color w:val="033636"/>
                <w:sz w:val="16"/>
                <w:szCs w:val="16"/>
              </w:rPr>
              <w:t>5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6" w14:textId="77777777" w:rsidR="00583447" w:rsidRPr="0073624A"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73624A">
              <w:rPr>
                <w:rFonts w:eastAsia="Arial" w:cs="Arial"/>
                <w:color w:val="033636"/>
                <w:sz w:val="16"/>
                <w:szCs w:val="16"/>
              </w:rPr>
              <w:t>5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7" w14:textId="77777777" w:rsidR="00583447" w:rsidRPr="0094116A"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highlight w:val="yellow"/>
              </w:rPr>
            </w:pPr>
            <w:r w:rsidRPr="00820D66">
              <w:rPr>
                <w:rFonts w:eastAsia="Arial" w:cs="Arial"/>
                <w:color w:val="033636"/>
                <w:sz w:val="16"/>
                <w:szCs w:val="16"/>
              </w:rPr>
              <w:t>52.3%</w:t>
            </w:r>
          </w:p>
        </w:tc>
      </w:tr>
      <w:tr w:rsidR="00583447" w:rsidRPr="0071772C" w14:paraId="048860EC"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4AB84B5C" w14:textId="0048DE3B"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bCs/>
                <w:color w:val="033636"/>
                <w:sz w:val="16"/>
                <w:szCs w:val="16"/>
              </w:rPr>
            </w:pPr>
            <w:r>
              <w:rPr>
                <w:rFonts w:eastAsia="Arial" w:cs="Arial"/>
                <w:b/>
                <w:bCs/>
                <w:color w:val="033636"/>
                <w:sz w:val="16"/>
                <w:szCs w:val="16"/>
              </w:rPr>
              <w:t>RSV</w:t>
            </w: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B2FDD18"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16419EF0"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hemeFill="background1"/>
            <w:tcMar>
              <w:top w:w="0" w:type="dxa"/>
              <w:left w:w="0" w:type="dxa"/>
              <w:bottom w:w="0" w:type="dxa"/>
              <w:right w:w="0" w:type="dxa"/>
            </w:tcMar>
            <w:vAlign w:val="center"/>
          </w:tcPr>
          <w:p w14:paraId="6E7B2005" w14:textId="77777777" w:rsidR="0071772C" w:rsidRPr="0071772C" w:rsidRDefault="0071772C"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bCs/>
                <w:color w:val="033636"/>
                <w:sz w:val="16"/>
                <w:szCs w:val="16"/>
              </w:rPr>
            </w:pPr>
          </w:p>
        </w:tc>
      </w:tr>
      <w:tr w:rsidR="00481EED" w:rsidRPr="00BA61E6" w14:paraId="5D5B3884"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8327926" w14:textId="5C7CEC6A"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Total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35E57E2" w14:textId="71F5BA2D" w:rsidR="00583447" w:rsidRPr="00BA61E6" w:rsidRDefault="00FE4A8F"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FE4A8F">
              <w:rPr>
                <w:rFonts w:eastAsia="Arial" w:cs="Arial"/>
                <w:color w:val="033636"/>
                <w:sz w:val="16"/>
                <w:szCs w:val="16"/>
              </w:rPr>
              <w:t>95,9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5E51F8" w14:textId="0A7ACE34" w:rsidR="00583447" w:rsidRPr="00BA61E6" w:rsidRDefault="001D4785"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1D4785">
              <w:rPr>
                <w:rFonts w:eastAsia="Arial" w:cs="Arial"/>
                <w:color w:val="033636"/>
                <w:sz w:val="16"/>
                <w:szCs w:val="16"/>
              </w:rPr>
              <w:t>128,12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E7B5AE6" w14:textId="25009A93" w:rsidR="00583447" w:rsidRPr="00BA61E6" w:rsidRDefault="0079519D"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79519D">
              <w:rPr>
                <w:rFonts w:eastAsia="Arial" w:cs="Arial"/>
                <w:color w:val="033636"/>
                <w:sz w:val="16"/>
                <w:szCs w:val="16"/>
              </w:rPr>
              <w:t>175,918</w:t>
            </w:r>
          </w:p>
        </w:tc>
      </w:tr>
      <w:tr w:rsidR="00481EED" w:rsidRPr="00BA61E6" w14:paraId="3DD748FC"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1E85129" w14:textId="3F868B9B"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Unknown or incomplete notification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87E8463" w14:textId="56307902" w:rsidR="00583447" w:rsidRPr="00BA61E6" w:rsidRDefault="00AC68C6"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AC68C6">
              <w:rPr>
                <w:rFonts w:eastAsia="Arial" w:cs="Arial"/>
                <w:color w:val="033636"/>
                <w:sz w:val="16"/>
                <w:szCs w:val="16"/>
              </w:rPr>
              <w:t>59</w:t>
            </w:r>
            <w:r>
              <w:rPr>
                <w:rFonts w:eastAsia="Arial" w:cs="Arial"/>
                <w:color w:val="033636"/>
                <w:sz w:val="16"/>
                <w:szCs w:val="16"/>
              </w:rPr>
              <w:t>,</w:t>
            </w:r>
            <w:r w:rsidRPr="00AC68C6">
              <w:rPr>
                <w:rFonts w:eastAsia="Arial" w:cs="Arial"/>
                <w:color w:val="033636"/>
                <w:sz w:val="16"/>
                <w:szCs w:val="16"/>
              </w:rPr>
              <w:t>6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8A9926C" w14:textId="02029744" w:rsidR="00583447" w:rsidRPr="00BA61E6" w:rsidRDefault="005A4E81"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A4E81">
              <w:rPr>
                <w:rFonts w:eastAsia="Arial" w:cs="Arial"/>
                <w:color w:val="033636"/>
                <w:sz w:val="16"/>
                <w:szCs w:val="16"/>
              </w:rPr>
              <w:t>62</w:t>
            </w:r>
            <w:r>
              <w:rPr>
                <w:rFonts w:eastAsia="Arial" w:cs="Arial"/>
                <w:color w:val="033636"/>
                <w:sz w:val="16"/>
                <w:szCs w:val="16"/>
              </w:rPr>
              <w:t>,</w:t>
            </w:r>
            <w:r w:rsidRPr="005A4E81">
              <w:rPr>
                <w:rFonts w:eastAsia="Arial" w:cs="Arial"/>
                <w:color w:val="033636"/>
                <w:sz w:val="16"/>
                <w:szCs w:val="16"/>
              </w:rPr>
              <w:t>71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C630583" w14:textId="1106526F" w:rsidR="00583447" w:rsidRPr="00BA61E6" w:rsidRDefault="00E06E3F"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E06E3F">
              <w:rPr>
                <w:rFonts w:eastAsia="Arial" w:cs="Arial"/>
                <w:color w:val="033636"/>
                <w:sz w:val="16"/>
                <w:szCs w:val="16"/>
              </w:rPr>
              <w:t>91</w:t>
            </w:r>
            <w:r>
              <w:rPr>
                <w:rFonts w:eastAsia="Arial" w:cs="Arial"/>
                <w:color w:val="033636"/>
                <w:sz w:val="16"/>
                <w:szCs w:val="16"/>
              </w:rPr>
              <w:t>,</w:t>
            </w:r>
            <w:r w:rsidRPr="00E06E3F">
              <w:rPr>
                <w:rFonts w:eastAsia="Arial" w:cs="Arial"/>
                <w:color w:val="033636"/>
                <w:sz w:val="16"/>
                <w:szCs w:val="16"/>
              </w:rPr>
              <w:t>783</w:t>
            </w:r>
          </w:p>
        </w:tc>
      </w:tr>
      <w:tr w:rsidR="00583447" w:rsidRPr="00BA61E6" w14:paraId="16A3173D"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9" w14:textId="395A0DA7" w:rsidR="00583447" w:rsidRPr="00BA61E6"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Pr>
                <w:rFonts w:eastAsia="Arial" w:cs="Arial"/>
                <w:color w:val="033636"/>
                <w:sz w:val="16"/>
                <w:szCs w:val="16"/>
              </w:rPr>
              <w:t>Percent complet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A" w14:textId="77777777" w:rsidR="00583447" w:rsidRPr="005F1A6C"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F1A6C">
              <w:rPr>
                <w:rFonts w:eastAsia="Arial" w:cs="Arial"/>
                <w:color w:val="033636"/>
                <w:sz w:val="16"/>
                <w:szCs w:val="16"/>
              </w:rPr>
              <w:t>37.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B" w14:textId="77777777" w:rsidR="00583447" w:rsidRPr="005F1A6C"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F1A6C">
              <w:rPr>
                <w:rFonts w:eastAsia="Arial" w:cs="Arial"/>
                <w:color w:val="033636"/>
                <w:sz w:val="16"/>
                <w:szCs w:val="16"/>
              </w:rPr>
              <w:t>51.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3C" w14:textId="77777777" w:rsidR="00583447" w:rsidRPr="005F1A6C" w:rsidRDefault="00583447" w:rsidP="0083748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F1A6C">
              <w:rPr>
                <w:rFonts w:eastAsia="Arial" w:cs="Arial"/>
                <w:color w:val="033636"/>
                <w:sz w:val="16"/>
                <w:szCs w:val="16"/>
              </w:rPr>
              <w:t>47.8%</w:t>
            </w:r>
          </w:p>
        </w:tc>
      </w:tr>
    </w:tbl>
    <w:p w14:paraId="122361AE" w14:textId="77777777" w:rsidR="000E02DC" w:rsidRDefault="006C11F1" w:rsidP="000E02DC">
      <w:pPr>
        <w:pStyle w:val="BodyText"/>
        <w:spacing w:line="240" w:lineRule="auto"/>
        <w:rPr>
          <w:sz w:val="14"/>
          <w:szCs w:val="18"/>
        </w:rPr>
      </w:pPr>
      <w:r w:rsidRPr="006C11F1">
        <w:rPr>
          <w:sz w:val="14"/>
          <w:szCs w:val="18"/>
        </w:rPr>
        <w:t>Source: National Notifiable Diseases Surveillance System (NNDSS), extracted 5 March 2025</w:t>
      </w:r>
    </w:p>
    <w:p w14:paraId="0D031662" w14:textId="33300173" w:rsidR="000E02DC" w:rsidRDefault="000E02DC">
      <w:pPr>
        <w:spacing w:before="0" w:after="0" w:line="240" w:lineRule="auto"/>
      </w:pPr>
      <w:r>
        <w:br w:type="page"/>
      </w:r>
    </w:p>
    <w:p w14:paraId="12AFC449" w14:textId="4FD3F9CF" w:rsidR="00043A76" w:rsidRPr="000E02DC" w:rsidRDefault="00043A76" w:rsidP="000E02DC">
      <w:pPr>
        <w:pStyle w:val="BodyText"/>
        <w:spacing w:line="240" w:lineRule="auto"/>
        <w:rPr>
          <w:sz w:val="14"/>
          <w:szCs w:val="18"/>
          <w:highlight w:val="yellow"/>
        </w:rPr>
      </w:pPr>
      <w:r>
        <w:lastRenderedPageBreak/>
        <w:t xml:space="preserve">In 2024, </w:t>
      </w:r>
      <w:r w:rsidRPr="0006513F">
        <w:t xml:space="preserve">Indigenous status </w:t>
      </w:r>
      <w:r>
        <w:t xml:space="preserve">was complete for 58% of COVID-19 cases, 52% of influenza cases and 48% of RSV cases (Table 1). Data completeness of Indigenous status ranged from 8%–99% for COVID-19, 0%–99% for influenza, and 0%–99% for RSV across jurisdictions. </w:t>
      </w:r>
      <w:r w:rsidRPr="007974D7">
        <w:t>Interpreting</w:t>
      </w:r>
      <w:r>
        <w:t xml:space="preserve"> notified case data by</w:t>
      </w:r>
      <w:r w:rsidRPr="007974D7">
        <w:t xml:space="preserve"> </w:t>
      </w:r>
      <w:r>
        <w:t xml:space="preserve">Indigenous status when notification data are so </w:t>
      </w:r>
      <w:r w:rsidRPr="007974D7">
        <w:t xml:space="preserve">incomplete risks making </w:t>
      </w:r>
      <w:r>
        <w:t>incorrect interpretations and conclusions about the health and wellbeing of Aboriginal and Torres Strait Islander people. In Australia, a</w:t>
      </w:r>
      <w:r w:rsidRPr="00ED464D">
        <w:t xml:space="preserve"> strength-based approach to health and wellbeing for Aboriginal and Torres Strait Islander peoples is the focus, and deficits which can have a negative impact on health outcomes, are not emphasised</w:t>
      </w:r>
      <w:r>
        <w:t>.</w:t>
      </w:r>
      <w:r>
        <w:fldChar w:fldCharType="begin"/>
      </w:r>
      <w:r>
        <w:instrText xml:space="preserve"> ADDIN EN.CITE &lt;EndNote&gt;&lt;Cite&gt;&lt;Author&gt;Australian Government Department of Health and Aged Care and interim Australian Centre for Disease Control&lt;/Author&gt;&lt;Year&gt;2024&lt;/Year&gt;&lt;RecNum&gt;2809&lt;/RecNum&gt;&lt;DisplayText&gt;&lt;style face="superscript"&gt;1,7&lt;/style&gt;&lt;/DisplayText&gt;&lt;record&gt;&lt;rec-number&gt;2809&lt;/rec-number&gt;&lt;foreign-keys&gt;&lt;key app="EN" db-id="ptaw2s0tmse5w0exvrh5d2vpdtxat2eaaazf" timestamp="1742516858"&gt;2809&lt;/key&gt;&lt;/foreign-keys&gt;&lt;ref-type name="Web Page"&gt;12&lt;/ref-type&gt;&lt;contributors&gt;&lt;authors&gt;&lt;author&gt;Australian Government Department of Health and Aged Care and 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Cite&gt;&lt;Author&gt;Fogarty&lt;/Author&gt;&lt;Year&gt;2018&lt;/Year&gt;&lt;RecNum&gt;2836&lt;/RecNum&gt;&lt;record&gt;&lt;rec-number&gt;2836&lt;/rec-number&gt;&lt;foreign-keys&gt;&lt;key app="EN" db-id="ptaw2s0tmse5w0exvrh5d2vpdtxat2eaaazf" timestamp="1742787873"&gt;2836&lt;/key&gt;&lt;/foreign-keys&gt;&lt;ref-type name="Web Page"&gt;12&lt;/ref-type&gt;&lt;contributors&gt;&lt;authors&gt;&lt;author&gt;Fogarty, W., Lovell, M., Langenberg, J. &amp;amp; Heron, M-J&lt;/author&gt;&lt;/authors&gt;&lt;/contributors&gt;&lt;titles&gt;&lt;title&gt;Deficit Discourse and Strengths-based Approaches: Changing the Narrative of Aboriginal and Torres Strait Islander Health and Wellbeing&lt;/title&gt;&lt;/titles&gt;&lt;dates&gt;&lt;year&gt;2018&lt;/year&gt;&lt;/dates&gt;&lt;pub-location&gt;Melbourne&lt;/pub-location&gt;&lt;publisher&gt;The Lowitja Institute&lt;/publisher&gt;&lt;work-type&gt;Internet&lt;/work-type&gt;&lt;urls&gt;&lt;related-urls&gt;&lt;url&gt;https://www.lowitja.org.au/resource/deficit-discourse-strengths-based/&lt;/url&gt;&lt;/related-urls&gt;&lt;/urls&gt;&lt;/record&gt;&lt;/Cite&gt;&lt;/EndNote&gt;</w:instrText>
      </w:r>
      <w:r>
        <w:fldChar w:fldCharType="separate"/>
      </w:r>
      <w:r w:rsidRPr="009300C6">
        <w:rPr>
          <w:noProof/>
          <w:vertAlign w:val="superscript"/>
        </w:rPr>
        <w:t>1,7</w:t>
      </w:r>
      <w:r>
        <w:fldChar w:fldCharType="end"/>
      </w:r>
      <w:r>
        <w:t xml:space="preserve"> Therefore, no analyses of notified cases by Indigenous status are presented in this annual report.</w:t>
      </w:r>
    </w:p>
    <w:p w14:paraId="11E6355B" w14:textId="77777777" w:rsidR="00A524FC" w:rsidRDefault="00A524FC" w:rsidP="00A524FC">
      <w:r w:rsidRPr="00AE41A7">
        <w:t xml:space="preserve">Changes in surveillance practices may have been introduced in some jurisdictions and not in </w:t>
      </w:r>
      <w:proofErr w:type="gramStart"/>
      <w:r w:rsidRPr="00AE41A7">
        <w:t>others, and</w:t>
      </w:r>
      <w:proofErr w:type="gramEnd"/>
      <w:r w:rsidRPr="00AE41A7">
        <w:t xml:space="preserve"> must be taken into consideration when comparing data between jurisdictions. These include </w:t>
      </w:r>
      <w:r w:rsidRPr="00132375">
        <w:t>changes in case definitions; changes in reporting practices; changes in testing practices and screening programs; the use of less invasive and more sensitive diagnostic tests; periodic awareness campaigns; and the use of other public health and social measures.</w:t>
      </w:r>
    </w:p>
    <w:p w14:paraId="173D83CB" w14:textId="0391A78E" w:rsidR="000D594B" w:rsidRPr="00AE41A7" w:rsidRDefault="000D594B" w:rsidP="000D594B">
      <w:r>
        <w:t>In addition, t</w:t>
      </w:r>
      <w:r w:rsidRPr="005E4AD3">
        <w:t>he COVID-19 pandemic had considerable impacts on circulating acute respiratory infections and acute respiratory illness surveillance systems. Some COVID-19 related public health and social measures likely resulted in a true decrease in acute respiratory illnesses across 2020 and 2021. As data from these years may reduce five-year averages and affect analyses of usual seasonal trends, 2020 and 2021 are excluded when comparing the current respiratory season to historical periods. Where referenced</w:t>
      </w:r>
      <w:r w:rsidR="018A1D77">
        <w:t xml:space="preserve"> in this report</w:t>
      </w:r>
      <w:r w:rsidRPr="005E4AD3">
        <w:t>, the five-year average refers to the average of data from the years 2017–2019 and 2022–2023.</w:t>
      </w:r>
    </w:p>
    <w:p w14:paraId="7F0B3DB3" w14:textId="23DB25F4" w:rsidR="00862BB3" w:rsidRPr="009B0866" w:rsidRDefault="00862BB3" w:rsidP="00862BB3">
      <w:pPr>
        <w:rPr>
          <w:b/>
          <w:bCs/>
        </w:rPr>
      </w:pPr>
      <w:r w:rsidRPr="009B0866">
        <w:rPr>
          <w:b/>
          <w:bCs/>
        </w:rPr>
        <w:t xml:space="preserve">Notes on </w:t>
      </w:r>
      <w:r>
        <w:rPr>
          <w:b/>
          <w:bCs/>
        </w:rPr>
        <w:t>case definitions</w:t>
      </w:r>
    </w:p>
    <w:p w14:paraId="567EBD13" w14:textId="015BF742" w:rsidR="0045090D" w:rsidRDefault="00243B2F">
      <w:r w:rsidRPr="00243B2F">
        <w:t xml:space="preserve">Each notifiable disease is governed by a national surveillance case definition for reporting to the NNDSS. These case definitions were agreed by CDNA and were used by all jurisdictions for the first time in 2005. In </w:t>
      </w:r>
      <w:r w:rsidR="002902E5">
        <w:t>2024</w:t>
      </w:r>
      <w:r w:rsidRPr="00243B2F">
        <w:t>, the</w:t>
      </w:r>
      <w:r w:rsidR="00594554">
        <w:t xml:space="preserve"> COVID-19 national surveillance case definition was updated</w:t>
      </w:r>
      <w:r w:rsidR="00B900A7">
        <w:t xml:space="preserve"> </w:t>
      </w:r>
      <w:r w:rsidR="008F5308">
        <w:t xml:space="preserve">on 1 July </w:t>
      </w:r>
      <w:r w:rsidR="00B900A7">
        <w:t xml:space="preserve">to remove the requirement to </w:t>
      </w:r>
      <w:r w:rsidR="00073909">
        <w:t>notify probable cases (those positive by rapid antigen test</w:t>
      </w:r>
      <w:r w:rsidR="00DD1348">
        <w:t xml:space="preserve"> [RAT]</w:t>
      </w:r>
      <w:r w:rsidR="00073909">
        <w:t>)</w:t>
      </w:r>
      <w:r w:rsidR="00594554">
        <w:t xml:space="preserve">. </w:t>
      </w:r>
      <w:r w:rsidR="00BA7DED" w:rsidRPr="00BA7DED">
        <w:t xml:space="preserve"> </w:t>
      </w:r>
    </w:p>
    <w:p w14:paraId="4D0B2561" w14:textId="5B3D7390" w:rsidR="00862BB3" w:rsidRDefault="00BA7DED">
      <w:r w:rsidRPr="00BA7DED">
        <w:t>In addition, seven jurisdictions</w:t>
      </w:r>
      <w:r w:rsidR="00DD1348">
        <w:t xml:space="preserve"> had ceased </w:t>
      </w:r>
      <w:r w:rsidR="00B10FAC">
        <w:t xml:space="preserve">collecting and </w:t>
      </w:r>
      <w:r w:rsidR="00DD1348">
        <w:t xml:space="preserve">notifying </w:t>
      </w:r>
      <w:r w:rsidRPr="00BA7DED">
        <w:t xml:space="preserve">self-reported RAT results </w:t>
      </w:r>
      <w:r w:rsidR="00B10FAC">
        <w:t xml:space="preserve">to the NNDSS </w:t>
      </w:r>
      <w:r w:rsidRPr="00BA7DED">
        <w:t>prior to the change in the surveillance case definition: Vic. ceased on 1 July 2023, Qld on 1 September 2023, NSW on 1 October 2023, WA on 9 October 2023, the NT on 21 October 2023, the ACT on 22 December 2023</w:t>
      </w:r>
      <w:r w:rsidR="002D1EDD">
        <w:t>,</w:t>
      </w:r>
      <w:r w:rsidRPr="00BA7DED">
        <w:t xml:space="preserve"> and Tas. on 12 April 2024.</w:t>
      </w:r>
      <w:r w:rsidR="00B10FAC">
        <w:t xml:space="preserve"> For these reasons, </w:t>
      </w:r>
      <w:r w:rsidR="009D71E5">
        <w:t>a</w:t>
      </w:r>
      <w:r w:rsidR="009D71E5" w:rsidRPr="009D71E5">
        <w:t>nalyses</w:t>
      </w:r>
      <w:r w:rsidR="00BC71B3">
        <w:t xml:space="preserve"> of notified cases of COVID-19</w:t>
      </w:r>
      <w:r w:rsidR="009D71E5" w:rsidRPr="009D71E5">
        <w:t xml:space="preserve"> in this report </w:t>
      </w:r>
      <w:r w:rsidR="00BC442C">
        <w:t>are</w:t>
      </w:r>
      <w:r w:rsidR="009D71E5" w:rsidRPr="009D71E5">
        <w:t xml:space="preserve"> based</w:t>
      </w:r>
      <w:r w:rsidR="009D71E5">
        <w:t xml:space="preserve"> on laboratory-confirmed COVID-19 cases notified to the NNDSS</w:t>
      </w:r>
      <w:r w:rsidR="001964CF">
        <w:t xml:space="preserve"> and do not include probable COVID-19 cases</w:t>
      </w:r>
      <w:r w:rsidR="009D71E5">
        <w:t xml:space="preserve">. </w:t>
      </w:r>
    </w:p>
    <w:p w14:paraId="53897340" w14:textId="497ECD06" w:rsidR="00B40CB2" w:rsidRDefault="00B40CB2" w:rsidP="000E02DC">
      <w:r w:rsidRPr="002902E5">
        <w:t>Further details on all Australian national notifiable diseases and cases definitions are available online</w:t>
      </w:r>
      <w:r w:rsidR="00430606">
        <w:t>.</w:t>
      </w:r>
      <w:r w:rsidR="00DB4867">
        <w:fldChar w:fldCharType="begin"/>
      </w:r>
      <w:r w:rsidR="009300C6">
        <w:instrText xml:space="preserve"> ADDIN EN.CITE &lt;EndNote&gt;&lt;Cite&gt;&lt;Author&gt;Australian Government Department of Health and Aged Care&lt;/Author&gt;&lt;Year&gt;2022&lt;/Year&gt;&lt;RecNum&gt;2814&lt;/RecNum&gt;&lt;DisplayText&gt;&lt;style face="superscript"&gt;8&lt;/style&gt;&lt;/DisplayText&gt;&lt;record&gt;&lt;rec-number&gt;2814&lt;/rec-number&gt;&lt;foreign-keys&gt;&lt;key app="EN" db-id="ptaw2s0tmse5w0exvrh5d2vpdtxat2eaaazf" timestamp="1742518422"&gt;2814&lt;/key&gt;&lt;/foreign-keys&gt;&lt;ref-type name="Web Page"&gt;12&lt;/ref-type&gt;&lt;contributors&gt;&lt;authors&gt;&lt;author&gt;Australian Government Department of Health and Aged Care,&lt;/author&gt;&lt;/authors&gt;&lt;/contributors&gt;&lt;titles&gt;&lt;title&gt;CDNA surveillance case definitions&lt;/title&gt;&lt;/titles&gt;&lt;dates&gt;&lt;year&gt;2022&lt;/year&gt;&lt;/dates&gt;&lt;pub-location&gt;Canberra&lt;/pub-location&gt;&lt;publisher&gt;Australian Government Department of Health and Aged Care&lt;/publisher&gt;&lt;work-type&gt;Internet&lt;/work-type&gt;&lt;urls&gt;&lt;related-urls&gt;&lt;url&gt;https://www.health.gov.au/resources/collections/cdna-surveillance-case-definitions&lt;/url&gt;&lt;/related-urls&gt;&lt;/urls&gt;&lt;/record&gt;&lt;/Cite&gt;&lt;/EndNote&gt;</w:instrText>
      </w:r>
      <w:r w:rsidR="00DB4867">
        <w:fldChar w:fldCharType="separate"/>
      </w:r>
      <w:r w:rsidR="009300C6" w:rsidRPr="009300C6">
        <w:rPr>
          <w:noProof/>
          <w:vertAlign w:val="superscript"/>
        </w:rPr>
        <w:t>8</w:t>
      </w:r>
      <w:r w:rsidR="00DB4867">
        <w:fldChar w:fldCharType="end"/>
      </w:r>
    </w:p>
    <w:p w14:paraId="6BE36572" w14:textId="573CC83E" w:rsidR="006815C0" w:rsidRDefault="00250035" w:rsidP="000E02DC">
      <w:pPr>
        <w:pStyle w:val="Heading2"/>
      </w:pPr>
      <w:bookmarkStart w:id="8" w:name="_Toc194074609"/>
      <w:r w:rsidRPr="00250035">
        <w:t>ABS Provisional Mortality Statistics</w:t>
      </w:r>
      <w:bookmarkEnd w:id="8"/>
    </w:p>
    <w:p w14:paraId="16ADABE1" w14:textId="0635014A" w:rsidR="001B26B7" w:rsidRDefault="00C87BC9" w:rsidP="001B26B7">
      <w:r>
        <w:t>Death</w:t>
      </w:r>
      <w:r w:rsidR="00553FF4">
        <w:t>s</w:t>
      </w:r>
      <w:r w:rsidR="00814EBA">
        <w:t xml:space="preserve"> </w:t>
      </w:r>
      <w:r w:rsidR="006B4DDE" w:rsidRPr="006B4DDE">
        <w:rPr>
          <w:i/>
          <w:iCs/>
        </w:rPr>
        <w:t>involving</w:t>
      </w:r>
      <w:r w:rsidR="006B4DDE" w:rsidRPr="006B4DDE">
        <w:t xml:space="preserve"> acute respiratory infections</w:t>
      </w:r>
      <w:r w:rsidR="00814EBA">
        <w:t xml:space="preserve"> in t</w:t>
      </w:r>
      <w:r w:rsidR="000238C6">
        <w:t xml:space="preserve">his annual report </w:t>
      </w:r>
      <w:r w:rsidR="00814EBA">
        <w:t>are</w:t>
      </w:r>
      <w:r w:rsidR="000238C6">
        <w:t xml:space="preserve"> based </w:t>
      </w:r>
      <w:r w:rsidR="00B51032">
        <w:t xml:space="preserve">on </w:t>
      </w:r>
      <w:r w:rsidR="000238C6">
        <w:t>data from</w:t>
      </w:r>
      <w:r w:rsidR="00814EBA">
        <w:t xml:space="preserve"> the </w:t>
      </w:r>
      <w:r w:rsidR="00553FF4" w:rsidRPr="00553FF4">
        <w:t>ABS Provisional Mortality Statistic</w:t>
      </w:r>
      <w:r w:rsidR="00553FF4">
        <w:t>s</w:t>
      </w:r>
      <w:r w:rsidR="00740A0E">
        <w:t xml:space="preserve"> released</w:t>
      </w:r>
      <w:r w:rsidR="000B167E">
        <w:t xml:space="preserve"> 28 February 2025</w:t>
      </w:r>
      <w:r w:rsidR="005D2CF5">
        <w:t xml:space="preserve"> unless otherwise stated</w:t>
      </w:r>
      <w:r w:rsidR="00281B77">
        <w:t>.</w:t>
      </w:r>
      <w:r w:rsidR="007B2AA7">
        <w:fldChar w:fldCharType="begin"/>
      </w:r>
      <w:r w:rsidR="009300C6">
        <w:instrText xml:space="preserve"> ADDIN EN.CITE &lt;EndNote&gt;&lt;Cite&gt;&lt;Author&gt;Australian Bureau of Statistics&lt;/Author&gt;&lt;Year&gt;2025&lt;/Year&gt;&lt;RecNum&gt;2832&lt;/RecNum&gt;&lt;DisplayText&gt;&lt;style face="superscript"&gt;9&lt;/style&gt;&lt;/DisplayText&gt;&lt;record&gt;&lt;rec-number&gt;2832&lt;/rec-number&gt;&lt;foreign-keys&gt;&lt;key app="EN" db-id="ptaw2s0tmse5w0exvrh5d2vpdtxat2eaaazf" timestamp="1742534597"&gt;2832&lt;/key&gt;&lt;/foreign-keys&gt;&lt;ref-type name="Web Page"&gt;12&lt;/ref-type&gt;&lt;contributors&gt;&lt;authors&gt;&lt;author&gt;Australian Bureau of Statistics,&lt;/author&gt;&lt;/authors&gt;&lt;/contributors&gt;&lt;titles&gt;&lt;title&gt;Deaths due to COVID-19, influenza and RSV in Australia - 2022 - January 2025; Acute respiratory disease mortality in Australia&lt;/title&gt;&lt;/titles&gt;&lt;dates&gt;&lt;year&gt;2025&lt;/year&gt;&lt;/dates&gt;&lt;pub-location&gt;Canberra&lt;/pub-location&gt;&lt;publisher&gt;Australian Bureau of Statistics&lt;/publisher&gt;&lt;work-type&gt;Internet&lt;/work-type&gt;&lt;urls&gt;&lt;related-urls&gt;&lt;url&gt;https://www.abs.gov.au/articles/deaths-due-covid-19-influenza-and-rsv-australia-2022-january-2025&lt;/url&gt;&lt;/related-urls&gt;&lt;/urls&gt;&lt;/record&gt;&lt;/Cite&gt;&lt;/EndNote&gt;</w:instrText>
      </w:r>
      <w:r w:rsidR="007B2AA7">
        <w:fldChar w:fldCharType="separate"/>
      </w:r>
      <w:r w:rsidR="009300C6" w:rsidRPr="009300C6">
        <w:rPr>
          <w:noProof/>
          <w:vertAlign w:val="superscript"/>
        </w:rPr>
        <w:t>9</w:t>
      </w:r>
      <w:r w:rsidR="007B2AA7">
        <w:fldChar w:fldCharType="end"/>
      </w:r>
    </w:p>
    <w:p w14:paraId="366C7B3E" w14:textId="6101772F" w:rsidR="006235C4" w:rsidRDefault="002D1D6B" w:rsidP="001B26B7">
      <w:r>
        <w:t>The Provisional Mortality Statistics are</w:t>
      </w:r>
      <w:r w:rsidRPr="00956D25">
        <w:t xml:space="preserve"> preliminary death counts by date of occurrence for Australia</w:t>
      </w:r>
      <w:r>
        <w:t>.</w:t>
      </w:r>
      <w:r w:rsidRPr="00955D63">
        <w:t xml:space="preserve"> </w:t>
      </w:r>
      <w:r w:rsidR="004F4AB0">
        <w:t>In Australia, t</w:t>
      </w:r>
      <w:r w:rsidR="001B26B7" w:rsidRPr="00955D63">
        <w:t xml:space="preserve">he registration of deaths is the responsibility of </w:t>
      </w:r>
      <w:r w:rsidR="00A24E27">
        <w:t xml:space="preserve">individual </w:t>
      </w:r>
      <w:r w:rsidR="001B26B7" w:rsidRPr="00955D63">
        <w:t xml:space="preserve">state and territory Registrars of Births, Deaths and Marriages. </w:t>
      </w:r>
      <w:r w:rsidR="003B7CE9" w:rsidRPr="003B7CE9">
        <w:t>It should be noted that legislative requirements for registering a death differ across jurisdictions and this can impact on the timeliness of registration and reporting.</w:t>
      </w:r>
      <w:r w:rsidR="003B7CE9">
        <w:t xml:space="preserve"> </w:t>
      </w:r>
      <w:r w:rsidR="00955D63" w:rsidRPr="00955D63">
        <w:t>When a death occurs, it is either certified by a doctor using a Medical Certificate of Cause of Death or referred to a coroner.</w:t>
      </w:r>
      <w:r w:rsidR="00E96FDF">
        <w:t xml:space="preserve"> </w:t>
      </w:r>
      <w:r w:rsidR="00E96FDF" w:rsidRPr="00E96FDF">
        <w:t xml:space="preserve">Other information about the </w:t>
      </w:r>
      <w:r w:rsidR="00E96FDF">
        <w:t>death</w:t>
      </w:r>
      <w:r w:rsidR="00E96FDF" w:rsidRPr="00E96FDF">
        <w:t xml:space="preserve"> is supplied via the Death Registration Form</w:t>
      </w:r>
      <w:r w:rsidR="00E96FDF">
        <w:t xml:space="preserve">. </w:t>
      </w:r>
      <w:r w:rsidR="007A6AF3" w:rsidRPr="007A6AF3">
        <w:t>Registrars require information from both sources to complete a death registration.</w:t>
      </w:r>
      <w:r w:rsidR="006A6867">
        <w:t xml:space="preserve"> </w:t>
      </w:r>
      <w:r w:rsidR="001B26B7" w:rsidRPr="007153E9">
        <w:t>Registrars then provide this information to the ABS for processing, coding and compilation into aggregate statistics. Registrars report all deaths that were registered in a month at the start of the following month.</w:t>
      </w:r>
      <w:r w:rsidR="00827615">
        <w:fldChar w:fldCharType="begin"/>
      </w:r>
      <w:r w:rsidR="009300C6">
        <w:instrText xml:space="preserve"> ADDIN EN.CITE &lt;EndNote&gt;&lt;Cite&gt;&lt;Author&gt;Australian Bureau of Statistics&lt;/Author&gt;&lt;Year&gt;2024&lt;/Year&gt;&lt;RecNum&gt;2831&lt;/RecNum&gt;&lt;DisplayText&gt;&lt;style face="superscript"&gt;10&lt;/style&gt;&lt;/DisplayText&gt;&lt;record&gt;&lt;rec-number&gt;2831&lt;/rec-number&gt;&lt;foreign-keys&gt;&lt;key app="EN" db-id="ptaw2s0tmse5w0exvrh5d2vpdtxat2eaaazf" timestamp="1742530659"&gt;2831&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827615">
        <w:fldChar w:fldCharType="separate"/>
      </w:r>
      <w:r w:rsidR="009300C6" w:rsidRPr="009300C6">
        <w:rPr>
          <w:noProof/>
          <w:vertAlign w:val="superscript"/>
        </w:rPr>
        <w:t>10</w:t>
      </w:r>
      <w:r w:rsidR="00827615">
        <w:fldChar w:fldCharType="end"/>
      </w:r>
    </w:p>
    <w:p w14:paraId="091E1804" w14:textId="6B89BB96" w:rsidR="00D2025D" w:rsidRDefault="00642269" w:rsidP="00D2025D">
      <w:r>
        <w:t>The International Classification of Diseases (ICD) is the international standard classification for epidemiological purposes and is designed to promote international comparability in the collection, processing, classification, and presentation of causes of death statistics. The ICD 10th revision is used for Australian causes of death statistics.</w:t>
      </w:r>
      <w:r w:rsidR="007F7345">
        <w:fldChar w:fldCharType="begin"/>
      </w:r>
      <w:r w:rsidR="009300C6">
        <w:instrText xml:space="preserve"> ADDIN EN.CITE &lt;EndNote&gt;&lt;Cite&gt;&lt;Author&gt;Australian Bureau of Statistics&lt;/Author&gt;&lt;Year&gt;2024&lt;/Year&gt;&lt;RecNum&gt;2831&lt;/RecNum&gt;&lt;DisplayText&gt;&lt;style face="superscript"&gt;10&lt;/style&gt;&lt;/DisplayText&gt;&lt;record&gt;&lt;rec-number&gt;2831&lt;/rec-number&gt;&lt;foreign-keys&gt;&lt;key app="EN" db-id="ptaw2s0tmse5w0exvrh5d2vpdtxat2eaaazf" timestamp="1742530659"&gt;2831&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7F7345">
        <w:fldChar w:fldCharType="separate"/>
      </w:r>
      <w:r w:rsidR="009300C6" w:rsidRPr="009300C6">
        <w:rPr>
          <w:noProof/>
          <w:vertAlign w:val="superscript"/>
        </w:rPr>
        <w:t>10</w:t>
      </w:r>
      <w:r w:rsidR="007F7345">
        <w:fldChar w:fldCharType="end"/>
      </w:r>
      <w:r>
        <w:t xml:space="preserve"> </w:t>
      </w:r>
      <w:r w:rsidR="00A050B3" w:rsidRPr="00A050B3">
        <w:t xml:space="preserve">Deaths involving acute respiratory infections in this annual report </w:t>
      </w:r>
      <w:r w:rsidR="00BD7FD1" w:rsidRPr="00BD7FD1">
        <w:t>have been coded to ICD-10 codes</w:t>
      </w:r>
      <w:r w:rsidR="00291EF2">
        <w:t xml:space="preserve">. </w:t>
      </w:r>
      <w:r w:rsidR="00F06AD9">
        <w:t xml:space="preserve">All deaths involving (both </w:t>
      </w:r>
      <w:r w:rsidR="00F06AD9" w:rsidRPr="00DE2673">
        <w:rPr>
          <w:i/>
          <w:iCs/>
        </w:rPr>
        <w:t>due to</w:t>
      </w:r>
      <w:r w:rsidR="00F06AD9">
        <w:t xml:space="preserve"> and </w:t>
      </w:r>
      <w:r w:rsidR="00F06AD9" w:rsidRPr="00DE2673">
        <w:rPr>
          <w:i/>
          <w:iCs/>
        </w:rPr>
        <w:t>with</w:t>
      </w:r>
      <w:r w:rsidR="00F06AD9">
        <w:t xml:space="preserve">) COVID-19 in this report have been coded to ICD-10 codes </w:t>
      </w:r>
      <w:r w:rsidR="00BD7FD1" w:rsidRPr="00BD7FD1">
        <w:t>U07.1-U07.2, U10.9 or U09.9</w:t>
      </w:r>
      <w:r w:rsidR="00F06AD9">
        <w:t xml:space="preserve">. All deaths involving (both </w:t>
      </w:r>
      <w:r w:rsidR="00F06AD9" w:rsidRPr="00AC1474">
        <w:rPr>
          <w:i/>
          <w:iCs/>
        </w:rPr>
        <w:t>due to</w:t>
      </w:r>
      <w:r w:rsidR="00F06AD9">
        <w:t xml:space="preserve"> and </w:t>
      </w:r>
      <w:r w:rsidR="00F06AD9" w:rsidRPr="00AC1474">
        <w:rPr>
          <w:i/>
          <w:iCs/>
        </w:rPr>
        <w:t>with</w:t>
      </w:r>
      <w:r w:rsidR="00F06AD9">
        <w:t xml:space="preserve">) influenza in this report have been coded to </w:t>
      </w:r>
      <w:r w:rsidR="00FB2A0F">
        <w:t xml:space="preserve">ICD-10 codes </w:t>
      </w:r>
      <w:r w:rsidR="00BD7FD1" w:rsidRPr="00BD7FD1">
        <w:t>J09-J11</w:t>
      </w:r>
      <w:r w:rsidR="00FB2A0F">
        <w:t xml:space="preserve">. All deaths involving (both </w:t>
      </w:r>
      <w:r w:rsidR="00FB2A0F" w:rsidRPr="00AC1474">
        <w:rPr>
          <w:i/>
          <w:iCs/>
        </w:rPr>
        <w:t>due to</w:t>
      </w:r>
      <w:r w:rsidR="00FB2A0F">
        <w:t xml:space="preserve"> and </w:t>
      </w:r>
      <w:r w:rsidR="00FB2A0F" w:rsidRPr="00AC1474">
        <w:rPr>
          <w:i/>
          <w:iCs/>
        </w:rPr>
        <w:t>with</w:t>
      </w:r>
      <w:r w:rsidR="00FB2A0F">
        <w:t xml:space="preserve">) RSV in this </w:t>
      </w:r>
      <w:r w:rsidR="00FB2A0F">
        <w:lastRenderedPageBreak/>
        <w:t>report have been coded to ICD-10 codes</w:t>
      </w:r>
      <w:r w:rsidR="00FB2A0F" w:rsidDel="00FB2A0F">
        <w:t xml:space="preserve"> </w:t>
      </w:r>
      <w:r w:rsidR="00BD7FD1" w:rsidRPr="00BD7FD1">
        <w:t>J12.1, J20.5, J21.0, B97.4.</w:t>
      </w:r>
      <w:r w:rsidR="00B46805">
        <w:fldChar w:fldCharType="begin"/>
      </w:r>
      <w:r w:rsidR="009300C6">
        <w:instrText xml:space="preserve"> ADDIN EN.CITE &lt;EndNote&gt;&lt;Cite&gt;&lt;Author&gt;Australian Bureau of Statistics&lt;/Author&gt;&lt;Year&gt;2025&lt;/Year&gt;&lt;RecNum&gt;2832&lt;/RecNum&gt;&lt;DisplayText&gt;&lt;style face="superscript"&gt;9&lt;/style&gt;&lt;/DisplayText&gt;&lt;record&gt;&lt;rec-number&gt;2832&lt;/rec-number&gt;&lt;foreign-keys&gt;&lt;key app="EN" db-id="ptaw2s0tmse5w0exvrh5d2vpdtxat2eaaazf" timestamp="1742534597"&gt;2832&lt;/key&gt;&lt;/foreign-keys&gt;&lt;ref-type name="Web Page"&gt;12&lt;/ref-type&gt;&lt;contributors&gt;&lt;authors&gt;&lt;author&gt;Australian Bureau of Statistics,&lt;/author&gt;&lt;/authors&gt;&lt;/contributors&gt;&lt;titles&gt;&lt;title&gt;Deaths due to COVID-19, influenza and RSV in Australia - 2022 - January 2025; Acute respiratory disease mortality in Australia&lt;/title&gt;&lt;/titles&gt;&lt;dates&gt;&lt;year&gt;2025&lt;/year&gt;&lt;/dates&gt;&lt;pub-location&gt;Canberra&lt;/pub-location&gt;&lt;publisher&gt;Australian Bureau of Statistics&lt;/publisher&gt;&lt;work-type&gt;Internet&lt;/work-type&gt;&lt;urls&gt;&lt;related-urls&gt;&lt;url&gt;https://www.abs.gov.au/articles/deaths-due-covid-19-influenza-and-rsv-australia-2022-january-2025&lt;/url&gt;&lt;/related-urls&gt;&lt;/urls&gt;&lt;/record&gt;&lt;/Cite&gt;&lt;/EndNote&gt;</w:instrText>
      </w:r>
      <w:r w:rsidR="00B46805">
        <w:fldChar w:fldCharType="separate"/>
      </w:r>
      <w:r w:rsidR="009300C6" w:rsidRPr="009300C6">
        <w:rPr>
          <w:noProof/>
          <w:vertAlign w:val="superscript"/>
        </w:rPr>
        <w:t>9</w:t>
      </w:r>
      <w:r w:rsidR="00B46805">
        <w:fldChar w:fldCharType="end"/>
      </w:r>
      <w:r w:rsidR="00D2025D">
        <w:t xml:space="preserve"> </w:t>
      </w:r>
      <w:r w:rsidR="00D2025D" w:rsidRPr="00243046">
        <w:t>Further information can be found in the Provisional Mortality Statistics methodology</w:t>
      </w:r>
      <w:r w:rsidR="00D2025D">
        <w:t xml:space="preserve"> reports</w:t>
      </w:r>
      <w:r w:rsidR="00D2025D" w:rsidRPr="00243046">
        <w:t>.</w:t>
      </w:r>
      <w:r w:rsidR="00D2025D">
        <w:fldChar w:fldCharType="begin"/>
      </w:r>
      <w:r w:rsidR="00D2025D">
        <w:instrText xml:space="preserve"> ADDIN EN.CITE &lt;EndNote&gt;&lt;Cite&gt;&lt;Author&gt;Australian Bureau of Statistics&lt;/Author&gt;&lt;Year&gt;2024&lt;/Year&gt;&lt;RecNum&gt;2831&lt;/RecNum&gt;&lt;DisplayText&gt;&lt;style face="superscript"&gt;10&lt;/style&gt;&lt;/DisplayText&gt;&lt;record&gt;&lt;rec-number&gt;2831&lt;/rec-number&gt;&lt;foreign-keys&gt;&lt;key app="EN" db-id="ptaw2s0tmse5w0exvrh5d2vpdtxat2eaaazf" timestamp="1742530659"&gt;2831&lt;/key&gt;&lt;/foreign-keys&gt;&lt;ref-type name="Web Page"&gt;12&lt;/ref-type&gt;&lt;contributors&gt;&lt;authors&gt;&lt;author&gt;Australian Bureau of Statistics,&lt;/author&gt;&lt;/authors&gt;&lt;/contributors&gt;&lt;titles&gt;&lt;title&gt;Provisional Mortality Statistics methodology&lt;/title&gt;&lt;/titles&gt;&lt;dates&gt;&lt;year&gt;2024&lt;/year&gt;&lt;/dates&gt;&lt;pub-location&gt;Canberra&lt;/pub-location&gt;&lt;publisher&gt;Australian Bureau of Statistics&lt;/publisher&gt;&lt;work-type&gt;Internet&lt;/work-type&gt;&lt;urls&gt;&lt;related-urls&gt;&lt;url&gt;https://www.abs.gov.au/methodologies/provisional-mortality-statistics-methodology&lt;/url&gt;&lt;/related-urls&gt;&lt;/urls&gt;&lt;/record&gt;&lt;/Cite&gt;&lt;/EndNote&gt;</w:instrText>
      </w:r>
      <w:r w:rsidR="00D2025D">
        <w:fldChar w:fldCharType="separate"/>
      </w:r>
      <w:r w:rsidR="00D2025D" w:rsidRPr="009300C6">
        <w:rPr>
          <w:noProof/>
          <w:vertAlign w:val="superscript"/>
        </w:rPr>
        <w:t>10</w:t>
      </w:r>
      <w:r w:rsidR="00D2025D">
        <w:fldChar w:fldCharType="end"/>
      </w:r>
    </w:p>
    <w:p w14:paraId="3CFD77EA" w14:textId="77777777" w:rsidR="00857F5D" w:rsidRPr="00C977C6" w:rsidRDefault="00857F5D" w:rsidP="001D2466">
      <w:pPr>
        <w:pStyle w:val="Heading3"/>
      </w:pPr>
      <w:r w:rsidRPr="00C977C6">
        <w:t>Notes on interpretation</w:t>
      </w:r>
    </w:p>
    <w:p w14:paraId="651952A5" w14:textId="14496C49" w:rsidR="002D1F19" w:rsidRDefault="002D1F19" w:rsidP="00BA14F6">
      <w:r w:rsidRPr="002D1F19">
        <w:t xml:space="preserve">All </w:t>
      </w:r>
      <w:r>
        <w:t xml:space="preserve">death registrations </w:t>
      </w:r>
      <w:r w:rsidRPr="002D1F19">
        <w:t xml:space="preserve">data presented in this </w:t>
      </w:r>
      <w:r>
        <w:t>annual report</w:t>
      </w:r>
      <w:r w:rsidRPr="002D1F19">
        <w:t xml:space="preserve"> </w:t>
      </w:r>
      <w:r w:rsidR="00F34796">
        <w:t xml:space="preserve">are </w:t>
      </w:r>
      <w:r w:rsidRPr="002D1F19">
        <w:t>provisional</w:t>
      </w:r>
      <w:r w:rsidR="00F34796">
        <w:t xml:space="preserve"> and subject to change</w:t>
      </w:r>
      <w:r w:rsidRPr="002D1F19">
        <w:t>. It is expected that numbers of deaths due to these causes will increase for more recent time periods as more death registrations are received by the ABS.</w:t>
      </w:r>
    </w:p>
    <w:p w14:paraId="598361A8" w14:textId="208C3354" w:rsidR="00250035" w:rsidRDefault="00BA14F6" w:rsidP="000E02DC">
      <w:r w:rsidRPr="000279D5">
        <w:t xml:space="preserve">The Provisional Mortality Statistics data in this report </w:t>
      </w:r>
      <w:r w:rsidR="00B46AB5">
        <w:t>are</w:t>
      </w:r>
      <w:r w:rsidRPr="000279D5">
        <w:t xml:space="preserve"> not comparable with data reported in </w:t>
      </w:r>
      <w:r w:rsidR="000279D5" w:rsidRPr="000279D5">
        <w:t>Deaths, Australia,</w:t>
      </w:r>
      <w:r w:rsidRPr="000279D5">
        <w:t xml:space="preserve"> </w:t>
      </w:r>
      <w:r w:rsidR="000279D5" w:rsidRPr="000279D5">
        <w:t>Causes of Death, Australia, or other data sources such as notifications of deaths from surveillance system</w:t>
      </w:r>
      <w:r w:rsidR="000279D5" w:rsidRPr="0026520F">
        <w:t>s</w:t>
      </w:r>
      <w:r w:rsidR="00236981">
        <w:t xml:space="preserve"> and </w:t>
      </w:r>
      <w:r w:rsidR="00D2221F">
        <w:t>do</w:t>
      </w:r>
      <w:r w:rsidRPr="00980D40">
        <w:t xml:space="preserve"> not provide official estimates of excess mortality. </w:t>
      </w:r>
    </w:p>
    <w:p w14:paraId="66AFDBEF" w14:textId="0426C1B4" w:rsidR="00270EAD" w:rsidRDefault="00270EAD" w:rsidP="000E02DC">
      <w:pPr>
        <w:pStyle w:val="Heading2"/>
      </w:pPr>
      <w:bookmarkStart w:id="9" w:name="_Toc194074610"/>
      <w:r w:rsidRPr="00270EAD">
        <w:t>Australian Immunisation Register (AIR)</w:t>
      </w:r>
      <w:bookmarkEnd w:id="9"/>
    </w:p>
    <w:p w14:paraId="7F2C2292" w14:textId="206EAB9D" w:rsidR="00D611E8" w:rsidRDefault="00BF3EE8" w:rsidP="007258C9">
      <w:r>
        <w:t xml:space="preserve">Influenza vaccine coverage </w:t>
      </w:r>
      <w:r w:rsidR="0664A46C">
        <w:t xml:space="preserve">data </w:t>
      </w:r>
      <w:r>
        <w:t xml:space="preserve">in this </w:t>
      </w:r>
      <w:r w:rsidR="003A016C">
        <w:t>annual report are based on data from the AIR</w:t>
      </w:r>
      <w:r w:rsidR="00EB3D5B">
        <w:t>, a</w:t>
      </w:r>
      <w:r w:rsidR="0076679D">
        <w:t xml:space="preserve"> </w:t>
      </w:r>
      <w:r w:rsidR="00BC7CC8">
        <w:t xml:space="preserve">national register that records vaccines given to all people in Australia, </w:t>
      </w:r>
      <w:r w:rsidR="00F92C11">
        <w:t>with data extracted on 6 October 2024.</w:t>
      </w:r>
    </w:p>
    <w:p w14:paraId="103C9E9B" w14:textId="25861CF3" w:rsidR="002E46B7" w:rsidRDefault="002E46B7" w:rsidP="002E46B7">
      <w:r w:rsidRPr="00AF31C7">
        <w:t xml:space="preserve">The </w:t>
      </w:r>
      <w:r w:rsidR="002370F5">
        <w:t>register was initially established</w:t>
      </w:r>
      <w:r w:rsidR="00927901">
        <w:t xml:space="preserve"> in 1996</w:t>
      </w:r>
      <w:r w:rsidR="002370F5">
        <w:t xml:space="preserve"> as the </w:t>
      </w:r>
      <w:r w:rsidRPr="00AF31C7">
        <w:t xml:space="preserve">Australian Childhood Immunisation Register </w:t>
      </w:r>
      <w:r w:rsidR="00CC778B" w:rsidRPr="00AF31C7">
        <w:t xml:space="preserve">using </w:t>
      </w:r>
      <w:r w:rsidRPr="00AF31C7">
        <w:t>demographic data</w:t>
      </w:r>
      <w:r w:rsidR="00AF31C7" w:rsidRPr="00AF31C7">
        <w:t xml:space="preserve"> </w:t>
      </w:r>
      <w:r w:rsidR="00CC778B" w:rsidRPr="00DD66BD">
        <w:t>for</w:t>
      </w:r>
      <w:r w:rsidRPr="00DD66BD">
        <w:t xml:space="preserve"> all </w:t>
      </w:r>
      <w:r w:rsidR="002370F5" w:rsidRPr="00DD66BD">
        <w:t xml:space="preserve">Medicare </w:t>
      </w:r>
      <w:r w:rsidRPr="00DD66BD">
        <w:t xml:space="preserve">enrolled children aged &lt; 7 years. </w:t>
      </w:r>
      <w:r w:rsidR="00AF31C7" w:rsidRPr="00DD66BD">
        <w:t xml:space="preserve">In </w:t>
      </w:r>
      <w:r w:rsidRPr="00DD66BD">
        <w:t xml:space="preserve">2016, the </w:t>
      </w:r>
      <w:r w:rsidR="00AF31C7" w:rsidRPr="00DD66BD">
        <w:t>Australian Childhood Immunisation Register</w:t>
      </w:r>
      <w:r w:rsidRPr="00DD66BD">
        <w:t xml:space="preserve"> expanded to become the AIR, to </w:t>
      </w:r>
      <w:r w:rsidR="00740AF6" w:rsidRPr="00DD66BD">
        <w:t xml:space="preserve">record </w:t>
      </w:r>
      <w:r w:rsidRPr="00DD66BD">
        <w:t>vaccinations given from birth to death</w:t>
      </w:r>
      <w:r w:rsidR="00DD66BD" w:rsidRPr="00DD66BD">
        <w:t xml:space="preserve"> to all people in Australia</w:t>
      </w:r>
      <w:r w:rsidRPr="00DD66BD">
        <w:t>.</w:t>
      </w:r>
      <w:r w:rsidR="00C332D9">
        <w:t xml:space="preserve"> </w:t>
      </w:r>
      <w:r w:rsidR="00C332D9" w:rsidRPr="00C332D9">
        <w:t>Participation in the AIR is ‘opt-out’</w:t>
      </w:r>
      <w:r w:rsidR="006070EE">
        <w:t xml:space="preserve">, </w:t>
      </w:r>
      <w:r w:rsidR="00C332D9" w:rsidRPr="00C332D9">
        <w:t xml:space="preserve">so </w:t>
      </w:r>
      <w:r w:rsidR="004665A7">
        <w:t>it</w:t>
      </w:r>
      <w:r w:rsidR="006070EE">
        <w:t xml:space="preserve"> </w:t>
      </w:r>
      <w:r w:rsidR="00C332D9" w:rsidRPr="00C332D9">
        <w:t>constitutes a nearly complete population register for Australian residents.</w:t>
      </w:r>
      <w:r w:rsidR="001306A0" w:rsidRPr="00DD66BD">
        <w:fldChar w:fldCharType="begin"/>
      </w:r>
      <w:r w:rsidR="001306A0" w:rsidRPr="00DD66BD">
        <w:instrText xml:space="preserve"> ADDIN EN.CITE &lt;EndNote&gt;&lt;Cite&gt;&lt;Author&gt;National Centre for Immunisation Research and Surveillance&lt;/Author&gt;&lt;Year&gt;2024&lt;/Year&gt;&lt;RecNum&gt;2841&lt;/RecNum&gt;&lt;DisplayText&gt;&lt;style face="superscript"&gt;11&lt;/style&gt;&lt;/DisplayText&gt;&lt;record&gt;&lt;rec-number&gt;2841&lt;/rec-number&gt;&lt;foreign-keys&gt;&lt;key app="EN" db-id="ptaw2s0tmse5w0exvrh5d2vpdtxat2eaaazf" timestamp="1742853608"&gt;2841&lt;/key&gt;&lt;/foreign-keys&gt;&lt;ref-type name="Web Page"&gt;12&lt;/ref-type&gt;&lt;contributors&gt;&lt;authors&gt;&lt;author&gt;National Centre for Immunisation Research and Surveillance,&lt;/author&gt;&lt;/authors&gt;&lt;/contributors&gt;&lt;titles&gt;&lt;title&gt;History of immunisation in Australia; Immunisation policy history&lt;/title&gt;&lt;/titles&gt;&lt;dates&gt;&lt;year&gt;2024&lt;/year&gt;&lt;/dates&gt;&lt;pub-location&gt;Westmead&lt;/pub-location&gt;&lt;publisher&gt;National Centre for Immunisation Research and Surveillance&lt;/publisher&gt;&lt;work-type&gt;Internet&lt;/work-type&gt;&lt;urls&gt;&lt;related-urls&gt;&lt;url&gt;https://ncirs.org.au/health-professionals/history-immunisation-australia&lt;/url&gt;&lt;/related-urls&gt;&lt;/urls&gt;&lt;/record&gt;&lt;/Cite&gt;&lt;/EndNote&gt;</w:instrText>
      </w:r>
      <w:r w:rsidR="001306A0" w:rsidRPr="00DD66BD">
        <w:fldChar w:fldCharType="separate"/>
      </w:r>
      <w:r w:rsidR="001306A0" w:rsidRPr="00DD66BD">
        <w:rPr>
          <w:noProof/>
          <w:vertAlign w:val="superscript"/>
        </w:rPr>
        <w:t>11</w:t>
      </w:r>
      <w:r w:rsidR="001306A0" w:rsidRPr="00DD66BD">
        <w:fldChar w:fldCharType="end"/>
      </w:r>
    </w:p>
    <w:p w14:paraId="09674C9D" w14:textId="64D95A2A" w:rsidR="00A95DDB" w:rsidRDefault="00380F30">
      <w:r>
        <w:t>Immunisation d</w:t>
      </w:r>
      <w:r w:rsidR="00B75FD9">
        <w:t xml:space="preserve">ata are transferred to the </w:t>
      </w:r>
      <w:r w:rsidR="007B194F">
        <w:t>register</w:t>
      </w:r>
      <w:r w:rsidR="00B75FD9">
        <w:t xml:space="preserve"> when a recognised </w:t>
      </w:r>
      <w:r w:rsidR="007B194F">
        <w:t xml:space="preserve">Australian-based </w:t>
      </w:r>
      <w:r w:rsidR="00F32737">
        <w:t>i</w:t>
      </w:r>
      <w:r w:rsidR="00B75FD9">
        <w:t xml:space="preserve">mmunisation provider supplies details of an eligible vaccination. This occurs predominantly via </w:t>
      </w:r>
      <w:r w:rsidR="006B6149">
        <w:t>general medical</w:t>
      </w:r>
      <w:r w:rsidR="00B75FD9">
        <w:t xml:space="preserve"> practice managemen</w:t>
      </w:r>
      <w:r w:rsidR="00B75FD9" w:rsidRPr="00E431A4">
        <w:t xml:space="preserve">t software or </w:t>
      </w:r>
      <w:r w:rsidR="006B6149" w:rsidRPr="00E431A4">
        <w:t>via</w:t>
      </w:r>
      <w:r w:rsidR="00B75FD9" w:rsidRPr="00E431A4">
        <w:t xml:space="preserve"> direct data entry on the </w:t>
      </w:r>
      <w:r w:rsidR="000F4D99" w:rsidRPr="00E431A4">
        <w:t>register</w:t>
      </w:r>
      <w:r w:rsidR="00B75FD9" w:rsidRPr="00E431A4">
        <w:t xml:space="preserve"> website</w:t>
      </w:r>
      <w:r w:rsidR="000F4D99" w:rsidRPr="00E431A4">
        <w:t>.</w:t>
      </w:r>
      <w:r w:rsidR="009E4971" w:rsidRPr="00E431A4">
        <w:t xml:space="preserve"> </w:t>
      </w:r>
      <w:r w:rsidR="00A95DDB">
        <w:t>Health</w:t>
      </w:r>
      <w:r w:rsidR="00611CBE">
        <w:t>care</w:t>
      </w:r>
      <w:r w:rsidR="00A95DDB">
        <w:t xml:space="preserve"> practi</w:t>
      </w:r>
      <w:r w:rsidR="00523EC3">
        <w:t>ti</w:t>
      </w:r>
      <w:r w:rsidR="00A95DDB">
        <w:t>on</w:t>
      </w:r>
      <w:r w:rsidR="00523EC3">
        <w:t xml:space="preserve">ers </w:t>
      </w:r>
      <w:proofErr w:type="gramStart"/>
      <w:r w:rsidR="00523EC3">
        <w:t>are able to</w:t>
      </w:r>
      <w:proofErr w:type="gramEnd"/>
      <w:r w:rsidR="00523EC3">
        <w:t xml:space="preserve"> access immunisation data from the register</w:t>
      </w:r>
      <w:r w:rsidR="002828CF">
        <w:t xml:space="preserve">, enabling </w:t>
      </w:r>
      <w:r w:rsidR="007B3058">
        <w:t>them</w:t>
      </w:r>
      <w:r w:rsidR="00611CBE">
        <w:t xml:space="preserve"> to </w:t>
      </w:r>
      <w:r w:rsidR="002828CF" w:rsidRPr="002828CF">
        <w:t xml:space="preserve">provide </w:t>
      </w:r>
      <w:r w:rsidR="00435243">
        <w:t>preventative</w:t>
      </w:r>
      <w:r w:rsidR="002828CF" w:rsidRPr="002828CF">
        <w:t xml:space="preserve"> patient care by ensuring that individuals receive necessary vaccines </w:t>
      </w:r>
      <w:r w:rsidR="002503B2">
        <w:t xml:space="preserve">as per </w:t>
      </w:r>
      <w:r w:rsidR="00D61723">
        <w:t>national and local</w:t>
      </w:r>
      <w:r w:rsidR="002503B2">
        <w:t xml:space="preserve"> immunisation </w:t>
      </w:r>
      <w:r w:rsidR="00EA655D">
        <w:t>sched</w:t>
      </w:r>
      <w:r w:rsidR="005C7D56">
        <w:t>ule</w:t>
      </w:r>
      <w:r w:rsidR="00D61723">
        <w:t>s</w:t>
      </w:r>
      <w:r w:rsidR="002828CF" w:rsidRPr="002828CF">
        <w:t>.</w:t>
      </w:r>
      <w:r w:rsidR="00523EC3">
        <w:t xml:space="preserve"> </w:t>
      </w:r>
    </w:p>
    <w:p w14:paraId="592F3387" w14:textId="7BDA608B" w:rsidR="00270EAD" w:rsidRDefault="007258C9">
      <w:r w:rsidRPr="00033A2E">
        <w:t xml:space="preserve">Mandatory reporting to the </w:t>
      </w:r>
      <w:r w:rsidR="009E4971" w:rsidRPr="00033A2E">
        <w:t>register</w:t>
      </w:r>
      <w:r w:rsidRPr="00033A2E">
        <w:t xml:space="preserve"> was introduced</w:t>
      </w:r>
      <w:r w:rsidR="00137B1F">
        <w:t xml:space="preserve"> for</w:t>
      </w:r>
      <w:r w:rsidR="00A42640">
        <w:t xml:space="preserve"> COVID-19 vaccines from 20 February 2021, for influenza vaccines from 1 March 2021, and </w:t>
      </w:r>
      <w:r w:rsidRPr="00033A2E">
        <w:t>for all vaccines given to people of any age under the N</w:t>
      </w:r>
      <w:r w:rsidR="009E4971" w:rsidRPr="00033A2E">
        <w:t xml:space="preserve">ational </w:t>
      </w:r>
      <w:r w:rsidRPr="00033A2E">
        <w:t>I</w:t>
      </w:r>
      <w:r w:rsidR="009E4971" w:rsidRPr="00033A2E">
        <w:t xml:space="preserve">mmunisation </w:t>
      </w:r>
      <w:r w:rsidRPr="00033A2E">
        <w:t>P</w:t>
      </w:r>
      <w:r w:rsidR="009E4971" w:rsidRPr="00033A2E">
        <w:t>rogram</w:t>
      </w:r>
      <w:r w:rsidR="00A42640">
        <w:t xml:space="preserve"> from 1 July 2021</w:t>
      </w:r>
      <w:r w:rsidRPr="00033A2E">
        <w:t>.</w:t>
      </w:r>
      <w:r w:rsidR="00AF413D">
        <w:fldChar w:fldCharType="begin"/>
      </w:r>
      <w:r w:rsidR="00AF413D">
        <w:instrText xml:space="preserve"> ADDIN EN.CITE &lt;EndNote&gt;&lt;Cite&gt;&lt;Author&gt;National Centre for Immunisation Research and Surveillance&lt;/Author&gt;&lt;Year&gt;2024&lt;/Year&gt;&lt;RecNum&gt;2841&lt;/RecNum&gt;&lt;DisplayText&gt;&lt;style face="superscript"&gt;11&lt;/style&gt;&lt;/DisplayText&gt;&lt;record&gt;&lt;rec-number&gt;2841&lt;/rec-number&gt;&lt;foreign-keys&gt;&lt;key app="EN" db-id="ptaw2s0tmse5w0exvrh5d2vpdtxat2eaaazf" timestamp="1742853608"&gt;2841&lt;/key&gt;&lt;/foreign-keys&gt;&lt;ref-type name="Web Page"&gt;12&lt;/ref-type&gt;&lt;contributors&gt;&lt;authors&gt;&lt;author&gt;National Centre for Immunisation Research and Surveillance,&lt;/author&gt;&lt;/authors&gt;&lt;/contributors&gt;&lt;titles&gt;&lt;title&gt;History of immunisation in Australia; Immunisation policy history&lt;/title&gt;&lt;/titles&gt;&lt;dates&gt;&lt;year&gt;2024&lt;/year&gt;&lt;/dates&gt;&lt;pub-location&gt;Westmead&lt;/pub-location&gt;&lt;publisher&gt;National Centre for Immunisation Research and Surveillance&lt;/publisher&gt;&lt;work-type&gt;Internet&lt;/work-type&gt;&lt;urls&gt;&lt;related-urls&gt;&lt;url&gt;https://ncirs.org.au/health-professionals/history-immunisation-australia&lt;/url&gt;&lt;/related-urls&gt;&lt;/urls&gt;&lt;/record&gt;&lt;/Cite&gt;&lt;/EndNote&gt;</w:instrText>
      </w:r>
      <w:r w:rsidR="00AF413D">
        <w:fldChar w:fldCharType="separate"/>
      </w:r>
      <w:r w:rsidR="00AF413D" w:rsidRPr="00AF413D">
        <w:rPr>
          <w:noProof/>
          <w:vertAlign w:val="superscript"/>
        </w:rPr>
        <w:t>11</w:t>
      </w:r>
      <w:r w:rsidR="00AF413D">
        <w:fldChar w:fldCharType="end"/>
      </w:r>
    </w:p>
    <w:p w14:paraId="5BB25828" w14:textId="3D99D051" w:rsidR="007258C9" w:rsidRDefault="46BCD27C" w:rsidP="000E02DC">
      <w:r>
        <w:t xml:space="preserve">Influenza vaccination coverage was calculated using the number of Medicare registered people in the relevant age group with at least one dose of influenza vaccine recorded in the AIR in the report </w:t>
      </w:r>
      <w:proofErr w:type="spellStart"/>
      <w:r>
        <w:t>eyar</w:t>
      </w:r>
      <w:proofErr w:type="spellEnd"/>
      <w:r>
        <w:t xml:space="preserve"> as the numerator </w:t>
      </w:r>
      <w:r w:rsidR="00040F21">
        <w:t xml:space="preserve">and the total number of </w:t>
      </w:r>
      <w:r w:rsidR="00D23DFF">
        <w:t>people</w:t>
      </w:r>
      <w:r w:rsidR="00040F21">
        <w:t xml:space="preserve"> registered on the AIR in each relevant age group as the denominator. Vaccination numerators were based on age at vaccination and age group denominators based on age </w:t>
      </w:r>
      <w:proofErr w:type="gramStart"/>
      <w:r w:rsidR="00040F21">
        <w:t>at</w:t>
      </w:r>
      <w:proofErr w:type="gramEnd"/>
      <w:r w:rsidR="00040F21">
        <w:t xml:space="preserve"> </w:t>
      </w:r>
      <w:r w:rsidR="00A130C3">
        <w:t>1 July</w:t>
      </w:r>
      <w:r w:rsidR="003E00C6">
        <w:t xml:space="preserve"> of the report year (i.e., 2024)</w:t>
      </w:r>
      <w:r w:rsidR="00040F21">
        <w:t>.</w:t>
      </w:r>
      <w:r w:rsidR="0065241B">
        <w:t xml:space="preserve"> If a person becomes end-dated (deceased or permanently left Australia)</w:t>
      </w:r>
      <w:r w:rsidR="00034BEA">
        <w:t xml:space="preserve"> within the report year</w:t>
      </w:r>
      <w:r w:rsidR="000953F0">
        <w:t>, they are excluded from the number of persons vaccinated and therefore coverage measures.</w:t>
      </w:r>
      <w:r w:rsidR="00040F21">
        <w:t xml:space="preserve"> </w:t>
      </w:r>
      <w:r w:rsidR="002672AD">
        <w:t xml:space="preserve">Vaccine coverage is expressed as the proportion of complete immunisation by </w:t>
      </w:r>
      <w:proofErr w:type="gramStart"/>
      <w:r w:rsidR="002672AD">
        <w:t>particular age</w:t>
      </w:r>
      <w:proofErr w:type="gramEnd"/>
      <w:r w:rsidR="009621BD">
        <w:t xml:space="preserve"> group</w:t>
      </w:r>
      <w:r w:rsidR="002672AD">
        <w:t>s.</w:t>
      </w:r>
      <w:r w:rsidR="008D38CA">
        <w:t xml:space="preserve"> Vaccine coverage data in this annual report may differ slightly from coverage estimates published elsewhere due to differences in calculation methodologies and/or different data </w:t>
      </w:r>
      <w:r w:rsidR="00146894">
        <w:t>extraction</w:t>
      </w:r>
      <w:r w:rsidR="008D38CA">
        <w:t xml:space="preserve"> dates.</w:t>
      </w:r>
    </w:p>
    <w:p w14:paraId="52D22FB7" w14:textId="04777B44" w:rsidR="006815C0" w:rsidRDefault="006815C0" w:rsidP="000E02DC">
      <w:pPr>
        <w:pStyle w:val="Heading2"/>
      </w:pPr>
      <w:bookmarkStart w:id="10" w:name="_Toc194074611"/>
      <w:proofErr w:type="spellStart"/>
      <w:r>
        <w:t>FluTracking</w:t>
      </w:r>
      <w:bookmarkEnd w:id="10"/>
      <w:proofErr w:type="spellEnd"/>
    </w:p>
    <w:p w14:paraId="523C1744" w14:textId="77777777" w:rsidR="00BA0516" w:rsidRDefault="00AD5BE9" w:rsidP="00DC0083">
      <w:r>
        <w:t>Self-reported respiratory illness and testing behaviours</w:t>
      </w:r>
      <w:r w:rsidR="00D54082">
        <w:t xml:space="preserve"> in this annual report are based on data</w:t>
      </w:r>
      <w:r w:rsidR="00927BF1">
        <w:t xml:space="preserve"> voluntarily reported through </w:t>
      </w:r>
      <w:r w:rsidR="00CD5A30">
        <w:t>weekly surveys</w:t>
      </w:r>
      <w:r w:rsidR="00971B2E">
        <w:t xml:space="preserve"> conducted by </w:t>
      </w:r>
      <w:proofErr w:type="spellStart"/>
      <w:r w:rsidR="00971B2E">
        <w:t>FluTracking</w:t>
      </w:r>
      <w:proofErr w:type="spellEnd"/>
      <w:r w:rsidR="00971B2E">
        <w:t>, with data extracted on 19 March 2025.</w:t>
      </w:r>
      <w:r w:rsidR="00D54082">
        <w:t xml:space="preserve"> </w:t>
      </w:r>
    </w:p>
    <w:p w14:paraId="31461E1B" w14:textId="16C7BBD7" w:rsidR="00DC0083" w:rsidRPr="00E46068" w:rsidRDefault="00BA0516" w:rsidP="00DC0083">
      <w:r w:rsidRPr="00E46068">
        <w:t xml:space="preserve">In 2024, approximately 50,000 people completed a </w:t>
      </w:r>
      <w:proofErr w:type="spellStart"/>
      <w:r w:rsidRPr="00E46068">
        <w:t>FluTracking</w:t>
      </w:r>
      <w:proofErr w:type="spellEnd"/>
      <w:r w:rsidRPr="00E46068">
        <w:t xml:space="preserve"> survey each week in Australia.</w:t>
      </w:r>
      <w:r>
        <w:t xml:space="preserve"> </w:t>
      </w:r>
      <w:proofErr w:type="spellStart"/>
      <w:r w:rsidR="00DC0083" w:rsidRPr="0092341D">
        <w:t>FluTracking</w:t>
      </w:r>
      <w:proofErr w:type="spellEnd"/>
      <w:r w:rsidR="00DC0083" w:rsidRPr="0092341D">
        <w:t xml:space="preserve"> provides consistent community level surveillance of respiratory illness activity in all jurisdictions and over time</w:t>
      </w:r>
      <w:r w:rsidR="0092341D" w:rsidRPr="00B00014">
        <w:t>, as data are not biased by health-seeking behaviour, clinician testing practices or differences in jurisdictional surveillance methods.</w:t>
      </w:r>
      <w:r w:rsidR="00996FAB">
        <w:fldChar w:fldCharType="begin"/>
      </w:r>
      <w:r w:rsidR="001306A0">
        <w:instrText xml:space="preserve"> ADDIN EN.CITE &lt;EndNote&gt;&lt;Cite&gt;&lt;Author&gt;Carlson&lt;/Author&gt;&lt;Year&gt;2023&lt;/Year&gt;&lt;RecNum&gt;2835&lt;/RecNum&gt;&lt;DisplayText&gt;&lt;style face="superscript"&gt;12&lt;/style&gt;&lt;/DisplayText&gt;&lt;record&gt;&lt;rec-number&gt;2835&lt;/rec-number&gt;&lt;foreign-keys&gt;&lt;key app="EN" db-id="ptaw2s0tmse5w0exvrh5d2vpdtxat2eaaazf" timestamp="1742786151"&gt;2835&lt;/key&gt;&lt;/foreign-keys&gt;&lt;ref-type name="Journal Article"&gt;17&lt;/ref-type&gt;&lt;contributors&gt;&lt;authors&gt;&lt;author&gt;Carlson, Sandra J &lt;/author&gt;&lt;author&gt;Innes, Reilly J I&lt;/author&gt;&lt;author&gt;Howard, Zachary L&lt;/author&gt;&lt;author&gt;Baldwin,  Zoe &lt;/author&gt;&lt;author&gt;Butler, Michelle&lt;/author&gt;&lt;author&gt;Dalton, Craig B &lt;/author&gt;&lt;/authors&gt;&lt;/contributors&gt;&lt;titles&gt;&lt;title&gt;FluTracking: Weekly online community-based surveillance of influenza-like illness in Australia, 2019 Annual Report&lt;/title&gt;&lt;secondary-title&gt;Commun Dis Intell&lt;/secondary-title&gt;&lt;/titles&gt;&lt;periodical&gt;&lt;full-title&gt;Commun Dis Intell&lt;/full-title&gt;&lt;/periodical&gt;&lt;volume&gt;47&lt;/volume&gt;&lt;dates&gt;&lt;year&gt;2023&lt;/year&gt;&lt;/dates&gt;&lt;urls&gt;&lt;/urls&gt;&lt;electronic-resource-num&gt;doi: https://doi.org/10.33321/cdi.2023.47.14&lt;/electronic-resource-num&gt;&lt;/record&gt;&lt;/Cite&gt;&lt;/EndNote&gt;</w:instrText>
      </w:r>
      <w:r w:rsidR="00996FAB">
        <w:fldChar w:fldCharType="separate"/>
      </w:r>
      <w:r w:rsidR="001306A0" w:rsidRPr="001306A0">
        <w:rPr>
          <w:noProof/>
          <w:vertAlign w:val="superscript"/>
        </w:rPr>
        <w:t>12</w:t>
      </w:r>
      <w:r w:rsidR="00996FAB">
        <w:fldChar w:fldCharType="end"/>
      </w:r>
      <w:r>
        <w:t xml:space="preserve"> </w:t>
      </w:r>
    </w:p>
    <w:p w14:paraId="16B99874" w14:textId="30F98600" w:rsidR="00A82454" w:rsidRDefault="002D385A" w:rsidP="00DC0083">
      <w:r>
        <w:t>Across all years, a participant was defined as anyone who had a survey submitted by themselves or on their behalf</w:t>
      </w:r>
      <w:r w:rsidRPr="00FC3628">
        <w:t xml:space="preserve">. </w:t>
      </w:r>
      <w:r w:rsidR="00DC0083" w:rsidRPr="00FC3628">
        <w:t>For fever and cough percentage calculations, the numerator includes all participants who completed a survey for the current week and reported new fever and cough symptoms, and the denominator includes all participants who completed a survey for that week.</w:t>
      </w:r>
      <w:r w:rsidR="00CE579C">
        <w:t xml:space="preserve"> All participants</w:t>
      </w:r>
      <w:r w:rsidR="00CE4187">
        <w:t xml:space="preserve"> were asked to enter the results of any </w:t>
      </w:r>
      <w:r w:rsidR="00FC3F58" w:rsidRPr="00FC3F58">
        <w:t>severe acute respiratory syndrome coronavirus 2 (SARS-CoV-2)</w:t>
      </w:r>
      <w:r w:rsidR="00FC3F58">
        <w:t xml:space="preserve"> RAT or </w:t>
      </w:r>
      <w:r w:rsidR="00CD2AF4" w:rsidRPr="00203C5E">
        <w:t>polymerase chain reaction</w:t>
      </w:r>
      <w:r w:rsidR="00CD2AF4">
        <w:t xml:space="preserve"> </w:t>
      </w:r>
      <w:r w:rsidR="00FC3F58">
        <w:t>(PCR)</w:t>
      </w:r>
      <w:r w:rsidR="00F14034">
        <w:t xml:space="preserve"> </w:t>
      </w:r>
      <w:r w:rsidR="00F14034">
        <w:lastRenderedPageBreak/>
        <w:t xml:space="preserve">tests, or any influenza PCR tests performed. </w:t>
      </w:r>
      <w:r w:rsidR="00272B64">
        <w:t xml:space="preserve">Participants may be represented in both </w:t>
      </w:r>
      <w:r w:rsidR="00272B64" w:rsidRPr="00272B64">
        <w:t>SARS-CoV-2 RAT or PCR</w:t>
      </w:r>
      <w:r w:rsidR="00272B64">
        <w:t xml:space="preserve"> proportions</w:t>
      </w:r>
      <w:r w:rsidR="00A82454">
        <w:t>.</w:t>
      </w:r>
      <w:r w:rsidR="00A82454">
        <w:fldChar w:fldCharType="begin"/>
      </w:r>
      <w:r w:rsidR="00A82454">
        <w:instrText xml:space="preserve"> ADDIN EN.CITE &lt;EndNote&gt;&lt;Cite ExcludeYear="1"&gt;&lt;Author&gt;FluTracking&lt;/Author&gt;&lt;RecNum&gt;2840&lt;/RecNum&gt;&lt;DisplayText&gt;&lt;style face="superscript"&gt;13&lt;/style&gt;&lt;/DisplayText&gt;&lt;record&gt;&lt;rec-number&gt;2840&lt;/rec-number&gt;&lt;foreign-keys&gt;&lt;key app="EN" db-id="ptaw2s0tmse5w0exvrh5d2vpdtxat2eaaazf" timestamp="1742796166"&gt;2840&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rsidR="00A82454">
        <w:fldChar w:fldCharType="separate"/>
      </w:r>
      <w:r w:rsidR="00A82454" w:rsidRPr="001306A0">
        <w:rPr>
          <w:noProof/>
          <w:vertAlign w:val="superscript"/>
        </w:rPr>
        <w:t>13</w:t>
      </w:r>
      <w:r w:rsidR="00A82454">
        <w:fldChar w:fldCharType="end"/>
      </w:r>
    </w:p>
    <w:p w14:paraId="1676B891" w14:textId="55A0D935" w:rsidR="00CE579C" w:rsidRDefault="001F04CB" w:rsidP="00DC0083">
      <w:r>
        <w:t>Part</w:t>
      </w:r>
      <w:r w:rsidR="00131B6C">
        <w:t>icipants who reported time off work or normal duties, or who sought medical advice/care</w:t>
      </w:r>
      <w:r w:rsidR="00167DF2">
        <w:t xml:space="preserve"> at any time while reporting new fever and cough symptoms were recorded in the same survey week of the report of new fever and cough symptoms.</w:t>
      </w:r>
      <w:r w:rsidR="00E8642D">
        <w:fldChar w:fldCharType="begin"/>
      </w:r>
      <w:r w:rsidR="001306A0">
        <w:instrText xml:space="preserve"> ADDIN EN.CITE &lt;EndNote&gt;&lt;Cite ExcludeYear="1"&gt;&lt;Author&gt;FluTracking&lt;/Author&gt;&lt;RecNum&gt;2840&lt;/RecNum&gt;&lt;DisplayText&gt;&lt;style face="superscript"&gt;13&lt;/style&gt;&lt;/DisplayText&gt;&lt;record&gt;&lt;rec-number&gt;2840&lt;/rec-number&gt;&lt;foreign-keys&gt;&lt;key app="EN" db-id="ptaw2s0tmse5w0exvrh5d2vpdtxat2eaaazf" timestamp="1742796166"&gt;2840&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rsidR="00E8642D">
        <w:fldChar w:fldCharType="separate"/>
      </w:r>
      <w:r w:rsidR="001306A0" w:rsidRPr="001306A0">
        <w:rPr>
          <w:noProof/>
          <w:vertAlign w:val="superscript"/>
        </w:rPr>
        <w:t>13</w:t>
      </w:r>
      <w:r w:rsidR="00E8642D">
        <w:fldChar w:fldCharType="end"/>
      </w:r>
    </w:p>
    <w:p w14:paraId="05AA97E7" w14:textId="77777777" w:rsidR="002F4C91" w:rsidRPr="007E2EE7" w:rsidRDefault="002F4C91" w:rsidP="001D2466">
      <w:pPr>
        <w:pStyle w:val="Heading3"/>
      </w:pPr>
      <w:r w:rsidRPr="007E2EE7">
        <w:t>Notes on interpretation</w:t>
      </w:r>
    </w:p>
    <w:p w14:paraId="0673070C" w14:textId="7DB2A860" w:rsidR="002413B1" w:rsidRDefault="00E677B9" w:rsidP="00642713">
      <w:proofErr w:type="spellStart"/>
      <w:r w:rsidRPr="00E677B9">
        <w:t>FluTracking</w:t>
      </w:r>
      <w:proofErr w:type="spellEnd"/>
      <w:r w:rsidRPr="00E677B9">
        <w:t xml:space="preserve"> uses the direct method</w:t>
      </w:r>
      <w:r>
        <w:t xml:space="preserve"> for age standardisation</w:t>
      </w:r>
      <w:r w:rsidRPr="00E677B9">
        <w:t>, which combines data from different age groups to get an overall picture</w:t>
      </w:r>
      <w:r>
        <w:t>.</w:t>
      </w:r>
      <w:r>
        <w:fldChar w:fldCharType="begin"/>
      </w:r>
      <w:r>
        <w:instrText xml:space="preserve"> ADDIN EN.CITE &lt;EndNote&gt;&lt;Cite ExcludeYear="1"&gt;&lt;Author&gt;FluTracking&lt;/Author&gt;&lt;RecNum&gt;2840&lt;/RecNum&gt;&lt;DisplayText&gt;&lt;style face="superscript"&gt;13&lt;/style&gt;&lt;/DisplayText&gt;&lt;record&gt;&lt;rec-number&gt;2840&lt;/rec-number&gt;&lt;foreign-keys&gt;&lt;key app="EN" db-id="ptaw2s0tmse5w0exvrh5d2vpdtxat2eaaazf" timestamp="1742796166"&gt;2840&lt;/key&gt;&lt;/foreign-keys&gt;&lt;ref-type name="Web Page"&gt;12&lt;/ref-type&gt;&lt;contributors&gt;&lt;authors&gt;&lt;author&gt;FluTracking,&lt;/author&gt;&lt;/authors&gt;&lt;/contributors&gt;&lt;titles&gt;&lt;title&gt;Methods for calculating Fever and Cough Incidence&lt;/title&gt;&lt;/titles&gt;&lt;dates&gt;&lt;/dates&gt;&lt;pub-location&gt;Wallsend&lt;/pub-location&gt;&lt;publisher&gt;FluTracking&lt;/publisher&gt;&lt;work-type&gt;Internet&lt;/work-type&gt;&lt;urls&gt;&lt;related-urls&gt;&lt;url&gt;https://info.flutracking.net/methods/&lt;/url&gt;&lt;/related-urls&gt;&lt;/urls&gt;&lt;/record&gt;&lt;/Cite&gt;&lt;/EndNote&gt;</w:instrText>
      </w:r>
      <w:r>
        <w:fldChar w:fldCharType="separate"/>
      </w:r>
      <w:r w:rsidRPr="001306A0">
        <w:rPr>
          <w:noProof/>
          <w:vertAlign w:val="superscript"/>
        </w:rPr>
        <w:t>13</w:t>
      </w:r>
      <w:r>
        <w:fldChar w:fldCharType="end"/>
      </w:r>
      <w:r w:rsidR="0000716E">
        <w:t xml:space="preserve"> </w:t>
      </w:r>
      <w:r w:rsidR="002413B1" w:rsidRPr="00E46068">
        <w:t>Participants are given the option to opt-out over the summer period and as a result there is a reduced sample size from October to April.</w:t>
      </w:r>
    </w:p>
    <w:p w14:paraId="7D5ECF58" w14:textId="50D9931C" w:rsidR="00272B64" w:rsidRDefault="00EE2ABD" w:rsidP="000E02DC">
      <w:r w:rsidRPr="00B00014">
        <w:t xml:space="preserve">Aboriginal and Torres Strait Islander </w:t>
      </w:r>
      <w:r w:rsidR="002D385A" w:rsidRPr="007E2EE7">
        <w:t xml:space="preserve">status has been included in the </w:t>
      </w:r>
      <w:proofErr w:type="spellStart"/>
      <w:r w:rsidR="002D385A" w:rsidRPr="007E2EE7">
        <w:t>FluTracking</w:t>
      </w:r>
      <w:proofErr w:type="spellEnd"/>
      <w:r w:rsidR="002D385A" w:rsidRPr="007E2EE7">
        <w:t xml:space="preserve"> registration survey since 2012.</w:t>
      </w:r>
      <w:r w:rsidRPr="00B00014">
        <w:t xml:space="preserve"> </w:t>
      </w:r>
      <w:r w:rsidR="007C3B04" w:rsidRPr="00B00014">
        <w:t xml:space="preserve">The percentage of participants who identified as Aboriginal and Torres Strait Islander </w:t>
      </w:r>
      <w:r w:rsidR="007E2EE7" w:rsidRPr="00B00014">
        <w:t xml:space="preserve">are underrepresented in the </w:t>
      </w:r>
      <w:proofErr w:type="spellStart"/>
      <w:r w:rsidR="007E2EE7" w:rsidRPr="00B00014">
        <w:t>FluTracking</w:t>
      </w:r>
      <w:proofErr w:type="spellEnd"/>
      <w:r w:rsidR="007E2EE7" w:rsidRPr="00B00014">
        <w:t xml:space="preserve"> data, compared with the Australian population.</w:t>
      </w:r>
      <w:r w:rsidR="00B00014">
        <w:fldChar w:fldCharType="begin"/>
      </w:r>
      <w:r w:rsidR="001306A0">
        <w:instrText xml:space="preserve"> ADDIN EN.CITE &lt;EndNote&gt;&lt;Cite&gt;&lt;Author&gt;Carlson&lt;/Author&gt;&lt;Year&gt;2023&lt;/Year&gt;&lt;RecNum&gt;2835&lt;/RecNum&gt;&lt;DisplayText&gt;&lt;style face="superscript"&gt;12&lt;/style&gt;&lt;/DisplayText&gt;&lt;record&gt;&lt;rec-number&gt;2835&lt;/rec-number&gt;&lt;foreign-keys&gt;&lt;key app="EN" db-id="ptaw2s0tmse5w0exvrh5d2vpdtxat2eaaazf" timestamp="1742786151"&gt;2835&lt;/key&gt;&lt;/foreign-keys&gt;&lt;ref-type name="Journal Article"&gt;17&lt;/ref-type&gt;&lt;contributors&gt;&lt;authors&gt;&lt;author&gt;Carlson, Sandra J &lt;/author&gt;&lt;author&gt;Innes, Reilly J I&lt;/author&gt;&lt;author&gt;Howard, Zachary L&lt;/author&gt;&lt;author&gt;Baldwin,  Zoe &lt;/author&gt;&lt;author&gt;Butler, Michelle&lt;/author&gt;&lt;author&gt;Dalton, Craig B &lt;/author&gt;&lt;/authors&gt;&lt;/contributors&gt;&lt;titles&gt;&lt;title&gt;FluTracking: Weekly online community-based surveillance of influenza-like illness in Australia, 2019 Annual Report&lt;/title&gt;&lt;secondary-title&gt;Commun Dis Intell&lt;/secondary-title&gt;&lt;/titles&gt;&lt;periodical&gt;&lt;full-title&gt;Commun Dis Intell&lt;/full-title&gt;&lt;/periodical&gt;&lt;volume&gt;47&lt;/volume&gt;&lt;dates&gt;&lt;year&gt;2023&lt;/year&gt;&lt;/dates&gt;&lt;urls&gt;&lt;/urls&gt;&lt;electronic-resource-num&gt;doi: https://doi.org/10.33321/cdi.2023.47.14&lt;/electronic-resource-num&gt;&lt;/record&gt;&lt;/Cite&gt;&lt;/EndNote&gt;</w:instrText>
      </w:r>
      <w:r w:rsidR="00B00014">
        <w:fldChar w:fldCharType="separate"/>
      </w:r>
      <w:r w:rsidR="001306A0" w:rsidRPr="001306A0">
        <w:rPr>
          <w:noProof/>
          <w:vertAlign w:val="superscript"/>
        </w:rPr>
        <w:t>12</w:t>
      </w:r>
      <w:r w:rsidR="00B00014">
        <w:fldChar w:fldCharType="end"/>
      </w:r>
    </w:p>
    <w:p w14:paraId="542627FC" w14:textId="196C17EE" w:rsidR="006815C0" w:rsidRDefault="00564274">
      <w:r w:rsidRPr="00564274">
        <w:rPr>
          <w:rFonts w:cs="Arial"/>
          <w:b/>
          <w:bCs/>
          <w:sz w:val="26"/>
          <w:szCs w:val="26"/>
        </w:rPr>
        <w:t>Australian Sentinel Practices Research Network (ASPREN)</w:t>
      </w:r>
    </w:p>
    <w:p w14:paraId="12C93443" w14:textId="333C62FA" w:rsidR="005E17E1" w:rsidRDefault="005E17E1" w:rsidP="001D2466">
      <w:pPr>
        <w:pStyle w:val="ListBullet"/>
        <w:numPr>
          <w:ilvl w:val="0"/>
          <w:numId w:val="0"/>
        </w:numPr>
      </w:pPr>
      <w:r>
        <w:t xml:space="preserve">Influenza-like-illness </w:t>
      </w:r>
      <w:r w:rsidR="00765CD4">
        <w:t xml:space="preserve">(ILI) </w:t>
      </w:r>
      <w:r w:rsidR="00B1011D">
        <w:t xml:space="preserve">and community virological </w:t>
      </w:r>
      <w:r>
        <w:t>trends</w:t>
      </w:r>
      <w:r w:rsidR="00A937ED">
        <w:t xml:space="preserve"> in this annual report are based on da</w:t>
      </w:r>
      <w:r w:rsidR="00A937ED" w:rsidRPr="00BE7A5B">
        <w:t>ta</w:t>
      </w:r>
      <w:r w:rsidR="00A937ED" w:rsidRPr="00EC5A9B">
        <w:t xml:space="preserve"> </w:t>
      </w:r>
      <w:r w:rsidRPr="00EC5A9B">
        <w:t xml:space="preserve">from </w:t>
      </w:r>
      <w:r w:rsidR="00BD1F10" w:rsidRPr="00EC5A9B">
        <w:t>ASPREN</w:t>
      </w:r>
      <w:r w:rsidR="00BE7A5B" w:rsidRPr="00EC5A9B">
        <w:t>,</w:t>
      </w:r>
      <w:r w:rsidR="00BD1F10" w:rsidRPr="00EC5A9B">
        <w:t xml:space="preserve"> </w:t>
      </w:r>
      <w:r w:rsidR="00CA6460" w:rsidRPr="00BE7A5B">
        <w:t>a year-round</w:t>
      </w:r>
      <w:r w:rsidR="00DA3A48">
        <w:t>, nationally representative,</w:t>
      </w:r>
      <w:r w:rsidR="00CA6460" w:rsidRPr="00BE7A5B">
        <w:t xml:space="preserve"> network of sentinel general practices sites</w:t>
      </w:r>
      <w:r w:rsidR="003570CC" w:rsidRPr="00EC5A9B">
        <w:t xml:space="preserve">, with data extracted on </w:t>
      </w:r>
      <w:r w:rsidR="00BE7A5B" w:rsidRPr="00EC5A9B">
        <w:t xml:space="preserve">26 </w:t>
      </w:r>
      <w:r w:rsidR="003570CC" w:rsidRPr="00EC5A9B">
        <w:t>February 2025.</w:t>
      </w:r>
      <w:r w:rsidR="00CA6460" w:rsidRPr="00BE7A5B">
        <w:t xml:space="preserve"> </w:t>
      </w:r>
    </w:p>
    <w:p w14:paraId="4BA2EC79" w14:textId="6A0B0C0F" w:rsidR="00E84452" w:rsidRDefault="00E84452" w:rsidP="001D2466">
      <w:pPr>
        <w:pStyle w:val="ListBullet"/>
        <w:numPr>
          <w:ilvl w:val="0"/>
          <w:numId w:val="0"/>
        </w:numPr>
      </w:pPr>
      <w:r>
        <w:t>In 2024, over 450 general practitioners and nurse practitioners</w:t>
      </w:r>
      <w:r w:rsidR="004F19E1">
        <w:t xml:space="preserve"> from 225 sentinel sites across</w:t>
      </w:r>
      <w:r w:rsidR="00AD547E">
        <w:t xml:space="preserve"> all jurisdictions</w:t>
      </w:r>
      <w:r w:rsidR="00583A0B">
        <w:t xml:space="preserve"> reported presentations of defined medical conditions each week. Defined medical conditions</w:t>
      </w:r>
      <w:r w:rsidR="00860C8E">
        <w:t xml:space="preserve"> monitored in 2024</w:t>
      </w:r>
      <w:r w:rsidR="00583A0B">
        <w:t xml:space="preserve"> </w:t>
      </w:r>
      <w:r w:rsidR="00860C8E">
        <w:t>included</w:t>
      </w:r>
      <w:r w:rsidR="00583A0B">
        <w:t xml:space="preserve"> </w:t>
      </w:r>
      <w:r w:rsidR="00765CD4">
        <w:t>ILI</w:t>
      </w:r>
      <w:r w:rsidR="00860C8E">
        <w:t>, gastroenteritis, chickenpox</w:t>
      </w:r>
      <w:r w:rsidR="003672C3">
        <w:t>,</w:t>
      </w:r>
      <w:r w:rsidR="00860C8E">
        <w:t xml:space="preserve"> and shingles. </w:t>
      </w:r>
      <w:r w:rsidR="00FB4DE3">
        <w:t xml:space="preserve">Participating practitioners are required to report the total number of patients seen weekly (i.e., weekly consultations) as well as notifying when they see a patient fitting the relevant case definition. </w:t>
      </w:r>
      <w:r w:rsidR="00765CD4">
        <w:t>ILI</w:t>
      </w:r>
      <w:r w:rsidR="001A4C82">
        <w:t xml:space="preserve"> wa</w:t>
      </w:r>
      <w:r w:rsidR="009455CD">
        <w:t xml:space="preserve">s defined as </w:t>
      </w:r>
      <w:r w:rsidR="009455CD" w:rsidRPr="009455CD">
        <w:t>an acute respiratory infection with fever (patient reported or measured) and cough with an onset within the last 7 days</w:t>
      </w:r>
      <w:r w:rsidR="001A4C82">
        <w:t>, aligning with the World Health Organization (WHO) surveillance case definition for ILI</w:t>
      </w:r>
      <w:r w:rsidR="009455CD" w:rsidRPr="009455CD">
        <w:t>.</w:t>
      </w:r>
      <w:r w:rsidR="001A4C82">
        <w:fldChar w:fldCharType="begin"/>
      </w:r>
      <w:r w:rsidR="001306A0">
        <w:instrText xml:space="preserve"> ADDIN EN.CITE &lt;EndNote&gt;&lt;Cite&gt;&lt;Author&gt;Global Influenza Programme&lt;/Author&gt;&lt;Year&gt;2025&lt;/Year&gt;&lt;RecNum&gt;2839&lt;/RecNum&gt;&lt;DisplayText&gt;&lt;style face="superscript"&gt;14&lt;/style&gt;&lt;/DisplayText&gt;&lt;record&gt;&lt;rec-number&gt;2839&lt;/rec-number&gt;&lt;foreign-keys&gt;&lt;key app="EN" db-id="ptaw2s0tmse5w0exvrh5d2vpdtxat2eaaazf" timestamp="1742790793"&gt;2839&lt;/key&gt;&lt;/foreign-keys&gt;&lt;ref-type name="Web Page"&gt;12&lt;/ref-type&gt;&lt;contributors&gt;&lt;authors&gt;&lt;author&gt;Global Influenza Programme,&lt;/author&gt;&lt;/authors&gt;&lt;/contributors&gt;&lt;titles&gt;&lt;title&gt;WHO surveillance case definitions for ILI and SARI&lt;/title&gt;&lt;/titles&gt;&lt;dates&gt;&lt;year&gt;2025&lt;/year&gt;&lt;/dates&gt;&lt;pub-location&gt;Geneva&lt;/pub-location&gt;&lt;publisher&gt;World Health Organization&lt;/publisher&gt;&lt;work-type&gt;Internet&lt;/work-type&gt;&lt;urls&gt;&lt;related-urls&gt;&lt;url&gt;https://www.who.int/teams/global-influenza-programme/surveillance-and-monitoring/case-definitions-for-ili-and-sari&lt;/url&gt;&lt;/related-urls&gt;&lt;/urls&gt;&lt;/record&gt;&lt;/Cite&gt;&lt;/EndNote&gt;</w:instrText>
      </w:r>
      <w:r w:rsidR="001A4C82">
        <w:fldChar w:fldCharType="separate"/>
      </w:r>
      <w:r w:rsidR="001306A0" w:rsidRPr="001306A0">
        <w:rPr>
          <w:noProof/>
          <w:vertAlign w:val="superscript"/>
        </w:rPr>
        <w:t>14</w:t>
      </w:r>
      <w:r w:rsidR="001A4C82">
        <w:fldChar w:fldCharType="end"/>
      </w:r>
    </w:p>
    <w:p w14:paraId="0533A726" w14:textId="3FFF42DB" w:rsidR="009455CD" w:rsidRPr="00EC5A9B" w:rsidRDefault="00555468" w:rsidP="001D2466">
      <w:pPr>
        <w:pStyle w:val="ListBullet"/>
        <w:numPr>
          <w:ilvl w:val="0"/>
          <w:numId w:val="0"/>
        </w:numPr>
      </w:pPr>
      <w:r w:rsidRPr="00EC5A9B">
        <w:t>Consistent with international general practice surveillance systems, rate</w:t>
      </w:r>
      <w:r w:rsidR="00DA3A48">
        <w:t>s are</w:t>
      </w:r>
      <w:r w:rsidRPr="00EC5A9B">
        <w:t xml:space="preserve"> reported as the number of ILI notifications per 1,000 consultations per week</w:t>
      </w:r>
      <w:r w:rsidR="00EC5A9B" w:rsidRPr="00EC5A9B">
        <w:t xml:space="preserve">. </w:t>
      </w:r>
    </w:p>
    <w:p w14:paraId="091C6211" w14:textId="72E2FD1B" w:rsidR="006815C0" w:rsidRDefault="00C11B9B" w:rsidP="00C11B9B">
      <w:r>
        <w:t xml:space="preserve">Virological surveillance at sentinel </w:t>
      </w:r>
      <w:r w:rsidR="00875EEF">
        <w:t>general practices</w:t>
      </w:r>
      <w:r>
        <w:t xml:space="preserve"> sites provides insight into the prevalence of respiratory viruses circulating in the community</w:t>
      </w:r>
      <w:r w:rsidR="00875EEF">
        <w:t>.</w:t>
      </w:r>
      <w:r w:rsidR="00A13379">
        <w:t xml:space="preserve"> A systematic sample of ILI patients (i.e. the first three patients presenting with an ILI, plus all ILI patients aged &lt;=5 years and </w:t>
      </w:r>
      <w:r w:rsidR="001F362E">
        <w:t>&gt;=</w:t>
      </w:r>
      <w:r w:rsidR="00A23DF9">
        <w:t>65 years</w:t>
      </w:r>
      <w:r w:rsidR="001F362E">
        <w:t>) were invited by the practi</w:t>
      </w:r>
      <w:r w:rsidR="009D0786">
        <w:t>tioner to participate in virological surveillance activities.</w:t>
      </w:r>
      <w:r>
        <w:t xml:space="preserve"> </w:t>
      </w:r>
      <w:r w:rsidR="00737136">
        <w:t xml:space="preserve">Nasal </w:t>
      </w:r>
      <w:r w:rsidR="005D10AE">
        <w:t xml:space="preserve">respiratory </w:t>
      </w:r>
      <w:r w:rsidR="00737136">
        <w:t xml:space="preserve">swabs </w:t>
      </w:r>
      <w:r w:rsidR="00FE2C47">
        <w:t>were taken by practitioners</w:t>
      </w:r>
      <w:r w:rsidR="00E84DCF">
        <w:t xml:space="preserve"> and samples were </w:t>
      </w:r>
      <w:r>
        <w:t>sent to SA Pathology</w:t>
      </w:r>
      <w:r w:rsidR="00A47AC6">
        <w:t xml:space="preserve"> in Adelaide, </w:t>
      </w:r>
      <w:r w:rsidR="005B1319">
        <w:t>SA</w:t>
      </w:r>
      <w:r w:rsidR="0016053E">
        <w:t>.</w:t>
      </w:r>
      <w:r w:rsidR="00BA4385">
        <w:t xml:space="preserve"> </w:t>
      </w:r>
      <w:r w:rsidR="00CA1499">
        <w:t xml:space="preserve">Respiratory swab samples were tested for viral and bacterial respiratory pathogens via a multiplex real-time reverse transcription polymerase chain reaction (RT-PCR) assay using SA Pathology’s in-house </w:t>
      </w:r>
      <w:r w:rsidR="00B27B98">
        <w:t>primers and wer</w:t>
      </w:r>
      <w:r w:rsidR="00BA4385">
        <w:t>e subtyped using SA Pathology’s</w:t>
      </w:r>
      <w:r w:rsidR="00073E15">
        <w:t xml:space="preserve"> genomic sequencing approach</w:t>
      </w:r>
      <w:r w:rsidR="007B76CD">
        <w:t xml:space="preserve">. </w:t>
      </w:r>
    </w:p>
    <w:p w14:paraId="00B680B6" w14:textId="279EAE52" w:rsidR="001C4411" w:rsidRDefault="006F3797" w:rsidP="00C11B9B">
      <w:r>
        <w:t xml:space="preserve">All </w:t>
      </w:r>
      <w:r w:rsidR="000600E1">
        <w:t xml:space="preserve">positive influenza samples are sent to the WHO Collaborating </w:t>
      </w:r>
      <w:r w:rsidR="000C6B4F">
        <w:t>C</w:t>
      </w:r>
      <w:r w:rsidR="000600E1">
        <w:t>entre for Reference and Research on In</w:t>
      </w:r>
      <w:r w:rsidR="11F942DA">
        <w:t>f</w:t>
      </w:r>
      <w:r w:rsidR="000600E1">
        <w:t>luenza</w:t>
      </w:r>
      <w:r w:rsidR="00F5177E">
        <w:t xml:space="preserve"> and data are used to </w:t>
      </w:r>
      <w:r w:rsidR="00B954D9">
        <w:t xml:space="preserve">guide national and international influenza vaccine strain selection. In addition, data are used to calculate community-based vaccine effectiveness (VE) estimates. </w:t>
      </w:r>
      <w:r w:rsidR="00FD212B">
        <w:t xml:space="preserve">To estimate VE against general practice attendance with influenza, data on patients with ILI who were tested for respiratory pathogens are used in a test-negative observational study. In this design, VE estimates </w:t>
      </w:r>
      <w:r w:rsidR="00E361FB">
        <w:t>are</w:t>
      </w:r>
      <w:r w:rsidR="00FD212B">
        <w:t xml:space="preserve"> 1 minus the odds ratio of vaccination</w:t>
      </w:r>
      <w:r w:rsidR="00F04B40">
        <w:t xml:space="preserve"> in</w:t>
      </w:r>
      <w:r w:rsidR="00853284">
        <w:t xml:space="preserve"> positive patients compared to test negative control patients</w:t>
      </w:r>
      <w:r w:rsidR="00FD212B">
        <w:t>.</w:t>
      </w:r>
    </w:p>
    <w:p w14:paraId="2982EA2E" w14:textId="36FF3D56" w:rsidR="0016047C" w:rsidRPr="001661DA" w:rsidRDefault="0016047C" w:rsidP="001D2466">
      <w:pPr>
        <w:pStyle w:val="Heading3"/>
      </w:pPr>
      <w:r w:rsidRPr="001661DA">
        <w:t>Notes on interpretation</w:t>
      </w:r>
    </w:p>
    <w:p w14:paraId="38A27260" w14:textId="0F738EEF" w:rsidR="00F34A46" w:rsidRPr="001661DA" w:rsidRDefault="0016047C" w:rsidP="001D2466">
      <w:pPr>
        <w:pStyle w:val="ListBullet"/>
        <w:numPr>
          <w:ilvl w:val="0"/>
          <w:numId w:val="0"/>
        </w:numPr>
      </w:pPr>
      <w:r w:rsidRPr="001661DA">
        <w:t>Changes in the health</w:t>
      </w:r>
      <w:r w:rsidR="009126B3">
        <w:t>-</w:t>
      </w:r>
      <w:r w:rsidRPr="001661DA">
        <w:t xml:space="preserve">seeking behaviour at sentinel general practices sites due to the availability of telehealth and respiratory clinics may </w:t>
      </w:r>
      <w:r w:rsidR="001661DA" w:rsidRPr="001661DA">
        <w:t xml:space="preserve">have </w:t>
      </w:r>
      <w:r w:rsidRPr="001661DA">
        <w:t>result</w:t>
      </w:r>
      <w:r w:rsidR="001661DA" w:rsidRPr="001661DA">
        <w:t>ed</w:t>
      </w:r>
      <w:r w:rsidRPr="001661DA">
        <w:t xml:space="preserve"> in fewer presentations to general practice</w:t>
      </w:r>
      <w:r w:rsidR="00D373D5" w:rsidRPr="001661DA">
        <w:t xml:space="preserve"> in recent years, </w:t>
      </w:r>
      <w:r w:rsidR="001661DA" w:rsidRPr="001661DA">
        <w:t xml:space="preserve">potentially </w:t>
      </w:r>
      <w:r w:rsidR="00D23345" w:rsidRPr="001661DA">
        <w:t xml:space="preserve">underestimating </w:t>
      </w:r>
      <w:r w:rsidR="00157247" w:rsidRPr="001661DA">
        <w:t>the number of ILI notifications per week</w:t>
      </w:r>
      <w:r w:rsidR="00FA672E">
        <w:t xml:space="preserve"> compared to pre-COVID-19 pandemic years</w:t>
      </w:r>
      <w:r w:rsidR="001661DA" w:rsidRPr="001661DA">
        <w:t xml:space="preserve">. Similarly, changes to </w:t>
      </w:r>
      <w:r w:rsidR="00633A85">
        <w:t xml:space="preserve">virological </w:t>
      </w:r>
      <w:r w:rsidR="001661DA" w:rsidRPr="001661DA">
        <w:t>swabbing practices at sentinel general practice sites, due to the availability of telehealth and respiratory clinics, may result in a lower number of swabs being taken</w:t>
      </w:r>
      <w:r w:rsidR="00633A85">
        <w:t xml:space="preserve"> in recent years</w:t>
      </w:r>
      <w:r w:rsidR="001661DA" w:rsidRPr="001661DA">
        <w:t xml:space="preserve">. </w:t>
      </w:r>
      <w:r w:rsidR="00D23345" w:rsidRPr="001661DA">
        <w:t>T</w:t>
      </w:r>
      <w:r w:rsidR="00D373D5" w:rsidRPr="001661DA">
        <w:t>herefore</w:t>
      </w:r>
      <w:r w:rsidR="00D23345" w:rsidRPr="001661DA">
        <w:t xml:space="preserve">, comparisons to </w:t>
      </w:r>
      <w:r w:rsidR="00F207FA">
        <w:t>pre-COVID-19 pandemic seasons</w:t>
      </w:r>
      <w:r w:rsidR="00D23345" w:rsidRPr="001661DA">
        <w:t xml:space="preserve"> should be interpreted with caution. </w:t>
      </w:r>
    </w:p>
    <w:p w14:paraId="2E9D43DF" w14:textId="45ED714A" w:rsidR="00470088" w:rsidRDefault="00484236" w:rsidP="000E02DC">
      <w:r>
        <w:t xml:space="preserve">Overall, virological surveillance was representative; however, at a jurisdictional level SA </w:t>
      </w:r>
      <w:r w:rsidR="6305C6A8">
        <w:t>is</w:t>
      </w:r>
      <w:r>
        <w:t xml:space="preserve"> overrepresented, while swabs from the NT are underrepresented.</w:t>
      </w:r>
    </w:p>
    <w:p w14:paraId="5DEA44CF" w14:textId="65261254" w:rsidR="00470088" w:rsidRDefault="008172DE" w:rsidP="000E02DC">
      <w:pPr>
        <w:pStyle w:val="Heading2"/>
      </w:pPr>
      <w:bookmarkStart w:id="11" w:name="_Toc194074612"/>
      <w:r w:rsidRPr="008172DE">
        <w:lastRenderedPageBreak/>
        <w:t>Influenza Complications Alert Network (FluCAN)</w:t>
      </w:r>
      <w:bookmarkEnd w:id="11"/>
    </w:p>
    <w:p w14:paraId="76FEC16F" w14:textId="6FF76338" w:rsidR="00274522" w:rsidRDefault="008B7346" w:rsidP="001D2466">
      <w:pPr>
        <w:pStyle w:val="ListBullet"/>
        <w:numPr>
          <w:ilvl w:val="0"/>
          <w:numId w:val="0"/>
        </w:numPr>
      </w:pPr>
      <w:r>
        <w:t>Hospital admissions</w:t>
      </w:r>
      <w:r w:rsidR="00A937ED">
        <w:t xml:space="preserve"> </w:t>
      </w:r>
      <w:r w:rsidR="05A4BBE9">
        <w:t xml:space="preserve">(not including emergency department presentations without subsequent hospital admission) </w:t>
      </w:r>
      <w:r w:rsidR="00A937ED">
        <w:t>in this annual report are based on data</w:t>
      </w:r>
      <w:r>
        <w:t xml:space="preserve"> from</w:t>
      </w:r>
      <w:r w:rsidR="00A937ED">
        <w:t xml:space="preserve"> </w:t>
      </w:r>
      <w:r w:rsidR="005B2BD0">
        <w:t>FluCAN</w:t>
      </w:r>
      <w:r w:rsidR="008825DE">
        <w:t xml:space="preserve">, </w:t>
      </w:r>
      <w:r w:rsidR="009036FF">
        <w:t>a sentinel hospital-based surveillance program</w:t>
      </w:r>
      <w:r w:rsidR="00B7187A">
        <w:t xml:space="preserve">, </w:t>
      </w:r>
      <w:r w:rsidR="008825DE">
        <w:t>with data extracted on</w:t>
      </w:r>
      <w:r w:rsidR="008A0A0A">
        <w:t xml:space="preserve"> 13 March 2025.</w:t>
      </w:r>
    </w:p>
    <w:p w14:paraId="5BD095C5" w14:textId="42DD0B2E" w:rsidR="0061088C" w:rsidRDefault="00EF4EBE" w:rsidP="001D2466">
      <w:pPr>
        <w:pStyle w:val="ListBullet"/>
        <w:numPr>
          <w:ilvl w:val="0"/>
          <w:numId w:val="0"/>
        </w:numPr>
      </w:pPr>
      <w:r>
        <w:t xml:space="preserve">In 2024, </w:t>
      </w:r>
      <w:r w:rsidR="00BF5C04">
        <w:t xml:space="preserve">22 sentinel hospital sites </w:t>
      </w:r>
      <w:r w:rsidR="002A4E49">
        <w:t>across all jurisdictions</w:t>
      </w:r>
      <w:r w:rsidR="008F262A">
        <w:t xml:space="preserve"> reported </w:t>
      </w:r>
      <w:r w:rsidR="002507E3">
        <w:t xml:space="preserve">detailed clinical and laboratory information about </w:t>
      </w:r>
      <w:r w:rsidR="008F262A">
        <w:t xml:space="preserve">hospital admissions with </w:t>
      </w:r>
      <w:r w:rsidR="00A52008">
        <w:t>COVID-19, influenza or RSV</w:t>
      </w:r>
      <w:r w:rsidR="00846FB6">
        <w:t xml:space="preserve"> infections</w:t>
      </w:r>
      <w:r w:rsidR="00A52008">
        <w:t>.</w:t>
      </w:r>
      <w:r w:rsidR="002507E3">
        <w:t xml:space="preserve"> A</w:t>
      </w:r>
      <w:r w:rsidR="006D65EF">
        <w:t xml:space="preserve">n </w:t>
      </w:r>
      <w:r w:rsidR="00426811">
        <w:t xml:space="preserve">acute respiratory </w:t>
      </w:r>
      <w:r w:rsidR="006D65EF">
        <w:t xml:space="preserve">infection was </w:t>
      </w:r>
      <w:r w:rsidR="00A04F66">
        <w:t>laboratory</w:t>
      </w:r>
      <w:r w:rsidR="00426811">
        <w:t xml:space="preserve"> </w:t>
      </w:r>
      <w:r w:rsidR="006D65EF">
        <w:t>confirmed by PCR.</w:t>
      </w:r>
      <w:r w:rsidR="0061088C">
        <w:t xml:space="preserve"> Surveillance was conducted from April to December for influenza and RSV, and for t</w:t>
      </w:r>
      <w:r w:rsidR="00B941B4">
        <w:t xml:space="preserve">he full calendar year for COVID-19. </w:t>
      </w:r>
      <w:r w:rsidR="002507E3">
        <w:t>Data from a sample of patients who were admitted with an acute respiratory infection but tested negative for influenza were collected as controls</w:t>
      </w:r>
      <w:r w:rsidR="2551BED1">
        <w:t xml:space="preserve"> for vaccine effectiveness estimates</w:t>
      </w:r>
      <w:r w:rsidR="002507E3">
        <w:t>.</w:t>
      </w:r>
    </w:p>
    <w:p w14:paraId="17A2B2D2" w14:textId="76065465" w:rsidR="005B2BD0" w:rsidRPr="001B33D9" w:rsidRDefault="005B2BD0" w:rsidP="001D2466">
      <w:pPr>
        <w:pStyle w:val="ListBullet"/>
        <w:numPr>
          <w:ilvl w:val="0"/>
          <w:numId w:val="0"/>
        </w:numPr>
      </w:pPr>
      <w:r w:rsidRPr="00150BA0">
        <w:t>Date of admission is used for all patient analyses, except where the patient acquired their infection in hospital. For patients who acquired their infection in hospital (defined as the date of onset &gt;7 days after date of admissio</w:t>
      </w:r>
      <w:r w:rsidRPr="001B33D9">
        <w:t>n), date of onset is used.</w:t>
      </w:r>
    </w:p>
    <w:p w14:paraId="6E4CB3F2" w14:textId="6D7A71DC" w:rsidR="00953003" w:rsidRDefault="001B33D9" w:rsidP="001D2466">
      <w:pPr>
        <w:pStyle w:val="ListBullet"/>
        <w:numPr>
          <w:ilvl w:val="0"/>
          <w:numId w:val="0"/>
        </w:numPr>
      </w:pPr>
      <w:r w:rsidRPr="001B33D9">
        <w:t>In addition, data are used to calculate hospital-based VE estimates.</w:t>
      </w:r>
      <w:r w:rsidR="00F04B40" w:rsidRPr="001B33D9">
        <w:t xml:space="preserve"> To estimate </w:t>
      </w:r>
      <w:r w:rsidRPr="001B33D9">
        <w:t>VE</w:t>
      </w:r>
      <w:r w:rsidR="00F04B40" w:rsidRPr="001B33D9">
        <w:t xml:space="preserve"> against hospitalisation with influenza, data from all participating</w:t>
      </w:r>
      <w:r w:rsidRPr="001B33D9">
        <w:t xml:space="preserve"> </w:t>
      </w:r>
      <w:r w:rsidR="00F04B40" w:rsidRPr="001B33D9">
        <w:t xml:space="preserve">sentinel hospital sites are used in a test-negative incidence density observational study. In this design, </w:t>
      </w:r>
      <w:r w:rsidRPr="001B33D9">
        <w:t>VE</w:t>
      </w:r>
      <w:r w:rsidR="00F04B40" w:rsidRPr="001B33D9">
        <w:t xml:space="preserve"> is estimated as 1 minus the odds ratio of vaccination in case patients compared to test negative control patients.</w:t>
      </w:r>
    </w:p>
    <w:p w14:paraId="0EC04E90" w14:textId="1BB6A35E" w:rsidR="00DA7779" w:rsidRPr="001661DA" w:rsidRDefault="00DA7779" w:rsidP="001D2466">
      <w:pPr>
        <w:pStyle w:val="Heading3"/>
      </w:pPr>
      <w:r w:rsidRPr="001661DA">
        <w:t>Notes on interpretation</w:t>
      </w:r>
    </w:p>
    <w:p w14:paraId="120DC5F0" w14:textId="67738E2A" w:rsidR="002A4E49" w:rsidRDefault="001039CA" w:rsidP="001D2466">
      <w:pPr>
        <w:pStyle w:val="ListBullet"/>
        <w:numPr>
          <w:ilvl w:val="0"/>
          <w:numId w:val="0"/>
        </w:numPr>
      </w:pPr>
      <w:r w:rsidRPr="00913B6E">
        <w:t>It</w:t>
      </w:r>
      <w:r w:rsidR="002A4E49" w:rsidRPr="00913B6E">
        <w:t xml:space="preserve"> is important to note these</w:t>
      </w:r>
      <w:r w:rsidR="00640CE0" w:rsidRPr="00913B6E">
        <w:t xml:space="preserve"> sentinel hospital</w:t>
      </w:r>
      <w:r w:rsidR="002A4E49" w:rsidRPr="00913B6E">
        <w:t xml:space="preserve"> data reflect patients with severe acute respiratory illnesses who are hospitalised or admitted to intensive care with PCR confirmed infection; data are therefore not generalisable.</w:t>
      </w:r>
      <w:r w:rsidR="002A4E49" w:rsidRPr="002A4E49">
        <w:t xml:space="preserve"> </w:t>
      </w:r>
    </w:p>
    <w:p w14:paraId="26998869" w14:textId="20A369A5" w:rsidR="002B1C7E" w:rsidRPr="001661DA" w:rsidRDefault="00C0530C" w:rsidP="001D2466">
      <w:pPr>
        <w:pStyle w:val="ListBullet"/>
        <w:numPr>
          <w:ilvl w:val="0"/>
          <w:numId w:val="0"/>
        </w:numPr>
      </w:pPr>
      <w:r w:rsidRPr="00C0530C">
        <w:t xml:space="preserve">Surveillance for sentinel hospital admissions with influenza and RSV did not begin until </w:t>
      </w:r>
      <w:r w:rsidR="001141C4">
        <w:t xml:space="preserve">1 </w:t>
      </w:r>
      <w:r w:rsidRPr="00C0530C">
        <w:t>April 2024</w:t>
      </w:r>
      <w:r w:rsidR="001141C4">
        <w:t>. The</w:t>
      </w:r>
      <w:r w:rsidR="009A18B4">
        <w:t xml:space="preserve"> </w:t>
      </w:r>
      <w:r w:rsidR="001141C4">
        <w:t xml:space="preserve">data in this annual report </w:t>
      </w:r>
      <w:r w:rsidRPr="00C0530C">
        <w:t xml:space="preserve">are reflective of sentinel hospital admissions with influenza </w:t>
      </w:r>
      <w:r w:rsidR="00D329F4">
        <w:t>or</w:t>
      </w:r>
      <w:r w:rsidRPr="00C0530C">
        <w:t xml:space="preserve"> RSV from 1 April to 31 December 2024.</w:t>
      </w:r>
      <w:r w:rsidR="00F334C3">
        <w:t xml:space="preserve"> </w:t>
      </w:r>
      <w:r w:rsidR="002B1C7E">
        <w:t>C</w:t>
      </w:r>
      <w:r w:rsidR="002B1C7E" w:rsidRPr="001661DA">
        <w:t>omparisons to previous seasons</w:t>
      </w:r>
      <w:r w:rsidR="002B1C7E">
        <w:t xml:space="preserve"> (when surveillance was conducted over a different </w:t>
      </w:r>
      <w:proofErr w:type="gramStart"/>
      <w:r w:rsidR="002B1C7E">
        <w:t>period of time</w:t>
      </w:r>
      <w:proofErr w:type="gramEnd"/>
      <w:r w:rsidR="002B1C7E">
        <w:t xml:space="preserve">) </w:t>
      </w:r>
      <w:r w:rsidR="002B1C7E" w:rsidRPr="001661DA">
        <w:t xml:space="preserve">should be interpreted with caution. </w:t>
      </w:r>
    </w:p>
    <w:p w14:paraId="1D458BC1" w14:textId="65EB2CF3" w:rsidR="00953003" w:rsidRPr="009D58C4" w:rsidRDefault="00953003" w:rsidP="001D2466">
      <w:pPr>
        <w:pStyle w:val="ListBullet"/>
        <w:numPr>
          <w:ilvl w:val="0"/>
          <w:numId w:val="0"/>
        </w:numPr>
      </w:pPr>
      <w:r w:rsidRPr="007B2672">
        <w:t xml:space="preserve">The Paediatric Active Enhanced Disease Surveillance (PAEDS) network contribute data on paediatric (those aged 16 years or under) admissions at sentinel hospital sites. This provides enhanced surveillance of these at-risk populations. Consequently, children are overrepresented in the data and the age distribution may not reflect the age distribution of hospitalisations nationally. For this reason, children and adults </w:t>
      </w:r>
      <w:r>
        <w:t xml:space="preserve">admitted to </w:t>
      </w:r>
      <w:r w:rsidRPr="009D58C4">
        <w:t xml:space="preserve">sentinel hospitals are reported on separately in this annual report. </w:t>
      </w:r>
    </w:p>
    <w:p w14:paraId="5A70C364" w14:textId="411FEEBD" w:rsidR="008172DE" w:rsidRDefault="002A4E49" w:rsidP="001D2466">
      <w:pPr>
        <w:pStyle w:val="ListBullet"/>
        <w:numPr>
          <w:ilvl w:val="0"/>
          <w:numId w:val="0"/>
        </w:numPr>
      </w:pPr>
      <w:r w:rsidRPr="009D58C4">
        <w:t xml:space="preserve">Some jurisdictions (Vic.) are overrepresented amongst participating </w:t>
      </w:r>
      <w:r w:rsidR="007233D4" w:rsidRPr="009D58C4">
        <w:t xml:space="preserve">sentinel hospital </w:t>
      </w:r>
      <w:r w:rsidRPr="009D58C4">
        <w:t>sites</w:t>
      </w:r>
      <w:r w:rsidR="007233D4" w:rsidRPr="009D58C4">
        <w:t xml:space="preserve">. </w:t>
      </w:r>
      <w:proofErr w:type="gramStart"/>
      <w:r w:rsidR="007233D4" w:rsidRPr="009D58C4">
        <w:t>T</w:t>
      </w:r>
      <w:r w:rsidRPr="009D58C4">
        <w:t>he majority of</w:t>
      </w:r>
      <w:proofErr w:type="gramEnd"/>
      <w:r w:rsidRPr="009D58C4">
        <w:t xml:space="preserve"> </w:t>
      </w:r>
      <w:r w:rsidR="007233D4" w:rsidRPr="009D58C4">
        <w:t xml:space="preserve">sentinel hospital </w:t>
      </w:r>
      <w:r w:rsidRPr="009D58C4">
        <w:t>sites are in major cities, there</w:t>
      </w:r>
      <w:r w:rsidR="007233D4" w:rsidRPr="009D58C4">
        <w:t xml:space="preserve">fore, </w:t>
      </w:r>
      <w:r w:rsidR="009D58C4" w:rsidRPr="009D58C4">
        <w:t>hospital</w:t>
      </w:r>
      <w:r w:rsidR="00C0530C">
        <w:t xml:space="preserve"> admissions </w:t>
      </w:r>
      <w:r w:rsidRPr="009D58C4">
        <w:t>in regional and remote areas</w:t>
      </w:r>
      <w:r w:rsidR="009D58C4" w:rsidRPr="009D58C4">
        <w:t xml:space="preserve"> </w:t>
      </w:r>
      <w:r w:rsidR="00A84A88">
        <w:t>are</w:t>
      </w:r>
      <w:r w:rsidR="009D58C4" w:rsidRPr="009D58C4">
        <w:t xml:space="preserve"> underrepresented</w:t>
      </w:r>
      <w:r w:rsidRPr="009D58C4">
        <w:t>.</w:t>
      </w:r>
    </w:p>
    <w:p w14:paraId="02728378" w14:textId="3A95DEA8" w:rsidR="008172DE" w:rsidRDefault="005F7CA4" w:rsidP="000E02DC">
      <w:pPr>
        <w:pStyle w:val="Heading2"/>
      </w:pPr>
      <w:bookmarkStart w:id="12" w:name="_Toc194074613"/>
      <w:r w:rsidRPr="005F7CA4">
        <w:t>Short Period Incidence Study of Severe Acute Respiratory Infection (SPRINT-SARI) Australia</w:t>
      </w:r>
      <w:bookmarkEnd w:id="12"/>
    </w:p>
    <w:p w14:paraId="16F41326" w14:textId="0C857D16" w:rsidR="00F13226" w:rsidRDefault="00D0536D" w:rsidP="001D2466">
      <w:pPr>
        <w:pStyle w:val="ListBullet"/>
        <w:numPr>
          <w:ilvl w:val="0"/>
          <w:numId w:val="0"/>
        </w:numPr>
      </w:pPr>
      <w:r>
        <w:t>Intensive care admissions</w:t>
      </w:r>
      <w:r w:rsidR="00A937ED">
        <w:t xml:space="preserve"> in this annual report are based on data</w:t>
      </w:r>
      <w:r w:rsidR="0087606F">
        <w:t xml:space="preserve"> from</w:t>
      </w:r>
      <w:r w:rsidR="00A937ED" w:rsidRPr="00D94F3A">
        <w:rPr>
          <w:szCs w:val="22"/>
        </w:rPr>
        <w:t xml:space="preserve"> </w:t>
      </w:r>
      <w:r w:rsidR="0077557A" w:rsidRPr="00265371">
        <w:rPr>
          <w:szCs w:val="22"/>
        </w:rPr>
        <w:t>SPRINT-SARI Australia</w:t>
      </w:r>
      <w:r w:rsidR="00F13226" w:rsidRPr="00D94F3A">
        <w:rPr>
          <w:szCs w:val="22"/>
        </w:rPr>
        <w:t xml:space="preserve">, </w:t>
      </w:r>
      <w:r w:rsidR="00F13226" w:rsidRPr="00265371">
        <w:t xml:space="preserve">a sentinel intensive </w:t>
      </w:r>
      <w:proofErr w:type="gramStart"/>
      <w:r w:rsidR="00F13226" w:rsidRPr="00265371">
        <w:t>care</w:t>
      </w:r>
      <w:r w:rsidR="00A734E4" w:rsidRPr="00265371">
        <w:t xml:space="preserve"> </w:t>
      </w:r>
      <w:r w:rsidR="00704F9C">
        <w:t>based</w:t>
      </w:r>
      <w:proofErr w:type="gramEnd"/>
      <w:r w:rsidR="00704F9C">
        <w:t xml:space="preserve"> surveillance </w:t>
      </w:r>
      <w:r w:rsidR="00E23C0D">
        <w:t xml:space="preserve">system and </w:t>
      </w:r>
      <w:r w:rsidR="00A734E4" w:rsidRPr="00265371">
        <w:t>research network</w:t>
      </w:r>
      <w:r w:rsidR="00F13226" w:rsidRPr="00265371">
        <w:t>,</w:t>
      </w:r>
      <w:r w:rsidR="00A734E4" w:rsidRPr="00265371">
        <w:t xml:space="preserve"> with data extracted 26 February 2025. </w:t>
      </w:r>
    </w:p>
    <w:p w14:paraId="20D1BE1F" w14:textId="4513C3BF" w:rsidR="00D94F3A" w:rsidRDefault="0008799A" w:rsidP="001D2466">
      <w:pPr>
        <w:pStyle w:val="ListBullet"/>
        <w:numPr>
          <w:ilvl w:val="0"/>
          <w:numId w:val="0"/>
        </w:numPr>
        <w:rPr>
          <w:highlight w:val="yellow"/>
        </w:rPr>
      </w:pPr>
      <w:r>
        <w:t>In 2024,</w:t>
      </w:r>
      <w:r w:rsidR="00D94F3A">
        <w:t xml:space="preserve"> approxima</w:t>
      </w:r>
      <w:r w:rsidR="00D94F3A" w:rsidRPr="00D94F3A">
        <w:t>tely</w:t>
      </w:r>
      <w:r w:rsidRPr="00D94F3A">
        <w:t xml:space="preserve"> </w:t>
      </w:r>
      <w:r w:rsidR="00D94F3A" w:rsidRPr="00D94F3A">
        <w:t>7</w:t>
      </w:r>
      <w:r w:rsidR="002B5286">
        <w:t>6</w:t>
      </w:r>
      <w:r w:rsidR="00C95693">
        <w:t xml:space="preserve"> sentinel</w:t>
      </w:r>
      <w:r w:rsidR="00D94F3A" w:rsidRPr="00D94F3A">
        <w:t xml:space="preserve"> intensive care sites </w:t>
      </w:r>
      <w:r w:rsidR="00ED7AA3">
        <w:t xml:space="preserve">across all jurisdictions </w:t>
      </w:r>
      <w:r w:rsidR="00D94F3A" w:rsidRPr="00D94F3A">
        <w:t xml:space="preserve">contributed </w:t>
      </w:r>
      <w:r w:rsidR="0077557A" w:rsidRPr="00D94F3A">
        <w:t xml:space="preserve">data on the </w:t>
      </w:r>
      <w:r w:rsidR="00EF4CA7">
        <w:t>demographics, clinical</w:t>
      </w:r>
      <w:r w:rsidR="0077557A" w:rsidRPr="00D94F3A">
        <w:t xml:space="preserve"> characteristics, interventions</w:t>
      </w:r>
      <w:r w:rsidR="00375B74">
        <w:t>,</w:t>
      </w:r>
      <w:r w:rsidR="0077557A" w:rsidRPr="00D94F3A">
        <w:t xml:space="preserve"> </w:t>
      </w:r>
      <w:r w:rsidR="007F1983">
        <w:t xml:space="preserve">and outcomes </w:t>
      </w:r>
      <w:r w:rsidR="0077557A" w:rsidRPr="00D94F3A">
        <w:t xml:space="preserve">for patients admitted </w:t>
      </w:r>
      <w:r w:rsidR="007F1983">
        <w:t>to a</w:t>
      </w:r>
      <w:r w:rsidR="00391707">
        <w:t xml:space="preserve"> participating</w:t>
      </w:r>
      <w:r w:rsidR="007F1983">
        <w:t xml:space="preserve"> intensive care</w:t>
      </w:r>
      <w:r w:rsidR="0077557A" w:rsidRPr="00D94F3A">
        <w:t xml:space="preserve"> with </w:t>
      </w:r>
      <w:r w:rsidR="00B316BB">
        <w:t xml:space="preserve">a </w:t>
      </w:r>
      <w:r w:rsidR="0077557A" w:rsidRPr="00D94F3A">
        <w:t xml:space="preserve">severe acute respiratory infection. </w:t>
      </w:r>
      <w:r w:rsidR="0027468D" w:rsidRPr="0027468D">
        <w:t xml:space="preserve">These </w:t>
      </w:r>
      <w:r w:rsidR="008707BE">
        <w:t>participating</w:t>
      </w:r>
      <w:r w:rsidR="0027468D" w:rsidRPr="0027468D">
        <w:t xml:space="preserve"> intensive care sites include</w:t>
      </w:r>
      <w:r w:rsidR="0077557A" w:rsidRPr="00D94F3A">
        <w:t xml:space="preserve"> intensive care units </w:t>
      </w:r>
      <w:r w:rsidR="0027468D" w:rsidRPr="0027468D">
        <w:t>and</w:t>
      </w:r>
      <w:r w:rsidR="0077557A" w:rsidRPr="00D94F3A">
        <w:t xml:space="preserve"> high dependency units </w:t>
      </w:r>
      <w:r w:rsidR="0027468D" w:rsidRPr="0027468D">
        <w:t>managed by an intensive care team.</w:t>
      </w:r>
      <w:r w:rsidR="0027468D">
        <w:t xml:space="preserve"> </w:t>
      </w:r>
      <w:r w:rsidR="00A83624">
        <w:t xml:space="preserve">Data are entered into </w:t>
      </w:r>
      <w:r w:rsidR="006E4570">
        <w:t>an internationally</w:t>
      </w:r>
      <w:r w:rsidR="00152675">
        <w:t xml:space="preserve"> </w:t>
      </w:r>
      <w:r w:rsidR="003E40DD">
        <w:t>standardised case report form</w:t>
      </w:r>
      <w:r w:rsidR="00152675">
        <w:t xml:space="preserve"> by the research co</w:t>
      </w:r>
      <w:r w:rsidR="00FC262C">
        <w:t xml:space="preserve">ordinator at </w:t>
      </w:r>
      <w:r w:rsidR="008707BE">
        <w:t xml:space="preserve">the participating site. </w:t>
      </w:r>
      <w:r w:rsidR="00E804E1" w:rsidRPr="00E804E1">
        <w:t xml:space="preserve">Whenever possible, </w:t>
      </w:r>
      <w:r w:rsidR="00E804E1">
        <w:t xml:space="preserve">patient </w:t>
      </w:r>
      <w:r w:rsidR="00E804E1" w:rsidRPr="00E804E1">
        <w:t>transfers were aggregated into one record.</w:t>
      </w:r>
      <w:r w:rsidR="001536F7">
        <w:fldChar w:fldCharType="begin"/>
      </w:r>
      <w:r w:rsidR="001536F7">
        <w:instrText xml:space="preserve"> ADDIN EN.CITE &lt;EndNote&gt;&lt;Cite&gt;&lt;Author&gt;Australian and New Zealand Intensive Care Research Centre (ANZIC-RC)&lt;/Author&gt;&lt;Year&gt;2025&lt;/Year&gt;&lt;RecNum&gt;2842&lt;/RecNum&gt;&lt;DisplayText&gt;&lt;style face="superscript"&gt;15&lt;/style&gt;&lt;/DisplayText&gt;&lt;record&gt;&lt;rec-number&gt;2842&lt;/rec-number&gt;&lt;foreign-keys&gt;&lt;key app="EN" db-id="ptaw2s0tmse5w0exvrh5d2vpdtxat2eaaazf" timestamp="1742857314"&gt;2842&lt;/key&gt;&lt;/foreign-keys&gt;&lt;ref-type name="Web Page"&gt;12&lt;/ref-type&gt;&lt;contributors&gt;&lt;authors&gt;&lt;author&gt;Australian and New Zealand Intensive Care Research Centre (ANZIC-RC),&lt;/author&gt;&lt;/authors&gt;&lt;/contributors&gt;&lt;titles&gt;&lt;title&gt;SPRINT-SARI (Australia)&lt;/title&gt;&lt;/titles&gt;&lt;dates&gt;&lt;year&gt;2025&lt;/year&gt;&lt;/dates&gt;&lt;pub-location&gt;Melbourne&lt;/pub-location&gt;&lt;publisher&gt;Monash University&lt;/publisher&gt;&lt;work-type&gt;Internet&lt;/work-type&gt;&lt;urls&gt;&lt;related-urls&gt;&lt;url&gt;https://www.monash.edu/medicine/sphpm/anzicrc/research/sprint-sari&lt;/url&gt;&lt;/related-urls&gt;&lt;/urls&gt;&lt;/record&gt;&lt;/Cite&gt;&lt;/EndNote&gt;</w:instrText>
      </w:r>
      <w:r w:rsidR="001536F7">
        <w:fldChar w:fldCharType="separate"/>
      </w:r>
      <w:r w:rsidR="001536F7" w:rsidRPr="001536F7">
        <w:rPr>
          <w:noProof/>
          <w:vertAlign w:val="superscript"/>
        </w:rPr>
        <w:t>15</w:t>
      </w:r>
      <w:r w:rsidR="001536F7">
        <w:fldChar w:fldCharType="end"/>
      </w:r>
    </w:p>
    <w:p w14:paraId="06BBA4B8" w14:textId="3497BBE9" w:rsidR="0077557A" w:rsidRPr="00AB1B9A" w:rsidRDefault="00DF0DEB" w:rsidP="001D2466">
      <w:pPr>
        <w:pStyle w:val="ListBullet"/>
        <w:numPr>
          <w:ilvl w:val="0"/>
          <w:numId w:val="0"/>
        </w:numPr>
      </w:pPr>
      <w:r w:rsidRPr="00AB1B9A">
        <w:t xml:space="preserve">In response to the COVID-19 pandemic SPRINT-SARI Australia commenced in early 2020. </w:t>
      </w:r>
      <w:r w:rsidR="00125C71" w:rsidRPr="00AB1B9A">
        <w:t xml:space="preserve">From </w:t>
      </w:r>
      <w:r w:rsidR="00C07A80" w:rsidRPr="00AB1B9A">
        <w:t>2020–2022</w:t>
      </w:r>
      <w:r w:rsidR="00CF1CCF" w:rsidRPr="00AB1B9A">
        <w:t xml:space="preserve"> SPRINT-SARI Australia</w:t>
      </w:r>
      <w:r w:rsidR="00D11B58" w:rsidRPr="00AB1B9A">
        <w:t xml:space="preserve"> collected data on </w:t>
      </w:r>
      <w:r w:rsidR="00603C63" w:rsidRPr="00AB1B9A">
        <w:t>patients admitted with</w:t>
      </w:r>
      <w:r w:rsidR="00D11B58" w:rsidRPr="00AB1B9A">
        <w:t xml:space="preserve"> COVID-19</w:t>
      </w:r>
      <w:r w:rsidR="00603C63" w:rsidRPr="00AB1B9A">
        <w:t>. From late 2022</w:t>
      </w:r>
      <w:r w:rsidR="00757D47" w:rsidRPr="00AB1B9A">
        <w:t xml:space="preserve">, data </w:t>
      </w:r>
      <w:r w:rsidR="00751101" w:rsidRPr="00AB1B9A">
        <w:t xml:space="preserve">collection </w:t>
      </w:r>
      <w:r w:rsidR="00176DB4" w:rsidRPr="00AB1B9A">
        <w:t xml:space="preserve">began </w:t>
      </w:r>
      <w:r w:rsidR="00751101" w:rsidRPr="00AB1B9A">
        <w:t>for</w:t>
      </w:r>
      <w:r w:rsidR="00757D47" w:rsidRPr="00AB1B9A">
        <w:t xml:space="preserve"> patients </w:t>
      </w:r>
      <w:r w:rsidR="00757D47">
        <w:t xml:space="preserve">with </w:t>
      </w:r>
      <w:r w:rsidR="00176DB4" w:rsidRPr="00176DB4">
        <w:t xml:space="preserve">a primary admission to </w:t>
      </w:r>
      <w:r w:rsidR="00176DB4">
        <w:t>intensive care</w:t>
      </w:r>
      <w:r w:rsidR="00176DB4" w:rsidRPr="00176DB4">
        <w:t xml:space="preserve"> for the management of acute respiratory failure </w:t>
      </w:r>
      <w:r w:rsidR="00BF47D4">
        <w:t>(</w:t>
      </w:r>
      <w:r w:rsidR="00176DB4" w:rsidRPr="00176DB4">
        <w:t>or complication</w:t>
      </w:r>
      <w:r w:rsidR="00BF47D4">
        <w:t>)</w:t>
      </w:r>
      <w:r w:rsidR="00176DB4" w:rsidRPr="00176DB4">
        <w:t xml:space="preserve"> and </w:t>
      </w:r>
      <w:r w:rsidR="005A1342" w:rsidRPr="005A1342">
        <w:t>a PCR confirmed</w:t>
      </w:r>
      <w:r w:rsidR="00757D47" w:rsidRPr="00AB1B9A">
        <w:t xml:space="preserve"> </w:t>
      </w:r>
      <w:r w:rsidR="00761BEF" w:rsidRPr="00AB1B9A">
        <w:t>viral severe acute respiratory infection</w:t>
      </w:r>
      <w:r w:rsidR="005A1342" w:rsidRPr="00AB1B9A">
        <w:t xml:space="preserve"> such as influenza, parainfluenza or RSV.</w:t>
      </w:r>
      <w:r w:rsidR="00995B6C">
        <w:fldChar w:fldCharType="begin"/>
      </w:r>
      <w:r w:rsidR="00995B6C">
        <w:instrText xml:space="preserve"> ADDIN EN.CITE &lt;EndNote&gt;&lt;Cite&gt;&lt;Author&gt;Australian and New Zealand Intensive Care Research Centre (ANZIC-RC)&lt;/Author&gt;&lt;Year&gt;2025&lt;/Year&gt;&lt;RecNum&gt;2842&lt;/RecNum&gt;&lt;DisplayText&gt;&lt;style face="superscript"&gt;15&lt;/style&gt;&lt;/DisplayText&gt;&lt;record&gt;&lt;rec-number&gt;2842&lt;/rec-number&gt;&lt;foreign-keys&gt;&lt;key app="EN" db-id="ptaw2s0tmse5w0exvrh5d2vpdtxat2eaaazf" timestamp="1742857314"&gt;2842&lt;/key&gt;&lt;/foreign-keys&gt;&lt;ref-type name="Web Page"&gt;12&lt;/ref-type&gt;&lt;contributors&gt;&lt;authors&gt;&lt;author&gt;Australian and New Zealand Intensive Care Research Centre (ANZIC-RC),&lt;/author&gt;&lt;/authors&gt;&lt;/contributors&gt;&lt;titles&gt;&lt;title&gt;SPRINT-SARI (Australia)&lt;/title&gt;&lt;/titles&gt;&lt;dates&gt;&lt;year&gt;2025&lt;/year&gt;&lt;/dates&gt;&lt;pub-location&gt;Melbourne&lt;/pub-location&gt;&lt;publisher&gt;Monash University&lt;/publisher&gt;&lt;work-type&gt;Internet&lt;/work-type&gt;&lt;urls&gt;&lt;related-urls&gt;&lt;url&gt;https://www.monash.edu/medicine/sphpm/anzicrc/research/sprint-sari&lt;/url&gt;&lt;/related-urls&gt;&lt;/urls&gt;&lt;/record&gt;&lt;/Cite&gt;&lt;/EndNote&gt;</w:instrText>
      </w:r>
      <w:r w:rsidR="00995B6C">
        <w:fldChar w:fldCharType="separate"/>
      </w:r>
      <w:r w:rsidR="00995B6C" w:rsidRPr="00995B6C">
        <w:rPr>
          <w:noProof/>
          <w:vertAlign w:val="superscript"/>
        </w:rPr>
        <w:t>15</w:t>
      </w:r>
      <w:r w:rsidR="00995B6C">
        <w:fldChar w:fldCharType="end"/>
      </w:r>
      <w:r w:rsidR="00761BEF" w:rsidRPr="00AB1B9A">
        <w:t xml:space="preserve"> </w:t>
      </w:r>
      <w:r w:rsidR="003F6A7C" w:rsidRPr="00150BA0">
        <w:t>Date of admission is used for all patient analyses</w:t>
      </w:r>
      <w:r w:rsidR="003F6A7C">
        <w:t>.</w:t>
      </w:r>
    </w:p>
    <w:p w14:paraId="7D535282" w14:textId="77777777" w:rsidR="00AB33A2" w:rsidRPr="001661DA" w:rsidRDefault="00AB33A2" w:rsidP="000E02DC">
      <w:pPr>
        <w:pStyle w:val="Heading3"/>
      </w:pPr>
      <w:r w:rsidRPr="001661DA">
        <w:lastRenderedPageBreak/>
        <w:t>Notes on interpretation</w:t>
      </w:r>
    </w:p>
    <w:p w14:paraId="67AAEACD" w14:textId="66E5527A" w:rsidR="0077557A" w:rsidRDefault="00AB33A2" w:rsidP="0077557A">
      <w:r w:rsidRPr="004D6952">
        <w:t>I</w:t>
      </w:r>
      <w:r w:rsidR="0077557A" w:rsidRPr="00402156">
        <w:t xml:space="preserve">t is important to note these </w:t>
      </w:r>
      <w:r w:rsidR="00402156" w:rsidRPr="004D6952">
        <w:t xml:space="preserve">sentinel intensive care </w:t>
      </w:r>
      <w:r w:rsidR="0077557A" w:rsidRPr="00402156">
        <w:t>data reflect the sickest patients with severe acute respiratory infections who are admitted to intensive care; data are therefore not generalisable.</w:t>
      </w:r>
    </w:p>
    <w:p w14:paraId="5D401395" w14:textId="0CECAF0E" w:rsidR="00A40D90" w:rsidRPr="001661DA" w:rsidRDefault="00A40D90" w:rsidP="001D2466">
      <w:pPr>
        <w:pStyle w:val="ListBullet"/>
        <w:numPr>
          <w:ilvl w:val="0"/>
          <w:numId w:val="0"/>
        </w:numPr>
      </w:pPr>
      <w:r w:rsidRPr="00C0530C">
        <w:t xml:space="preserve">Surveillance for sentinel hospital admissions with </w:t>
      </w:r>
      <w:r>
        <w:t>other viral severe acute respiratory infections di</w:t>
      </w:r>
      <w:r w:rsidRPr="00C0530C">
        <w:t xml:space="preserve">d not begin until </w:t>
      </w:r>
      <w:r>
        <w:t>late 2022. C</w:t>
      </w:r>
      <w:r w:rsidRPr="001661DA">
        <w:t>omparisons to previous seasons</w:t>
      </w:r>
      <w:r>
        <w:t xml:space="preserve"> </w:t>
      </w:r>
      <w:r w:rsidRPr="001661DA">
        <w:t xml:space="preserve">should be interpreted with caution. </w:t>
      </w:r>
    </w:p>
    <w:p w14:paraId="36A89546" w14:textId="01168DC0" w:rsidR="005F7CA4" w:rsidRDefault="000813A1" w:rsidP="000E02DC">
      <w:r w:rsidRPr="004D6952">
        <w:t xml:space="preserve">There are a range of diagnostic testing procedures utilised across public and private hospitals within Australia. Diagnostic testing can be by nucleic acid amplification tests (NAATs), including PCR tests, or immunoassays (rapid antigen tests). Each sentinel site will use these diagnostic methods variably and there are multiple manufacturers. SPRINT-SARI does not specify which diagnostic testing method should be utilised as this is the domain for the participating hospital site </w:t>
      </w:r>
      <w:r w:rsidR="00E5064E">
        <w:t>(local policy)</w:t>
      </w:r>
      <w:r w:rsidRPr="004D6952">
        <w:t xml:space="preserve"> and treating clinicians. For this reason, virological data from SPRINT-SARI should be interpreted with caution. </w:t>
      </w:r>
    </w:p>
    <w:p w14:paraId="17390AD2" w14:textId="39389956" w:rsidR="005F7CA4" w:rsidRDefault="005F7CA4" w:rsidP="000E02DC">
      <w:pPr>
        <w:pStyle w:val="Heading2"/>
      </w:pPr>
      <w:bookmarkStart w:id="13" w:name="_Toc194074614"/>
      <w:r w:rsidRPr="005F7CA4">
        <w:t>Critical Health Resource Information System (CHRIS)</w:t>
      </w:r>
      <w:bookmarkEnd w:id="13"/>
    </w:p>
    <w:p w14:paraId="25049636" w14:textId="077D49D8" w:rsidR="004572BE" w:rsidRDefault="00A937ED">
      <w:pPr>
        <w:rPr>
          <w:highlight w:val="yellow"/>
        </w:rPr>
      </w:pPr>
      <w:r>
        <w:t>C</w:t>
      </w:r>
      <w:r w:rsidR="006E308C">
        <w:t xml:space="preserve">OVID-19 occupancy and staff unavailability data </w:t>
      </w:r>
      <w:r>
        <w:t xml:space="preserve">in this annual report are based on data </w:t>
      </w:r>
      <w:r w:rsidR="004572BE">
        <w:t>from</w:t>
      </w:r>
      <w:r w:rsidRPr="00460EF3">
        <w:t xml:space="preserve"> </w:t>
      </w:r>
      <w:r w:rsidR="00943B6C" w:rsidRPr="00460EF3">
        <w:t>CHRIS</w:t>
      </w:r>
      <w:r w:rsidR="004572BE" w:rsidRPr="00460EF3">
        <w:t>,</w:t>
      </w:r>
      <w:r w:rsidR="00460EF3" w:rsidRPr="00460EF3">
        <w:t xml:space="preserve"> </w:t>
      </w:r>
      <w:r w:rsidR="00943B6C" w:rsidRPr="00460EF3">
        <w:t xml:space="preserve">a real-time system </w:t>
      </w:r>
      <w:r w:rsidR="003D5ECA">
        <w:t>that monitors</w:t>
      </w:r>
      <w:r w:rsidR="00943B6C" w:rsidRPr="00460EF3">
        <w:t xml:space="preserve"> intensive care</w:t>
      </w:r>
      <w:r w:rsidR="00943B6C" w:rsidRPr="00460EF3" w:rsidDel="00104B6B">
        <w:t xml:space="preserve"> </w:t>
      </w:r>
      <w:r w:rsidR="00943B6C" w:rsidRPr="00460EF3">
        <w:t>activity, capacity, and resourcing</w:t>
      </w:r>
      <w:r w:rsidR="004572BE" w:rsidRPr="00460EF3">
        <w:t xml:space="preserve">, </w:t>
      </w:r>
      <w:r w:rsidR="00460EF3" w:rsidRPr="00460EF3">
        <w:rPr>
          <w:szCs w:val="18"/>
        </w:rPr>
        <w:t>extracted 5 March 2025.</w:t>
      </w:r>
    </w:p>
    <w:p w14:paraId="438871F6" w14:textId="767B8E75" w:rsidR="004572BE" w:rsidRPr="00E44238" w:rsidRDefault="003D3B81">
      <w:r w:rsidRPr="00E44238">
        <w:t xml:space="preserve">In 2024, </w:t>
      </w:r>
      <w:r w:rsidR="008301ED" w:rsidRPr="00E44238">
        <w:t xml:space="preserve">CHRIS </w:t>
      </w:r>
      <w:r w:rsidR="001C5672" w:rsidRPr="00E44238">
        <w:t>received data from all 191 adult and paediatric intensive care units (over 2,300 intensive care beds) across all jurisdictions</w:t>
      </w:r>
      <w:r w:rsidR="00715F91" w:rsidRPr="00E44238">
        <w:t>.</w:t>
      </w:r>
      <w:r w:rsidR="00E90AF0">
        <w:t xml:space="preserve"> This includes public and private intensive care unit</w:t>
      </w:r>
      <w:r w:rsidR="00997AA5">
        <w:t>s.</w:t>
      </w:r>
      <w:r w:rsidR="008A02E3">
        <w:t xml:space="preserve"> Intensive care staff enter data twice daily</w:t>
      </w:r>
      <w:r w:rsidR="00E4126B">
        <w:t xml:space="preserve">, providing real-time data on </w:t>
      </w:r>
      <w:r w:rsidR="00EA6CCC">
        <w:t>intensive care activity and capacity</w:t>
      </w:r>
      <w:r w:rsidR="008A02E3">
        <w:t>.</w:t>
      </w:r>
      <w:r w:rsidR="00244B22">
        <w:fldChar w:fldCharType="begin"/>
      </w:r>
      <w:r w:rsidR="00C364E0">
        <w:instrText xml:space="preserve"> ADDIN EN.CITE &lt;EndNote&gt;&lt;Cite&gt;&lt;Author&gt;Pilcher&lt;/Author&gt;&lt;Year&gt;2021&lt;/Year&gt;&lt;RecNum&gt;2844&lt;/RecNum&gt;&lt;DisplayText&gt;&lt;style face="superscript"&gt;16&lt;/style&gt;&lt;/DisplayText&gt;&lt;record&gt;&lt;rec-number&gt;2844&lt;/rec-number&gt;&lt;foreign-keys&gt;&lt;key app="EN" db-id="ptaw2s0tmse5w0exvrh5d2vpdtxat2eaaazf" timestamp="1742881433"&gt;2844&lt;/key&gt;&lt;/foreign-keys&gt;&lt;ref-type name="Journal Article"&gt;17&lt;/ref-type&gt;&lt;contributors&gt;&lt;authors&gt;&lt;author&gt;Pilcher, David &lt;/author&gt;&lt;author&gt;Coatsworth, Nicholas R &lt;/author&gt;&lt;author&gt;Rosenow, Melissa &lt;/author&gt;&lt;author&gt;McClure,  Jason &lt;/author&gt;&lt;/authors&gt;&lt;/contributors&gt;&lt;titles&gt;&lt;title&gt;A national system for monitoring intensive care unit demand and capacity: the Critical Health Resources Information System (CHRIS)&lt;/title&gt;&lt;secondary-title&gt;Med J Aust&lt;/secondary-title&gt;&lt;/titles&gt;&lt;periodical&gt;&lt;full-title&gt;Med J Aust&lt;/full-title&gt;&lt;/periodical&gt;&lt;pages&gt;297-298.e1&lt;/pages&gt;&lt;volume&gt;214&lt;/volume&gt;&lt;number&gt;7&lt;/number&gt;&lt;dates&gt;&lt;year&gt;2021&lt;/year&gt;&lt;/dates&gt;&lt;urls&gt;&lt;/urls&gt;&lt;electronic-resource-num&gt;doi: https://doi.org/10.5694/mja2.50988&lt;/electronic-resource-num&gt;&lt;/record&gt;&lt;/Cite&gt;&lt;/EndNote&gt;</w:instrText>
      </w:r>
      <w:r w:rsidR="00244B22">
        <w:fldChar w:fldCharType="separate"/>
      </w:r>
      <w:r w:rsidR="00244B22" w:rsidRPr="00244B22">
        <w:rPr>
          <w:noProof/>
          <w:vertAlign w:val="superscript"/>
        </w:rPr>
        <w:t>16</w:t>
      </w:r>
      <w:r w:rsidR="00244B22">
        <w:fldChar w:fldCharType="end"/>
      </w:r>
      <w:r w:rsidR="008A02E3">
        <w:t xml:space="preserve"> </w:t>
      </w:r>
      <w:r w:rsidR="00476EEB" w:rsidRPr="00150BA0">
        <w:t xml:space="preserve">Date of </w:t>
      </w:r>
      <w:r w:rsidR="00476EEB">
        <w:t>report</w:t>
      </w:r>
      <w:r w:rsidR="00476EEB" w:rsidRPr="00150BA0">
        <w:t xml:space="preserve"> is used for all analyses</w:t>
      </w:r>
      <w:r w:rsidR="00476EEB">
        <w:t>.</w:t>
      </w:r>
    </w:p>
    <w:p w14:paraId="3D07FF4C" w14:textId="77777777" w:rsidR="000F75D1" w:rsidRPr="001661DA" w:rsidRDefault="000F75D1" w:rsidP="000E02DC">
      <w:pPr>
        <w:pStyle w:val="Heading3"/>
      </w:pPr>
      <w:r w:rsidRPr="001661DA">
        <w:t>Notes on interpretation</w:t>
      </w:r>
    </w:p>
    <w:p w14:paraId="49B6C11C" w14:textId="77777777" w:rsidR="000F75D1" w:rsidRDefault="000F75D1" w:rsidP="000F75D1">
      <w:r>
        <w:t>Average number of ventilated and non-ventilated COVID-19 cases in intensive care includes only active COVID-19 cases (those in isolation) and does not include cleared COVID-19 cases.</w:t>
      </w:r>
    </w:p>
    <w:p w14:paraId="46ADAB91" w14:textId="58BC3871" w:rsidR="000F75D1" w:rsidRDefault="005B2A6E" w:rsidP="000E02DC">
      <w:r>
        <w:t>Unavailable i</w:t>
      </w:r>
      <w:r w:rsidR="000F75D1">
        <w:t xml:space="preserve">ntensive care staff include both medical and nursing staff. </w:t>
      </w:r>
      <w:r w:rsidR="00AB3DA5">
        <w:t>S</w:t>
      </w:r>
      <w:r w:rsidR="00AB3DA5" w:rsidRPr="00AB3DA5">
        <w:t xml:space="preserve">taff </w:t>
      </w:r>
      <w:r w:rsidR="00AB3DA5">
        <w:t>un</w:t>
      </w:r>
      <w:r w:rsidR="00AB3DA5" w:rsidRPr="00AB3DA5">
        <w:t>availability should be interpreted with caution, as hospitals may have varying policies on when staff can return to work after having COVID-19 or having been exposed to COVID-19.</w:t>
      </w:r>
      <w:r w:rsidR="5FEB85BE">
        <w:t xml:space="preserve"> </w:t>
      </w:r>
      <w:r w:rsidR="000F75D1">
        <w:t xml:space="preserve">Staff unavailability will be underestimated in </w:t>
      </w:r>
      <w:r w:rsidR="002320B5">
        <w:t>NSW</w:t>
      </w:r>
      <w:r w:rsidR="000F75D1">
        <w:t xml:space="preserve"> as most public hospitals in </w:t>
      </w:r>
      <w:r w:rsidR="002320B5">
        <w:t>NSW</w:t>
      </w:r>
      <w:r w:rsidR="000F75D1">
        <w:t xml:space="preserve"> do not report staff unavailability.</w:t>
      </w:r>
    </w:p>
    <w:p w14:paraId="2A9B6821" w14:textId="77777777" w:rsidR="00A307CF" w:rsidRDefault="00A307CF" w:rsidP="000E02DC">
      <w:pPr>
        <w:pStyle w:val="Heading2"/>
      </w:pPr>
      <w:bookmarkStart w:id="14" w:name="_Toc194074615"/>
      <w:r w:rsidRPr="00C061B5">
        <w:t>Sentinel laboratories</w:t>
      </w:r>
      <w:bookmarkEnd w:id="14"/>
    </w:p>
    <w:p w14:paraId="50F61C1E" w14:textId="188C827A" w:rsidR="00436904" w:rsidRDefault="00436904" w:rsidP="001D2466">
      <w:pPr>
        <w:pStyle w:val="ListBullet"/>
        <w:numPr>
          <w:ilvl w:val="0"/>
          <w:numId w:val="0"/>
        </w:numPr>
        <w:rPr>
          <w:highlight w:val="yellow"/>
        </w:rPr>
      </w:pPr>
      <w:r>
        <w:t>T</w:t>
      </w:r>
      <w:r w:rsidRPr="00436904">
        <w:t xml:space="preserve">he number of </w:t>
      </w:r>
      <w:r>
        <w:t xml:space="preserve">laboratory </w:t>
      </w:r>
      <w:r w:rsidRPr="00436904">
        <w:t>tests undertaken, positive results, and the detected viruses</w:t>
      </w:r>
      <w:r w:rsidR="00A307CF">
        <w:t xml:space="preserve"> in this annual report are based on data</w:t>
      </w:r>
      <w:r w:rsidR="00A307CF" w:rsidRPr="00E0426C">
        <w:t xml:space="preserve"> </w:t>
      </w:r>
      <w:r w:rsidRPr="00E0426C">
        <w:t>from s</w:t>
      </w:r>
      <w:r w:rsidR="00A307CF" w:rsidRPr="00E0426C">
        <w:t>entinel laboratories</w:t>
      </w:r>
      <w:r w:rsidR="005A0C38" w:rsidRPr="00E0426C">
        <w:t xml:space="preserve">, as </w:t>
      </w:r>
      <w:r w:rsidR="00E0426C" w:rsidRPr="00E0426C">
        <w:t>of</w:t>
      </w:r>
      <w:r w:rsidR="005A0C38" w:rsidRPr="00E0426C">
        <w:t xml:space="preserve"> 5 March 2025.</w:t>
      </w:r>
      <w:r w:rsidR="00A307CF" w:rsidRPr="00E0426C">
        <w:t xml:space="preserve"> </w:t>
      </w:r>
    </w:p>
    <w:p w14:paraId="26F67110" w14:textId="1226AEB9" w:rsidR="00A307CF" w:rsidRPr="003D771B" w:rsidRDefault="00A811DC" w:rsidP="001D2466">
      <w:pPr>
        <w:pStyle w:val="ListBullet"/>
        <w:numPr>
          <w:ilvl w:val="0"/>
          <w:numId w:val="0"/>
        </w:numPr>
      </w:pPr>
      <w:r w:rsidRPr="003D771B">
        <w:t xml:space="preserve">Sentinel laboratories </w:t>
      </w:r>
      <w:r w:rsidR="00A307CF" w:rsidRPr="003D771B">
        <w:t xml:space="preserve">are a surveillance network of laboratories that collect data on diagnostic respiratory pathogen testing. Sentinel laboratories are not intended to capture all diagnostic testing occurring, rather, sentinel laboratories aim to provide a representative sample of people tested for respiratory viruses in Australia. </w:t>
      </w:r>
    </w:p>
    <w:p w14:paraId="575C39B2" w14:textId="686EBF68" w:rsidR="00A307CF" w:rsidRPr="0019130E" w:rsidRDefault="003D771B" w:rsidP="001D2466">
      <w:pPr>
        <w:pStyle w:val="ListBullet"/>
        <w:numPr>
          <w:ilvl w:val="0"/>
          <w:numId w:val="0"/>
        </w:numPr>
      </w:pPr>
      <w:r w:rsidRPr="007A6870">
        <w:t>In 2024, s</w:t>
      </w:r>
      <w:r w:rsidR="00A307CF" w:rsidRPr="007A6870">
        <w:t>entinel laboratories include</w:t>
      </w:r>
      <w:r w:rsidRPr="007A6870">
        <w:t>d</w:t>
      </w:r>
      <w:r w:rsidR="00A307CF" w:rsidRPr="007A6870">
        <w:t xml:space="preserve"> </w:t>
      </w:r>
      <w:r w:rsidR="005B1319">
        <w:t>SA</w:t>
      </w:r>
      <w:r w:rsidRPr="007A6870">
        <w:t xml:space="preserve"> (SA Pathology)</w:t>
      </w:r>
      <w:r w:rsidR="00A307CF" w:rsidRPr="007A6870">
        <w:t xml:space="preserve"> and Tasmania</w:t>
      </w:r>
      <w:r w:rsidR="002A1774" w:rsidRPr="007A6870">
        <w:t xml:space="preserve"> (</w:t>
      </w:r>
      <w:r w:rsidR="00551C47">
        <w:t xml:space="preserve">Hobart Pathology, Launceston Pathology, </w:t>
      </w:r>
      <w:proofErr w:type="gramStart"/>
      <w:r w:rsidR="00551C47">
        <w:t>North West</w:t>
      </w:r>
      <w:proofErr w:type="gramEnd"/>
      <w:r w:rsidR="00551C47">
        <w:t xml:space="preserve"> Pathology, and </w:t>
      </w:r>
      <w:r w:rsidR="00CC4A69">
        <w:t>Royal Hobart</w:t>
      </w:r>
      <w:r w:rsidR="00A04E44">
        <w:t xml:space="preserve"> Hospital Pathology</w:t>
      </w:r>
      <w:r w:rsidR="002A1774" w:rsidRPr="007A6870">
        <w:t>)</w:t>
      </w:r>
      <w:r w:rsidR="00A307CF" w:rsidRPr="007A6870">
        <w:t xml:space="preserve">, and the National Influenza Centres. </w:t>
      </w:r>
      <w:r w:rsidR="00A307CF" w:rsidRPr="0019130E">
        <w:t xml:space="preserve">In Australia, the National Influenza Centres are: </w:t>
      </w:r>
    </w:p>
    <w:p w14:paraId="081E3510" w14:textId="6DD7D43E" w:rsidR="00A307CF" w:rsidRPr="005276D5" w:rsidRDefault="00A307CF" w:rsidP="001D2466">
      <w:pPr>
        <w:pStyle w:val="ListBullet"/>
        <w:numPr>
          <w:ilvl w:val="0"/>
          <w:numId w:val="61"/>
        </w:numPr>
      </w:pPr>
      <w:r w:rsidRPr="005276D5">
        <w:t>Institute of Clinical Pathology and Medical Research in N</w:t>
      </w:r>
      <w:r w:rsidR="009F1E10" w:rsidRPr="005276D5">
        <w:t>SW</w:t>
      </w:r>
      <w:r w:rsidRPr="005276D5">
        <w:t xml:space="preserve"> </w:t>
      </w:r>
    </w:p>
    <w:p w14:paraId="09E660A9" w14:textId="02E48601" w:rsidR="00A307CF" w:rsidRPr="005276D5" w:rsidRDefault="00A307CF" w:rsidP="001D2466">
      <w:pPr>
        <w:pStyle w:val="ListBullet"/>
        <w:numPr>
          <w:ilvl w:val="0"/>
          <w:numId w:val="61"/>
        </w:numPr>
      </w:pPr>
      <w:proofErr w:type="spellStart"/>
      <w:r w:rsidRPr="005276D5">
        <w:t>PathWest</w:t>
      </w:r>
      <w:proofErr w:type="spellEnd"/>
      <w:r w:rsidRPr="005276D5">
        <w:t xml:space="preserve"> Laboratory Medicine in W</w:t>
      </w:r>
      <w:r w:rsidR="009F1E10" w:rsidRPr="005276D5">
        <w:t>A</w:t>
      </w:r>
      <w:r w:rsidRPr="005276D5">
        <w:t xml:space="preserve"> </w:t>
      </w:r>
    </w:p>
    <w:p w14:paraId="6616EF8F" w14:textId="43913627" w:rsidR="00A307CF" w:rsidRPr="005276D5" w:rsidRDefault="00A307CF" w:rsidP="001D2466">
      <w:pPr>
        <w:pStyle w:val="ListBullet"/>
        <w:numPr>
          <w:ilvl w:val="0"/>
          <w:numId w:val="61"/>
        </w:numPr>
      </w:pPr>
      <w:r w:rsidRPr="005276D5">
        <w:t>Victorian Infectious Diseases Reference Laboratory in Vic.</w:t>
      </w:r>
    </w:p>
    <w:p w14:paraId="50265D7D" w14:textId="2B4B01D6" w:rsidR="00112D25" w:rsidRPr="000E02DC" w:rsidRDefault="00A307CF" w:rsidP="001D2466">
      <w:pPr>
        <w:pStyle w:val="ListBullet"/>
        <w:numPr>
          <w:ilvl w:val="0"/>
          <w:numId w:val="0"/>
        </w:numPr>
      </w:pPr>
      <w:r w:rsidRPr="002E7879">
        <w:t>The National Influenza Centres</w:t>
      </w:r>
      <w:r w:rsidR="00702A44" w:rsidRPr="002E7879">
        <w:t xml:space="preserve"> </w:t>
      </w:r>
      <w:r w:rsidR="001F5651" w:rsidRPr="002E7879">
        <w:t>are</w:t>
      </w:r>
      <w:r w:rsidR="001478C3" w:rsidRPr="002E7879">
        <w:t xml:space="preserve"> designated</w:t>
      </w:r>
      <w:r w:rsidR="001F5651" w:rsidRPr="002E7879">
        <w:t xml:space="preserve"> institutions </w:t>
      </w:r>
      <w:r w:rsidR="001478C3" w:rsidRPr="002E7879">
        <w:t xml:space="preserve">that </w:t>
      </w:r>
      <w:r w:rsidR="00702A44" w:rsidRPr="002E7879">
        <w:t xml:space="preserve">collect virus specimens in their country and perform preliminary analysis. </w:t>
      </w:r>
      <w:r w:rsidR="001478C3" w:rsidRPr="002E7879">
        <w:t>The</w:t>
      </w:r>
      <w:r w:rsidR="00B53248" w:rsidRPr="002E7879">
        <w:t xml:space="preserve"> National Influenza Centres then forward representative clinical specimens and isolated viruses to the WHO Collaborating Centre for Reference and Research on Influenza</w:t>
      </w:r>
      <w:r w:rsidR="00DE01AE" w:rsidRPr="002E7879">
        <w:t xml:space="preserve"> for advanced antigenic and genetic analysis. </w:t>
      </w:r>
      <w:r w:rsidR="00E809AF" w:rsidRPr="002E7879">
        <w:t>The National Influenza Centres form an important part of the</w:t>
      </w:r>
      <w:r w:rsidRPr="002E7879">
        <w:t xml:space="preserve"> WHO Global Influenza Surveillance and Response System</w:t>
      </w:r>
      <w:r w:rsidR="002E7879" w:rsidRPr="002E7879">
        <w:t>.</w:t>
      </w:r>
      <w:r w:rsidR="00DF6BAA">
        <w:fldChar w:fldCharType="begin"/>
      </w:r>
      <w:r w:rsidR="00C364E0">
        <w:instrText xml:space="preserve"> ADDIN EN.CITE &lt;EndNote&gt;&lt;Cite&gt;&lt;Author&gt;Global Influenza Programme&lt;/Author&gt;&lt;Year&gt;2025&lt;/Year&gt;&lt;RecNum&gt;2845&lt;/RecNum&gt;&lt;DisplayText&gt;&lt;style face="superscript"&gt;17&lt;/style&gt;&lt;/DisplayText&gt;&lt;record&gt;&lt;rec-number&gt;2845&lt;/rec-number&gt;&lt;foreign-keys&gt;&lt;key app="EN" db-id="ptaw2s0tmse5w0exvrh5d2vpdtxat2eaaazf" timestamp="1742881861"&gt;2845&lt;/key&gt;&lt;/foreign-keys&gt;&lt;ref-type name="Web Page"&gt;12&lt;/ref-type&gt;&lt;contributors&gt;&lt;authors&gt;&lt;author&gt;Global Influenza Programme,&lt;/author&gt;&lt;/authors&gt;&lt;/contributors&gt;&lt;titles&gt;&lt;title&gt;National Influenza Centres&lt;/title&gt;&lt;/titles&gt;&lt;dates&gt;&lt;year&gt;2025&lt;/year&gt;&lt;/dates&gt;&lt;pub-location&gt;Geneva&lt;/pub-location&gt;&lt;publisher&gt;World Health Organization&lt;/publisher&gt;&lt;work-type&gt;Internet&lt;/work-type&gt;&lt;urls&gt;&lt;related-urls&gt;&lt;url&gt;https://www.who.int/initiatives/global-influenza-surveillance-and-response-system/national-influenza-centres&lt;/url&gt;&lt;/related-urls&gt;&lt;/urls&gt;&lt;/record&gt;&lt;/Cite&gt;&lt;/EndNote&gt;</w:instrText>
      </w:r>
      <w:r w:rsidR="00DF6BAA">
        <w:fldChar w:fldCharType="separate"/>
      </w:r>
      <w:r w:rsidR="00DF6BAA" w:rsidRPr="00DF6BAA">
        <w:rPr>
          <w:noProof/>
          <w:vertAlign w:val="superscript"/>
        </w:rPr>
        <w:t>17</w:t>
      </w:r>
      <w:r w:rsidR="00DF6BAA">
        <w:fldChar w:fldCharType="end"/>
      </w:r>
    </w:p>
    <w:p w14:paraId="43FEDA0B" w14:textId="3307DFED" w:rsidR="00970B73" w:rsidRPr="001661DA" w:rsidRDefault="00970B73" w:rsidP="000E02DC">
      <w:pPr>
        <w:pStyle w:val="Heading3"/>
      </w:pPr>
      <w:r w:rsidRPr="001661DA">
        <w:t>Notes on interpretation</w:t>
      </w:r>
    </w:p>
    <w:p w14:paraId="64533057" w14:textId="46B788B0" w:rsidR="00970B73" w:rsidRDefault="00970B73" w:rsidP="000E02DC">
      <w:r w:rsidRPr="00B85A34">
        <w:t>Sentinel laboratory testing data are influenced by jurisdictional and laboratory testing practices and should be interpreted with caution.</w:t>
      </w:r>
    </w:p>
    <w:p w14:paraId="4EF8F5F0" w14:textId="5CBC03E3" w:rsidR="005F7CA4" w:rsidRDefault="008A44AB" w:rsidP="000E02DC">
      <w:pPr>
        <w:pStyle w:val="Heading2"/>
      </w:pPr>
      <w:bookmarkStart w:id="15" w:name="_Toc194074616"/>
      <w:proofErr w:type="spellStart"/>
      <w:r w:rsidRPr="008A44AB">
        <w:lastRenderedPageBreak/>
        <w:t>AusTrakka</w:t>
      </w:r>
      <w:bookmarkEnd w:id="15"/>
      <w:proofErr w:type="spellEnd"/>
    </w:p>
    <w:p w14:paraId="70DA748E" w14:textId="6B2D839B" w:rsidR="000C1492" w:rsidRDefault="00A307CF" w:rsidP="002C2C8B">
      <w:pPr>
        <w:rPr>
          <w:highlight w:val="yellow"/>
        </w:rPr>
      </w:pPr>
      <w:r>
        <w:t>SARS-CoV-2 sequencing data</w:t>
      </w:r>
      <w:r w:rsidR="00A937ED">
        <w:t xml:space="preserve"> in this annual report are based on </w:t>
      </w:r>
      <w:r w:rsidR="00A937ED" w:rsidRPr="00FB5A39">
        <w:t>data</w:t>
      </w:r>
      <w:r w:rsidR="00A937ED" w:rsidRPr="000F147C">
        <w:t xml:space="preserve"> </w:t>
      </w:r>
      <w:r w:rsidR="002B0CFC" w:rsidRPr="000F147C">
        <w:t xml:space="preserve">from </w:t>
      </w:r>
      <w:proofErr w:type="spellStart"/>
      <w:r w:rsidR="002B0CFC" w:rsidRPr="000F147C">
        <w:t>AusTrakk</w:t>
      </w:r>
      <w:r w:rsidR="00FB5A39" w:rsidRPr="000F147C">
        <w:t>a</w:t>
      </w:r>
      <w:proofErr w:type="spellEnd"/>
      <w:r w:rsidR="002B0CFC" w:rsidRPr="000F147C">
        <w:t xml:space="preserve">, </w:t>
      </w:r>
      <w:r w:rsidR="00FB5A39" w:rsidRPr="000F147C">
        <w:t>Australia’s national genomic</w:t>
      </w:r>
      <w:r w:rsidR="00A62A2C">
        <w:t xml:space="preserve">s surveillance </w:t>
      </w:r>
      <w:r w:rsidR="00FB5A39" w:rsidRPr="000F147C">
        <w:t>platform for SARS-CoV-2</w:t>
      </w:r>
      <w:r w:rsidR="002B0CFC" w:rsidRPr="000F147C">
        <w:t xml:space="preserve">, </w:t>
      </w:r>
      <w:r w:rsidR="002B0CFC" w:rsidRPr="00FB5A39">
        <w:t>e</w:t>
      </w:r>
      <w:r w:rsidR="002B0CFC">
        <w:t xml:space="preserve">xtracted </w:t>
      </w:r>
      <w:r w:rsidR="002B0CFC" w:rsidRPr="009B023F">
        <w:t>24 February 2025</w:t>
      </w:r>
      <w:r w:rsidR="002B0CFC">
        <w:t>.</w:t>
      </w:r>
    </w:p>
    <w:p w14:paraId="724A0022" w14:textId="36CF81BD" w:rsidR="000F147C" w:rsidRDefault="004F54EC" w:rsidP="004F54EC">
      <w:r w:rsidRPr="007A6870">
        <w:t>In 2024,</w:t>
      </w:r>
      <w:r>
        <w:t xml:space="preserve"> </w:t>
      </w:r>
      <w:r w:rsidRPr="000764B2">
        <w:t>public health laboratories</w:t>
      </w:r>
      <w:r>
        <w:t xml:space="preserve"> in NSW</w:t>
      </w:r>
      <w:r w:rsidRPr="004F54EC">
        <w:t>, Qld, SA, Tas</w:t>
      </w:r>
      <w:r>
        <w:t>.</w:t>
      </w:r>
      <w:r w:rsidRPr="004F54EC">
        <w:t>, Vic</w:t>
      </w:r>
      <w:r>
        <w:t>.</w:t>
      </w:r>
      <w:r w:rsidR="00C63E35">
        <w:t>,</w:t>
      </w:r>
      <w:r w:rsidRPr="004F54EC">
        <w:t xml:space="preserve"> and WA</w:t>
      </w:r>
      <w:r>
        <w:t xml:space="preserve"> uploaded </w:t>
      </w:r>
      <w:r w:rsidR="000764B2" w:rsidRPr="000764B2">
        <w:t xml:space="preserve">genomic sequences and agreed epidemiological metadata to </w:t>
      </w:r>
      <w:proofErr w:type="spellStart"/>
      <w:r w:rsidR="000764B2" w:rsidRPr="000764B2">
        <w:t>AusTrakka</w:t>
      </w:r>
      <w:proofErr w:type="spellEnd"/>
      <w:r w:rsidR="000764B2" w:rsidRPr="000764B2">
        <w:t xml:space="preserve"> on a dedicated server for nationally aggregated genomics analysis and visualisation of sequences.</w:t>
      </w:r>
      <w:r w:rsidR="00FF3579">
        <w:fldChar w:fldCharType="begin"/>
      </w:r>
      <w:r w:rsidR="00FF3579">
        <w:instrText xml:space="preserve"> ADDIN EN.CITE &lt;EndNote&gt;&lt;Cite&gt;&lt;Author&gt;Communicable Diseases Genomics Network&lt;/Author&gt;&lt;Year&gt;2024&lt;/Year&gt;&lt;RecNum&gt;2846&lt;/RecNum&gt;&lt;DisplayText&gt;&lt;style face="superscript"&gt;18&lt;/style&gt;&lt;/DisplayText&gt;&lt;record&gt;&lt;rec-number&gt;2846&lt;/rec-number&gt;&lt;foreign-keys&gt;&lt;key app="EN" db-id="ptaw2s0tmse5w0exvrh5d2vpdtxat2eaaazf" timestamp="1742882903"&gt;2846&lt;/key&gt;&lt;/foreign-keys&gt;&lt;ref-type name="Web Page"&gt;12&lt;/ref-type&gt;&lt;contributors&gt;&lt;authors&gt;&lt;author&gt;Communicable Diseases Genomics Network,&lt;/author&gt;&lt;/authors&gt;&lt;/contributors&gt;&lt;titles&gt;&lt;title&gt;AUSTRAKKA; Overview&lt;/title&gt;&lt;/titles&gt;&lt;dates&gt;&lt;year&gt;2024&lt;/year&gt;&lt;/dates&gt;&lt;pub-location&gt;Melbourne&lt;/pub-location&gt;&lt;publisher&gt;Communicable Diseases Genomics Network&lt;/publisher&gt;&lt;work-type&gt;Internet&lt;/work-type&gt;&lt;urls&gt;&lt;related-urls&gt;&lt;url&gt;https://www.cdgn.org.au/austrakka&lt;/url&gt;&lt;/related-urls&gt;&lt;/urls&gt;&lt;/record&gt;&lt;/Cite&gt;&lt;/EndNote&gt;</w:instrText>
      </w:r>
      <w:r w:rsidR="00FF3579">
        <w:fldChar w:fldCharType="separate"/>
      </w:r>
      <w:r w:rsidR="00FF3579" w:rsidRPr="00FF3579">
        <w:rPr>
          <w:noProof/>
          <w:vertAlign w:val="superscript"/>
        </w:rPr>
        <w:t>18</w:t>
      </w:r>
      <w:r w:rsidR="00FF3579">
        <w:fldChar w:fldCharType="end"/>
      </w:r>
      <w:r w:rsidR="008E0104">
        <w:t xml:space="preserve"> Sequences in </w:t>
      </w:r>
      <w:proofErr w:type="spellStart"/>
      <w:r w:rsidR="008E0104">
        <w:t>AusTrakka</w:t>
      </w:r>
      <w:proofErr w:type="spellEnd"/>
      <w:r w:rsidR="008E0104">
        <w:t xml:space="preserve"> </w:t>
      </w:r>
      <w:r w:rsidR="00B341C9">
        <w:t xml:space="preserve">are </w:t>
      </w:r>
      <w:r w:rsidR="008E0104">
        <w:t>aggregated by week and reported based on date of sample collection, not date of sequencing.</w:t>
      </w:r>
    </w:p>
    <w:p w14:paraId="759E9A2C" w14:textId="3A11A1E9" w:rsidR="00111E0F" w:rsidRPr="00F00FD3" w:rsidRDefault="00111E0F" w:rsidP="004F54EC">
      <w:proofErr w:type="spellStart"/>
      <w:r w:rsidRPr="00111E0F">
        <w:t>AusTrakka</w:t>
      </w:r>
      <w:proofErr w:type="spellEnd"/>
      <w:r w:rsidRPr="00111E0F">
        <w:t xml:space="preserve"> defines SARS-CoV-2 genomic lineages using the Phylogenetic Assignment of Named Global Outbreak (Pango) lineage nomenclature.</w:t>
      </w:r>
      <w:r w:rsidR="00ED1EC5">
        <w:fldChar w:fldCharType="begin"/>
      </w:r>
      <w:r w:rsidR="00C364E0">
        <w:instrText xml:space="preserve"> ADDIN EN.CITE &lt;EndNote&gt;&lt;Cite&gt;&lt;Author&gt;Rambaut&lt;/Author&gt;&lt;Year&gt;2020&lt;/Year&gt;&lt;RecNum&gt;2833&lt;/RecNum&gt;&lt;DisplayText&gt;&lt;style face="superscript"&gt;19&lt;/style&gt;&lt;/DisplayText&gt;&lt;record&gt;&lt;rec-number&gt;2833&lt;/rec-number&gt;&lt;foreign-keys&gt;&lt;key app="EN" db-id="ptaw2s0tmse5w0exvrh5d2vpdtxat2eaaazf" timestamp="1742535556"&gt;2833&lt;/key&gt;&lt;/foreign-keys&gt;&lt;ref-type name="Journal Article"&gt;17&lt;/ref-type&gt;&lt;contributors&gt;&lt;authors&gt;&lt;author&gt;Rambaut, Andrew&lt;/author&gt;&lt;author&gt;Holmes, Edward C.&lt;/author&gt;&lt;author&gt;O’Toole, Áine&lt;/author&gt;&lt;author&gt;Hill, Verity&lt;/author&gt;&lt;author&gt;McCrone, John T.&lt;/author&gt;&lt;author&gt;Ruis, Christopher&lt;/author&gt;&lt;author&gt;du Plessis, Louis&lt;/author&gt;&lt;author&gt;Pybus, Oliver G.&lt;/author&gt;&lt;/authors&gt;&lt;/contributors&gt;&lt;titles&gt;&lt;title&gt;A dynamic nomenclature proposal for SARS-CoV-2 lineages to assist genomic epidemiology&lt;/title&gt;&lt;secondary-title&gt;Nat. Microbiol.&lt;/secondary-title&gt;&lt;/titles&gt;&lt;periodical&gt;&lt;full-title&gt;Nat. Microbiol.&lt;/full-title&gt;&lt;/periodical&gt;&lt;pages&gt;1403-1407&lt;/pages&gt;&lt;volume&gt;5&lt;/volume&gt;&lt;number&gt;11&lt;/number&gt;&lt;dates&gt;&lt;year&gt;2020&lt;/year&gt;&lt;pub-dates&gt;&lt;date&gt;2020/11/01&lt;/date&gt;&lt;/pub-dates&gt;&lt;/dates&gt;&lt;isbn&gt;2058-5276&lt;/isbn&gt;&lt;urls&gt;&lt;related-urls&gt;&lt;url&gt;https://doi.org/10.1038/s41564-020-0770-5&lt;/url&gt;&lt;/related-urls&gt;&lt;/urls&gt;&lt;electronic-resource-num&gt;doi: https://doi.org/10.1038/s41564-020-0770-5&lt;/electronic-resource-num&gt;&lt;/record&gt;&lt;/Cite&gt;&lt;/EndNote&gt;</w:instrText>
      </w:r>
      <w:r w:rsidR="00ED1EC5">
        <w:fldChar w:fldCharType="separate"/>
      </w:r>
      <w:r w:rsidR="00ED1EC5" w:rsidRPr="00ED1EC5">
        <w:rPr>
          <w:noProof/>
          <w:vertAlign w:val="superscript"/>
        </w:rPr>
        <w:t>19</w:t>
      </w:r>
      <w:r w:rsidR="00ED1EC5">
        <w:fldChar w:fldCharType="end"/>
      </w:r>
      <w:r w:rsidR="00ED1EC5">
        <w:t xml:space="preserve"> </w:t>
      </w:r>
      <w:r w:rsidR="00ED1EC5" w:rsidRPr="00ED1EC5">
        <w:t xml:space="preserve">Lineages and sub-lineage classifications are continuously defined, and lineage classification may change retrospectively as new sequences are added and lineages diversify over time. Sub-sub lineage designations may change with updates to Pangolin, USHER, and </w:t>
      </w:r>
      <w:proofErr w:type="spellStart"/>
      <w:r w:rsidR="00ED1EC5" w:rsidRPr="00ED1EC5">
        <w:t>NextClade</w:t>
      </w:r>
      <w:proofErr w:type="spellEnd"/>
      <w:r w:rsidR="00ED1EC5" w:rsidRPr="00ED1EC5">
        <w:t xml:space="preserve"> lineage calling software used by </w:t>
      </w:r>
      <w:proofErr w:type="spellStart"/>
      <w:r w:rsidR="00ED1EC5" w:rsidRPr="00ED1EC5">
        <w:t>AusTrakka</w:t>
      </w:r>
      <w:proofErr w:type="spellEnd"/>
      <w:r w:rsidR="00ED1EC5" w:rsidRPr="00ED1EC5">
        <w:t>.</w:t>
      </w:r>
      <w:r w:rsidR="00ED1EC5">
        <w:t xml:space="preserve"> </w:t>
      </w:r>
      <w:r w:rsidR="00ED1EC5" w:rsidRPr="00ED1EC5">
        <w:t xml:space="preserve">For this reason, numbers and proportions of sub-lineages may </w:t>
      </w:r>
      <w:r w:rsidR="00ED1EC5" w:rsidRPr="00F00FD3">
        <w:t>not align with those presented in other reports.</w:t>
      </w:r>
    </w:p>
    <w:p w14:paraId="09EBAC9E" w14:textId="29D87D70" w:rsidR="00F00FD3" w:rsidRDefault="00F00FD3" w:rsidP="004F54EC">
      <w:r w:rsidRPr="00F00FD3">
        <w:t xml:space="preserve">From July 2023, </w:t>
      </w:r>
      <w:proofErr w:type="spellStart"/>
      <w:r w:rsidRPr="00F00FD3">
        <w:t>AusTrakka</w:t>
      </w:r>
      <w:proofErr w:type="spellEnd"/>
      <w:r w:rsidRPr="00F00FD3">
        <w:t xml:space="preserve"> has used the WHO designations for any variant of concern, variant of interest, or variant under monitoring designations.</w:t>
      </w:r>
      <w:r w:rsidRPr="00F00FD3">
        <w:fldChar w:fldCharType="begin"/>
      </w:r>
      <w:r w:rsidRPr="00F00FD3">
        <w:instrText xml:space="preserve"> ADDIN EN.CITE &lt;EndNote&gt;&lt;Cite&gt;&lt;Author&gt;World Health Organization&lt;/Author&gt;&lt;Year&gt;2025&lt;/Year&gt;&lt;RecNum&gt;2819&lt;/RecNum&gt;&lt;DisplayText&gt;&lt;style face="superscript"&gt;20&lt;/style&gt;&lt;/DisplayText&gt;&lt;record&gt;&lt;rec-number&gt;2819&lt;/rec-number&gt;&lt;foreign-keys&gt;&lt;key app="EN" db-id="ptaw2s0tmse5w0exvrh5d2vpdtxat2eaaazf" timestamp="1742521124"&gt;2819&lt;/key&gt;&lt;/foreign-keys&gt;&lt;ref-type name="Web Page"&gt;12&lt;/ref-type&gt;&lt;contributors&gt;&lt;authors&gt;&lt;author&gt;World Health Organization,&lt;/author&gt;&lt;/authors&gt;&lt;/contributors&gt;&lt;titles&gt;&lt;title&gt;Tracking SARS-CoV-2 variants&lt;/title&gt;&lt;/titles&gt;&lt;dates&gt;&lt;year&gt;2025&lt;/year&gt;&lt;/dates&gt;&lt;pub-location&gt;Geneva&lt;/pub-location&gt;&lt;publisher&gt;World Health Organization&lt;/publisher&gt;&lt;work-type&gt;Internet&lt;/work-type&gt;&lt;urls&gt;&lt;related-urls&gt;&lt;url&gt;https://www.who.int/activities/tracking-SARS-CoV-2-variants&lt;/url&gt;&lt;/related-urls&gt;&lt;/urls&gt;&lt;/record&gt;&lt;/Cite&gt;&lt;/EndNote&gt;</w:instrText>
      </w:r>
      <w:r w:rsidRPr="00F00FD3">
        <w:fldChar w:fldCharType="separate"/>
      </w:r>
      <w:r w:rsidRPr="00F00FD3">
        <w:rPr>
          <w:noProof/>
          <w:vertAlign w:val="superscript"/>
        </w:rPr>
        <w:t>20</w:t>
      </w:r>
      <w:r w:rsidRPr="00F00FD3">
        <w:fldChar w:fldCharType="end"/>
      </w:r>
      <w:r w:rsidR="00F51933">
        <w:t xml:space="preserve"> </w:t>
      </w:r>
      <w:proofErr w:type="spellStart"/>
      <w:r w:rsidR="00F51933" w:rsidRPr="00F51933">
        <w:t>AusTrakka</w:t>
      </w:r>
      <w:proofErr w:type="spellEnd"/>
      <w:r w:rsidR="00F51933" w:rsidRPr="00F51933">
        <w:t xml:space="preserve"> </w:t>
      </w:r>
      <w:r w:rsidR="00F51933">
        <w:t xml:space="preserve">determines </w:t>
      </w:r>
      <w:r w:rsidR="00F51933" w:rsidRPr="00F51933">
        <w:t xml:space="preserve">variants of concern from a viral sequence by using the </w:t>
      </w:r>
      <w:proofErr w:type="spellStart"/>
      <w:r w:rsidR="00F51933" w:rsidRPr="00F51933">
        <w:t>NextClade</w:t>
      </w:r>
      <w:proofErr w:type="spellEnd"/>
      <w:r w:rsidR="00F51933" w:rsidRPr="00F51933">
        <w:t xml:space="preserve"> Pangolin software and </w:t>
      </w:r>
      <w:proofErr w:type="spellStart"/>
      <w:r w:rsidR="00F51933" w:rsidRPr="00F51933">
        <w:t>scorpio</w:t>
      </w:r>
      <w:proofErr w:type="spellEnd"/>
      <w:r w:rsidR="00F51933" w:rsidRPr="00F51933">
        <w:t xml:space="preserve"> algorithm, which assigns a sequence to a Pangolin constellation (the presence of a set of characteristic mutations for each variant of concern lineage). Non-variant of concern lineages are determined using the Pangolin software PangoLEARN.</w:t>
      </w:r>
      <w:r w:rsidR="000A51BF">
        <w:fldChar w:fldCharType="begin"/>
      </w:r>
      <w:r w:rsidR="00C364E0">
        <w:instrText xml:space="preserve"> ADDIN EN.CITE &lt;EndNote&gt;&lt;Cite&gt;&lt;Author&gt;Rambaut&lt;/Author&gt;&lt;Year&gt;2020&lt;/Year&gt;&lt;RecNum&gt;2833&lt;/RecNum&gt;&lt;DisplayText&gt;&lt;style face="superscript"&gt;19&lt;/style&gt;&lt;/DisplayText&gt;&lt;record&gt;&lt;rec-number&gt;2833&lt;/rec-number&gt;&lt;foreign-keys&gt;&lt;key app="EN" db-id="ptaw2s0tmse5w0exvrh5d2vpdtxat2eaaazf" timestamp="1742535556"&gt;2833&lt;/key&gt;&lt;/foreign-keys&gt;&lt;ref-type name="Journal Article"&gt;17&lt;/ref-type&gt;&lt;contributors&gt;&lt;authors&gt;&lt;author&gt;Rambaut, Andrew&lt;/author&gt;&lt;author&gt;Holmes, Edward C.&lt;/author&gt;&lt;author&gt;O’Toole, Áine&lt;/author&gt;&lt;author&gt;Hill, Verity&lt;/author&gt;&lt;author&gt;McCrone, John T.&lt;/author&gt;&lt;author&gt;Ruis, Christopher&lt;/author&gt;&lt;author&gt;du Plessis, Louis&lt;/author&gt;&lt;author&gt;Pybus, Oliver G.&lt;/author&gt;&lt;/authors&gt;&lt;/contributors&gt;&lt;titles&gt;&lt;title&gt;A dynamic nomenclature proposal for SARS-CoV-2 lineages to assist genomic epidemiology&lt;/title&gt;&lt;secondary-title&gt;Nat. Microbiol.&lt;/secondary-title&gt;&lt;/titles&gt;&lt;periodical&gt;&lt;full-title&gt;Nat. Microbiol.&lt;/full-title&gt;&lt;/periodical&gt;&lt;pages&gt;1403-1407&lt;/pages&gt;&lt;volume&gt;5&lt;/volume&gt;&lt;number&gt;11&lt;/number&gt;&lt;dates&gt;&lt;year&gt;2020&lt;/year&gt;&lt;pub-dates&gt;&lt;date&gt;2020/11/01&lt;/date&gt;&lt;/pub-dates&gt;&lt;/dates&gt;&lt;isbn&gt;2058-5276&lt;/isbn&gt;&lt;urls&gt;&lt;related-urls&gt;&lt;url&gt;https://doi.org/10.1038/s41564-020-0770-5&lt;/url&gt;&lt;/related-urls&gt;&lt;/urls&gt;&lt;electronic-resource-num&gt;doi: https://doi.org/10.1038/s41564-020-0770-5&lt;/electronic-resource-num&gt;&lt;/record&gt;&lt;/Cite&gt;&lt;/EndNote&gt;</w:instrText>
      </w:r>
      <w:r w:rsidR="000A51BF">
        <w:fldChar w:fldCharType="separate"/>
      </w:r>
      <w:r w:rsidR="000A51BF" w:rsidRPr="000A51BF">
        <w:rPr>
          <w:noProof/>
          <w:vertAlign w:val="superscript"/>
        </w:rPr>
        <w:t>19</w:t>
      </w:r>
      <w:r w:rsidR="000A51BF">
        <w:fldChar w:fldCharType="end"/>
      </w:r>
      <w:r w:rsidR="00F51933" w:rsidRPr="00F51933">
        <w:t xml:space="preserve"> This approach align</w:t>
      </w:r>
      <w:r w:rsidR="000A51BF">
        <w:t>s</w:t>
      </w:r>
      <w:r w:rsidR="00F51933" w:rsidRPr="00F51933">
        <w:t xml:space="preserve"> with the W</w:t>
      </w:r>
      <w:r w:rsidR="000A51BF">
        <w:t xml:space="preserve">HO </w:t>
      </w:r>
      <w:r w:rsidR="00F51933" w:rsidRPr="00F51933">
        <w:t>position on variant of concern classification and interpretation.</w:t>
      </w:r>
    </w:p>
    <w:p w14:paraId="52B73A36" w14:textId="57FF2562" w:rsidR="00C33957" w:rsidRPr="001661DA" w:rsidRDefault="00C33957" w:rsidP="000E02DC">
      <w:pPr>
        <w:pStyle w:val="Heading3"/>
      </w:pPr>
      <w:r w:rsidRPr="001661DA">
        <w:t>Notes on interpretation</w:t>
      </w:r>
    </w:p>
    <w:p w14:paraId="2C8ADEF4" w14:textId="20B5E75A" w:rsidR="00C602DD" w:rsidRPr="00AC2A88" w:rsidRDefault="00C602DD" w:rsidP="00C602DD">
      <w:r w:rsidRPr="00AC2A88">
        <w:t xml:space="preserve">The number of sequences presented in the </w:t>
      </w:r>
      <w:proofErr w:type="spellStart"/>
      <w:r w:rsidRPr="00AC2A88">
        <w:t>AusTrakka</w:t>
      </w:r>
      <w:proofErr w:type="spellEnd"/>
      <w:r w:rsidRPr="00AC2A88">
        <w:t xml:space="preserve"> data are not equivalent to the number of notified cases, as not all notified cases are sequenced and there may be duplicates in the </w:t>
      </w:r>
      <w:proofErr w:type="spellStart"/>
      <w:r w:rsidRPr="00AC2A88">
        <w:t>AusTrakka</w:t>
      </w:r>
      <w:proofErr w:type="spellEnd"/>
      <w:r w:rsidRPr="00AC2A88">
        <w:t xml:space="preserve"> data.</w:t>
      </w:r>
    </w:p>
    <w:p w14:paraId="0E1AB36E" w14:textId="5F22A668" w:rsidR="00C602DD" w:rsidRDefault="008D5196" w:rsidP="002C2C8B">
      <w:pPr>
        <w:rPr>
          <w:highlight w:val="yellow"/>
        </w:rPr>
      </w:pPr>
      <w:r w:rsidRPr="008D5196">
        <w:t>Only samples with laboratory-definitive evidence of SARS-CoV-2 are eligible for sequencing. Not all samples will be suitable for sequencing, especially those samples with low amounts of viral nucleic acid (i.e., high PCR cycle thresholds) such as those collected from cases late in their disease episode (common in returned travellers) or those subjected to storage at suboptimal conditions, causing viral nucleic acid degradation. This may affect the representativeness of samples.</w:t>
      </w:r>
    </w:p>
    <w:p w14:paraId="40226107" w14:textId="40FDA2F3" w:rsidR="00C061B5" w:rsidRDefault="005D0337" w:rsidP="000E02DC">
      <w:r w:rsidRPr="009C17F4">
        <w:t>S</w:t>
      </w:r>
      <w:r w:rsidR="002C2C8B" w:rsidRPr="009C17F4">
        <w:t xml:space="preserve">ARS-CoV-2 </w:t>
      </w:r>
      <w:r w:rsidRPr="009C17F4">
        <w:t>sequencing methodology and protocols vary between jurisdictions</w:t>
      </w:r>
      <w:r w:rsidR="00872FC9" w:rsidRPr="009C17F4">
        <w:t xml:space="preserve">. </w:t>
      </w:r>
      <w:r w:rsidR="002C2C8B" w:rsidRPr="009C17F4">
        <w:t xml:space="preserve">SARS-CoV-2 samples likely to be prioritised for sequencing include those from cases who are hospitalised, admitted to intensive care, or cases of clinical significance. </w:t>
      </w:r>
      <w:r w:rsidR="00E1063D" w:rsidRPr="00E1063D">
        <w:t>This may affect the representativeness of samples.</w:t>
      </w:r>
    </w:p>
    <w:p w14:paraId="7C48B165" w14:textId="608F9561" w:rsidR="00C061B5" w:rsidRDefault="00C061B5" w:rsidP="000E02DC">
      <w:pPr>
        <w:pStyle w:val="Heading2"/>
      </w:pPr>
      <w:bookmarkStart w:id="16" w:name="_Toc194074617"/>
      <w:r w:rsidRPr="00C061B5">
        <w:t>WHO Collaborating Centre for Reference and Research on Influenza</w:t>
      </w:r>
      <w:bookmarkEnd w:id="16"/>
    </w:p>
    <w:p w14:paraId="36FDD580" w14:textId="052B159D" w:rsidR="004E1836" w:rsidRDefault="00CE1C07" w:rsidP="00687A64">
      <w:pPr>
        <w:rPr>
          <w:szCs w:val="20"/>
          <w:highlight w:val="yellow"/>
        </w:rPr>
      </w:pPr>
      <w:r>
        <w:t xml:space="preserve">Influenza </w:t>
      </w:r>
      <w:r w:rsidR="00FF4FB9">
        <w:t xml:space="preserve">virus </w:t>
      </w:r>
      <w:r>
        <w:t>characterisation</w:t>
      </w:r>
      <w:r w:rsidR="00A937ED">
        <w:t xml:space="preserve"> in this annual report </w:t>
      </w:r>
      <w:proofErr w:type="gramStart"/>
      <w:r w:rsidR="00A937ED">
        <w:t>are</w:t>
      </w:r>
      <w:proofErr w:type="gramEnd"/>
      <w:r w:rsidR="00A937ED">
        <w:t xml:space="preserve"> bas</w:t>
      </w:r>
      <w:r w:rsidR="00A937ED" w:rsidRPr="00B576A3">
        <w:t>ed on data</w:t>
      </w:r>
      <w:r w:rsidR="000A040D">
        <w:t xml:space="preserve"> from Australia’s </w:t>
      </w:r>
      <w:r w:rsidR="000A040D" w:rsidRPr="000A040D">
        <w:t>WHO Collaborating Centre for Reference and Research on Influenza</w:t>
      </w:r>
      <w:r w:rsidR="00EA34E5">
        <w:t xml:space="preserve"> (the Centre)</w:t>
      </w:r>
      <w:r w:rsidR="00A937ED" w:rsidRPr="000A040D">
        <w:rPr>
          <w:szCs w:val="20"/>
        </w:rPr>
        <w:t xml:space="preserve"> </w:t>
      </w:r>
      <w:r w:rsidR="002A5B5E" w:rsidRPr="00B576A3">
        <w:t>as of</w:t>
      </w:r>
      <w:r w:rsidR="002A5B5E" w:rsidRPr="00E0426C">
        <w:t xml:space="preserve"> 5 March 2025.</w:t>
      </w:r>
    </w:p>
    <w:p w14:paraId="2851B3AD" w14:textId="7B76B08E" w:rsidR="00687A64" w:rsidRPr="00E2693B" w:rsidRDefault="00687A64" w:rsidP="00687A64">
      <w:pPr>
        <w:rPr>
          <w:szCs w:val="20"/>
          <w:highlight w:val="yellow"/>
        </w:rPr>
      </w:pPr>
      <w:r w:rsidRPr="001647A9">
        <w:rPr>
          <w:szCs w:val="20"/>
        </w:rPr>
        <w:t>In Australia, the Centre is hosted by the Victorian Infectious Diseases Reference Laboratory</w:t>
      </w:r>
      <w:r w:rsidR="001647A9" w:rsidRPr="001647A9">
        <w:rPr>
          <w:szCs w:val="20"/>
        </w:rPr>
        <w:t>.</w:t>
      </w:r>
      <w:r w:rsidR="00F5156E">
        <w:rPr>
          <w:szCs w:val="20"/>
        </w:rPr>
        <w:t xml:space="preserve"> The role of the Centre is to</w:t>
      </w:r>
      <w:r w:rsidR="00F5156E" w:rsidRPr="00F5156E">
        <w:rPr>
          <w:szCs w:val="20"/>
        </w:rPr>
        <w:t xml:space="preserve"> obtain, isolate</w:t>
      </w:r>
      <w:r w:rsidR="00814764">
        <w:rPr>
          <w:szCs w:val="20"/>
        </w:rPr>
        <w:t>,</w:t>
      </w:r>
      <w:r w:rsidR="00F5156E" w:rsidRPr="00F5156E">
        <w:rPr>
          <w:szCs w:val="20"/>
        </w:rPr>
        <w:t xml:space="preserve"> and preserve representative viruses from cases of influenza, and characterise their antigenic, genetic</w:t>
      </w:r>
      <w:r w:rsidR="00814764">
        <w:rPr>
          <w:szCs w:val="20"/>
        </w:rPr>
        <w:t>,</w:t>
      </w:r>
      <w:r w:rsidR="00F5156E" w:rsidRPr="00F5156E">
        <w:rPr>
          <w:szCs w:val="20"/>
        </w:rPr>
        <w:t xml:space="preserve"> and drug sensitivity properties</w:t>
      </w:r>
      <w:r w:rsidR="00F5156E">
        <w:rPr>
          <w:szCs w:val="20"/>
        </w:rPr>
        <w:t>.</w:t>
      </w:r>
      <w:r w:rsidR="00E144F4">
        <w:rPr>
          <w:szCs w:val="20"/>
        </w:rPr>
        <w:t xml:space="preserve"> </w:t>
      </w:r>
      <w:r w:rsidR="00E144F4" w:rsidRPr="002E7879">
        <w:t>The Centre form</w:t>
      </w:r>
      <w:r w:rsidR="00E144F4">
        <w:t>s</w:t>
      </w:r>
      <w:r w:rsidR="00E144F4" w:rsidRPr="002E7879">
        <w:t xml:space="preserve"> an important part of the WHO Global Influenza Surveillance and Response Syste</w:t>
      </w:r>
      <w:r w:rsidR="00E144F4" w:rsidRPr="00E144F4">
        <w:t>m</w:t>
      </w:r>
      <w:r w:rsidR="00E144F4" w:rsidRPr="00E144F4">
        <w:rPr>
          <w:szCs w:val="20"/>
        </w:rPr>
        <w:t>.</w:t>
      </w:r>
      <w:r w:rsidR="00E13203">
        <w:rPr>
          <w:szCs w:val="20"/>
        </w:rPr>
        <w:fldChar w:fldCharType="begin"/>
      </w:r>
      <w:r w:rsidR="00E13203">
        <w:rPr>
          <w:szCs w:val="20"/>
        </w:rPr>
        <w:instrText xml:space="preserve"> ADDIN EN.CITE &lt;EndNote&gt;&lt;Cite&gt;&lt;Author&gt;Global Influenza Programme&lt;/Author&gt;&lt;Year&gt;2025&lt;/Year&gt;&lt;RecNum&gt;2847&lt;/RecNum&gt;&lt;DisplayText&gt;&lt;style face="superscript"&gt;21&lt;/style&gt;&lt;/DisplayText&gt;&lt;record&gt;&lt;rec-number&gt;2847&lt;/rec-number&gt;&lt;foreign-keys&gt;&lt;key app="EN" db-id="ptaw2s0tmse5w0exvrh5d2vpdtxat2eaaazf" timestamp="1742945094"&gt;2847&lt;/key&gt;&lt;/foreign-keys&gt;&lt;ref-type name="Web Page"&gt;12&lt;/ref-type&gt;&lt;contributors&gt;&lt;authors&gt;&lt;author&gt;Global Influenza Programme,&lt;/author&gt;&lt;/authors&gt;&lt;/contributors&gt;&lt;titles&gt;&lt;title&gt;WHO Collaborating Centres&lt;/title&gt;&lt;/titles&gt;&lt;dates&gt;&lt;year&gt;2025&lt;/year&gt;&lt;/dates&gt;&lt;pub-location&gt;Geneva&lt;/pub-location&gt;&lt;publisher&gt;World Health Organization&lt;/publisher&gt;&lt;work-type&gt;Internet&lt;/work-type&gt;&lt;urls&gt;&lt;related-urls&gt;&lt;url&gt;https://www.who.int/initiatives/global-influenza-surveillance-and-response-system/who-collaboration-center-erl&lt;/url&gt;&lt;/related-urls&gt;&lt;/urls&gt;&lt;/record&gt;&lt;/Cite&gt;&lt;/EndNote&gt;</w:instrText>
      </w:r>
      <w:r w:rsidR="00E13203">
        <w:rPr>
          <w:szCs w:val="20"/>
        </w:rPr>
        <w:fldChar w:fldCharType="separate"/>
      </w:r>
      <w:r w:rsidR="00E13203" w:rsidRPr="00E13203">
        <w:rPr>
          <w:noProof/>
          <w:szCs w:val="20"/>
          <w:vertAlign w:val="superscript"/>
        </w:rPr>
        <w:t>21</w:t>
      </w:r>
      <w:r w:rsidR="00E13203">
        <w:rPr>
          <w:szCs w:val="20"/>
        </w:rPr>
        <w:fldChar w:fldCharType="end"/>
      </w:r>
      <w:r w:rsidR="001647A9" w:rsidRPr="001647A9">
        <w:rPr>
          <w:szCs w:val="20"/>
        </w:rPr>
        <w:t xml:space="preserve"> </w:t>
      </w:r>
    </w:p>
    <w:p w14:paraId="16A31772" w14:textId="5B0FC5A3" w:rsidR="00A715E6" w:rsidRDefault="0019761A">
      <w:r>
        <w:br w:type="page"/>
      </w:r>
    </w:p>
    <w:p w14:paraId="03079C2F" w14:textId="5D6113B3" w:rsidR="00B625BE" w:rsidRDefault="00B625BE" w:rsidP="00B625BE">
      <w:pPr>
        <w:pStyle w:val="Heading1"/>
      </w:pPr>
      <w:bookmarkStart w:id="17" w:name="_Toc194074618"/>
      <w:bookmarkStart w:id="18" w:name="community-surveillance"/>
      <w:bookmarkEnd w:id="6"/>
      <w:r>
        <w:lastRenderedPageBreak/>
        <w:t>Findings</w:t>
      </w:r>
      <w:bookmarkEnd w:id="17"/>
    </w:p>
    <w:p w14:paraId="07FF7E61" w14:textId="56F0B609" w:rsidR="00827535" w:rsidRPr="00827535" w:rsidRDefault="0058736E" w:rsidP="00827535">
      <w:pPr>
        <w:rPr>
          <w:highlight w:val="yellow"/>
        </w:rPr>
      </w:pPr>
      <w:r w:rsidRPr="00854094">
        <w:rPr>
          <w:rFonts w:cs="Arial"/>
          <w:iCs/>
          <w:szCs w:val="22"/>
        </w:rPr>
        <w:t>The</w:t>
      </w:r>
      <w:r>
        <w:rPr>
          <w:rFonts w:cs="Arial"/>
          <w:iCs/>
          <w:szCs w:val="22"/>
        </w:rPr>
        <w:t xml:space="preserve"> 2024 Annual Australian Respiratory Surveillance Report </w:t>
      </w:r>
      <w:r w:rsidR="00DD4A07" w:rsidRPr="00DD4A07">
        <w:rPr>
          <w:rFonts w:cs="Arial"/>
          <w:iCs/>
          <w:szCs w:val="22"/>
        </w:rPr>
        <w:t>is structured by surveillance settings, including communities, general practice, hospitals, and laboratories.</w:t>
      </w:r>
      <w:r w:rsidR="004C609B">
        <w:rPr>
          <w:rFonts w:cs="Arial"/>
          <w:iCs/>
          <w:szCs w:val="22"/>
        </w:rPr>
        <w:t xml:space="preserve"> </w:t>
      </w:r>
      <w:r w:rsidR="004C609B" w:rsidRPr="00DD4A07">
        <w:rPr>
          <w:rFonts w:cs="Arial"/>
          <w:iCs/>
          <w:szCs w:val="22"/>
        </w:rPr>
        <w:t xml:space="preserve">Priority populations, such as children, older adults, </w:t>
      </w:r>
      <w:proofErr w:type="gramStart"/>
      <w:r w:rsidR="004C609B" w:rsidRPr="00DD4A07">
        <w:rPr>
          <w:rFonts w:cs="Arial"/>
          <w:iCs/>
          <w:szCs w:val="22"/>
        </w:rPr>
        <w:t>and</w:t>
      </w:r>
      <w:r w:rsidR="00153A52">
        <w:rPr>
          <w:rFonts w:cs="Arial"/>
          <w:iCs/>
          <w:szCs w:val="22"/>
        </w:rPr>
        <w:t>,</w:t>
      </w:r>
      <w:proofErr w:type="gramEnd"/>
      <w:r w:rsidR="004C609B" w:rsidRPr="00DD4A07">
        <w:rPr>
          <w:rFonts w:cs="Arial"/>
          <w:iCs/>
          <w:szCs w:val="22"/>
        </w:rPr>
        <w:t xml:space="preserve"> Aboriginal and Torres Strait Islander people are highlighted where data </w:t>
      </w:r>
      <w:r w:rsidR="004C609B">
        <w:rPr>
          <w:rFonts w:cs="Arial"/>
          <w:iCs/>
          <w:szCs w:val="22"/>
        </w:rPr>
        <w:t>are</w:t>
      </w:r>
      <w:r w:rsidR="004C609B" w:rsidRPr="00DD4A07">
        <w:rPr>
          <w:rFonts w:cs="Arial"/>
          <w:iCs/>
          <w:szCs w:val="22"/>
        </w:rPr>
        <w:t xml:space="preserve"> available.</w:t>
      </w:r>
      <w:r w:rsidR="00DD4A07" w:rsidRPr="00DD4A07">
        <w:rPr>
          <w:rFonts w:cs="Arial"/>
          <w:iCs/>
          <w:szCs w:val="22"/>
        </w:rPr>
        <w:t xml:space="preserve"> This approach allows </w:t>
      </w:r>
      <w:r w:rsidR="007F4C58">
        <w:rPr>
          <w:rFonts w:cs="Arial"/>
          <w:iCs/>
          <w:szCs w:val="22"/>
        </w:rPr>
        <w:t>us</w:t>
      </w:r>
      <w:r w:rsidR="00DD4A07" w:rsidRPr="00DD4A07">
        <w:rPr>
          <w:rFonts w:cs="Arial"/>
          <w:iCs/>
          <w:szCs w:val="22"/>
        </w:rPr>
        <w:t xml:space="preserve"> </w:t>
      </w:r>
      <w:r w:rsidR="00F7669F">
        <w:rPr>
          <w:rFonts w:cs="Arial"/>
          <w:iCs/>
          <w:szCs w:val="22"/>
        </w:rPr>
        <w:t>to</w:t>
      </w:r>
      <w:r w:rsidR="00DD4A07" w:rsidRPr="00DD4A07">
        <w:rPr>
          <w:rFonts w:cs="Arial"/>
          <w:iCs/>
          <w:szCs w:val="22"/>
        </w:rPr>
        <w:t xml:space="preserve"> understand how </w:t>
      </w:r>
      <w:r w:rsidR="007F4C58">
        <w:rPr>
          <w:rFonts w:cs="Arial"/>
          <w:iCs/>
          <w:szCs w:val="22"/>
        </w:rPr>
        <w:t xml:space="preserve">acute </w:t>
      </w:r>
      <w:r w:rsidR="00DD4A07" w:rsidRPr="00DD4A07">
        <w:rPr>
          <w:rFonts w:cs="Arial"/>
          <w:iCs/>
          <w:szCs w:val="22"/>
        </w:rPr>
        <w:t xml:space="preserve">respiratory illnesses impact different </w:t>
      </w:r>
      <w:r w:rsidR="00E43A2C">
        <w:rPr>
          <w:rFonts w:cs="Arial"/>
          <w:iCs/>
          <w:szCs w:val="22"/>
        </w:rPr>
        <w:t>people</w:t>
      </w:r>
      <w:r w:rsidR="003B1A79">
        <w:rPr>
          <w:rFonts w:cs="Arial"/>
          <w:iCs/>
          <w:szCs w:val="22"/>
        </w:rPr>
        <w:t xml:space="preserve"> and</w:t>
      </w:r>
      <w:r w:rsidR="00E43A2C">
        <w:rPr>
          <w:rFonts w:cs="Arial"/>
          <w:iCs/>
          <w:szCs w:val="22"/>
        </w:rPr>
        <w:t xml:space="preserve"> </w:t>
      </w:r>
      <w:r w:rsidR="007F4C58">
        <w:rPr>
          <w:rFonts w:cs="Arial"/>
          <w:iCs/>
          <w:szCs w:val="22"/>
        </w:rPr>
        <w:t>places</w:t>
      </w:r>
      <w:r w:rsidR="00DD4A07" w:rsidRPr="00DD4A07">
        <w:rPr>
          <w:rFonts w:cs="Arial"/>
          <w:iCs/>
          <w:szCs w:val="22"/>
        </w:rPr>
        <w:t xml:space="preserve">. </w:t>
      </w:r>
    </w:p>
    <w:p w14:paraId="16A31773" w14:textId="40459934" w:rsidR="00A715E6" w:rsidRDefault="0019761A">
      <w:pPr>
        <w:pStyle w:val="Heading1"/>
      </w:pPr>
      <w:bookmarkStart w:id="19" w:name="_Toc194074619"/>
      <w:r>
        <w:t>Community surveillance</w:t>
      </w:r>
      <w:bookmarkEnd w:id="19"/>
    </w:p>
    <w:p w14:paraId="16A31774" w14:textId="77777777" w:rsidR="00A715E6" w:rsidRDefault="0019761A">
      <w:r>
        <w:t>Community surveillance monitors respiratory illnesses in the community, providing information on the number of people reporting respiratory symptoms, testing practices, and the impact of respiratory illnesses. Community surveillance includes notification data obtained from laboratory tests for infections. Infections that are diagnosed and notified are only a subset of the total number of infections occurring in the community.</w:t>
      </w:r>
    </w:p>
    <w:p w14:paraId="16A31775" w14:textId="36A55DF6" w:rsidR="00A715E6" w:rsidRDefault="00FC3B05" w:rsidP="00FE5BC5">
      <w:r>
        <w:t>In 2024,</w:t>
      </w:r>
      <w:r w:rsidR="007B75FA">
        <w:t xml:space="preserve"> the</w:t>
      </w:r>
      <w:r w:rsidR="00066801">
        <w:t xml:space="preserve"> age standardised proportion of </w:t>
      </w:r>
      <w:proofErr w:type="spellStart"/>
      <w:r w:rsidR="00066801">
        <w:t>FluTracking</w:t>
      </w:r>
      <w:proofErr w:type="spellEnd"/>
      <w:r w:rsidR="00066801">
        <w:t xml:space="preserve"> participants</w:t>
      </w:r>
      <w:r w:rsidR="00197105" w:rsidRPr="00197105">
        <w:t xml:space="preserve"> </w:t>
      </w:r>
      <w:r w:rsidR="00066801">
        <w:t>reporting</w:t>
      </w:r>
      <w:r w:rsidR="00197105">
        <w:t xml:space="preserve"> new fever and cough symptoms</w:t>
      </w:r>
      <w:r w:rsidR="001F4426">
        <w:t xml:space="preserve"> </w:t>
      </w:r>
      <w:r w:rsidR="00066801">
        <w:t>per week</w:t>
      </w:r>
      <w:r w:rsidR="00197105">
        <w:t xml:space="preserve"> </w:t>
      </w:r>
      <w:r w:rsidR="00A03856">
        <w:t>gradually</w:t>
      </w:r>
      <w:r w:rsidR="00197105">
        <w:t xml:space="preserve"> increased </w:t>
      </w:r>
      <w:r w:rsidR="00557A86">
        <w:t xml:space="preserve">between </w:t>
      </w:r>
      <w:r w:rsidR="007539D2">
        <w:t xml:space="preserve">January </w:t>
      </w:r>
      <w:r w:rsidR="00557A86">
        <w:t>and</w:t>
      </w:r>
      <w:r w:rsidR="007539D2">
        <w:t xml:space="preserve"> June</w:t>
      </w:r>
      <w:r w:rsidR="004B0B29">
        <w:t xml:space="preserve"> to </w:t>
      </w:r>
      <w:r w:rsidR="006E5460">
        <w:t>a</w:t>
      </w:r>
      <w:r w:rsidR="008D5730">
        <w:t xml:space="preserve"> peak in </w:t>
      </w:r>
      <w:r w:rsidR="00330EDD">
        <w:t>late June (</w:t>
      </w:r>
      <w:r w:rsidR="003C6E1C">
        <w:t xml:space="preserve">2.6% </w:t>
      </w:r>
      <w:r w:rsidR="000E17A2">
        <w:t xml:space="preserve">of </w:t>
      </w:r>
      <w:r w:rsidR="00A41372">
        <w:t xml:space="preserve">participants reporting new fever and cough symptoms </w:t>
      </w:r>
      <w:r w:rsidR="003C6E1C">
        <w:t>per week</w:t>
      </w:r>
      <w:r w:rsidR="00330EDD">
        <w:t>)</w:t>
      </w:r>
      <w:r w:rsidR="00371830">
        <w:t xml:space="preserve">. </w:t>
      </w:r>
      <w:r w:rsidR="008A21BF">
        <w:t xml:space="preserve">Following the June peak, the age standardised proportion of participants reporting new fever and cough symptoms per week </w:t>
      </w:r>
      <w:r w:rsidR="00C0736D">
        <w:t>decreased</w:t>
      </w:r>
      <w:r w:rsidR="00E814F8">
        <w:t xml:space="preserve"> </w:t>
      </w:r>
      <w:r w:rsidR="00F0729F">
        <w:t xml:space="preserve">from </w:t>
      </w:r>
      <w:r w:rsidR="00E814F8">
        <w:t xml:space="preserve">July to December, with </w:t>
      </w:r>
      <w:r w:rsidR="00647CDB">
        <w:t>trends</w:t>
      </w:r>
      <w:r w:rsidR="00E814F8">
        <w:t xml:space="preserve"> towards the end of 2024 </w:t>
      </w:r>
      <w:proofErr w:type="gramStart"/>
      <w:r w:rsidR="00E814F8">
        <w:t>similar to</w:t>
      </w:r>
      <w:proofErr w:type="gramEnd"/>
      <w:r w:rsidR="00E814F8">
        <w:t xml:space="preserve"> the </w:t>
      </w:r>
      <w:r w:rsidR="00C7408B">
        <w:t xml:space="preserve">pattern observed in </w:t>
      </w:r>
      <w:r w:rsidR="00351E97">
        <w:t>the same period in</w:t>
      </w:r>
      <w:r w:rsidR="00C7408B">
        <w:t xml:space="preserve"> 2023</w:t>
      </w:r>
      <w:r>
        <w:t xml:space="preserve"> (Figure 2).</w:t>
      </w:r>
    </w:p>
    <w:p w14:paraId="52AB1972" w14:textId="4D3EBBC1" w:rsidR="007E54C3" w:rsidRDefault="00FB4BE5" w:rsidP="00FE5BC5">
      <w:r>
        <w:t xml:space="preserve">In 2024, </w:t>
      </w:r>
      <w:r w:rsidR="007B2505">
        <w:t>the</w:t>
      </w:r>
      <w:r w:rsidR="009E5C58">
        <w:t xml:space="preserve"> </w:t>
      </w:r>
      <w:r w:rsidR="007B2505">
        <w:t>peak</w:t>
      </w:r>
      <w:r w:rsidR="00B43C5C">
        <w:t xml:space="preserve"> </w:t>
      </w:r>
      <w:r w:rsidR="00987294">
        <w:t xml:space="preserve">of </w:t>
      </w:r>
      <w:r w:rsidR="00E757FD">
        <w:t xml:space="preserve">participants reporting new fever and cough symptoms </w:t>
      </w:r>
      <w:r w:rsidR="00B43C5C">
        <w:t xml:space="preserve">was similar in magnitude to </w:t>
      </w:r>
      <w:r w:rsidR="00DB11AD">
        <w:t>2023</w:t>
      </w:r>
      <w:r w:rsidR="00476643">
        <w:t xml:space="preserve"> and the five-year average</w:t>
      </w:r>
      <w:r w:rsidR="00E757FD">
        <w:t xml:space="preserve">; however, </w:t>
      </w:r>
      <w:r w:rsidR="00CC1F74">
        <w:t xml:space="preserve">the 2024 peak </w:t>
      </w:r>
      <w:r w:rsidR="009E5C58">
        <w:t>occurred</w:t>
      </w:r>
      <w:r w:rsidR="00FF4E74">
        <w:t xml:space="preserve"> </w:t>
      </w:r>
      <w:r w:rsidR="00C171C2">
        <w:t>four</w:t>
      </w:r>
      <w:r w:rsidR="00FF4E74">
        <w:t xml:space="preserve"> weeks later </w:t>
      </w:r>
      <w:r w:rsidR="0089436A">
        <w:t xml:space="preserve">than the </w:t>
      </w:r>
      <w:r w:rsidR="0002605C">
        <w:t xml:space="preserve">June </w:t>
      </w:r>
      <w:r w:rsidR="00514BAC">
        <w:t xml:space="preserve">2023 </w:t>
      </w:r>
      <w:r w:rsidR="00CC1F74">
        <w:t>peak</w:t>
      </w:r>
      <w:r w:rsidR="00FF4E74">
        <w:t xml:space="preserve">. </w:t>
      </w:r>
      <w:r w:rsidR="00FF4E74" w:rsidRPr="00FF4E74">
        <w:t>In contrast, the</w:t>
      </w:r>
      <w:r w:rsidR="00C4181B">
        <w:t xml:space="preserve"> trend</w:t>
      </w:r>
      <w:r w:rsidR="000238D5">
        <w:t xml:space="preserve">s in the proportion of participants reporting new fever and cough symptoms per week were quite different in 2022. </w:t>
      </w:r>
      <w:r w:rsidR="00330C5F">
        <w:t>The</w:t>
      </w:r>
      <w:r w:rsidR="00FF4E74">
        <w:t xml:space="preserve"> </w:t>
      </w:r>
      <w:r w:rsidR="00FF4E74" w:rsidRPr="00FF4E74">
        <w:t xml:space="preserve">peak </w:t>
      </w:r>
      <w:r w:rsidR="00FF4E74">
        <w:t>proportion of participants reporting new fever and cough symptoms</w:t>
      </w:r>
      <w:r w:rsidR="00FF4E74" w:rsidRPr="00FF4E74">
        <w:t xml:space="preserve"> </w:t>
      </w:r>
      <w:r w:rsidR="001C560D">
        <w:t xml:space="preserve">was </w:t>
      </w:r>
      <w:r w:rsidR="0042583E">
        <w:t>much higher</w:t>
      </w:r>
      <w:r w:rsidR="004221F0">
        <w:t>,</w:t>
      </w:r>
      <w:r w:rsidR="0042583E">
        <w:t xml:space="preserve"> and </w:t>
      </w:r>
      <w:r w:rsidR="004221F0">
        <w:t xml:space="preserve">the first peak </w:t>
      </w:r>
      <w:r w:rsidR="00FF4E74" w:rsidRPr="00FF4E74">
        <w:t xml:space="preserve">occurred </w:t>
      </w:r>
      <w:r w:rsidR="005F4FC6">
        <w:t xml:space="preserve">seven weeks </w:t>
      </w:r>
      <w:r w:rsidR="00FF4E74" w:rsidRPr="00FF4E74">
        <w:t>earlier in 2022</w:t>
      </w:r>
      <w:r w:rsidR="0042583E">
        <w:t xml:space="preserve">, </w:t>
      </w:r>
      <w:r w:rsidR="00F979A2">
        <w:t>with</w:t>
      </w:r>
      <w:r w:rsidR="00FF4E74" w:rsidRPr="00FF4E74">
        <w:t xml:space="preserve"> 3.2% </w:t>
      </w:r>
      <w:r w:rsidR="00F979A2">
        <w:t>participants reporting new fever and cough symptoms per week</w:t>
      </w:r>
      <w:r w:rsidR="00FF4E74" w:rsidRPr="00FF4E74">
        <w:t xml:space="preserve"> in mid-May</w:t>
      </w:r>
      <w:r w:rsidR="00AA5B68">
        <w:t xml:space="preserve"> </w:t>
      </w:r>
      <w:r w:rsidR="00CC1F74">
        <w:t>(Figure 2)</w:t>
      </w:r>
      <w:r>
        <w:t>.</w:t>
      </w:r>
      <w:r w:rsidR="00C1006C">
        <w:t xml:space="preserve"> </w:t>
      </w:r>
    </w:p>
    <w:p w14:paraId="2CF2667D" w14:textId="703DA88B" w:rsidR="00D02594" w:rsidRPr="000E02DC" w:rsidRDefault="00E62637" w:rsidP="000E02DC">
      <w:r>
        <w:t xml:space="preserve">In 2024, among Aboriginal and Torres Strait Islander </w:t>
      </w:r>
      <w:proofErr w:type="spellStart"/>
      <w:r>
        <w:t>FluTracking</w:t>
      </w:r>
      <w:proofErr w:type="spellEnd"/>
      <w:r>
        <w:t xml:space="preserve"> participants, the proportion of participants reporting new fever and cough symptoms per week peaked higher and earlier (4.3% per week in early June) than in the overall cohort. The trend among Aboriginal and Torres Strait Islander participants should be interpreted with </w:t>
      </w:r>
      <w:r w:rsidR="00F314C6">
        <w:t>care</w:t>
      </w:r>
      <w:r>
        <w:t xml:space="preserve"> as Aboriginal and Torres Strait Islander populations are underrepresented in </w:t>
      </w:r>
      <w:r w:rsidR="00125C17">
        <w:t>the data</w:t>
      </w:r>
      <w:r>
        <w:t>.</w:t>
      </w:r>
    </w:p>
    <w:p w14:paraId="16A3177C" w14:textId="63FBCB77" w:rsidR="00A715E6" w:rsidRDefault="0019761A" w:rsidP="000E02DC">
      <w:pPr>
        <w:pStyle w:val="Caption"/>
      </w:pPr>
      <w:r>
        <w:t xml:space="preserve">Figure 2: Age standardised </w:t>
      </w:r>
      <w:r w:rsidR="005951A5">
        <w:t>proportion</w:t>
      </w:r>
      <w:r>
        <w:t xml:space="preserve"> of survey participants reporting new fever and cough symptoms compared with the five-year average* by year and week of </w:t>
      </w:r>
      <w:r w:rsidR="003B1A79">
        <w:t>survey</w:t>
      </w:r>
      <w:r>
        <w:t xml:space="preserve">, Australia, </w:t>
      </w:r>
      <w:r w:rsidR="009D47B5">
        <w:t xml:space="preserve">January </w:t>
      </w:r>
      <w:r>
        <w:t>2022 to December 2024</w:t>
      </w:r>
    </w:p>
    <w:p w14:paraId="16A3177D" w14:textId="0B348CF5" w:rsidR="00A715E6" w:rsidRDefault="00763A7D">
      <w:pPr>
        <w:pStyle w:val="BodyText"/>
      </w:pPr>
      <w:r>
        <w:rPr>
          <w:noProof/>
        </w:rPr>
        <w:drawing>
          <wp:inline distT="0" distB="0" distL="0" distR="0" wp14:anchorId="645CF4B8" wp14:editId="057C1B48">
            <wp:extent cx="6184900" cy="2650671"/>
            <wp:effectExtent l="0" t="0" r="0" b="0"/>
            <wp:docPr id="21" name="Picture" descr="A line graph comparing weekly age standardised proportion of FluTracking survey participants reporting new fever and cough symptoms from 3 January 2022 to 29 December 2024 compared with the average incidence of new fever and cough symptoms each week for the interrupted five-year range 2017 to 2019, and 2022 to 2023. The y-axis (left) shows the proportion of participants reporting new fever and cough symptoms and the x-axis (horizontal) shows the week of report. In 2022, the weekly proportion of survey participants reporting of new fever and cough symptoms rose steadily from February until a peak in late May 2022 when the age standardised proportion of survey participants reporting new fever and cough reached 3.2% per week. In 2022, weekly proportion of survey participants reporting of new fever and cough symptoms remained above the interrupted five-year average until August 2022. In 2023, the weekly proportion of survey participants reporting new fever and cough symptoms fluctuated from January until a peak in early June 2023 when the age standardised proportion of survey participants reporting new fever and cough reached 2.5% per week. In 2023, weekly proportion of survey participants reporting of new fever and cough symptoms remained below the interrupted five-year average throughout the corresponding weeks of the 2023. In 2024, the proportion of survey participants reporting new fever and cough symptoms fluctuated from January to April with some week-on-week increases observed, then from mid-April followed a generally increasing trend until a peak at 2.6% of survey respondents reporting new fever and cough symptoms in late June 2024. Following the late June peak, a decreasing trend in the proportion of survey respondents reporting new fever and cough symptoms each week was observed. From late October to December 2024 the proportion of survey respondents reporting new fever and cough symptoms each week remained between 1.25% and 1.5% which was lower than observed at the same time in previous years. In 2024, weekly proportion of survey participants reporting new fever and cough symptoms was similar to the interrupted five-year average throughout the corresponding weeks of the 2024."/>
            <wp:cNvGraphicFramePr/>
            <a:graphic xmlns:a="http://schemas.openxmlformats.org/drawingml/2006/main">
              <a:graphicData uri="http://schemas.openxmlformats.org/drawingml/2006/picture">
                <pic:pic xmlns:pic="http://schemas.openxmlformats.org/drawingml/2006/picture">
                  <pic:nvPicPr>
                    <pic:cNvPr id="21" name="Picture" descr="A line graph comparing weekly age standardised proportion of FluTracking survey participants reporting new fever and cough symptoms from 3 January 2022 to 29 December 2024 compared with the average incidence of new fever and cough symptoms each week for the interrupted five-year range 2017 to 2019, and 2022 to 2023. The y-axis (left) shows the proportion of participants reporting new fever and cough symptoms and the x-axis (horizontal) shows the week of report. In 2022, the weekly proportion of survey participants reporting of new fever and cough symptoms rose steadily from February until a peak in late May 2022 when the age standardised proportion of survey participants reporting new fever and cough reached 3.2% per week. In 2022, weekly proportion of survey participants reporting of new fever and cough symptoms remained above the interrupted five-year average until August 2022. In 2023, the weekly proportion of survey participants reporting new fever and cough symptoms fluctuated from January until a peak in early June 2023 when the age standardised proportion of survey participants reporting new fever and cough reached 2.5% per week. In 2023, weekly proportion of survey participants reporting of new fever and cough symptoms remained below the interrupted five-year average throughout the corresponding weeks of the 2023. In 2024, the proportion of survey participants reporting new fever and cough symptoms fluctuated from January to April with some week-on-week increases observed, then from mid-April followed a generally increasing trend until a peak at 2.6% of survey respondents reporting new fever and cough symptoms in late June 2024. Following the late June peak, a decreasing trend in the proportion of survey respondents reporting new fever and cough symptoms each week was observed. From late October to December 2024 the proportion of survey respondents reporting new fever and cough symptoms each week remained between 1.25% and 1.5% which was lower than observed at the same time in previous years. In 2024, weekly proportion of survey participants reporting new fever and cough symptoms was similar to the interrupted five-year average throughout the corresponding weeks of the 2024."/>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16A3177E" w14:textId="1053ECB7" w:rsidR="00A715E6" w:rsidRDefault="0019761A" w:rsidP="000E02DC">
      <w:pPr>
        <w:pStyle w:val="Smalltext"/>
      </w:pPr>
      <w:r>
        <w:t xml:space="preserve">Source: </w:t>
      </w:r>
      <w:proofErr w:type="spellStart"/>
      <w:r>
        <w:t>FluTracking</w:t>
      </w:r>
      <w:proofErr w:type="spellEnd"/>
      <w:r w:rsidR="00961E88" w:rsidRPr="00C23A60">
        <w:rPr>
          <w:szCs w:val="18"/>
        </w:rPr>
        <w:t xml:space="preserve">, extracted </w:t>
      </w:r>
      <w:r w:rsidR="001021E1">
        <w:rPr>
          <w:szCs w:val="18"/>
        </w:rPr>
        <w:t>19 March</w:t>
      </w:r>
      <w:r w:rsidR="00961E88" w:rsidRPr="00C23A60">
        <w:rPr>
          <w:szCs w:val="18"/>
        </w:rPr>
        <w:t xml:space="preserve"> 2025</w:t>
      </w:r>
      <w:r w:rsidR="0020394F">
        <w:rPr>
          <w:szCs w:val="18"/>
        </w:rPr>
        <w:t>.</w:t>
      </w:r>
      <w:r w:rsidR="00342302">
        <w:t xml:space="preserve"> </w:t>
      </w:r>
      <w:r>
        <w:br/>
        <w:t xml:space="preserve">* </w:t>
      </w:r>
      <w:r w:rsidR="00100DFF" w:rsidRPr="00100DFF">
        <w:t xml:space="preserve">In years prior to </w:t>
      </w:r>
      <w:r>
        <w:t xml:space="preserve">2020, </w:t>
      </w:r>
      <w:proofErr w:type="spellStart"/>
      <w:r>
        <w:t>FluTracking</w:t>
      </w:r>
      <w:proofErr w:type="spellEnd"/>
      <w:r>
        <w:t xml:space="preserve"> </w:t>
      </w:r>
      <w:r w:rsidR="00100DFF" w:rsidRPr="00100DFF">
        <w:t>was activated during the main influenza season from</w:t>
      </w:r>
      <w:r>
        <w:t xml:space="preserve"> May </w:t>
      </w:r>
      <w:r w:rsidR="00100DFF" w:rsidRPr="00100DFF">
        <w:t xml:space="preserve">to </w:t>
      </w:r>
      <w:r>
        <w:t>October</w:t>
      </w:r>
      <w:r w:rsidR="00100DFF" w:rsidRPr="00100DFF">
        <w:t>. A historical average</w:t>
      </w:r>
      <w:r w:rsidR="00100DFF">
        <w:t xml:space="preserve"> </w:t>
      </w:r>
      <w:r w:rsidR="00C8777A">
        <w:t xml:space="preserve">outside of these months is not available. In addition, </w:t>
      </w:r>
      <w:r w:rsidR="00D1617B">
        <w:t xml:space="preserve">as </w:t>
      </w:r>
      <w:r w:rsidR="00C8777A">
        <w:t>t</w:t>
      </w:r>
      <w:r>
        <w:t xml:space="preserve">he years 2020 and 2021 are excluded when comparing the current season to historical periods the five-year average includes the years 2017 to 2019 and 2022 to 2023. </w:t>
      </w:r>
    </w:p>
    <w:p w14:paraId="62975EE7" w14:textId="67C82E57" w:rsidR="006D0658" w:rsidRDefault="006D0658" w:rsidP="00DE7013">
      <w:r w:rsidRPr="00203C5E">
        <w:lastRenderedPageBreak/>
        <w:t xml:space="preserve">In 2024, </w:t>
      </w:r>
      <w:r w:rsidR="008E33C8">
        <w:t>rapid antigen testing for SARS-CoV-2 declined among participants with new fever and cough symptoms (</w:t>
      </w:r>
      <w:r w:rsidR="008E33C8" w:rsidRPr="00203C5E">
        <w:t>68.</w:t>
      </w:r>
      <w:r w:rsidR="0066502A" w:rsidRPr="0066502A">
        <w:t>5</w:t>
      </w:r>
      <w:r w:rsidR="008E33C8" w:rsidRPr="00203C5E">
        <w:t xml:space="preserve">% </w:t>
      </w:r>
      <w:r w:rsidR="00993871">
        <w:t>[</w:t>
      </w:r>
      <w:r w:rsidR="008E33C8" w:rsidRPr="00203C5E">
        <w:t>19,</w:t>
      </w:r>
      <w:r w:rsidR="0066502A" w:rsidRPr="0066502A">
        <w:t>932/29,081</w:t>
      </w:r>
      <w:r w:rsidR="00993871">
        <w:t>]</w:t>
      </w:r>
      <w:r w:rsidR="00F55AED">
        <w:t xml:space="preserve"> in 2024 and </w:t>
      </w:r>
      <w:r w:rsidR="00490151">
        <w:t>77.1</w:t>
      </w:r>
      <w:r w:rsidR="00F55AED">
        <w:t xml:space="preserve">% </w:t>
      </w:r>
      <w:r w:rsidR="00993871">
        <w:t>[</w:t>
      </w:r>
      <w:r w:rsidR="00AF4460" w:rsidRPr="00AF4460">
        <w:t>20,581</w:t>
      </w:r>
      <w:r w:rsidR="00DC2DB6">
        <w:t>/</w:t>
      </w:r>
      <w:r w:rsidR="00DE7013">
        <w:t>26,689</w:t>
      </w:r>
      <w:r w:rsidR="00993871">
        <w:t>]</w:t>
      </w:r>
      <w:r w:rsidR="00DC2DB6">
        <w:t xml:space="preserve"> in 2023</w:t>
      </w:r>
      <w:r w:rsidR="00E077F2">
        <w:t xml:space="preserve">); however, </w:t>
      </w:r>
      <w:r w:rsidR="008E33C8">
        <w:t xml:space="preserve">remained considerably </w:t>
      </w:r>
      <w:r w:rsidRPr="00203C5E">
        <w:t>more</w:t>
      </w:r>
      <w:r w:rsidR="008E33C8">
        <w:t xml:space="preserve"> common than</w:t>
      </w:r>
      <w:r w:rsidR="009F5AB0">
        <w:t xml:space="preserve"> use of</w:t>
      </w:r>
      <w:r w:rsidRPr="00203C5E">
        <w:t xml:space="preserve"> </w:t>
      </w:r>
      <w:r w:rsidR="00CB6469">
        <w:t xml:space="preserve">a </w:t>
      </w:r>
      <w:r w:rsidR="008E33C8" w:rsidRPr="00203C5E">
        <w:t xml:space="preserve">PCR test </w:t>
      </w:r>
      <w:r w:rsidR="009F5AB0">
        <w:t>(</w:t>
      </w:r>
      <w:r w:rsidR="0076712A" w:rsidRPr="0076712A">
        <w:t>13.9</w:t>
      </w:r>
      <w:r w:rsidR="009F5AB0" w:rsidRPr="00203C5E">
        <w:t>%; 4,</w:t>
      </w:r>
      <w:r w:rsidR="0076712A" w:rsidRPr="0076712A">
        <w:t>055/29,081</w:t>
      </w:r>
      <w:r w:rsidR="00DC2DB6">
        <w:t xml:space="preserve"> in 2024</w:t>
      </w:r>
      <w:r w:rsidR="00490151">
        <w:t xml:space="preserve"> and </w:t>
      </w:r>
      <w:r w:rsidR="009C38EB">
        <w:t>11</w:t>
      </w:r>
      <w:r w:rsidR="00490151">
        <w:t>.</w:t>
      </w:r>
      <w:r w:rsidR="009C38EB">
        <w:t>7</w:t>
      </w:r>
      <w:r w:rsidR="00490151">
        <w:t xml:space="preserve">%; </w:t>
      </w:r>
      <w:r w:rsidR="00490151" w:rsidRPr="00490151">
        <w:t>3,128</w:t>
      </w:r>
      <w:r w:rsidR="00490151">
        <w:t>/26,689 in 2023</w:t>
      </w:r>
      <w:r w:rsidR="009F5AB0">
        <w:t xml:space="preserve">). </w:t>
      </w:r>
      <w:r>
        <w:t>Self-reported SARS-CoV-2 RAT positivity was higher in 2024 (</w:t>
      </w:r>
      <w:r w:rsidR="0032015C" w:rsidRPr="0032015C">
        <w:t>37.6</w:t>
      </w:r>
      <w:r>
        <w:t>%; 7,</w:t>
      </w:r>
      <w:r w:rsidR="0032015C" w:rsidRPr="0032015C">
        <w:t>487</w:t>
      </w:r>
      <w:r>
        <w:t>/19,</w:t>
      </w:r>
      <w:r w:rsidR="0032015C" w:rsidRPr="0032015C">
        <w:t>932</w:t>
      </w:r>
      <w:r>
        <w:t>) than in 2023 (</w:t>
      </w:r>
      <w:r w:rsidR="003053CB" w:rsidRPr="003053CB">
        <w:t>35.9%; 7,396</w:t>
      </w:r>
      <w:r>
        <w:t>/20,</w:t>
      </w:r>
      <w:r w:rsidR="003053CB" w:rsidRPr="003053CB">
        <w:t>581</w:t>
      </w:r>
      <w:r>
        <w:t xml:space="preserve">), whereas self-reported SARS-CoV-2 PCR positivity was lower in 2024 (16.4%; </w:t>
      </w:r>
      <w:r w:rsidR="00F02815" w:rsidRPr="00F02815">
        <w:t>667</w:t>
      </w:r>
      <w:r>
        <w:t>/4,</w:t>
      </w:r>
      <w:r w:rsidR="00F02815" w:rsidRPr="00F02815">
        <w:t>055</w:t>
      </w:r>
      <w:r>
        <w:t>) than in 2023 (</w:t>
      </w:r>
      <w:r w:rsidR="00BD19BA" w:rsidRPr="00BD19BA">
        <w:t>21.</w:t>
      </w:r>
      <w:r>
        <w:t>3</w:t>
      </w:r>
      <w:r w:rsidR="00BD19BA" w:rsidRPr="00BD19BA">
        <w:t>%; 667/3,128</w:t>
      </w:r>
      <w:r>
        <w:t>).</w:t>
      </w:r>
    </w:p>
    <w:p w14:paraId="57C30E6D" w14:textId="522B2E7B" w:rsidR="006D0658" w:rsidRDefault="006D0658" w:rsidP="001D6C01">
      <w:r>
        <w:t>In 2024, 18.</w:t>
      </w:r>
      <w:r w:rsidR="00AF24FC" w:rsidRPr="00AF24FC">
        <w:t>4% (</w:t>
      </w:r>
      <w:r>
        <w:t>5</w:t>
      </w:r>
      <w:r w:rsidR="00AF24FC" w:rsidRPr="00AF24FC">
        <w:t>,365/29,081</w:t>
      </w:r>
      <w:r>
        <w:t>) of survey participants with new fever and cough symptoms used a PCR test to test for influenza</w:t>
      </w:r>
      <w:r w:rsidR="00D0273D">
        <w:t xml:space="preserve"> and s</w:t>
      </w:r>
      <w:r>
        <w:t>elf-reported influenza PCR positivity w</w:t>
      </w:r>
      <w:r w:rsidRPr="00984F2E">
        <w:t xml:space="preserve">as </w:t>
      </w:r>
      <w:r w:rsidR="00024B22">
        <w:t>23.</w:t>
      </w:r>
      <w:r w:rsidR="00572CA6">
        <w:t>4</w:t>
      </w:r>
      <w:r w:rsidR="00024B22">
        <w:t>% (</w:t>
      </w:r>
      <w:r w:rsidR="00024B22" w:rsidRPr="00984F2E">
        <w:t>1,</w:t>
      </w:r>
      <w:r w:rsidR="00572CA6" w:rsidRPr="00572CA6">
        <w:t>257</w:t>
      </w:r>
      <w:r w:rsidR="00024B22" w:rsidRPr="00984F2E">
        <w:t>/5,</w:t>
      </w:r>
      <w:r w:rsidR="00572CA6" w:rsidRPr="00572CA6">
        <w:t>365</w:t>
      </w:r>
      <w:r w:rsidR="00024B22">
        <w:t>)</w:t>
      </w:r>
      <w:r w:rsidRPr="00984F2E">
        <w:t>.</w:t>
      </w:r>
      <w:r w:rsidR="00C25640">
        <w:t xml:space="preserve"> </w:t>
      </w:r>
      <w:r w:rsidR="00253E7D" w:rsidRPr="00253E7D">
        <w:t xml:space="preserve">The 2024 weekly influenza PCR testing and positivity percentages may be overestimated, as some participants may have reported results from RATs in this data. In 2025, </w:t>
      </w:r>
      <w:proofErr w:type="spellStart"/>
      <w:r w:rsidR="00253E7D" w:rsidRPr="00253E7D">
        <w:t>FluTracking</w:t>
      </w:r>
      <w:proofErr w:type="spellEnd"/>
      <w:r w:rsidR="00253E7D" w:rsidRPr="00253E7D">
        <w:t xml:space="preserve"> will explicitly collect data on influenza RATs</w:t>
      </w:r>
      <w:r w:rsidR="00253E7D">
        <w:t>.</w:t>
      </w:r>
    </w:p>
    <w:p w14:paraId="6051FCB4" w14:textId="5C2D04DB" w:rsidR="006D599B" w:rsidRPr="000E02DC" w:rsidRDefault="00235FFF" w:rsidP="000E02DC">
      <w:r>
        <w:t>In 2024,</w:t>
      </w:r>
      <w:r w:rsidR="00392A4A">
        <w:t xml:space="preserve"> the </w:t>
      </w:r>
      <w:r w:rsidR="007C1DD5">
        <w:t xml:space="preserve">proportion of </w:t>
      </w:r>
      <w:r w:rsidR="007C1DD5" w:rsidRPr="007C1DD5">
        <w:t>participants with new fever and cough taking three or more days off work or normal duties</w:t>
      </w:r>
      <w:r w:rsidR="007C1DD5">
        <w:t xml:space="preserve"> ranged from 44.2%–</w:t>
      </w:r>
      <w:r w:rsidR="002E057F">
        <w:t>57.9%</w:t>
      </w:r>
      <w:r w:rsidR="0009076B">
        <w:t xml:space="preserve"> </w:t>
      </w:r>
      <w:r w:rsidR="005274A5">
        <w:t>per week</w:t>
      </w:r>
      <w:r w:rsidR="0009076B">
        <w:t xml:space="preserve"> (Figure 3)</w:t>
      </w:r>
      <w:r w:rsidR="002E057F">
        <w:t>.</w:t>
      </w:r>
      <w:r>
        <w:t xml:space="preserve"> </w:t>
      </w:r>
      <w:r w:rsidR="00351B19" w:rsidRPr="00351B19">
        <w:t>The proportion of participants with new fever and cough taking three or more days of</w:t>
      </w:r>
      <w:r w:rsidR="00967A40">
        <w:t>f</w:t>
      </w:r>
      <w:r w:rsidR="00351B19" w:rsidRPr="00351B19">
        <w:t xml:space="preserve"> work</w:t>
      </w:r>
      <w:r w:rsidR="00967A40">
        <w:t xml:space="preserve"> or normal duties</w:t>
      </w:r>
      <w:r w:rsidR="00351B19" w:rsidRPr="00351B19">
        <w:t xml:space="preserve"> has remained at approximately 50% since 2022</w:t>
      </w:r>
      <w:r w:rsidR="00351B19">
        <w:t xml:space="preserve"> </w:t>
      </w:r>
      <w:r w:rsidR="00824C58">
        <w:t>(</w:t>
      </w:r>
      <w:r>
        <w:t>Figure</w:t>
      </w:r>
      <w:r w:rsidR="00324AAD">
        <w:t xml:space="preserve"> </w:t>
      </w:r>
      <w:r w:rsidR="00824C58">
        <w:t>3)</w:t>
      </w:r>
      <w:r w:rsidR="00967A40">
        <w:t xml:space="preserve">. In contrast, </w:t>
      </w:r>
      <w:r w:rsidR="004A56B9" w:rsidRPr="003A1E2A">
        <w:t xml:space="preserve">the proportion of participants seeking medical advice for fever and cough </w:t>
      </w:r>
      <w:proofErr w:type="gramStart"/>
      <w:r w:rsidR="004A56B9" w:rsidRPr="003A1E2A">
        <w:t>d</w:t>
      </w:r>
      <w:r w:rsidR="00B7005F" w:rsidRPr="00712B15">
        <w:t xml:space="preserve">ecreased </w:t>
      </w:r>
      <w:r w:rsidR="004A56B9" w:rsidRPr="003A1E2A">
        <w:t xml:space="preserve"> from</w:t>
      </w:r>
      <w:proofErr w:type="gramEnd"/>
      <w:r w:rsidR="004A56B9" w:rsidRPr="003A1E2A">
        <w:t xml:space="preserve"> 5</w:t>
      </w:r>
      <w:r w:rsidR="00AA4D23" w:rsidRPr="00712B15">
        <w:t>9</w:t>
      </w:r>
      <w:r w:rsidR="00ED7413">
        <w:t>.0</w:t>
      </w:r>
      <w:r w:rsidR="004A56B9" w:rsidRPr="003A1E2A">
        <w:t>% in January 2022 to less than 30% in January 2023</w:t>
      </w:r>
      <w:r w:rsidR="003C489D">
        <w:t xml:space="preserve">. </w:t>
      </w:r>
      <w:r w:rsidR="006B48CB">
        <w:t>T</w:t>
      </w:r>
      <w:r w:rsidR="006B48CB" w:rsidRPr="003A1E2A">
        <w:t>he proportion of participants seeking medical advice for fever and cough</w:t>
      </w:r>
      <w:r w:rsidR="004A56B9" w:rsidRPr="003A1E2A">
        <w:t xml:space="preserve"> </w:t>
      </w:r>
      <w:r w:rsidR="004A56B9" w:rsidRPr="00712B15">
        <w:t xml:space="preserve">remained </w:t>
      </w:r>
      <w:r w:rsidR="00116422" w:rsidRPr="00712B15">
        <w:t>less than</w:t>
      </w:r>
      <w:r w:rsidR="004A56B9" w:rsidRPr="00712B15">
        <w:t xml:space="preserve"> 3</w:t>
      </w:r>
      <w:r w:rsidR="006264D2" w:rsidRPr="00712B15">
        <w:t>5</w:t>
      </w:r>
      <w:r w:rsidR="004A56B9" w:rsidRPr="00712B15">
        <w:t>%</w:t>
      </w:r>
      <w:r w:rsidR="006264D2" w:rsidRPr="00712B15">
        <w:t xml:space="preserve"> </w:t>
      </w:r>
      <w:r w:rsidR="00116422" w:rsidRPr="00712B15">
        <w:t xml:space="preserve">per week </w:t>
      </w:r>
      <w:r w:rsidR="00256E5F" w:rsidRPr="00712B15">
        <w:t xml:space="preserve">for most of 2024 until increasing to </w:t>
      </w:r>
      <w:r w:rsidR="00712B15" w:rsidRPr="00712B15">
        <w:t xml:space="preserve">47.7% per week in early December </w:t>
      </w:r>
      <w:r w:rsidR="00F55AA8" w:rsidRPr="00712B15">
        <w:t>(</w:t>
      </w:r>
      <w:r w:rsidR="004A5F5E" w:rsidRPr="00712B15">
        <w:t xml:space="preserve">Figure </w:t>
      </w:r>
      <w:r w:rsidR="001C4222" w:rsidRPr="00712B15">
        <w:t>3</w:t>
      </w:r>
      <w:r w:rsidR="00F55AA8" w:rsidRPr="00712B15">
        <w:t>)</w:t>
      </w:r>
      <w:r w:rsidR="0019761A" w:rsidRPr="00712B15">
        <w:t>.</w:t>
      </w:r>
    </w:p>
    <w:p w14:paraId="311F7282" w14:textId="3F43C093" w:rsidR="003D6F9F" w:rsidRDefault="003D6F9F" w:rsidP="000E02DC">
      <w:pPr>
        <w:pStyle w:val="Caption"/>
      </w:pPr>
      <w:r>
        <w:t xml:space="preserve">Figure 3: </w:t>
      </w:r>
      <w:r w:rsidR="009F3EDC" w:rsidRPr="009F3EDC">
        <w:t xml:space="preserve">Proportion of survey participants reporting new fever and cough symptoms plus three or more days off </w:t>
      </w:r>
      <w:r w:rsidR="009F3EDC">
        <w:t xml:space="preserve">work or </w:t>
      </w:r>
      <w:r w:rsidR="009F3EDC" w:rsidRPr="009F3EDC">
        <w:t xml:space="preserve">normal duties or seeking medical </w:t>
      </w:r>
      <w:r w:rsidR="000F1279">
        <w:t>advice</w:t>
      </w:r>
      <w:r w:rsidR="00EA1378">
        <w:t>/care</w:t>
      </w:r>
      <w:r w:rsidR="00482967">
        <w:t xml:space="preserve"> for fever and cough symptoms</w:t>
      </w:r>
      <w:r w:rsidR="00FA6B1E">
        <w:t>*</w:t>
      </w:r>
      <w:r w:rsidR="0079775F" w:rsidRPr="0079775F">
        <w:rPr>
          <w:vertAlign w:val="superscript"/>
        </w:rPr>
        <w:t>†</w:t>
      </w:r>
      <w:r w:rsidR="00C72431">
        <w:rPr>
          <w:vertAlign w:val="superscript"/>
        </w:rPr>
        <w:t xml:space="preserve"> </w:t>
      </w:r>
      <w:r w:rsidR="00C72431">
        <w:t>by year and week of survey</w:t>
      </w:r>
      <w:r>
        <w:t xml:space="preserve">, Australia, </w:t>
      </w:r>
      <w:r w:rsidR="00440CA4">
        <w:t xml:space="preserve">January </w:t>
      </w:r>
      <w:r>
        <w:t>2022 to December 2024</w:t>
      </w:r>
    </w:p>
    <w:p w14:paraId="0FEF2ECA" w14:textId="5139604D" w:rsidR="003D6F9F" w:rsidRPr="00831561" w:rsidRDefault="00887A2C" w:rsidP="006D599B">
      <w:pPr>
        <w:rPr>
          <w:sz w:val="14"/>
          <w:szCs w:val="18"/>
        </w:rPr>
      </w:pPr>
      <w:r>
        <w:rPr>
          <w:noProof/>
        </w:rPr>
        <w:drawing>
          <wp:inline distT="0" distB="0" distL="0" distR="0" wp14:anchorId="20949B06" wp14:editId="6594027C">
            <wp:extent cx="6184900" cy="2650671"/>
            <wp:effectExtent l="0" t="0" r="0" b="0"/>
            <wp:docPr id="1902091227" name="Picture" descr="A line graph comparing weekly proportion of FluTracking survey participants with new fever and cough symptoms reporting three or more days off work or normal duties or seeking medical advice/care for fever and cough symptoms from 3 January 2022 to 29 December 2024. The y-axis (left) shows the proportion of participants with new fever and cough symptoms and the x-axis (horizontal) shows the week of report with the date labels appearing every second month. In 2022, from January to August the proportion of participants with new fever and cough symptoms taking three or more days off work or normal duties ranged from 55–65% per week, before decreasing to across September and October to approximately 45% per week in early October. From November to December, the proportion of participants with new fever and cough symptoms taking three or more days off work or normal duties ranged from 50–60% per week. In 2023, the proportion of participants with new fever and cough symptoms taking three or more days off work or normal duties ranged from 45–60% per week throughout the year, with less variation over time compared to 2022. In 2024, the proportion of participants with new fever and cough symptoms taking three or more days off work or normal duties ranged from 45–60% per week throughout the year, with less variation over time compared to 2022 or 2023. In contrast, in 2022, the proportion of participants seeking medical advice for fever and cough symptoms decreased from a peak of 60% per week in January to about 40% per week in December. In 2023, the proportion of participants seeking medical advice for fever and cough symptoms continued to decrease from a peak of 40% per week in January to 35% per week in December, with some week-on-week fluctuations early in 2023. In 2024, the proportion of participants seeking medical advice for fever and cough symptoms remained less than 35% per week from January through to October before increasing to 48% per week in early December."/>
            <wp:cNvGraphicFramePr/>
            <a:graphic xmlns:a="http://schemas.openxmlformats.org/drawingml/2006/main">
              <a:graphicData uri="http://schemas.openxmlformats.org/drawingml/2006/picture">
                <pic:pic xmlns:pic="http://schemas.openxmlformats.org/drawingml/2006/picture">
                  <pic:nvPicPr>
                    <pic:cNvPr id="1902091227" name="Picture" descr="A line graph comparing weekly proportion of FluTracking survey participants with new fever and cough symptoms reporting three or more days off work or normal duties or seeking medical advice/care for fever and cough symptoms from 3 January 2022 to 29 December 2024. The y-axis (left) shows the proportion of participants with new fever and cough symptoms and the x-axis (horizontal) shows the week of report with the date labels appearing every second month. In 2022, from January to August the proportion of participants with new fever and cough symptoms taking three or more days off work or normal duties ranged from 55–65% per week, before decreasing to across September and October to approximately 45% per week in early October. From November to December, the proportion of participants with new fever and cough symptoms taking three or more days off work or normal duties ranged from 50–60% per week. In 2023, the proportion of participants with new fever and cough symptoms taking three or more days off work or normal duties ranged from 45–60% per week throughout the year, with less variation over time compared to 2022. In 2024, the proportion of participants with new fever and cough symptoms taking three or more days off work or normal duties ranged from 45–60% per week throughout the year, with less variation over time compared to 2022 or 2023. In contrast, in 2022, the proportion of participants seeking medical advice for fever and cough symptoms decreased from a peak of 60% per week in January to about 40% per week in December. In 2023, the proportion of participants seeking medical advice for fever and cough symptoms continued to decrease from a peak of 40% per week in January to 35% per week in December, with some week-on-week fluctuations early in 2023. In 2024, the proportion of participants seeking medical advice for fever and cough symptoms remained less than 35% per week from January through to October before increasing to 48% per week in early December."/>
                    <pic:cNvPicPr>
                      <a:picLocks noChangeAspect="1" noChangeArrowheads="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bwMode="auto">
                    <a:xfrm>
                      <a:off x="0" y="0"/>
                      <a:ext cx="6184900" cy="2650671"/>
                    </a:xfrm>
                    <a:prstGeom prst="rect">
                      <a:avLst/>
                    </a:prstGeom>
                    <a:noFill/>
                    <a:ln w="9525">
                      <a:noFill/>
                      <a:headEnd/>
                      <a:tailEnd/>
                    </a:ln>
                  </pic:spPr>
                </pic:pic>
              </a:graphicData>
            </a:graphic>
          </wp:inline>
        </w:drawing>
      </w:r>
      <w:r w:rsidR="00561FC7" w:rsidRPr="00831561">
        <w:rPr>
          <w:sz w:val="14"/>
          <w:szCs w:val="18"/>
        </w:rPr>
        <w:t xml:space="preserve">Source: </w:t>
      </w:r>
      <w:proofErr w:type="spellStart"/>
      <w:r w:rsidR="00561FC7" w:rsidRPr="00831561">
        <w:rPr>
          <w:sz w:val="14"/>
          <w:szCs w:val="18"/>
        </w:rPr>
        <w:t>FluTracking</w:t>
      </w:r>
      <w:proofErr w:type="spellEnd"/>
      <w:r w:rsidR="00561FC7" w:rsidRPr="00831561">
        <w:rPr>
          <w:sz w:val="14"/>
          <w:szCs w:val="12"/>
        </w:rPr>
        <w:t xml:space="preserve">, extracted </w:t>
      </w:r>
      <w:r w:rsidR="001021E1" w:rsidRPr="00831561">
        <w:rPr>
          <w:sz w:val="14"/>
          <w:szCs w:val="12"/>
        </w:rPr>
        <w:t>19 March</w:t>
      </w:r>
      <w:r w:rsidR="00561FC7" w:rsidRPr="00831561">
        <w:rPr>
          <w:sz w:val="14"/>
          <w:szCs w:val="12"/>
        </w:rPr>
        <w:t xml:space="preserve"> 2025</w:t>
      </w:r>
      <w:r w:rsidR="00CE256D">
        <w:rPr>
          <w:sz w:val="14"/>
          <w:szCs w:val="12"/>
        </w:rPr>
        <w:t>.</w:t>
      </w:r>
      <w:r w:rsidR="00561FC7" w:rsidRPr="00831561">
        <w:rPr>
          <w:sz w:val="14"/>
          <w:szCs w:val="18"/>
        </w:rPr>
        <w:t xml:space="preserve"> </w:t>
      </w:r>
      <w:r w:rsidR="00561FC7" w:rsidRPr="00831561">
        <w:rPr>
          <w:sz w:val="14"/>
          <w:szCs w:val="18"/>
        </w:rPr>
        <w:br/>
      </w:r>
      <w:r w:rsidR="000F1279" w:rsidRPr="00831561">
        <w:rPr>
          <w:sz w:val="14"/>
          <w:szCs w:val="18"/>
        </w:rPr>
        <w:t xml:space="preserve">* Includes those who sought medical advice from a general practitioner, Aboriginal and Torres Strait Islander Health Clinic, </w:t>
      </w:r>
      <w:r w:rsidR="008E179B" w:rsidRPr="00831561">
        <w:rPr>
          <w:sz w:val="14"/>
          <w:szCs w:val="18"/>
        </w:rPr>
        <w:t>COVID-19 Test Centre/Drive-through</w:t>
      </w:r>
      <w:r w:rsidR="000F1279" w:rsidRPr="00831561">
        <w:rPr>
          <w:sz w:val="14"/>
          <w:szCs w:val="18"/>
        </w:rPr>
        <w:t>, emergency department, or who were admitted to hospital.</w:t>
      </w:r>
      <w:r w:rsidR="0079775F" w:rsidRPr="00831561">
        <w:rPr>
          <w:sz w:val="14"/>
          <w:szCs w:val="18"/>
        </w:rPr>
        <w:br/>
        <w:t>†</w:t>
      </w:r>
      <w:r w:rsidR="00D1154F" w:rsidRPr="00831561">
        <w:rPr>
          <w:sz w:val="14"/>
          <w:szCs w:val="18"/>
        </w:rPr>
        <w:t xml:space="preserve"> </w:t>
      </w:r>
      <w:r w:rsidR="008E179B" w:rsidRPr="00831561">
        <w:rPr>
          <w:sz w:val="14"/>
          <w:szCs w:val="18"/>
        </w:rPr>
        <w:t>COVID-19 Test Centre/Drive-through</w:t>
      </w:r>
      <w:r w:rsidR="00D1154F" w:rsidRPr="00831561">
        <w:rPr>
          <w:sz w:val="14"/>
          <w:szCs w:val="18"/>
        </w:rPr>
        <w:t xml:space="preserve"> option was removed </w:t>
      </w:r>
      <w:r w:rsidR="00976775" w:rsidRPr="00831561">
        <w:rPr>
          <w:sz w:val="14"/>
          <w:szCs w:val="18"/>
        </w:rPr>
        <w:t>from survey questions on 6 June 2024</w:t>
      </w:r>
      <w:r w:rsidR="00DD0548" w:rsidRPr="00831561">
        <w:rPr>
          <w:sz w:val="14"/>
          <w:szCs w:val="18"/>
        </w:rPr>
        <w:t xml:space="preserve">, as this is approximately consistent with when COVID-19 Test Centre/Drive-through centres ceased to operate in Australia. </w:t>
      </w:r>
    </w:p>
    <w:p w14:paraId="56662E1E" w14:textId="77777777" w:rsidR="006D0658" w:rsidRDefault="006D0658">
      <w:pPr>
        <w:spacing w:before="0" w:after="0" w:line="240" w:lineRule="auto"/>
      </w:pPr>
      <w:r>
        <w:br w:type="page"/>
      </w:r>
    </w:p>
    <w:p w14:paraId="2E0F0D6E" w14:textId="719C4798" w:rsidR="009E2AAB" w:rsidRPr="000E02DC" w:rsidRDefault="0019761A" w:rsidP="000E02DC">
      <w:r>
        <w:lastRenderedPageBreak/>
        <w:t>In 2024</w:t>
      </w:r>
      <w:r w:rsidR="00254895">
        <w:t>,</w:t>
      </w:r>
      <w:r>
        <w:t xml:space="preserve"> there was a</w:t>
      </w:r>
      <w:r w:rsidR="00E5188F">
        <w:t>n overall</w:t>
      </w:r>
      <w:r>
        <w:t xml:space="preserve"> 11.5% decrease in COVID-19 </w:t>
      </w:r>
      <w:r w:rsidR="008774B2">
        <w:t xml:space="preserve">cases </w:t>
      </w:r>
      <w:r w:rsidR="00925F2F">
        <w:t xml:space="preserve">notified </w:t>
      </w:r>
      <w:r w:rsidR="00852EA4">
        <w:t>to the NNDSS</w:t>
      </w:r>
      <w:r>
        <w:t xml:space="preserve">, a 26.4% increase in influenza </w:t>
      </w:r>
      <w:r w:rsidR="008774B2">
        <w:t>cases</w:t>
      </w:r>
      <w:r>
        <w:t xml:space="preserve">, and a 37.3% increase in RSV </w:t>
      </w:r>
      <w:r w:rsidR="008774B2">
        <w:t xml:space="preserve">cases </w:t>
      </w:r>
      <w:r w:rsidR="00254895">
        <w:t xml:space="preserve">compared with the respective number of </w:t>
      </w:r>
      <w:r w:rsidR="008774B2">
        <w:t xml:space="preserve">notified cases </w:t>
      </w:r>
      <w:r w:rsidR="00254895">
        <w:t>for each condition in 2023</w:t>
      </w:r>
      <w:r w:rsidR="00DB1E70">
        <w:t xml:space="preserve"> </w:t>
      </w:r>
      <w:r w:rsidR="00DB1E70" w:rsidRPr="001513EF">
        <w:t xml:space="preserve">(Table </w:t>
      </w:r>
      <w:r w:rsidR="00DB1E70" w:rsidRPr="00306886">
        <w:t xml:space="preserve">2; Table </w:t>
      </w:r>
      <w:r w:rsidR="001513EF" w:rsidRPr="00306886">
        <w:t>S1</w:t>
      </w:r>
      <w:r w:rsidR="00DC596B">
        <w:t>; Table S2</w:t>
      </w:r>
      <w:r w:rsidR="00DB1E70" w:rsidRPr="00306886">
        <w:t>)</w:t>
      </w:r>
      <w:r w:rsidRPr="00306886">
        <w:t>.</w:t>
      </w:r>
    </w:p>
    <w:p w14:paraId="16A31781" w14:textId="00F10BA3" w:rsidR="00A715E6" w:rsidRDefault="0019761A" w:rsidP="000E02DC">
      <w:pPr>
        <w:pStyle w:val="Caption"/>
      </w:pPr>
      <w:r>
        <w:t>Table 2: Notified cases and notification rate per 100,000 population by disease, five-year age group, and jurisdiction*, Australia, 1 January to 31 December 2024</w:t>
      </w:r>
    </w:p>
    <w:tbl>
      <w:tblPr>
        <w:tblW w:w="5000" w:type="pct"/>
        <w:jc w:val="center"/>
        <w:tblLook w:val="0420" w:firstRow="1" w:lastRow="0" w:firstColumn="0" w:lastColumn="0" w:noHBand="0" w:noVBand="1"/>
        <w:tblDescription w:val="A table summarising notified cases of COVID-19, influenza and RSV and notification rate per 100,000 population by five-year age group in years (0–4, 5–9, 10–14, 15–19, 20–24, 25–29, 30–34, 35–39, 40–44, 45–49, 50–54, 55–59, 60–64, 65–69, 70+), and by jurisdiction, for cases with a diagnosis date from 1 January to 31 December 2024. In 2024, there were 302,250 COVID-19 cases and the national notification rate for COVID-19 was 1,111 cases per 100,000 population. COVID-19 notification rates were highest among those aged 70 years or over (3,121 cases per 100,000 population), followed by those aged 0–4 years (1,619 cases per 100,000 population) and lowest in 5–9 years (452 cases per 100,000 population). COVID-19 notification rates were highest in New South Wales (1,520 cases per 100,000 population) and lowest in Western Australia (539 cases per 100,000 population). In 2024, there were 365,589 influenza cases and the national notification rate for influenza was 1,344 cases per 100,000 population. Influenza notification rates were highest among those aged 0–4 years (3,314 cases per 100,000 population) followed by those aged 5–9 years (3,240 cases per 100,000 population) and lowest among those aged 65–69 years (787 cases per 100,000 population). Influenza notification rates were highest in New South Wales (1,904 cases per 100,000 population) and lowest in Western Australia (577 cases per 100,000 population). In 2024, there were 175,918 RSV cases and the national notification rate for RSV was 647 cases per 100,000 population. RSV notification rates were highest among those aged 0–4 years (5,762 cases per 100,000 population), followed by those aged 5–9 years (891 cases per 100,000 population) and lowest among those aged 20–24 years (162 cases per 100,000 population). RSV notification rates were highest in New South Wales (869 cases per 100,000 population) and lowest in Western Australia (313 cases per 100,000 population)."/>
      </w:tblPr>
      <w:tblGrid>
        <w:gridCol w:w="728"/>
        <w:gridCol w:w="1429"/>
        <w:gridCol w:w="1579"/>
        <w:gridCol w:w="1429"/>
        <w:gridCol w:w="1579"/>
        <w:gridCol w:w="1429"/>
        <w:gridCol w:w="1579"/>
      </w:tblGrid>
      <w:tr w:rsidR="005C164C" w:rsidRPr="005C164C" w14:paraId="16A3178E" w14:textId="77777777">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7" w14:textId="77777777" w:rsidR="00A715E6" w:rsidRPr="005C164C" w:rsidRDefault="00A715E6">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8" w14:textId="10DAA741" w:rsidR="00A715E6" w:rsidRPr="005C164C" w:rsidRDefault="003217F9">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 xml:space="preserve">COVID-19 </w:t>
            </w:r>
            <w:r w:rsidR="001D1C34" w:rsidRPr="005C164C">
              <w:rPr>
                <w:rFonts w:eastAsia="Arial" w:cs="Arial"/>
                <w:b/>
                <w:color w:val="033636"/>
                <w:sz w:val="16"/>
                <w:szCs w:val="16"/>
              </w:rPr>
              <w:br/>
              <w:t xml:space="preserve">notified </w:t>
            </w:r>
            <w:r w:rsidRPr="005C164C">
              <w:rPr>
                <w:rFonts w:eastAsia="Arial" w:cs="Arial"/>
                <w:b/>
                <w:color w:val="033636"/>
                <w:sz w:val="16"/>
                <w:szCs w:val="16"/>
              </w:rPr>
              <w:t>c</w:t>
            </w:r>
            <w:r w:rsidR="001D1C34" w:rsidRPr="005C164C">
              <w:rPr>
                <w:rFonts w:eastAsia="Arial" w:cs="Arial"/>
                <w:b/>
                <w:color w:val="033636"/>
                <w:sz w:val="16"/>
                <w:szCs w:val="16"/>
              </w:rPr>
              <w:t>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9" w14:textId="5A5511F0" w:rsidR="00A715E6" w:rsidRPr="005C164C" w:rsidRDefault="001D1C34">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COVID-19</w:t>
            </w:r>
            <w:r w:rsidRPr="005C164C">
              <w:rPr>
                <w:rFonts w:eastAsia="Arial" w:cs="Arial"/>
                <w:b/>
                <w:color w:val="033636"/>
                <w:sz w:val="16"/>
                <w:szCs w:val="16"/>
              </w:rPr>
              <w:br/>
              <w:t>notification r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A" w14:textId="1E4E5AEA" w:rsidR="00A715E6" w:rsidRPr="005C164C" w:rsidRDefault="001D1C34">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Influenza</w:t>
            </w:r>
            <w:r w:rsidRPr="005C164C">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B" w14:textId="711ACC39" w:rsidR="00A715E6" w:rsidRPr="005C164C" w:rsidRDefault="005C164C">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Influenza</w:t>
            </w:r>
            <w:r w:rsidRPr="005C164C">
              <w:rPr>
                <w:rFonts w:eastAsia="Arial" w:cs="Arial"/>
                <w:b/>
                <w:color w:val="033636"/>
                <w:sz w:val="16"/>
                <w:szCs w:val="16"/>
              </w:rPr>
              <w:br/>
              <w:t>notification r</w:t>
            </w:r>
            <w:r w:rsidR="0019761A" w:rsidRPr="005C164C">
              <w:rPr>
                <w:rFonts w:eastAsia="Arial" w:cs="Arial"/>
                <w:b/>
                <w:color w:val="033636"/>
                <w:sz w:val="16"/>
                <w:szCs w:val="16"/>
              </w:rPr>
              <w:t>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C" w14:textId="65268E55" w:rsidR="00A715E6" w:rsidRPr="005C164C" w:rsidRDefault="005C164C">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RSV</w:t>
            </w:r>
            <w:r w:rsidRPr="005C164C">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D" w14:textId="1A7B1475" w:rsidR="00A715E6" w:rsidRPr="005C164C" w:rsidRDefault="005C164C">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RSV</w:t>
            </w:r>
            <w:r w:rsidRPr="005C164C">
              <w:rPr>
                <w:rFonts w:eastAsia="Arial" w:cs="Arial"/>
                <w:b/>
                <w:color w:val="033636"/>
                <w:sz w:val="16"/>
                <w:szCs w:val="16"/>
              </w:rPr>
              <w:br/>
              <w:t>notification r</w:t>
            </w:r>
            <w:r w:rsidR="0019761A" w:rsidRPr="005C164C">
              <w:rPr>
                <w:rFonts w:eastAsia="Arial" w:cs="Arial"/>
                <w:b/>
                <w:color w:val="033636"/>
                <w:sz w:val="16"/>
                <w:szCs w:val="16"/>
              </w:rPr>
              <w:t>ate</w:t>
            </w:r>
          </w:p>
        </w:tc>
      </w:tr>
      <w:tr w:rsidR="00A715E6" w:rsidRPr="005C164C" w14:paraId="16A31790" w14:textId="77777777">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78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5C164C">
              <w:rPr>
                <w:rFonts w:eastAsia="Arial" w:cs="Arial"/>
                <w:b/>
                <w:color w:val="033636"/>
                <w:sz w:val="16"/>
                <w:szCs w:val="16"/>
              </w:rPr>
              <w:t>Age group (years)</w:t>
            </w:r>
          </w:p>
        </w:tc>
      </w:tr>
      <w:tr w:rsidR="005C164C" w:rsidRPr="005C164C" w14:paraId="16A3179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4,43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0,0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3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6,9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762</w:t>
            </w:r>
          </w:p>
        </w:tc>
      </w:tr>
      <w:tr w:rsidR="005C164C" w:rsidRPr="005C164C" w14:paraId="16A317A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28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5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2,19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24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4,35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9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91</w:t>
            </w:r>
          </w:p>
        </w:tc>
      </w:tr>
      <w:tr w:rsidR="005C164C" w:rsidRPr="005C164C" w14:paraId="16A317A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10–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6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3,79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01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5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48</w:t>
            </w:r>
          </w:p>
        </w:tc>
      </w:tr>
      <w:tr w:rsidR="005C164C" w:rsidRPr="005C164C" w14:paraId="16A317B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15–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4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2,6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3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9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A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39</w:t>
            </w:r>
          </w:p>
        </w:tc>
      </w:tr>
      <w:tr w:rsidR="005C164C" w:rsidRPr="005C164C" w14:paraId="16A317B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20–2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0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6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7,61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8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90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2</w:t>
            </w:r>
          </w:p>
        </w:tc>
      </w:tr>
      <w:tr w:rsidR="005C164C" w:rsidRPr="005C164C" w14:paraId="16A317C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25–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61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63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9,7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8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3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B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7</w:t>
            </w:r>
          </w:p>
        </w:tc>
      </w:tr>
      <w:tr w:rsidR="005C164C" w:rsidRPr="005C164C" w14:paraId="16A317C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30–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22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2,04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8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28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10</w:t>
            </w:r>
          </w:p>
        </w:tc>
      </w:tr>
      <w:tr w:rsidR="005C164C" w:rsidRPr="005C164C" w14:paraId="16A317D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35–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4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3,9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2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C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15</w:t>
            </w:r>
          </w:p>
        </w:tc>
      </w:tr>
      <w:tr w:rsidR="005C164C" w:rsidRPr="005C164C" w14:paraId="16A317D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40–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9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1,4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1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7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00</w:t>
            </w:r>
          </w:p>
        </w:tc>
      </w:tr>
      <w:tr w:rsidR="005C164C" w:rsidRPr="005C164C" w14:paraId="16A317E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45–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4,6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6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64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D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24</w:t>
            </w:r>
          </w:p>
        </w:tc>
      </w:tr>
      <w:tr w:rsidR="005C164C" w:rsidRPr="005C164C" w14:paraId="16A317E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50–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64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7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3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52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68</w:t>
            </w:r>
          </w:p>
        </w:tc>
      </w:tr>
      <w:tr w:rsidR="005C164C" w:rsidRPr="005C164C" w14:paraId="16A317F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55–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0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8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3,6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8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4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E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91</w:t>
            </w:r>
          </w:p>
        </w:tc>
      </w:tr>
      <w:tr w:rsidR="005C164C" w:rsidRPr="005C164C" w14:paraId="16A317F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60–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1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3,1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19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38</w:t>
            </w:r>
          </w:p>
        </w:tc>
      </w:tr>
      <w:tr w:rsidR="005C164C" w:rsidRPr="005C164C" w14:paraId="16A3180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65–6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A"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7,13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70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8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0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7F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68</w:t>
            </w:r>
          </w:p>
        </w:tc>
      </w:tr>
      <w:tr w:rsidR="005C164C" w:rsidRPr="005C164C" w14:paraId="16A3180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2"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4,28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12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2,3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1,8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653</w:t>
            </w:r>
          </w:p>
        </w:tc>
      </w:tr>
      <w:tr w:rsidR="00A715E6" w:rsidRPr="005C164C" w14:paraId="16A3180A" w14:textId="77777777">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80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5C164C">
              <w:rPr>
                <w:rFonts w:eastAsia="Arial" w:cs="Arial"/>
                <w:b/>
                <w:color w:val="033636"/>
                <w:sz w:val="16"/>
                <w:szCs w:val="16"/>
              </w:rPr>
              <w:t xml:space="preserve">Jurisdiction </w:t>
            </w:r>
          </w:p>
        </w:tc>
      </w:tr>
      <w:tr w:rsidR="005C164C" w:rsidRPr="005C164C" w14:paraId="16A31812"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AC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6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8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8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0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0"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74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78</w:t>
            </w:r>
          </w:p>
        </w:tc>
      </w:tr>
      <w:tr w:rsidR="005C164C" w:rsidRPr="005C164C" w14:paraId="16A3181A"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NSW</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8,93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61,5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9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8"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3,69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69</w:t>
            </w:r>
          </w:p>
        </w:tc>
      </w:tr>
      <w:tr w:rsidR="005C164C" w:rsidRPr="005C164C" w14:paraId="16A31822"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N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82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1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3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1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9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0"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7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676</w:t>
            </w:r>
          </w:p>
        </w:tc>
      </w:tr>
      <w:tr w:rsidR="005C164C" w:rsidRPr="005C164C" w14:paraId="16A3182A"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Ql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1,2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7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9,79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42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8"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2,6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64</w:t>
            </w:r>
          </w:p>
        </w:tc>
      </w:tr>
      <w:tr w:rsidR="005C164C" w:rsidRPr="005C164C" w14:paraId="16A31832"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S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8,9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0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2,76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2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1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0"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2,1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646</w:t>
            </w:r>
          </w:p>
        </w:tc>
      </w:tr>
      <w:tr w:rsidR="005C164C" w:rsidRPr="005C164C" w14:paraId="16A3183A"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3" w14:textId="423BC893"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Tas</w:t>
            </w:r>
            <w:r w:rsidR="003A44C2" w:rsidRPr="005C164C">
              <w:rPr>
                <w:rFonts w:eastAsia="Arial" w:cs="Arial"/>
                <w:color w:val="033636"/>
                <w:sz w:val="16"/>
                <w:szCs w:val="16"/>
              </w:rPr>
              <w: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11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88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0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8"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2,9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06</w:t>
            </w:r>
          </w:p>
        </w:tc>
      </w:tr>
      <w:tr w:rsidR="005C164C" w:rsidRPr="005C164C" w14:paraId="16A31842"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B" w14:textId="0A8A81AD"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Vic</w:t>
            </w:r>
            <w:r w:rsidR="003A44C2" w:rsidRPr="005C164C">
              <w:rPr>
                <w:rFonts w:eastAsia="Arial" w:cs="Arial"/>
                <w:color w:val="033636"/>
                <w:sz w:val="16"/>
                <w:szCs w:val="16"/>
              </w:rPr>
              <w: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4,5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8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72,1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3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0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0"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0,77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441</w:t>
            </w:r>
          </w:p>
        </w:tc>
      </w:tr>
      <w:tr w:rsidR="005C164C" w:rsidRPr="005C164C" w14:paraId="16A3184A"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3"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5C164C">
              <w:rPr>
                <w:rFonts w:eastAsia="Arial" w:cs="Arial"/>
                <w:color w:val="033636"/>
                <w:sz w:val="16"/>
                <w:szCs w:val="16"/>
              </w:rPr>
              <w:t>W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4"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5,9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5"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6"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17,10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7"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5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8"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9,2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9"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5C164C">
              <w:rPr>
                <w:rFonts w:eastAsia="Arial" w:cs="Arial"/>
                <w:color w:val="033636"/>
                <w:sz w:val="16"/>
                <w:szCs w:val="16"/>
              </w:rPr>
              <w:t>313</w:t>
            </w:r>
          </w:p>
        </w:tc>
      </w:tr>
      <w:tr w:rsidR="005C164C" w:rsidRPr="005C164C" w14:paraId="16A31852"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B"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5C164C">
              <w:rPr>
                <w:rFonts w:eastAsia="Arial" w:cs="Arial"/>
                <w:b/>
                <w:color w:val="033636"/>
                <w:sz w:val="16"/>
                <w:szCs w:val="16"/>
              </w:rPr>
              <w:t>Total</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C"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302,25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D"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1,11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E"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365,58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4F"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1,3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50"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175,91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51" w14:textId="77777777" w:rsidR="00A715E6" w:rsidRPr="005C164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5C164C">
              <w:rPr>
                <w:rFonts w:eastAsia="Arial" w:cs="Arial"/>
                <w:b/>
                <w:color w:val="033636"/>
                <w:sz w:val="16"/>
                <w:szCs w:val="16"/>
              </w:rPr>
              <w:t>647</w:t>
            </w:r>
          </w:p>
        </w:tc>
      </w:tr>
    </w:tbl>
    <w:p w14:paraId="1EED4421" w14:textId="21304DA1" w:rsidR="00376DF1" w:rsidRDefault="0019761A" w:rsidP="000E02DC">
      <w:pPr>
        <w:pStyle w:val="Smalltext"/>
      </w:pPr>
      <w:r>
        <w:t xml:space="preserve">Source: </w:t>
      </w:r>
      <w:proofErr w:type="gramStart"/>
      <w:r>
        <w:t>National Notifiable Diseases Surveillance System (NNDSS)</w:t>
      </w:r>
      <w:r w:rsidR="00C23A60">
        <w:t>,</w:t>
      </w:r>
      <w:proofErr w:type="gramEnd"/>
      <w:r w:rsidR="00C23A60">
        <w:t xml:space="preserve"> extracted </w:t>
      </w:r>
      <w:r w:rsidR="00C23A60" w:rsidRPr="00C23A60">
        <w:t>5 March 2025</w:t>
      </w:r>
      <w:r w:rsidR="00CE256D">
        <w:t>.</w:t>
      </w:r>
      <w:r>
        <w:br/>
        <w:t>* Total includes cases with missing age.</w:t>
      </w:r>
    </w:p>
    <w:p w14:paraId="41D3F5C0" w14:textId="77777777" w:rsidR="00376DF1" w:rsidRDefault="00376DF1">
      <w:pPr>
        <w:spacing w:before="0" w:after="0" w:line="240" w:lineRule="auto"/>
        <w:rPr>
          <w:sz w:val="14"/>
        </w:rPr>
      </w:pPr>
      <w:r>
        <w:br w:type="page"/>
      </w:r>
    </w:p>
    <w:p w14:paraId="126BD0F4" w14:textId="140151B2" w:rsidR="00093A5C" w:rsidRPr="005D21C9" w:rsidRDefault="00093A5C" w:rsidP="00BE15E2">
      <w:r w:rsidRPr="005D21C9">
        <w:lastRenderedPageBreak/>
        <w:t xml:space="preserve">In 2024, there were 302,250 </w:t>
      </w:r>
      <w:r w:rsidR="00643560">
        <w:t xml:space="preserve">laboratory-confirmed </w:t>
      </w:r>
      <w:r w:rsidRPr="005D21C9">
        <w:t xml:space="preserve">COVID-19 </w:t>
      </w:r>
      <w:r w:rsidR="00EE0900">
        <w:t>cases</w:t>
      </w:r>
      <w:r w:rsidRPr="005D21C9">
        <w:t xml:space="preserve">, which is 11.5% less than the 341,646 </w:t>
      </w:r>
      <w:r w:rsidR="00643560">
        <w:t>laboratory-confirmed</w:t>
      </w:r>
      <w:r w:rsidR="00643560" w:rsidRPr="005D21C9">
        <w:t xml:space="preserve"> </w:t>
      </w:r>
      <w:r w:rsidRPr="005D21C9">
        <w:t xml:space="preserve">COVID-19 </w:t>
      </w:r>
      <w:r w:rsidR="00EE0900">
        <w:t>case</w:t>
      </w:r>
      <w:r w:rsidR="00EE0900" w:rsidRPr="005D21C9">
        <w:t xml:space="preserve">s </w:t>
      </w:r>
      <w:r w:rsidRPr="005D21C9">
        <w:t xml:space="preserve">in 2023, and 93.5% less than the 4,632,556 </w:t>
      </w:r>
      <w:r w:rsidR="00643560">
        <w:t>laboratory-confirmed</w:t>
      </w:r>
      <w:r w:rsidR="00643560" w:rsidRPr="005D21C9">
        <w:t xml:space="preserve"> </w:t>
      </w:r>
      <w:r w:rsidRPr="005D21C9">
        <w:t xml:space="preserve">COVID-19 </w:t>
      </w:r>
      <w:r w:rsidR="00EE0900">
        <w:t>cases</w:t>
      </w:r>
      <w:r w:rsidR="00EE0900" w:rsidRPr="005D21C9">
        <w:t xml:space="preserve"> </w:t>
      </w:r>
      <w:r w:rsidRPr="005D21C9">
        <w:t xml:space="preserve">in 2022 (Table 2; </w:t>
      </w:r>
      <w:r w:rsidR="009E0BB6" w:rsidRPr="00306886">
        <w:t>Table S1</w:t>
      </w:r>
      <w:r w:rsidR="009E0BB6">
        <w:t>; Table S2</w:t>
      </w:r>
      <w:r w:rsidRPr="005D21C9">
        <w:t xml:space="preserve">). </w:t>
      </w:r>
      <w:r w:rsidR="008F0FEF" w:rsidRPr="005D21C9">
        <w:t xml:space="preserve">Historical comparisons should be </w:t>
      </w:r>
      <w:r w:rsidR="002B7BDE" w:rsidRPr="005D21C9">
        <w:t xml:space="preserve">interpreted </w:t>
      </w:r>
      <w:r w:rsidR="008F0FEF" w:rsidRPr="005D21C9">
        <w:t xml:space="preserve">with caution due to </w:t>
      </w:r>
      <w:r w:rsidR="001B04DB" w:rsidRPr="005D21C9">
        <w:t>decreased</w:t>
      </w:r>
      <w:r w:rsidR="008F0FEF" w:rsidRPr="005D21C9">
        <w:t xml:space="preserve"> case ascertainment and considerable changes in surveillance practices in all jurisdictions across the pandemic.</w:t>
      </w:r>
    </w:p>
    <w:p w14:paraId="290EADF7" w14:textId="65A7387A" w:rsidR="00BE15E2" w:rsidRDefault="0051462E" w:rsidP="00BE15E2">
      <w:r w:rsidRPr="00E21C48">
        <w:t xml:space="preserve">In 2024, </w:t>
      </w:r>
      <w:r w:rsidR="00FB4829" w:rsidRPr="00E21C48">
        <w:t xml:space="preserve">there were two distinct </w:t>
      </w:r>
      <w:r w:rsidR="00E95B63" w:rsidRPr="00E21C48">
        <w:t xml:space="preserve">peaks of COVID-19 </w:t>
      </w:r>
      <w:r w:rsidR="00EE0900">
        <w:t>cases</w:t>
      </w:r>
      <w:r w:rsidR="00EE0900" w:rsidRPr="00E21C48">
        <w:t xml:space="preserve"> </w:t>
      </w:r>
      <w:r w:rsidR="00BD6945">
        <w:t>which occurred</w:t>
      </w:r>
      <w:r w:rsidR="00A06281" w:rsidRPr="00E21C48">
        <w:t xml:space="preserve"> in January and June</w:t>
      </w:r>
      <w:r w:rsidR="00E95B63" w:rsidRPr="00E21C48">
        <w:t>.</w:t>
      </w:r>
      <w:r w:rsidR="00DD6C2A" w:rsidRPr="00E21C48">
        <w:t xml:space="preserve"> Following a slight increase in the number of </w:t>
      </w:r>
      <w:r w:rsidR="00EE0900">
        <w:t>notified cases</w:t>
      </w:r>
      <w:r w:rsidR="00DD6C2A" w:rsidRPr="00E21C48">
        <w:t xml:space="preserve"> in late 2023</w:t>
      </w:r>
      <w:r w:rsidR="00865990">
        <w:t xml:space="preserve"> a peak </w:t>
      </w:r>
      <w:r w:rsidR="00865990" w:rsidRPr="00044B05">
        <w:t xml:space="preserve">of </w:t>
      </w:r>
      <w:r w:rsidR="00044B05" w:rsidRPr="00044B05">
        <w:t>10,435</w:t>
      </w:r>
      <w:r w:rsidR="003E567B" w:rsidRPr="00044B05">
        <w:t xml:space="preserve"> </w:t>
      </w:r>
      <w:r w:rsidR="00EE0900">
        <w:t>cases</w:t>
      </w:r>
      <w:r w:rsidR="00EE0900" w:rsidRPr="0002420A">
        <w:t xml:space="preserve"> </w:t>
      </w:r>
      <w:r w:rsidR="003E567B" w:rsidRPr="0002420A">
        <w:t xml:space="preserve">per week </w:t>
      </w:r>
      <w:r w:rsidR="00865990" w:rsidRPr="0002420A">
        <w:t xml:space="preserve">occurred </w:t>
      </w:r>
      <w:r w:rsidR="003E567B" w:rsidRPr="0002420A">
        <w:t>in early January</w:t>
      </w:r>
      <w:r w:rsidR="00F1391B">
        <w:t xml:space="preserve"> 2024</w:t>
      </w:r>
      <w:r w:rsidR="003E567B" w:rsidRPr="0002420A">
        <w:t>.</w:t>
      </w:r>
      <w:r w:rsidR="00DE5E0B" w:rsidRPr="0002420A">
        <w:t xml:space="preserve"> </w:t>
      </w:r>
      <w:r w:rsidR="008602FB">
        <w:t xml:space="preserve">COVID-19 </w:t>
      </w:r>
      <w:r w:rsidR="00EE0900">
        <w:t>cases</w:t>
      </w:r>
      <w:r w:rsidR="00DE5E0B" w:rsidRPr="0002420A">
        <w:t xml:space="preserve"> then decreased until </w:t>
      </w:r>
      <w:r w:rsidR="006B3F70" w:rsidRPr="0002420A">
        <w:t xml:space="preserve">late March, before increasing to a second peak of </w:t>
      </w:r>
      <w:r w:rsidR="00044B05" w:rsidRPr="00044B05">
        <w:t>11,079</w:t>
      </w:r>
      <w:r w:rsidR="006B3F70" w:rsidRPr="00044B05">
        <w:t xml:space="preserve"> </w:t>
      </w:r>
      <w:r w:rsidR="00EE0900">
        <w:t>cases</w:t>
      </w:r>
      <w:r w:rsidR="00EE0900" w:rsidRPr="0002420A">
        <w:t xml:space="preserve"> </w:t>
      </w:r>
      <w:r w:rsidR="006B3F70" w:rsidRPr="0002420A">
        <w:t>per week in early June</w:t>
      </w:r>
      <w:r w:rsidR="00DB0712" w:rsidRPr="0002420A">
        <w:t>. Foll</w:t>
      </w:r>
      <w:r w:rsidR="00DB0712">
        <w:t>owing the June peak</w:t>
      </w:r>
      <w:r w:rsidR="008602FB">
        <w:t>,</w:t>
      </w:r>
      <w:r w:rsidR="00142080">
        <w:t xml:space="preserve"> </w:t>
      </w:r>
      <w:r w:rsidR="00EE0900">
        <w:t>notified cases</w:t>
      </w:r>
      <w:r w:rsidR="00142080">
        <w:t xml:space="preserve"> </w:t>
      </w:r>
      <w:r w:rsidR="001B7CA3" w:rsidRPr="001B7CA3">
        <w:t>declined</w:t>
      </w:r>
      <w:r w:rsidR="001B7CA3">
        <w:t xml:space="preserve"> until early October</w:t>
      </w:r>
      <w:r w:rsidR="00CE4C06">
        <w:t>, then</w:t>
      </w:r>
      <w:r w:rsidR="001B7CA3" w:rsidRPr="001B7CA3">
        <w:t xml:space="preserve"> gradually increas</w:t>
      </w:r>
      <w:r w:rsidR="00CE4C06">
        <w:t>ed</w:t>
      </w:r>
      <w:r w:rsidR="001B7CA3" w:rsidRPr="001B7CA3">
        <w:t xml:space="preserve"> week-on-week </w:t>
      </w:r>
      <w:r w:rsidR="00CE4C06">
        <w:t>until late December</w:t>
      </w:r>
      <w:r w:rsidR="008602FB">
        <w:t xml:space="preserve"> </w:t>
      </w:r>
      <w:r w:rsidRPr="00396C3C">
        <w:t>(</w:t>
      </w:r>
      <w:r w:rsidR="004A5F5E">
        <w:t>Figure 4</w:t>
      </w:r>
      <w:r w:rsidRPr="00396C3C">
        <w:t>)</w:t>
      </w:r>
      <w:r w:rsidR="00A8180B">
        <w:t xml:space="preserve">, </w:t>
      </w:r>
      <w:proofErr w:type="gramStart"/>
      <w:r w:rsidR="00A8180B">
        <w:t>similar to</w:t>
      </w:r>
      <w:proofErr w:type="gramEnd"/>
      <w:r w:rsidR="00A8180B">
        <w:t xml:space="preserve"> the increase observed in this period in 2023</w:t>
      </w:r>
      <w:r w:rsidRPr="00396C3C">
        <w:t>.</w:t>
      </w:r>
      <w:r w:rsidR="00BE15E2">
        <w:t xml:space="preserve"> </w:t>
      </w:r>
    </w:p>
    <w:p w14:paraId="3297B8F4" w14:textId="4625E8BE" w:rsidR="00B26104" w:rsidRPr="007E0A3C" w:rsidRDefault="0034269B" w:rsidP="00BE15E2">
      <w:r w:rsidRPr="007E0A3C">
        <w:t xml:space="preserve">The current transmission patterns within Australia differ from the initial phases of the pandemic when </w:t>
      </w:r>
      <w:r w:rsidR="00837344" w:rsidRPr="007E0A3C">
        <w:t xml:space="preserve">multiple </w:t>
      </w:r>
      <w:r w:rsidRPr="007E0A3C">
        <w:t>waves</w:t>
      </w:r>
      <w:r w:rsidR="00837344" w:rsidRPr="007E0A3C">
        <w:t xml:space="preserve"> occurred each year (2020–2022), </w:t>
      </w:r>
      <w:r w:rsidRPr="007E0A3C">
        <w:t>driven by one or two dominant SARS-CoV-2 sub-lineages.</w:t>
      </w:r>
      <w:r w:rsidR="00C777B2" w:rsidRPr="007E0A3C">
        <w:t xml:space="preserve"> </w:t>
      </w:r>
      <w:r w:rsidR="00113611">
        <w:t>A</w:t>
      </w:r>
      <w:r w:rsidR="0000216F" w:rsidRPr="007E0A3C">
        <w:t>cross 202</w:t>
      </w:r>
      <w:r w:rsidR="005A063B" w:rsidRPr="007E0A3C">
        <w:t>3</w:t>
      </w:r>
      <w:r w:rsidR="0000216F" w:rsidRPr="007E0A3C">
        <w:t xml:space="preserve">–2024, </w:t>
      </w:r>
      <w:r w:rsidR="00170C8D" w:rsidRPr="007E0A3C">
        <w:t xml:space="preserve">COVID-19 </w:t>
      </w:r>
      <w:r w:rsidR="005A063B" w:rsidRPr="007E0A3C">
        <w:t>transmission patterns</w:t>
      </w:r>
      <w:r w:rsidR="0000216F" w:rsidRPr="007E0A3C">
        <w:t xml:space="preserve"> have fluctuated </w:t>
      </w:r>
      <w:r w:rsidR="00170C8D" w:rsidRPr="007E0A3C">
        <w:t>with the seasons</w:t>
      </w:r>
      <w:r w:rsidR="0000216F" w:rsidRPr="007E0A3C">
        <w:t xml:space="preserve"> </w:t>
      </w:r>
      <w:r w:rsidR="00874CC8">
        <w:t>appear</w:t>
      </w:r>
      <w:r w:rsidR="005A5086">
        <w:t>ing</w:t>
      </w:r>
      <w:r w:rsidR="00874CC8">
        <w:t xml:space="preserve"> to have</w:t>
      </w:r>
      <w:r w:rsidR="00B96D40" w:rsidRPr="007E0A3C">
        <w:t xml:space="preserve"> summer peaks in late December and early </w:t>
      </w:r>
      <w:r w:rsidR="7AED9B58">
        <w:t>January but</w:t>
      </w:r>
      <w:r w:rsidR="00B96D40" w:rsidRPr="007E0A3C">
        <w:t xml:space="preserve"> also </w:t>
      </w:r>
      <w:r w:rsidR="00E600B4" w:rsidRPr="007E0A3C">
        <w:t>winter</w:t>
      </w:r>
      <w:r w:rsidR="00B96D40" w:rsidRPr="007E0A3C">
        <w:t xml:space="preserve"> peaks</w:t>
      </w:r>
      <w:r w:rsidR="0099215E" w:rsidRPr="007E0A3C">
        <w:t xml:space="preserve"> typically </w:t>
      </w:r>
      <w:r w:rsidR="00B96D40" w:rsidRPr="007E0A3C">
        <w:t>in Ju</w:t>
      </w:r>
      <w:r w:rsidR="00E600B4" w:rsidRPr="007E0A3C">
        <w:t>ne</w:t>
      </w:r>
      <w:r w:rsidR="00B96D40" w:rsidRPr="007E0A3C">
        <w:t xml:space="preserve"> </w:t>
      </w:r>
      <w:r w:rsidR="00093A5C" w:rsidRPr="007E0A3C">
        <w:t>(</w:t>
      </w:r>
      <w:r w:rsidR="004A5F5E">
        <w:t>Figure 4</w:t>
      </w:r>
      <w:r w:rsidR="00093A5C" w:rsidRPr="007E0A3C">
        <w:t>).</w:t>
      </w:r>
      <w:r w:rsidR="00B71924" w:rsidRPr="00B71924">
        <w:t xml:space="preserve"> Due to limited years of SARS-CoV-2 circulation without extensive pandemic interventions affecting SARS-CoV</w:t>
      </w:r>
      <w:r w:rsidR="00760441">
        <w:t>-</w:t>
      </w:r>
      <w:r w:rsidR="00B71924" w:rsidRPr="00B71924">
        <w:t xml:space="preserve">2 transmission, it is not yet clear if a </w:t>
      </w:r>
      <w:r w:rsidR="00075B63">
        <w:t>distinct</w:t>
      </w:r>
      <w:r w:rsidR="00075B63" w:rsidRPr="00B71924">
        <w:t xml:space="preserve"> </w:t>
      </w:r>
      <w:r w:rsidR="00B71924" w:rsidRPr="00B71924">
        <w:t>seasonal pattern will emerge for COVID-19.</w:t>
      </w:r>
      <w:r w:rsidR="00075B63">
        <w:fldChar w:fldCharType="begin">
          <w:fldData xml:space="preserve">PEVuZE5vdGU+PENpdGU+PEF1dGhvcj5Ub3duc2VuZDwvQXV0aG9yPjxZZWFyPjIwMjM8L1llYXI+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=
</w:fldData>
        </w:fldChar>
      </w:r>
      <w:r w:rsidR="00E13203">
        <w:instrText xml:space="preserve"> ADDIN EN.CITE </w:instrText>
      </w:r>
      <w:r w:rsidR="00E13203">
        <w:fldChar w:fldCharType="begin">
          <w:fldData xml:space="preserve">PEVuZE5vdGU+PENpdGU+PEF1dGhvcj5Ub3duc2VuZDwvQXV0aG9yPjxZZWFyPjIwMjM8L1llYXI+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=
</w:fldData>
        </w:fldChar>
      </w:r>
      <w:r w:rsidR="00E13203">
        <w:instrText xml:space="preserve"> ADDIN EN.CITE.DATA </w:instrText>
      </w:r>
      <w:r w:rsidR="00E13203">
        <w:fldChar w:fldCharType="end"/>
      </w:r>
      <w:r w:rsidR="00075B63">
        <w:fldChar w:fldCharType="separate"/>
      </w:r>
      <w:r w:rsidR="00E13203" w:rsidRPr="00E13203">
        <w:rPr>
          <w:noProof/>
          <w:vertAlign w:val="superscript"/>
        </w:rPr>
        <w:t>22</w:t>
      </w:r>
      <w:r w:rsidR="00075B63">
        <w:fldChar w:fldCharType="end"/>
      </w:r>
    </w:p>
    <w:p w14:paraId="16A31859" w14:textId="010A9831" w:rsidR="00A715E6" w:rsidRPr="000E02DC" w:rsidRDefault="0019761A" w:rsidP="000E02DC">
      <w:r w:rsidRPr="002D1B8A">
        <w:t>In 2024, COVID-19 notification rates were highest in people aged 70 years or over, likely due to higher case ascertainment from targeted testing strategies for populations at</w:t>
      </w:r>
      <w:r w:rsidR="00490751">
        <w:t xml:space="preserve"> </w:t>
      </w:r>
      <w:r w:rsidRPr="002D1B8A">
        <w:t>risk of severe disease or who live in a high-risk setting such as a residential aged care home (Table 2).</w:t>
      </w:r>
      <w:r w:rsidR="002D1B8A" w:rsidRPr="002D1B8A">
        <w:t xml:space="preserve"> </w:t>
      </w:r>
    </w:p>
    <w:p w14:paraId="16A3185A" w14:textId="31F4C94A" w:rsidR="00A715E6" w:rsidRDefault="004A5F5E" w:rsidP="000E02DC">
      <w:pPr>
        <w:pStyle w:val="Caption"/>
      </w:pPr>
      <w:r>
        <w:t>Figure 4</w:t>
      </w:r>
      <w:r w:rsidR="0019761A">
        <w:t xml:space="preserve">: Notified </w:t>
      </w:r>
      <w:r w:rsidR="004D6899">
        <w:t xml:space="preserve">laboratory-confirmed </w:t>
      </w:r>
      <w:r w:rsidR="0019761A">
        <w:t xml:space="preserve">COVID-19 cases by year and week of diagnosis, Australia, </w:t>
      </w:r>
      <w:r w:rsidR="00B7336C">
        <w:t xml:space="preserve">January </w:t>
      </w:r>
      <w:r w:rsidR="0019761A">
        <w:t>2022 to December 2024</w:t>
      </w:r>
    </w:p>
    <w:p w14:paraId="16A3185B" w14:textId="5D904C46" w:rsidR="00A715E6" w:rsidRDefault="00AE71DD">
      <w:pPr>
        <w:pStyle w:val="BodyText"/>
      </w:pPr>
      <w:r w:rsidRPr="00AE71DD">
        <w:rPr>
          <w:noProof/>
        </w:rPr>
        <w:drawing>
          <wp:inline distT="0" distB="0" distL="0" distR="0" wp14:anchorId="03CB0747" wp14:editId="662AB5F3">
            <wp:extent cx="6192520" cy="4443730"/>
            <wp:effectExtent l="0" t="0" r="0" b="0"/>
            <wp:docPr id="1431144626" name="Picture 1" descr="A pair of histograms showing notified laboratory-confirmed COVID-19 cases by year and week of diagnosis, from 3 January 2022 to 29 December 2024. The y-axis (left) shows the number of notified COVID-19 cases and the x-axis (horizontal) shows the week of report. The date range of the upper histogram encompasses 3 January 2022 to 29 December 2024, while the date range of the lower histogram encompasses 1 January to 29 December 2024. &#10;The upper histogram shows four SARS-CoV-2 Omicron ‘waves’ occurred in 2022. The first Omicron wave occurred from mid-December 2021 (not shown) to February 2022, with a peak of approximately 500,000 laboratory confirmed cases per week observed in January 2022. In the second Omicron wave, there was a primary peak in early April 2022 of approximately 160,000 laboratory-confirmed cases per week. The third Omicron wave occurred in early July 2022, with a peak of approximately 120,000 laboratory-confirmed cases per week observed in late July 2022. The fourth Omicron wave commenced in late October 2022, with a peak of approximately 50,000 laboratory-confirmed cases per week observed in mid-December 2022. From 2023 onwards it became more difficult to distinguish Omicron ‘waves’. A fifth Omicron wave commenced in early March 2023 and lead to a peak of approximately 25,000 cases per week in mid-May 2023. A sixth Omicron wave commenced in mid-August 2023; however, a peak is difficult to distinguish. In 2024, laboratory-confirmed cases peaked in June at approximately 12,000 cases per week. &#10;The lower histogram shows a decreasing trend in COVID-19 cases from approximately 10,200 cases in the first week of January to approximately 3,700 cases in late March 2024. From March, COVID-19 cases increased to a peak of approximately 11,000 laboratory confirmed cases in early June. Following the June peak, COVID-19 cases decreased until late September, prior to a gradual increasing trend up to late December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44626" name="Picture 1" descr="A pair of histograms showing notified laboratory-confirmed COVID-19 cases by year and week of diagnosis, from 3 January 2022 to 29 December 2024. The y-axis (left) shows the number of notified COVID-19 cases and the x-axis (horizontal) shows the week of report. The date range of the upper histogram encompasses 3 January 2022 to 29 December 2024, while the date range of the lower histogram encompasses 1 January to 29 December 2024. &#10;The upper histogram shows four SARS-CoV-2 Omicron ‘waves’ occurred in 2022. The first Omicron wave occurred from mid-December 2021 (not shown) to February 2022, with a peak of approximately 500,000 laboratory confirmed cases per week observed in January 2022. In the second Omicron wave, there was a primary peak in early April 2022 of approximately 160,000 laboratory-confirmed cases per week. The third Omicron wave occurred in early July 2022, with a peak of approximately 120,000 laboratory-confirmed cases per week observed in late July 2022. The fourth Omicron wave commenced in late October 2022, with a peak of approximately 50,000 laboratory-confirmed cases per week observed in mid-December 2022. From 2023 onwards it became more difficult to distinguish Omicron ‘waves’. A fifth Omicron wave commenced in early March 2023 and lead to a peak of approximately 25,000 cases per week in mid-May 2023. A sixth Omicron wave commenced in mid-August 2023; however, a peak is difficult to distinguish. In 2024, laboratory-confirmed cases peaked in June at approximately 12,000 cases per week. &#10;The lower histogram shows a decreasing trend in COVID-19 cases from approximately 10,200 cases in the first week of January to approximately 3,700 cases in late March 2024. From March, COVID-19 cases increased to a peak of approximately 11,000 laboratory confirmed cases in early June. Following the June peak, COVID-19 cases decreased until late September, prior to a gradual increasing trend up to late December 2024."/>
                    <pic:cNvPicPr/>
                  </pic:nvPicPr>
                  <pic:blipFill>
                    <a:blip r:embed="rId18"/>
                    <a:stretch>
                      <a:fillRect/>
                    </a:stretch>
                  </pic:blipFill>
                  <pic:spPr>
                    <a:xfrm>
                      <a:off x="0" y="0"/>
                      <a:ext cx="6192520" cy="4443730"/>
                    </a:xfrm>
                    <a:prstGeom prst="rect">
                      <a:avLst/>
                    </a:prstGeom>
                  </pic:spPr>
                </pic:pic>
              </a:graphicData>
            </a:graphic>
          </wp:inline>
        </w:drawing>
      </w:r>
    </w:p>
    <w:p w14:paraId="75BFF202" w14:textId="75F41BED" w:rsidR="005A26BA" w:rsidRDefault="0019761A" w:rsidP="000E02DC">
      <w:pPr>
        <w:pStyle w:val="Smalltext"/>
      </w:pPr>
      <w:r>
        <w:t xml:space="preserve">Source: </w:t>
      </w:r>
      <w:proofErr w:type="gramStart"/>
      <w:r>
        <w:t>National Notifiable Diseases Surveillance System (NNDSS)</w:t>
      </w:r>
      <w:r w:rsidR="00C23A60">
        <w:t>,</w:t>
      </w:r>
      <w:proofErr w:type="gramEnd"/>
      <w:r w:rsidR="00C23A60">
        <w:t xml:space="preserve"> extracted </w:t>
      </w:r>
      <w:r w:rsidR="00C23A60" w:rsidRPr="00C23A60">
        <w:t>5 March 2025</w:t>
      </w:r>
      <w:r w:rsidR="00CE256D">
        <w:t>.</w:t>
      </w:r>
    </w:p>
    <w:p w14:paraId="43A25BB0" w14:textId="46A44A93" w:rsidR="000E02DC" w:rsidRPr="000E02DC" w:rsidRDefault="000E02DC" w:rsidP="000E02DC">
      <w:pPr>
        <w:spacing w:before="0" w:after="0" w:line="240" w:lineRule="auto"/>
      </w:pPr>
      <w:r>
        <w:br w:type="page"/>
      </w:r>
    </w:p>
    <w:p w14:paraId="1FA30ABE" w14:textId="27CDC8DD" w:rsidR="00377092" w:rsidRPr="000E02DC" w:rsidRDefault="005A26BA" w:rsidP="000E02DC">
      <w:pPr>
        <w:pStyle w:val="BodyText"/>
      </w:pPr>
      <w:r w:rsidRPr="002D1B8A">
        <w:lastRenderedPageBreak/>
        <w:t xml:space="preserve">In 2024, </w:t>
      </w:r>
      <w:r w:rsidR="005601B8" w:rsidRPr="005601B8">
        <w:t>COVID-19 notification</w:t>
      </w:r>
      <w:r w:rsidR="00CE6538">
        <w:t xml:space="preserve"> rates were highest in </w:t>
      </w:r>
      <w:r w:rsidR="005B1319">
        <w:t>NSW</w:t>
      </w:r>
      <w:r w:rsidR="005601B8" w:rsidRPr="005601B8">
        <w:t xml:space="preserve"> (1,520 </w:t>
      </w:r>
      <w:r w:rsidR="00D91040">
        <w:t>cases</w:t>
      </w:r>
      <w:r w:rsidR="00D91040" w:rsidRPr="005601B8">
        <w:t xml:space="preserve"> </w:t>
      </w:r>
      <w:r w:rsidR="005601B8" w:rsidRPr="005601B8">
        <w:t>per 100,000 population)</w:t>
      </w:r>
      <w:r w:rsidR="00CE6538">
        <w:t>,</w:t>
      </w:r>
      <w:r w:rsidR="005601B8" w:rsidRPr="005601B8">
        <w:t xml:space="preserve"> followed by </w:t>
      </w:r>
      <w:r w:rsidR="005B1319">
        <w:t>Qld</w:t>
      </w:r>
      <w:r w:rsidR="005601B8" w:rsidRPr="005601B8">
        <w:t xml:space="preserve"> (1,275 </w:t>
      </w:r>
      <w:r w:rsidR="00D91040">
        <w:t>cases</w:t>
      </w:r>
      <w:r w:rsidR="00D91040" w:rsidRPr="005601B8">
        <w:t xml:space="preserve"> </w:t>
      </w:r>
      <w:r w:rsidR="005601B8" w:rsidRPr="005601B8">
        <w:t>per 100,000 population)</w:t>
      </w:r>
      <w:r w:rsidR="00CE6538">
        <w:t xml:space="preserve">, </w:t>
      </w:r>
      <w:r w:rsidR="002A6474">
        <w:t>and</w:t>
      </w:r>
      <w:r w:rsidR="00CE6538">
        <w:t xml:space="preserve"> notification rates</w:t>
      </w:r>
      <w:r w:rsidR="005601B8" w:rsidRPr="005601B8">
        <w:t xml:space="preserve"> </w:t>
      </w:r>
      <w:r w:rsidR="006E5427">
        <w:t xml:space="preserve">were lowest in </w:t>
      </w:r>
      <w:r w:rsidR="005B1319">
        <w:t>WA</w:t>
      </w:r>
      <w:r w:rsidR="006E5427">
        <w:t xml:space="preserve"> (</w:t>
      </w:r>
      <w:r w:rsidR="006E5427" w:rsidRPr="006E5427">
        <w:t>539</w:t>
      </w:r>
      <w:r w:rsidR="006E5427">
        <w:t xml:space="preserve"> </w:t>
      </w:r>
      <w:r w:rsidR="00D91040">
        <w:t xml:space="preserve">cases </w:t>
      </w:r>
      <w:r w:rsidR="006E5427">
        <w:t xml:space="preserve">per 100,000 population) </w:t>
      </w:r>
      <w:r w:rsidR="005601B8" w:rsidRPr="005601B8">
        <w:t xml:space="preserve">(Table </w:t>
      </w:r>
      <w:r w:rsidR="005601B8" w:rsidRPr="00162AAD">
        <w:t>2).</w:t>
      </w:r>
      <w:r w:rsidR="006B31AE">
        <w:t xml:space="preserve"> </w:t>
      </w:r>
      <w:r w:rsidR="005601B8" w:rsidRPr="00162AAD">
        <w:t>In 2024, COVID-19 notification</w:t>
      </w:r>
      <w:r w:rsidR="00162BF2" w:rsidRPr="00162AAD">
        <w:t xml:space="preserve"> trends </w:t>
      </w:r>
      <w:r w:rsidR="005F3414" w:rsidRPr="00162AAD">
        <w:t xml:space="preserve">over time </w:t>
      </w:r>
      <w:r w:rsidR="00762310">
        <w:t>were largely consistent</w:t>
      </w:r>
      <w:r w:rsidR="005F3414" w:rsidRPr="00162AAD">
        <w:t xml:space="preserve"> </w:t>
      </w:r>
      <w:r w:rsidR="00162BF2" w:rsidRPr="00162AAD">
        <w:t>across jurisdictions</w:t>
      </w:r>
      <w:r w:rsidR="00762310">
        <w:t>, with some minor variations</w:t>
      </w:r>
      <w:r w:rsidR="00162BF2" w:rsidRPr="00162AAD">
        <w:t xml:space="preserve"> </w:t>
      </w:r>
      <w:r w:rsidR="005601B8" w:rsidRPr="00162AAD">
        <w:t>(</w:t>
      </w:r>
      <w:r w:rsidR="004A5F5E">
        <w:t>Figure 5</w:t>
      </w:r>
      <w:r w:rsidR="005601B8" w:rsidRPr="00162AAD">
        <w:t>).</w:t>
      </w:r>
      <w:r w:rsidR="00253CA8" w:rsidRPr="00162AAD">
        <w:t xml:space="preserve"> </w:t>
      </w:r>
      <w:r w:rsidR="00061B79" w:rsidRPr="00162AAD">
        <w:t>Most jurisdictions experienced a peak in notification rates in</w:t>
      </w:r>
      <w:r w:rsidR="00870AE1" w:rsidRPr="00162AAD">
        <w:t xml:space="preserve"> late May or</w:t>
      </w:r>
      <w:r w:rsidR="00061B79" w:rsidRPr="00162AAD">
        <w:t xml:space="preserve"> </w:t>
      </w:r>
      <w:r w:rsidR="00870AE1" w:rsidRPr="00162AAD">
        <w:t>early June</w:t>
      </w:r>
      <w:r w:rsidR="00F34F33" w:rsidRPr="00162AAD">
        <w:t>, with</w:t>
      </w:r>
      <w:r w:rsidR="00870AE1" w:rsidRPr="00162AAD">
        <w:t xml:space="preserve"> </w:t>
      </w:r>
      <w:r w:rsidR="00103B06" w:rsidRPr="00162AAD">
        <w:t xml:space="preserve">a prolonged peak observed in </w:t>
      </w:r>
      <w:r w:rsidR="005B1319">
        <w:t>NSW</w:t>
      </w:r>
      <w:r w:rsidR="00103B06" w:rsidRPr="00162AAD">
        <w:t xml:space="preserve"> across early June to early July (</w:t>
      </w:r>
      <w:r w:rsidR="009B3D95" w:rsidRPr="00162AAD">
        <w:t>60</w:t>
      </w:r>
      <w:r w:rsidR="00103B06" w:rsidRPr="00162AAD">
        <w:t xml:space="preserve"> </w:t>
      </w:r>
      <w:r w:rsidR="00D91040">
        <w:t>cases</w:t>
      </w:r>
      <w:r w:rsidR="00D91040" w:rsidRPr="00162AAD">
        <w:t xml:space="preserve"> </w:t>
      </w:r>
      <w:r w:rsidR="00103B06" w:rsidRPr="00162AAD">
        <w:t xml:space="preserve">per 100,000 population per week). In contrast, </w:t>
      </w:r>
      <w:r w:rsidR="005B1319">
        <w:t>Qld</w:t>
      </w:r>
      <w:r w:rsidR="00B40AAE" w:rsidRPr="00162AAD">
        <w:t xml:space="preserve"> </w:t>
      </w:r>
      <w:r w:rsidR="00BC2A88" w:rsidRPr="00162AAD">
        <w:t>experienced a peak in notification</w:t>
      </w:r>
      <w:r w:rsidR="009C47DE" w:rsidRPr="00162AAD">
        <w:t xml:space="preserve"> rate</w:t>
      </w:r>
      <w:r w:rsidR="00BC2A88" w:rsidRPr="00162AAD">
        <w:t>s in December (</w:t>
      </w:r>
      <w:r w:rsidR="009B3D95" w:rsidRPr="00162AAD">
        <w:t>42</w:t>
      </w:r>
      <w:r w:rsidR="00BC2A88" w:rsidRPr="00162AAD">
        <w:t xml:space="preserve"> </w:t>
      </w:r>
      <w:r w:rsidR="00D91040">
        <w:t>cases</w:t>
      </w:r>
      <w:r w:rsidR="00D91040" w:rsidRPr="00162AAD">
        <w:t xml:space="preserve"> </w:t>
      </w:r>
      <w:r w:rsidR="00BC2A88" w:rsidRPr="00162AAD">
        <w:t>per 100,000 population per week)</w:t>
      </w:r>
      <w:r w:rsidR="004D3E85" w:rsidRPr="00162AAD">
        <w:t xml:space="preserve"> </w:t>
      </w:r>
      <w:r w:rsidRPr="00162AAD">
        <w:t>(</w:t>
      </w:r>
      <w:r w:rsidR="004A5F5E">
        <w:t>Figure 5</w:t>
      </w:r>
      <w:r w:rsidRPr="00162AAD">
        <w:t>).</w:t>
      </w:r>
    </w:p>
    <w:p w14:paraId="16A3185E" w14:textId="740703BE" w:rsidR="00A715E6" w:rsidRDefault="004A5F5E" w:rsidP="000E02DC">
      <w:pPr>
        <w:pStyle w:val="Caption"/>
      </w:pPr>
      <w:r>
        <w:t>Figure 5</w:t>
      </w:r>
      <w:r w:rsidR="0019761A">
        <w:t>: Notification rates per 100,000 population for COVID-19 cases by state or territory and week of diagnosis, Australia, January to December 2024</w:t>
      </w:r>
    </w:p>
    <w:p w14:paraId="16A3185F" w14:textId="77777777" w:rsidR="00A715E6" w:rsidRDefault="0019761A">
      <w:pPr>
        <w:pStyle w:val="BodyText"/>
      </w:pPr>
      <w:r>
        <w:rPr>
          <w:noProof/>
        </w:rPr>
        <w:drawing>
          <wp:inline distT="0" distB="0" distL="0" distR="0" wp14:anchorId="16A31FE9" wp14:editId="2DBD15C8">
            <wp:extent cx="6184900" cy="2650671"/>
            <wp:effectExtent l="0" t="0" r="0" b="0"/>
            <wp:docPr id="34" name="Picture" descr="A line graph showing the notification rates per 100,000 population for COVID-19 cases notified to the NNDSS, by state or territory in Australia with diagnosis dates from 1 January to 29 December 2024. The y-axis (left) shows the rate of notified cases, and the x-axis (horizontal) shows the week of report. Overall, COVID-19 notification rates per 100,000 population decreased across all jurisdictions from January to late March, when notification rates were between 10–20 cases per 100,000 population per week. COVID-19 notification rates then increased rapidly increased from late April to a peak in June. In New South Wales notification rates peaked at approximately 60 cases per 100,000 per week in early June, while notification rates in the Australian Capital Territory and the Northern Territory peaked at 50  cases per 100,000 per week in early June. However, in Western Australia notification rates peaked at approximately 22 cases per 100,000 population per week. Following the June peak, notification rates across all jurisdictions decreased until late September, though some week-on-week increases were observed, particularly in Queensland. In late September, notification rates were between 5–15 cases per 100,000 population per week in all jurisdictions, except New South Wales were notification rates remained slightly elevated compared to other jurisdictions at 20–25 cases per 100,000 population per week. From late September, notification rates began increasing across all jurisdictions, with particularly steep increases in notification rates observed in Tasmania (increased to 30 cases per 100,000 population per week) and Queensland (increased to 40 cases per 100,000 population per week).  "/>
            <wp:cNvGraphicFramePr/>
            <a:graphic xmlns:a="http://schemas.openxmlformats.org/drawingml/2006/main">
              <a:graphicData uri="http://schemas.openxmlformats.org/drawingml/2006/picture">
                <pic:pic xmlns:pic="http://schemas.openxmlformats.org/drawingml/2006/picture">
                  <pic:nvPicPr>
                    <pic:cNvPr id="34" name="Picture" descr="A line graph showing the notification rates per 100,000 population for COVID-19 cases notified to the NNDSS, by state or territory in Australia with diagnosis dates from 1 January to 29 December 2024. The y-axis (left) shows the rate of notified cases, and the x-axis (horizontal) shows the week of report. Overall, COVID-19 notification rates per 100,000 population decreased across all jurisdictions from January to late March, when notification rates were between 10–20 cases per 100,000 population per week. COVID-19 notification rates then increased rapidly increased from late April to a peak in June. In New South Wales notification rates peaked at approximately 60 cases per 100,000 per week in early June, while notification rates in the Australian Capital Territory and the Northern Territory peaked at 50  cases per 100,000 per week in early June. However, in Western Australia notification rates peaked at approximately 22 cases per 100,000 population per week. Following the June peak, notification rates across all jurisdictions decreased until late September, though some week-on-week increases were observed, particularly in Queensland. In late September, notification rates were between 5–15 cases per 100,000 population per week in all jurisdictions, except New South Wales were notification rates remained slightly elevated compared to other jurisdictions at 20–25 cases per 100,000 population per week. From late September, notification rates began increasing across all jurisdictions, with particularly steep increases in notification rates observed in Tasmania (increased to 30 cases per 100,000 population per week) and Queensland (increased to 40 cases per 100,000 population per week).  "/>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2F1EDF48" w14:textId="77777777" w:rsidR="000E02DC" w:rsidRDefault="0019761A" w:rsidP="00C7253C">
      <w:pPr>
        <w:pStyle w:val="BodyText"/>
        <w:rPr>
          <w:sz w:val="14"/>
          <w:szCs w:val="18"/>
        </w:rPr>
      </w:pPr>
      <w:r w:rsidRPr="00132D56">
        <w:rPr>
          <w:sz w:val="14"/>
          <w:szCs w:val="18"/>
        </w:rPr>
        <w:t>Source: National Notifiable Diseases Surveillance System (NNDSS)</w:t>
      </w:r>
      <w:r w:rsidR="00C23A60" w:rsidRPr="00C23A60">
        <w:rPr>
          <w:sz w:val="14"/>
          <w:szCs w:val="18"/>
        </w:rPr>
        <w:t>, extracted 5 March 2025</w:t>
      </w:r>
    </w:p>
    <w:p w14:paraId="0866AF6D" w14:textId="3638764B" w:rsidR="00C7253C" w:rsidRDefault="004A5F5E" w:rsidP="000E02DC">
      <w:pPr>
        <w:pStyle w:val="Caption"/>
      </w:pPr>
      <w:r>
        <w:t>Figure 6</w:t>
      </w:r>
      <w:r w:rsidR="00C7253C">
        <w:t xml:space="preserve">a: Notified influenza cases </w:t>
      </w:r>
      <w:r w:rsidR="00630B37">
        <w:t xml:space="preserve">compared with the five-year average* </w:t>
      </w:r>
      <w:r w:rsidR="00C7253C">
        <w:t xml:space="preserve">by year and week of diagnosis, Australia, </w:t>
      </w:r>
      <w:r w:rsidR="00B7336C">
        <w:t>January 2022 to December 2024</w:t>
      </w:r>
    </w:p>
    <w:p w14:paraId="6664A031" w14:textId="77777777" w:rsidR="00C7253C" w:rsidRDefault="00C7253C" w:rsidP="00C7253C">
      <w:pPr>
        <w:pStyle w:val="BodyText"/>
      </w:pPr>
      <w:r>
        <w:rPr>
          <w:noProof/>
        </w:rPr>
        <w:drawing>
          <wp:inline distT="0" distB="0" distL="0" distR="0" wp14:anchorId="2D215B20" wp14:editId="743DD6E5">
            <wp:extent cx="6184900" cy="2650671"/>
            <wp:effectExtent l="0" t="0" r="0" b="0"/>
            <wp:docPr id="43" name="Picture" descr="A line graph showing influenza cases notified to the NNDSS in Australia, by year and week of diagnosis, from 3 January 2022 to 29 December 2024, with the average number of cases each week for the interrupted five-year range 2017–2019 and 2022–2023 (grey dashed line). The y-axis (left) shows the number of notified cases, and the x-axis (horizontal) shows the week of report. The influenza season timing varied across the included years. In 2022, the influenza season commenced earlier than in previous years and the five-year interrupted average with a peak in mid-June at approximately 30,000 cases, but with case numbers rapidly falling following the peak. The influenza season in 2023 was milder than 2022, with peak notified case numbers not exceeding 18,000 cases per week, but the season was longer, with cases taking longer to decrease than in previous seasons. In 2024, the influenza season increased steadily to a peak in July at approximately 28,000 cases per week, cases numbers then fell slightly to a plateau of approximately 20,000 cases per week across late July and August before declining to interseasonal levels in late September 2024. The 2022 and 2024 influenza season peaks were much higher than the five-year interrupted average peak."/>
            <wp:cNvGraphicFramePr/>
            <a:graphic xmlns:a="http://schemas.openxmlformats.org/drawingml/2006/main">
              <a:graphicData uri="http://schemas.openxmlformats.org/drawingml/2006/picture">
                <pic:pic xmlns:pic="http://schemas.openxmlformats.org/drawingml/2006/picture">
                  <pic:nvPicPr>
                    <pic:cNvPr id="43" name="Picture" descr="A line graph showing influenza cases notified to the NNDSS in Australia, by year and week of diagnosis, from 3 January 2022 to 29 December 2024, with the average number of cases each week for the interrupted five-year range 2017–2019 and 2022–2023 (grey dashed line). The y-axis (left) shows the number of notified cases, and the x-axis (horizontal) shows the week of report. The influenza season timing varied across the included years. In 2022, the influenza season commenced earlier than in previous years and the five-year interrupted average with a peak in mid-June at approximately 30,000 cases, but with case numbers rapidly falling following the peak. The influenza season in 2023 was milder than 2022, with peak notified case numbers not exceeding 18,000 cases per week, but the season was longer, with cases taking longer to decrease than in previous seasons. In 2024, the influenza season increased steadily to a peak in July at approximately 28,000 cases per week, cases numbers then fell slightly to a plateau of approximately 20,000 cases per week across late July and August before declining to interseasonal levels in late September 2024. The 2022 and 2024 influenza season peaks were much higher than the five-year interrupted average peak."/>
                    <pic:cNvPicPr>
                      <a:picLocks noChangeAspect="1" noChangeArrowheads="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3D626F76" w14:textId="0596193B" w:rsidR="00C7253C" w:rsidRDefault="00C7253C" w:rsidP="000E02DC">
      <w:pPr>
        <w:pStyle w:val="Smalltext"/>
      </w:pPr>
      <w:r>
        <w:t xml:space="preserve">Source: </w:t>
      </w:r>
      <w:proofErr w:type="gramStart"/>
      <w:r w:rsidR="00C23A60" w:rsidRPr="00132D56">
        <w:rPr>
          <w:szCs w:val="18"/>
        </w:rPr>
        <w:t>National Notifiable Diseases Surveillance System (NNDSS)</w:t>
      </w:r>
      <w:r w:rsidR="00C23A60" w:rsidRPr="00C23A60">
        <w:rPr>
          <w:szCs w:val="18"/>
        </w:rPr>
        <w:t>,</w:t>
      </w:r>
      <w:proofErr w:type="gramEnd"/>
      <w:r w:rsidR="00C23A60" w:rsidRPr="00C23A60">
        <w:rPr>
          <w:szCs w:val="18"/>
        </w:rPr>
        <w:t xml:space="preserve"> extracted 5 March 2025</w:t>
      </w:r>
      <w:r w:rsidR="00CE256D">
        <w:rPr>
          <w:szCs w:val="18"/>
        </w:rPr>
        <w:t>.</w:t>
      </w:r>
      <w:r>
        <w:br/>
        <w:t xml:space="preserve">* </w:t>
      </w:r>
      <w:r w:rsidR="001F4F6F">
        <w:t>A</w:t>
      </w:r>
      <w:r w:rsidR="009E4DD3">
        <w:t>s the</w:t>
      </w:r>
      <w:r>
        <w:t xml:space="preserve"> years 2020 and 2021 are excluded when comparing the current season to historical periods the five-year average includes the years 2017 to 2019 and 2022 to 2023. </w:t>
      </w:r>
    </w:p>
    <w:p w14:paraId="783773E0" w14:textId="77777777" w:rsidR="00865DE1" w:rsidRDefault="00865DE1" w:rsidP="000E02DC">
      <w:r>
        <w:br w:type="page"/>
      </w:r>
    </w:p>
    <w:p w14:paraId="2B8FA3C3" w14:textId="5F84D71C" w:rsidR="006619B4" w:rsidRDefault="004A5F5E" w:rsidP="000E02DC">
      <w:pPr>
        <w:pStyle w:val="Caption"/>
      </w:pPr>
      <w:r>
        <w:lastRenderedPageBreak/>
        <w:t>Figure 6</w:t>
      </w:r>
      <w:r w:rsidR="00C7253C">
        <w:t>b</w:t>
      </w:r>
      <w:r w:rsidR="0019761A">
        <w:t xml:space="preserve">: Notified influenza cases </w:t>
      </w:r>
      <w:r w:rsidR="00E25B52">
        <w:t>compared with the five-year average*</w:t>
      </w:r>
      <w:r w:rsidR="0019761A">
        <w:t xml:space="preserve"> by influenza subtype, year, week of diagnosis, Australia, </w:t>
      </w:r>
      <w:r w:rsidR="00B7336C">
        <w:t>January 2022 to December 2024</w:t>
      </w:r>
      <w:r w:rsidR="006619B4" w:rsidRPr="006619B4">
        <w:rPr>
          <w:noProof/>
        </w:rPr>
        <w:drawing>
          <wp:inline distT="0" distB="0" distL="0" distR="0" wp14:anchorId="3CF69AEC" wp14:editId="7850474D">
            <wp:extent cx="6192520" cy="4403725"/>
            <wp:effectExtent l="0" t="0" r="0" b="0"/>
            <wp:docPr id="1443866049" name="Picture 1" descr="A pair of stacked histograms showing the number of influenza cases by influenza subtype notified to the NNDSS in Australia, along with the five-year interrupted average on the lower histogram by year and week of diagnosis from 3 January 2022 to 29 December 2024. The y-axis (left) shows the number of notified cases, and the x-axis (horizontal) shows the week of report. The date range of the upper histogram encompasses January 2022 to 29 December 2024, while the date range of the lower histogram encompasses 1 January to 29 December 2024. Each bar is divided into colour-coded sections corresponding to different the influenza subtypes including A(H1N1), A(H3N2), A(Unsubtyped), B, A&amp;B, and influenza untyped.&#10;The upper histogram shows in 2022 the influenza season peaked in mid-June at approximately 30,000 cases per week, but with case numbers rapidly falling following the peak. In 2022, influenza A(Unsubtyped) accounted for the largest proportion of influenza subtypes circulating with a small proportion of influenza A(H3N2). A larger proportion of notified influenza cases were untyped in 2022 compared with later years. The influenza season in 2023 was milder than 2022, with peak influenza cases not exceeding 18,000 cases per week, but cases took longer to decrease than in previous seasons. In 2023 there was a larger proportion of influenza B, compared with influenza A. In 2023, there was also a small number of influenza A (H1N1) cases. There was a small rise in influenza cases during the interseasonal period in December 2023. In 2024, the influenza season increased steadily to a peak in July at approximately 28,000 cases per week. Case numbers then fell slightly to a plateau of approximately 20,000 cases per week across late July and August before declining to interseasonal levels in late September 2024. In 2024, influenza A(Unsubtyped) accounted for the largest proportion of influenza subtypes circulating with a small proportion of influenza A(H3N2), and influenza B in the latter half of 2024. &#10;The lower histogram shows influenza cases remained low and under 5,000 cases per week from January to May, before increasing to a peak of 28,000 cases per week in July. Following the July peak, cases numbers fell slightly to a plateau of approximately 20,000 cases per week across late July and August, before declining to less than 5,000 cases per week from late September to Dec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66049" name="Picture 1" descr="A pair of stacked histograms showing the number of influenza cases by influenza subtype notified to the NNDSS in Australia, along with the five-year interrupted average on the lower histogram by year and week of diagnosis from 3 January 2022 to 29 December 2024. The y-axis (left) shows the number of notified cases, and the x-axis (horizontal) shows the week of report. The date range of the upper histogram encompasses January 2022 to 29 December 2024, while the date range of the lower histogram encompasses 1 January to 29 December 2024. Each bar is divided into colour-coded sections corresponding to different the influenza subtypes including A(H1N1), A(H3N2), A(Unsubtyped), B, A&amp;B, and influenza untyped.&#10;The upper histogram shows in 2022 the influenza season peaked in mid-June at approximately 30,000 cases per week, but with case numbers rapidly falling following the peak. In 2022, influenza A(Unsubtyped) accounted for the largest proportion of influenza subtypes circulating with a small proportion of influenza A(H3N2). A larger proportion of notified influenza cases were untyped in 2022 compared with later years. The influenza season in 2023 was milder than 2022, with peak influenza cases not exceeding 18,000 cases per week, but cases took longer to decrease than in previous seasons. In 2023 there was a larger proportion of influenza B, compared with influenza A. In 2023, there was also a small number of influenza A (H1N1) cases. There was a small rise in influenza cases during the interseasonal period in December 2023. In 2024, the influenza season increased steadily to a peak in July at approximately 28,000 cases per week. Case numbers then fell slightly to a plateau of approximately 20,000 cases per week across late July and August before declining to interseasonal levels in late September 2024. In 2024, influenza A(Unsubtyped) accounted for the largest proportion of influenza subtypes circulating with a small proportion of influenza A(H3N2), and influenza B in the latter half of 2024. &#10;The lower histogram shows influenza cases remained low and under 5,000 cases per week from January to May, before increasing to a peak of 28,000 cases per week in July. Following the July peak, cases numbers fell slightly to a plateau of approximately 20,000 cases per week across late July and August, before declining to less than 5,000 cases per week from late September to December."/>
                    <pic:cNvPicPr/>
                  </pic:nvPicPr>
                  <pic:blipFill>
                    <a:blip r:embed="rId23"/>
                    <a:stretch>
                      <a:fillRect/>
                    </a:stretch>
                  </pic:blipFill>
                  <pic:spPr>
                    <a:xfrm>
                      <a:off x="0" y="0"/>
                      <a:ext cx="6192520" cy="4403725"/>
                    </a:xfrm>
                    <a:prstGeom prst="rect">
                      <a:avLst/>
                    </a:prstGeom>
                  </pic:spPr>
                </pic:pic>
              </a:graphicData>
            </a:graphic>
          </wp:inline>
        </w:drawing>
      </w:r>
    </w:p>
    <w:p w14:paraId="16A3186A" w14:textId="06B05AB2" w:rsidR="00A715E6" w:rsidRDefault="0019761A" w:rsidP="000E02DC">
      <w:pPr>
        <w:pStyle w:val="Smalltext"/>
      </w:pPr>
      <w:r>
        <w:t xml:space="preserve">Source: </w:t>
      </w:r>
      <w:proofErr w:type="gramStart"/>
      <w:r w:rsidR="00C23A60" w:rsidRPr="00132D56">
        <w:rPr>
          <w:szCs w:val="18"/>
        </w:rPr>
        <w:t>National Notifiable Diseases Surveillance System (NNDSS)</w:t>
      </w:r>
      <w:r w:rsidR="00C23A60" w:rsidRPr="00C23A60">
        <w:rPr>
          <w:szCs w:val="18"/>
        </w:rPr>
        <w:t>,</w:t>
      </w:r>
      <w:proofErr w:type="gramEnd"/>
      <w:r w:rsidR="00C23A60" w:rsidRPr="00C23A60">
        <w:rPr>
          <w:szCs w:val="18"/>
        </w:rPr>
        <w:t xml:space="preserve"> extracted 5 March 2025</w:t>
      </w:r>
      <w:r w:rsidR="00CE256D">
        <w:rPr>
          <w:szCs w:val="18"/>
        </w:rPr>
        <w:t>.</w:t>
      </w:r>
      <w:r>
        <w:br/>
        <w:t xml:space="preserve">* </w:t>
      </w:r>
      <w:r w:rsidR="001F4F6F">
        <w:t>As the</w:t>
      </w:r>
      <w:r>
        <w:t xml:space="preserve"> years 2020 and 2021 are excluded when comparing the current season to historical periods the five-year average includes the years 2017 to 2019 and 2022 to 2023. Please refer to the Methods and data considerations section for interpretation of the five-year average.</w:t>
      </w:r>
    </w:p>
    <w:p w14:paraId="230FF059" w14:textId="57BA98E5" w:rsidR="0036390F" w:rsidRPr="00044B05" w:rsidRDefault="0036390F" w:rsidP="00091C20">
      <w:r w:rsidRPr="00001F7C">
        <w:t xml:space="preserve">In 2024, there were </w:t>
      </w:r>
      <w:r w:rsidR="00446EC4" w:rsidRPr="00001F7C">
        <w:t>365,589</w:t>
      </w:r>
      <w:r w:rsidRPr="00001F7C">
        <w:t xml:space="preserve"> i</w:t>
      </w:r>
      <w:r w:rsidR="004F0F53" w:rsidRPr="00001F7C">
        <w:t>nfluenza</w:t>
      </w:r>
      <w:r w:rsidRPr="00001F7C">
        <w:t xml:space="preserve"> </w:t>
      </w:r>
      <w:r w:rsidR="00C671F1">
        <w:t>cases</w:t>
      </w:r>
      <w:r w:rsidRPr="00001F7C">
        <w:t xml:space="preserve">, which is </w:t>
      </w:r>
      <w:r w:rsidR="00726168" w:rsidRPr="00001F7C">
        <w:t>26.4% more</w:t>
      </w:r>
      <w:r w:rsidRPr="00001F7C">
        <w:t xml:space="preserve"> than the </w:t>
      </w:r>
      <w:r w:rsidR="00302E8E" w:rsidRPr="00001F7C">
        <w:t>289,154</w:t>
      </w:r>
      <w:r w:rsidRPr="00001F7C">
        <w:t xml:space="preserve"> </w:t>
      </w:r>
      <w:r w:rsidR="004F0F53" w:rsidRPr="00001F7C">
        <w:t>influenza</w:t>
      </w:r>
      <w:r w:rsidRPr="00001F7C">
        <w:t xml:space="preserve"> </w:t>
      </w:r>
      <w:r w:rsidR="00574969">
        <w:t>cases</w:t>
      </w:r>
      <w:r w:rsidR="00574969" w:rsidRPr="00044B05">
        <w:t xml:space="preserve"> </w:t>
      </w:r>
      <w:r w:rsidRPr="00044B05">
        <w:t xml:space="preserve">in 2023, and </w:t>
      </w:r>
      <w:r w:rsidR="00B22CC3" w:rsidRPr="00044B05">
        <w:t>56.</w:t>
      </w:r>
      <w:r w:rsidR="00001F7C" w:rsidRPr="00044B05">
        <w:t>6</w:t>
      </w:r>
      <w:r w:rsidRPr="00044B05">
        <w:t xml:space="preserve">% </w:t>
      </w:r>
      <w:r w:rsidR="00001F7C" w:rsidRPr="00044B05">
        <w:t>more</w:t>
      </w:r>
      <w:r w:rsidRPr="00044B05">
        <w:t xml:space="preserve"> than the </w:t>
      </w:r>
      <w:r w:rsidR="00D051EE" w:rsidRPr="00044B05">
        <w:t>233,455</w:t>
      </w:r>
      <w:r w:rsidRPr="00044B05">
        <w:t xml:space="preserve"> </w:t>
      </w:r>
      <w:r w:rsidR="004F0F53" w:rsidRPr="00044B05">
        <w:t>influenza</w:t>
      </w:r>
      <w:r w:rsidRPr="00044B05">
        <w:t xml:space="preserve"> </w:t>
      </w:r>
      <w:r w:rsidR="00574969">
        <w:t>cases</w:t>
      </w:r>
      <w:r w:rsidR="00574969" w:rsidRPr="00044B05">
        <w:t xml:space="preserve"> </w:t>
      </w:r>
      <w:r w:rsidRPr="00044B05">
        <w:t xml:space="preserve">in 2022 (Table 2; </w:t>
      </w:r>
      <w:r w:rsidR="009E0BB6" w:rsidRPr="00306886">
        <w:t>Table S1</w:t>
      </w:r>
      <w:r w:rsidR="009E0BB6">
        <w:t>; Table S2</w:t>
      </w:r>
      <w:r w:rsidRPr="00044B05">
        <w:t>).</w:t>
      </w:r>
      <w:r w:rsidR="2C8A34D3">
        <w:t xml:space="preserve"> The number of influenza </w:t>
      </w:r>
      <w:r w:rsidR="00574969">
        <w:t>cases</w:t>
      </w:r>
      <w:r w:rsidR="2C8A34D3">
        <w:t xml:space="preserve"> in 2024 </w:t>
      </w:r>
      <w:r w:rsidR="00574969">
        <w:t>i</w:t>
      </w:r>
      <w:r w:rsidR="2C8A34D3">
        <w:t>s the highest</w:t>
      </w:r>
      <w:r w:rsidR="00D256C8">
        <w:t xml:space="preserve"> annual</w:t>
      </w:r>
      <w:r w:rsidR="2C8A34D3">
        <w:t xml:space="preserve"> number of</w:t>
      </w:r>
      <w:r w:rsidR="00574969">
        <w:t xml:space="preserve"> </w:t>
      </w:r>
      <w:r w:rsidR="00D2412A">
        <w:t xml:space="preserve">influenza </w:t>
      </w:r>
      <w:r w:rsidR="00574969">
        <w:t>cases</w:t>
      </w:r>
      <w:r w:rsidR="2C8A34D3">
        <w:t xml:space="preserve"> </w:t>
      </w:r>
      <w:r w:rsidR="00D256C8">
        <w:t xml:space="preserve">notified </w:t>
      </w:r>
      <w:r w:rsidR="2C8A34D3">
        <w:t>to the NNDSS.</w:t>
      </w:r>
      <w:r w:rsidR="00E92BC4">
        <w:fldChar w:fldCharType="begin"/>
      </w:r>
      <w:r w:rsidR="00E13203">
        <w:instrText xml:space="preserve"> ADDIN EN.CITE &lt;EndNote&gt;&lt;Cite&gt;&lt;Author&gt;Australian Government Department of Health and Aged Care&lt;/Author&gt;&lt;RecNum&gt;2816&lt;/RecNum&gt;&lt;DisplayText&gt;&lt;style face="superscript"&gt;23&lt;/style&gt;&lt;/DisplayText&gt;&lt;record&gt;&lt;rec-number&gt;2816&lt;/rec-number&gt;&lt;foreign-keys&gt;&lt;key app="EN" db-id="ptaw2s0tmse5w0exvrh5d2vpdtxat2eaaazf" timestamp="1742519715"&gt;2816&lt;/key&gt;&lt;/foreign-keys&gt;&lt;ref-type name="Web Page"&gt;12&lt;/ref-type&gt;&lt;contributors&gt;&lt;authors&gt;&lt;author&gt;Australian Government Department of Health and Aged Care,&lt;/author&gt;&lt;/authors&gt;&lt;/contributors&gt;&lt;titles&gt;&lt;title&gt;National Notifiable Diseases Surveillance System (NNDSS) data visualisation tool&lt;/title&gt;&lt;/titles&gt;&lt;dates&gt;&lt;/dates&gt;&lt;pub-location&gt;Canberra&lt;/pub-location&gt;&lt;publisher&gt;Australian Government Department of Health and Aged Care&lt;/publisher&gt;&lt;work-type&gt;Internet&lt;/work-type&gt;&lt;urls&gt;&lt;related-urls&gt;&lt;url&gt;https://nindss.health.gov.au/pbi-dashboard/&lt;/url&gt;&lt;/related-urls&gt;&lt;/urls&gt;&lt;/record&gt;&lt;/Cite&gt;&lt;/EndNote&gt;</w:instrText>
      </w:r>
      <w:r w:rsidR="00E92BC4">
        <w:fldChar w:fldCharType="separate"/>
      </w:r>
      <w:r w:rsidR="00E13203" w:rsidRPr="00E13203">
        <w:rPr>
          <w:noProof/>
          <w:vertAlign w:val="superscript"/>
        </w:rPr>
        <w:t>23</w:t>
      </w:r>
      <w:r w:rsidR="00E92BC4">
        <w:fldChar w:fldCharType="end"/>
      </w:r>
      <w:r w:rsidR="00E92BC4" w:rsidDel="00E92BC4">
        <w:rPr>
          <w:rStyle w:val="CommentReference"/>
        </w:rPr>
        <w:t xml:space="preserve"> </w:t>
      </w:r>
    </w:p>
    <w:p w14:paraId="5FEACB85" w14:textId="69569788" w:rsidR="00BD6945" w:rsidRPr="00BD6945" w:rsidRDefault="00BD6945" w:rsidP="00091C20">
      <w:r w:rsidRPr="00BD6945">
        <w:t xml:space="preserve">Following a slight increase in the number of </w:t>
      </w:r>
      <w:r w:rsidR="00163A9A">
        <w:t>influenza cases</w:t>
      </w:r>
      <w:r w:rsidR="00163A9A" w:rsidRPr="00BD6945">
        <w:t xml:space="preserve"> </w:t>
      </w:r>
      <w:r w:rsidRPr="00BD6945">
        <w:t>in late 2023</w:t>
      </w:r>
      <w:r w:rsidR="00914CBA">
        <w:t xml:space="preserve">, </w:t>
      </w:r>
      <w:r w:rsidR="00163A9A">
        <w:t>notified cases</w:t>
      </w:r>
      <w:r w:rsidR="00914CBA">
        <w:t xml:space="preserve"> </w:t>
      </w:r>
      <w:r w:rsidR="004F7035">
        <w:t xml:space="preserve">in 2024 </w:t>
      </w:r>
      <w:r w:rsidR="00914CBA">
        <w:t>remained low and</w:t>
      </w:r>
      <w:r w:rsidR="00B20443">
        <w:t xml:space="preserve"> stable </w:t>
      </w:r>
      <w:r w:rsidR="004F7035">
        <w:t xml:space="preserve">from January </w:t>
      </w:r>
      <w:r w:rsidR="00B20443">
        <w:t>until late April</w:t>
      </w:r>
      <w:r w:rsidR="00A81C8A">
        <w:t>,</w:t>
      </w:r>
      <w:r w:rsidR="00B20443">
        <w:t xml:space="preserve"> before increasing to </w:t>
      </w:r>
      <w:r w:rsidR="00433A2D">
        <w:t xml:space="preserve">a </w:t>
      </w:r>
      <w:r w:rsidRPr="00BD6945">
        <w:t xml:space="preserve">peak of </w:t>
      </w:r>
      <w:r w:rsidR="00E52EA8" w:rsidRPr="00E52EA8">
        <w:t>28</w:t>
      </w:r>
      <w:r w:rsidR="00E52EA8">
        <w:t>,</w:t>
      </w:r>
      <w:r w:rsidR="00E52EA8" w:rsidRPr="00E52EA8">
        <w:t>453</w:t>
      </w:r>
      <w:r w:rsidRPr="00BD6945">
        <w:t xml:space="preserve"> </w:t>
      </w:r>
      <w:r w:rsidR="00163A9A">
        <w:t>cases</w:t>
      </w:r>
      <w:r w:rsidR="00163A9A" w:rsidRPr="00BD6945">
        <w:t xml:space="preserve"> </w:t>
      </w:r>
      <w:r w:rsidRPr="00BD6945">
        <w:t>per week in early Ju</w:t>
      </w:r>
      <w:r w:rsidR="00A81C8A">
        <w:t>ly</w:t>
      </w:r>
      <w:r w:rsidRPr="00BD6945">
        <w:t>. Following the Ju</w:t>
      </w:r>
      <w:r w:rsidR="00A81C8A">
        <w:t>ly</w:t>
      </w:r>
      <w:r w:rsidRPr="00BD6945">
        <w:t xml:space="preserve"> peak, </w:t>
      </w:r>
      <w:r w:rsidR="00163A9A">
        <w:t>notified cases</w:t>
      </w:r>
      <w:r w:rsidR="00163A9A" w:rsidRPr="00BD6945">
        <w:t xml:space="preserve"> </w:t>
      </w:r>
      <w:r w:rsidRPr="00BD6945">
        <w:t>declined</w:t>
      </w:r>
      <w:r w:rsidR="00A81C8A">
        <w:t xml:space="preserve"> slightly and then plateaued</w:t>
      </w:r>
      <w:r w:rsidR="00E4472F">
        <w:t xml:space="preserve"> at </w:t>
      </w:r>
      <w:r w:rsidR="00AD171A">
        <w:t>approximately 20,000–21,000</w:t>
      </w:r>
      <w:r w:rsidR="00E4472F">
        <w:t xml:space="preserve"> </w:t>
      </w:r>
      <w:r w:rsidR="00163A9A">
        <w:t xml:space="preserve">cases </w:t>
      </w:r>
      <w:r w:rsidR="00E4472F">
        <w:t xml:space="preserve">per week across </w:t>
      </w:r>
      <w:r w:rsidR="00880714">
        <w:t xml:space="preserve">mid-July to mid-August before decreasing again </w:t>
      </w:r>
      <w:r w:rsidR="006F02F1">
        <w:t xml:space="preserve">and remaining at low </w:t>
      </w:r>
      <w:proofErr w:type="spellStart"/>
      <w:r w:rsidR="006F02F1">
        <w:t>interseasonal</w:t>
      </w:r>
      <w:proofErr w:type="spellEnd"/>
      <w:r w:rsidR="006F02F1">
        <w:t xml:space="preserve"> levels </w:t>
      </w:r>
      <w:r w:rsidRPr="00BD6945">
        <w:t>until December (</w:t>
      </w:r>
      <w:r w:rsidR="004A5F5E">
        <w:t>Figure 6</w:t>
      </w:r>
      <w:r w:rsidR="002E3B68" w:rsidRPr="002E3B68">
        <w:t xml:space="preserve">a; </w:t>
      </w:r>
      <w:r w:rsidR="004A5F5E">
        <w:t>Figure 6</w:t>
      </w:r>
      <w:r w:rsidR="002E3B68" w:rsidRPr="002E3B68">
        <w:t>b</w:t>
      </w:r>
      <w:r w:rsidRPr="00BD6945">
        <w:t>).</w:t>
      </w:r>
      <w:r w:rsidR="00AB193A">
        <w:t xml:space="preserve"> </w:t>
      </w:r>
    </w:p>
    <w:p w14:paraId="3B406227" w14:textId="3BE8541C" w:rsidR="00C7253C" w:rsidRPr="00B06E39" w:rsidRDefault="004F7035" w:rsidP="00091C20">
      <w:r w:rsidRPr="004F7035">
        <w:t xml:space="preserve">In 2024, influenza </w:t>
      </w:r>
      <w:r w:rsidR="00163A9A">
        <w:t>cases</w:t>
      </w:r>
      <w:r w:rsidR="00163A9A" w:rsidRPr="004F7035">
        <w:t xml:space="preserve"> </w:t>
      </w:r>
      <w:r w:rsidRPr="004F7035">
        <w:t xml:space="preserve">generally remained above the five-year average from January through to early September. </w:t>
      </w:r>
      <w:r w:rsidR="005F4C9B" w:rsidRPr="00B06E39">
        <w:t xml:space="preserve">The peak in influenza </w:t>
      </w:r>
      <w:r w:rsidR="00163A9A">
        <w:t>cases</w:t>
      </w:r>
      <w:r w:rsidR="00163A9A" w:rsidRPr="00B06E39">
        <w:t xml:space="preserve"> </w:t>
      </w:r>
      <w:r w:rsidR="005F4C9B" w:rsidRPr="00B06E39">
        <w:t>occurred at a similar time in 2023 and 2024</w:t>
      </w:r>
      <w:r w:rsidR="004E3A80" w:rsidRPr="00B06E39">
        <w:t xml:space="preserve"> (</w:t>
      </w:r>
      <w:r w:rsidR="004860E8" w:rsidRPr="00B06E39">
        <w:t>July</w:t>
      </w:r>
      <w:r w:rsidR="004E3A80" w:rsidRPr="00B06E39">
        <w:t xml:space="preserve">), both of which were later than </w:t>
      </w:r>
      <w:r w:rsidR="005F4C9B" w:rsidRPr="00B06E39">
        <w:t>the peak observed in 2022</w:t>
      </w:r>
      <w:r w:rsidR="00187404">
        <w:t xml:space="preserve"> </w:t>
      </w:r>
      <w:r w:rsidR="003000C6">
        <w:t>(June)</w:t>
      </w:r>
      <w:r w:rsidR="00AE5DED">
        <w:t>,</w:t>
      </w:r>
      <w:r w:rsidR="003000C6">
        <w:t xml:space="preserve"> </w:t>
      </w:r>
      <w:r w:rsidR="00187404">
        <w:t xml:space="preserve">which began earlier than </w:t>
      </w:r>
      <w:r w:rsidR="0056243D">
        <w:t xml:space="preserve">observed in other </w:t>
      </w:r>
      <w:r w:rsidR="00640593">
        <w:t xml:space="preserve">recent </w:t>
      </w:r>
      <w:r w:rsidR="0056243D">
        <w:t>years</w:t>
      </w:r>
      <w:r w:rsidR="0004545E">
        <w:t xml:space="preserve">. In addition, the </w:t>
      </w:r>
      <w:r w:rsidR="000A4519">
        <w:t xml:space="preserve">number of influenza cases </w:t>
      </w:r>
      <w:r w:rsidR="008731C2">
        <w:t xml:space="preserve">per week </w:t>
      </w:r>
      <w:r w:rsidR="000A4519">
        <w:t xml:space="preserve">remained elevated for a </w:t>
      </w:r>
      <w:r w:rsidR="00E75D6C">
        <w:t>longer</w:t>
      </w:r>
      <w:r w:rsidR="000A4519">
        <w:t xml:space="preserve"> </w:t>
      </w:r>
      <w:proofErr w:type="gramStart"/>
      <w:r w:rsidR="000A4519">
        <w:t>period of time</w:t>
      </w:r>
      <w:proofErr w:type="gramEnd"/>
      <w:r w:rsidR="003677D5">
        <w:t xml:space="preserve"> </w:t>
      </w:r>
      <w:r w:rsidR="000A2A94">
        <w:t xml:space="preserve">in 2024 </w:t>
      </w:r>
      <w:r w:rsidR="003677D5">
        <w:t>compared to previous years</w:t>
      </w:r>
      <w:r w:rsidR="004E3A80" w:rsidRPr="00B06E39">
        <w:t xml:space="preserve"> </w:t>
      </w:r>
      <w:r w:rsidR="00C7253C" w:rsidRPr="00B06E39">
        <w:t>(</w:t>
      </w:r>
      <w:r w:rsidR="004A5F5E">
        <w:t>Figure 6</w:t>
      </w:r>
      <w:r w:rsidR="00C7253C" w:rsidRPr="00B06E39">
        <w:t xml:space="preserve">a; </w:t>
      </w:r>
      <w:r w:rsidR="004A5F5E">
        <w:t>Figure 6</w:t>
      </w:r>
      <w:r w:rsidR="00C7253C" w:rsidRPr="00B06E39">
        <w:t>b).</w:t>
      </w:r>
    </w:p>
    <w:p w14:paraId="616A4E92" w14:textId="6CBF8A96" w:rsidR="00C7253C" w:rsidRPr="00036BB4" w:rsidRDefault="00C7253C" w:rsidP="00091C20">
      <w:r w:rsidRPr="00036BB4">
        <w:t>In 2024, influenza notification rates were highest in children aged 0–4 years and 5–9 years (Table 2).</w:t>
      </w:r>
    </w:p>
    <w:p w14:paraId="47CEACB3" w14:textId="254A8E45" w:rsidR="00990D1A" w:rsidRDefault="003A04A6" w:rsidP="00091C20">
      <w:r w:rsidRPr="003A04A6">
        <w:t xml:space="preserve">In 2024, </w:t>
      </w:r>
      <w:r>
        <w:t>influenza</w:t>
      </w:r>
      <w:r w:rsidRPr="003A04A6">
        <w:t xml:space="preserve"> notification rates were highest in </w:t>
      </w:r>
      <w:r w:rsidR="005B1319">
        <w:t>NSW</w:t>
      </w:r>
      <w:r w:rsidRPr="003A04A6">
        <w:t xml:space="preserve"> (1,</w:t>
      </w:r>
      <w:r>
        <w:t>904</w:t>
      </w:r>
      <w:r w:rsidRPr="003A04A6">
        <w:t xml:space="preserve"> </w:t>
      </w:r>
      <w:r w:rsidR="00163A9A">
        <w:t>cases</w:t>
      </w:r>
      <w:r w:rsidR="00163A9A" w:rsidRPr="003A04A6">
        <w:t xml:space="preserve"> </w:t>
      </w:r>
      <w:r w:rsidRPr="003A04A6">
        <w:t xml:space="preserve">per 100,000 population), followed by </w:t>
      </w:r>
      <w:r w:rsidR="005B1319">
        <w:t>Qld</w:t>
      </w:r>
      <w:r w:rsidRPr="003A04A6">
        <w:t xml:space="preserve"> (1,</w:t>
      </w:r>
      <w:r>
        <w:t>428</w:t>
      </w:r>
      <w:r w:rsidRPr="003A04A6">
        <w:t xml:space="preserve"> </w:t>
      </w:r>
      <w:r w:rsidR="00163A9A">
        <w:t>cases</w:t>
      </w:r>
      <w:r w:rsidR="00163A9A" w:rsidRPr="003A04A6">
        <w:t xml:space="preserve"> </w:t>
      </w:r>
      <w:r w:rsidRPr="003A04A6">
        <w:t xml:space="preserve">per 100,000 population), and notification rates were lowest in </w:t>
      </w:r>
      <w:r w:rsidR="005B1319">
        <w:t>WA</w:t>
      </w:r>
      <w:r w:rsidRPr="003A04A6">
        <w:t xml:space="preserve"> (5</w:t>
      </w:r>
      <w:r w:rsidR="000570FA">
        <w:t>77</w:t>
      </w:r>
      <w:r w:rsidRPr="003A04A6">
        <w:t xml:space="preserve"> </w:t>
      </w:r>
      <w:r w:rsidR="00163A9A">
        <w:t>cases</w:t>
      </w:r>
      <w:r w:rsidR="00163A9A" w:rsidRPr="003A04A6">
        <w:t xml:space="preserve"> </w:t>
      </w:r>
      <w:r w:rsidRPr="003A04A6">
        <w:t>per 100,000 population) (Table 2).</w:t>
      </w:r>
      <w:r w:rsidR="00990D1A">
        <w:t xml:space="preserve"> </w:t>
      </w:r>
    </w:p>
    <w:p w14:paraId="2343F7E2" w14:textId="369416C9" w:rsidR="00247B58" w:rsidRPr="000E02DC" w:rsidRDefault="00FB058A" w:rsidP="000E02DC">
      <w:pPr>
        <w:rPr>
          <w:rStyle w:val="BodyTextChar"/>
        </w:rPr>
      </w:pPr>
      <w:r w:rsidRPr="002139CA">
        <w:t xml:space="preserve">In 2024, </w:t>
      </w:r>
      <w:r w:rsidR="00525F5A" w:rsidRPr="002139CA">
        <w:t xml:space="preserve">most jurisdictions </w:t>
      </w:r>
      <w:r w:rsidR="000E386F" w:rsidRPr="002139CA">
        <w:t>experienced consistent</w:t>
      </w:r>
      <w:r w:rsidR="00CB5A94" w:rsidRPr="002139CA">
        <w:t xml:space="preserve"> notification trends over time</w:t>
      </w:r>
      <w:r w:rsidR="000E386F" w:rsidRPr="002139CA">
        <w:t xml:space="preserve">; however, influenza notification </w:t>
      </w:r>
      <w:r w:rsidR="009C47DE">
        <w:t>rates</w:t>
      </w:r>
      <w:r w:rsidR="000E386F" w:rsidRPr="002139CA">
        <w:t xml:space="preserve"> in </w:t>
      </w:r>
      <w:r w:rsidR="005B1319">
        <w:t>NSW</w:t>
      </w:r>
      <w:r w:rsidR="00E3079B">
        <w:t xml:space="preserve"> and</w:t>
      </w:r>
      <w:r w:rsidR="000E386F" w:rsidRPr="002139CA">
        <w:t xml:space="preserve"> the </w:t>
      </w:r>
      <w:r w:rsidR="005B1319">
        <w:t>NT</w:t>
      </w:r>
      <w:r w:rsidR="000E386F" w:rsidRPr="002139CA">
        <w:t xml:space="preserve"> </w:t>
      </w:r>
      <w:r w:rsidR="002139CA" w:rsidRPr="002139CA">
        <w:t>differed</w:t>
      </w:r>
      <w:r w:rsidR="00FD6D0F">
        <w:t xml:space="preserve"> considerably</w:t>
      </w:r>
      <w:r w:rsidR="002139CA" w:rsidRPr="002139CA">
        <w:t xml:space="preserve"> from those in other jurisdictions </w:t>
      </w:r>
      <w:r w:rsidR="00C7253C" w:rsidRPr="002139CA">
        <w:t>(</w:t>
      </w:r>
      <w:r w:rsidR="004A5F5E">
        <w:t>Figure 7</w:t>
      </w:r>
      <w:r w:rsidR="00C7253C" w:rsidRPr="002139CA">
        <w:t>).</w:t>
      </w:r>
      <w:r w:rsidR="00AF6FB6">
        <w:t xml:space="preserve"> The </w:t>
      </w:r>
      <w:r w:rsidR="005B1319">
        <w:t>NT</w:t>
      </w:r>
      <w:r w:rsidR="00AF6FB6">
        <w:t xml:space="preserve"> </w:t>
      </w:r>
      <w:r w:rsidR="006D25AC">
        <w:t>experienced t</w:t>
      </w:r>
      <w:r w:rsidR="00216AA1">
        <w:t>wo distinct peaks</w:t>
      </w:r>
      <w:r w:rsidR="00827F94">
        <w:t xml:space="preserve"> in 2024</w:t>
      </w:r>
      <w:r w:rsidR="003803BC">
        <w:t>;</w:t>
      </w:r>
      <w:r w:rsidR="00827F94">
        <w:t xml:space="preserve"> the first prolonged peak occurred </w:t>
      </w:r>
      <w:r w:rsidR="003414C4">
        <w:t xml:space="preserve">from mid-April to mid-May </w:t>
      </w:r>
      <w:r w:rsidR="003A7C19">
        <w:t xml:space="preserve">at </w:t>
      </w:r>
      <w:r w:rsidR="00606FC1">
        <w:t>89</w:t>
      </w:r>
      <w:r w:rsidR="003A7C19">
        <w:t xml:space="preserve"> </w:t>
      </w:r>
      <w:r w:rsidR="00163A9A">
        <w:t xml:space="preserve">cases </w:t>
      </w:r>
      <w:r w:rsidR="003A7C19">
        <w:t>per week</w:t>
      </w:r>
      <w:r w:rsidR="006A3943">
        <w:t xml:space="preserve"> and the second, smaller peak occurred</w:t>
      </w:r>
      <w:r w:rsidR="00026FB9">
        <w:t xml:space="preserve"> in early September</w:t>
      </w:r>
      <w:r w:rsidR="00236A17">
        <w:t xml:space="preserve"> at </w:t>
      </w:r>
      <w:r w:rsidR="002F368F">
        <w:t>51</w:t>
      </w:r>
      <w:r w:rsidR="00236A17">
        <w:t xml:space="preserve"> </w:t>
      </w:r>
      <w:r w:rsidR="00163A9A">
        <w:t xml:space="preserve">cases </w:t>
      </w:r>
      <w:r w:rsidR="00236A17">
        <w:t>per week</w:t>
      </w:r>
      <w:r w:rsidR="00B73C77">
        <w:t xml:space="preserve">. </w:t>
      </w:r>
      <w:r w:rsidR="000770E0" w:rsidRPr="000770E0">
        <w:t>In tropical and subtropical regions</w:t>
      </w:r>
      <w:r w:rsidR="00D80839">
        <w:t xml:space="preserve">, like the </w:t>
      </w:r>
      <w:r w:rsidR="005B1319">
        <w:t>NT</w:t>
      </w:r>
      <w:r w:rsidR="000770E0" w:rsidRPr="000770E0">
        <w:t xml:space="preserve">, </w:t>
      </w:r>
      <w:r w:rsidR="007C0572">
        <w:t xml:space="preserve">it is not uncommon for </w:t>
      </w:r>
      <w:r w:rsidR="000770E0" w:rsidRPr="000770E0">
        <w:t xml:space="preserve">influenza seasonality </w:t>
      </w:r>
      <w:r w:rsidR="007C0572">
        <w:t>to be</w:t>
      </w:r>
      <w:r w:rsidR="000770E0" w:rsidRPr="000770E0">
        <w:t xml:space="preserve"> less distinct, with some </w:t>
      </w:r>
      <w:r w:rsidR="007C0572" w:rsidRPr="000770E0">
        <w:lastRenderedPageBreak/>
        <w:t>tropical and subtropical regions</w:t>
      </w:r>
      <w:r w:rsidR="007C0572">
        <w:t xml:space="preserve"> </w:t>
      </w:r>
      <w:r w:rsidR="000770E0" w:rsidRPr="000770E0">
        <w:t>experiencing year-round circulation, multiple peaks, or extended periods of activity</w:t>
      </w:r>
      <w:r w:rsidR="0068127D">
        <w:t>.</w:t>
      </w:r>
      <w:r w:rsidR="00F93C04">
        <w:fldChar w:fldCharType="begin"/>
      </w:r>
      <w:r w:rsidR="00C364E0">
        <w:instrText xml:space="preserve"> ADDIN EN.CITE &lt;EndNote&gt;&lt;Cite&gt;&lt;Author&gt;Lu&lt;/Author&gt;&lt;Year&gt;2025&lt;/Year&gt;&lt;RecNum&gt;2817&lt;/RecNum&gt;&lt;DisplayText&gt;&lt;style face="superscript"&gt;24&lt;/style&gt;&lt;/DisplayText&gt;&lt;record&gt;&lt;rec-number&gt;2817&lt;/rec-number&gt;&lt;foreign-keys&gt;&lt;key app="EN" db-id="ptaw2s0tmse5w0exvrh5d2vpdtxat2eaaazf" timestamp="1742520680"&gt;2817&lt;/key&gt;&lt;/foreign-keys&gt;&lt;ref-type name="Journal Article"&gt;17&lt;/ref-type&gt;&lt;contributors&gt;&lt;authors&gt;&lt;author&gt;Lu, Cynthia&lt;/author&gt;&lt;author&gt;Barr, Ian G.&lt;/author&gt;&lt;author&gt;Lambert, Stephen&lt;/author&gt;&lt;author&gt;Mengersen, Kerrie&lt;/author&gt;&lt;author&gt;Wang, Liping&lt;/author&gt;&lt;author&gt;Yang, Weizhong&lt;/author&gt;&lt;author&gt;Li, Zhongjie&lt;/author&gt;&lt;author&gt;Vardoulakis, Sotiris&lt;/author&gt;&lt;author&gt;Bambrick, Hilary&lt;/author&gt;&lt;author&gt;Hu, Wenbiao&lt;/author&gt;&lt;/authors&gt;&lt;/contributors&gt;&lt;titles&gt;&lt;title&gt;Shifts in seasonal influenza patterns in Australia during and after COVID-19: A comprehensive analysis&lt;/title&gt;&lt;secondary-title&gt;J Infect Public Health&lt;/secondary-title&gt;&lt;/titles&gt;&lt;periodical&gt;&lt;full-title&gt;J Infect Public Health&lt;/full-title&gt;&lt;/periodical&gt;&lt;pages&gt;102620&lt;/pages&gt;&lt;volume&gt;18&lt;/volume&gt;&lt;number&gt;1&lt;/number&gt;&lt;keywords&gt;&lt;keyword&gt;Seasonal influenza&lt;/keyword&gt;&lt;keyword&gt;Surveillance&lt;/keyword&gt;&lt;keyword&gt;Epidemic onset&lt;/keyword&gt;&lt;keyword&gt;Subtypes&lt;/keyword&gt;&lt;keyword&gt;COVID-19&lt;/keyword&gt;&lt;/keywords&gt;&lt;dates&gt;&lt;year&gt;2025&lt;/year&gt;&lt;pub-dates&gt;&lt;date&gt;2025/01/01/&lt;/date&gt;&lt;/pub-dates&gt;&lt;/dates&gt;&lt;isbn&gt;1876-0341&lt;/isbn&gt;&lt;urls&gt;&lt;related-urls&gt;&lt;url&gt;https://www.sciencedirect.com/science/article/pii/S187603412400354X&lt;/url&gt;&lt;/related-urls&gt;&lt;/urls&gt;&lt;electronic-resource-num&gt;doi: https://doi.org/10.1016/j.jiph.2024.102620&lt;/electronic-resource-num&gt;&lt;/record&gt;&lt;/Cite&gt;&lt;/EndNote&gt;</w:instrText>
      </w:r>
      <w:r w:rsidR="00F93C04">
        <w:fldChar w:fldCharType="separate"/>
      </w:r>
      <w:r w:rsidR="00E13203" w:rsidRPr="00E13203">
        <w:rPr>
          <w:noProof/>
          <w:vertAlign w:val="superscript"/>
        </w:rPr>
        <w:t>24</w:t>
      </w:r>
      <w:r w:rsidR="00F93C04">
        <w:fldChar w:fldCharType="end"/>
      </w:r>
      <w:r w:rsidR="003942E4">
        <w:t xml:space="preserve"> </w:t>
      </w:r>
      <w:r w:rsidR="00C2269C">
        <w:t>In contrast</w:t>
      </w:r>
      <w:r w:rsidR="003942E4">
        <w:t xml:space="preserve">, </w:t>
      </w:r>
      <w:r w:rsidR="005B1319">
        <w:t>NSW</w:t>
      </w:r>
      <w:r w:rsidR="0083473F">
        <w:t xml:space="preserve"> </w:t>
      </w:r>
      <w:r w:rsidR="008C276E">
        <w:t>experienced a rapid increase in notification</w:t>
      </w:r>
      <w:r w:rsidR="009C47DE">
        <w:t xml:space="preserve"> rate</w:t>
      </w:r>
      <w:r w:rsidR="008C276E">
        <w:t>s</w:t>
      </w:r>
      <w:r w:rsidR="00101B06">
        <w:t xml:space="preserve"> from late April</w:t>
      </w:r>
      <w:r w:rsidR="000D6DBE">
        <w:t xml:space="preserve"> to a single defined peak</w:t>
      </w:r>
      <w:r w:rsidR="00AA6DC2">
        <w:t xml:space="preserve"> that </w:t>
      </w:r>
      <w:r w:rsidR="002B6840">
        <w:t>occurred in mid-July</w:t>
      </w:r>
      <w:r w:rsidR="000D6DBE">
        <w:t xml:space="preserve"> at </w:t>
      </w:r>
      <w:r w:rsidR="00724C06">
        <w:t>209</w:t>
      </w:r>
      <w:r w:rsidR="000D6DBE">
        <w:t xml:space="preserve"> </w:t>
      </w:r>
      <w:r w:rsidR="00163A9A">
        <w:t>cases</w:t>
      </w:r>
      <w:r w:rsidR="000D6DBE">
        <w:t xml:space="preserve"> per </w:t>
      </w:r>
      <w:r w:rsidR="00783E0B">
        <w:t>week and</w:t>
      </w:r>
      <w:r w:rsidR="002B6840">
        <w:t xml:space="preserve"> was followed by </w:t>
      </w:r>
      <w:r w:rsidR="00C91747">
        <w:t>rapid decline in notifications</w:t>
      </w:r>
      <w:r w:rsidR="0083473F">
        <w:t>.</w:t>
      </w:r>
      <w:r w:rsidR="00101B06">
        <w:t xml:space="preserve"> </w:t>
      </w:r>
      <w:r w:rsidR="00783E0B">
        <w:t xml:space="preserve">Notification rates in other </w:t>
      </w:r>
      <w:r w:rsidR="00101B06">
        <w:t xml:space="preserve">jurisdictions </w:t>
      </w:r>
      <w:r w:rsidR="00783E0B">
        <w:t>generally began to increase in May</w:t>
      </w:r>
      <w:r w:rsidR="007A0CB6">
        <w:t xml:space="preserve">, with a peak in notification rates </w:t>
      </w:r>
      <w:r w:rsidR="00463D35">
        <w:t xml:space="preserve">that </w:t>
      </w:r>
      <w:r w:rsidR="007A0CB6">
        <w:t>occurred later</w:t>
      </w:r>
      <w:r w:rsidR="004B520C">
        <w:t xml:space="preserve"> (August)</w:t>
      </w:r>
      <w:r w:rsidR="007A0CB6">
        <w:t xml:space="preserve"> and</w:t>
      </w:r>
      <w:r w:rsidR="002C5AFE">
        <w:t xml:space="preserve"> </w:t>
      </w:r>
      <w:r w:rsidR="00463D35">
        <w:t xml:space="preserve">was </w:t>
      </w:r>
      <w:r w:rsidR="002C5AFE">
        <w:t xml:space="preserve">lower compared with </w:t>
      </w:r>
      <w:r w:rsidR="005B1319">
        <w:t>NSW</w:t>
      </w:r>
      <w:r w:rsidR="002C5AFE">
        <w:t xml:space="preserve"> </w:t>
      </w:r>
      <w:r w:rsidR="0083473F">
        <w:t>(</w:t>
      </w:r>
      <w:r w:rsidR="004A5F5E">
        <w:t>Figure 7</w:t>
      </w:r>
      <w:r w:rsidR="0083473F">
        <w:t xml:space="preserve">). </w:t>
      </w:r>
    </w:p>
    <w:p w14:paraId="4B70ED86" w14:textId="1B709F9F" w:rsidR="00E62A09" w:rsidRDefault="004A5F5E" w:rsidP="000E02DC">
      <w:pPr>
        <w:pStyle w:val="Caption"/>
      </w:pPr>
      <w:r>
        <w:t>Figure 7</w:t>
      </w:r>
      <w:r w:rsidR="00E62A09">
        <w:t>: Notification rates per 100,000 population for influenza cases by state or territory and week of diagnosis, Australia, January to</w:t>
      </w:r>
      <w:r w:rsidR="000A3D53">
        <w:t xml:space="preserve"> </w:t>
      </w:r>
      <w:r w:rsidR="00E62A09">
        <w:t>December 2024</w:t>
      </w:r>
    </w:p>
    <w:p w14:paraId="46551634" w14:textId="77777777" w:rsidR="00E62A09" w:rsidRDefault="00E62A09" w:rsidP="00E62A09">
      <w:pPr>
        <w:pStyle w:val="BodyText"/>
      </w:pPr>
      <w:r>
        <w:rPr>
          <w:noProof/>
        </w:rPr>
        <w:drawing>
          <wp:inline distT="0" distB="0" distL="0" distR="0" wp14:anchorId="7848B7DE" wp14:editId="5F115A05">
            <wp:extent cx="6184900" cy="2650671"/>
            <wp:effectExtent l="0" t="0" r="0" b="0"/>
            <wp:docPr id="630776996" name="Picture" descr="A line graph showing the notification rates per 100,000 population for influenza cases notified to the NNDSS, by state or territory in Australia, with diagnosis dates from 1 January to 29 December 2024. The y-axis (left) shows the rate of notified cases, and the x-axis (horizontal) shows the week of report. Overall, influenza notification rates per 100,000 population remained low and stable between 2–20 cases per 100,000 population per week from January to late March. Influenza notification rates in the Northern Territory increased rapidly from 20 cases per 100,000 population per week late March to 85 cases per 100,000 population per week in mid-April and remained above 80 cases per 100,000 population per week until mid-May. Influenza notification rates remained low and stable in all other jurisdictions from March until early May when influenza notification rates began increasing in other jurisdictions. Compared to other jurisdictions, influenza notification rates in New South Wales rose rapidly leading to an earlier and higher peak of 215 cases per 100,000 population per week in early July, followed by a rapid decline. While the Australian Capital Territory and Victoria experienced a peak in notification rates at a similar time to New South Wales, their peak was much lower than in New South Wales. In August, Queensland experienced a later peak at approximately 140 cases per 100,000 population per week, as did South Australia (approximately 80 cases per 100,000 population per week) and Western Australia (approximately 40 cases per 100,000 population per week). All jurisdictions, except the Northern Territory, followed a decreasing trend from late August, with influenza notification rates per 100,000 population remained low and stable between 2–20 cases per 100,000 population per week from late September to December. Influenza notification rates in the Northern Territory began increasing from mid-July to experience a second, smaller peak of approximately 60 cases per 100,000 population per week in early September. "/>
            <wp:cNvGraphicFramePr/>
            <a:graphic xmlns:a="http://schemas.openxmlformats.org/drawingml/2006/main">
              <a:graphicData uri="http://schemas.openxmlformats.org/drawingml/2006/picture">
                <pic:pic xmlns:pic="http://schemas.openxmlformats.org/drawingml/2006/picture">
                  <pic:nvPicPr>
                    <pic:cNvPr id="630776996" name="Picture" descr="A line graph showing the notification rates per 100,000 population for influenza cases notified to the NNDSS, by state or territory in Australia, with diagnosis dates from 1 January to 29 December 2024. The y-axis (left) shows the rate of notified cases, and the x-axis (horizontal) shows the week of report. Overall, influenza notification rates per 100,000 population remained low and stable between 2–20 cases per 100,000 population per week from January to late March. Influenza notification rates in the Northern Territory increased rapidly from 20 cases per 100,000 population per week late March to 85 cases per 100,000 population per week in mid-April and remained above 80 cases per 100,000 population per week until mid-May. Influenza notification rates remained low and stable in all other jurisdictions from March until early May when influenza notification rates began increasing in other jurisdictions. Compared to other jurisdictions, influenza notification rates in New South Wales rose rapidly leading to an earlier and higher peak of 215 cases per 100,000 population per week in early July, followed by a rapid decline. While the Australian Capital Territory and Victoria experienced a peak in notification rates at a similar time to New South Wales, their peak was much lower than in New South Wales. In August, Queensland experienced a later peak at approximately 140 cases per 100,000 population per week, as did South Australia (approximately 80 cases per 100,000 population per week) and Western Australia (approximately 40 cases per 100,000 population per week). All jurisdictions, except the Northern Territory, followed a decreasing trend from late August, with influenza notification rates per 100,000 population remained low and stable between 2–20 cases per 100,000 population per week from late September to December. Influenza notification rates in the Northern Territory began increasing from mid-July to experience a second, smaller peak of approximately 60 cases per 100,000 population per week in early September. "/>
                    <pic:cNvPicPr>
                      <a:picLocks noChangeAspect="1" noChangeArrowheads="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16A3186D" w14:textId="54237C80" w:rsidR="00A715E6" w:rsidRDefault="00E62A09" w:rsidP="000E02DC">
      <w:pPr>
        <w:pStyle w:val="Smalltext"/>
      </w:pPr>
      <w:r>
        <w:t xml:space="preserve">Source: </w:t>
      </w:r>
      <w:proofErr w:type="gramStart"/>
      <w:r w:rsidR="00C23A60" w:rsidRPr="00132D56">
        <w:t>National Notifiable Diseases Surveillance System (NNDSS)</w:t>
      </w:r>
      <w:r w:rsidR="00C23A60" w:rsidRPr="00C23A60">
        <w:t>,</w:t>
      </w:r>
      <w:proofErr w:type="gramEnd"/>
      <w:r w:rsidR="00C23A60" w:rsidRPr="00C23A60">
        <w:t xml:space="preserve"> extracted 5 March 2025</w:t>
      </w:r>
      <w:r w:rsidR="00CE256D">
        <w:t>.</w:t>
      </w:r>
    </w:p>
    <w:p w14:paraId="64FDA61D" w14:textId="2BBABF0D" w:rsidR="00E93D4D" w:rsidRDefault="0019761A" w:rsidP="00C05A6F">
      <w:r>
        <w:t xml:space="preserve">In 2024, </w:t>
      </w:r>
      <w:r w:rsidR="005E35C5" w:rsidRPr="005E35C5">
        <w:t>most</w:t>
      </w:r>
      <w:r w:rsidR="000F5C17">
        <w:t xml:space="preserve"> (</w:t>
      </w:r>
      <w:r w:rsidR="000F5C17" w:rsidRPr="005E35C5">
        <w:t>92.8%</w:t>
      </w:r>
      <w:r w:rsidR="000F5C17">
        <w:t>)</w:t>
      </w:r>
      <w:r w:rsidR="005E35C5" w:rsidRPr="005E35C5">
        <w:t xml:space="preserve"> influenza </w:t>
      </w:r>
      <w:r w:rsidR="00163A9A">
        <w:t>cases</w:t>
      </w:r>
      <w:r w:rsidR="00163A9A" w:rsidRPr="005E35C5">
        <w:t xml:space="preserve"> </w:t>
      </w:r>
      <w:r w:rsidR="005E35C5" w:rsidRPr="005E35C5">
        <w:t>were influenza A(</w:t>
      </w:r>
      <w:proofErr w:type="spellStart"/>
      <w:r w:rsidR="005E35C5" w:rsidRPr="005E35C5">
        <w:t>Unsubtyped</w:t>
      </w:r>
      <w:proofErr w:type="spellEnd"/>
      <w:r w:rsidR="005E35C5" w:rsidRPr="005E35C5">
        <w:t>)</w:t>
      </w:r>
      <w:r w:rsidR="00756E88">
        <w:t xml:space="preserve">, </w:t>
      </w:r>
      <w:r w:rsidR="00795A26">
        <w:t xml:space="preserve">while </w:t>
      </w:r>
      <w:r>
        <w:t>4.0% were influenza B, 2.1% were influenza A(H3N2)</w:t>
      </w:r>
      <w:r w:rsidR="00795A26">
        <w:t xml:space="preserve">, </w:t>
      </w:r>
      <w:r>
        <w:t>1.1% were influenza A(H1N1)</w:t>
      </w:r>
      <w:r w:rsidR="00795A26">
        <w:t xml:space="preserve"> and th</w:t>
      </w:r>
      <w:r>
        <w:t>ere were 130 influenza A&amp;B co-detections (</w:t>
      </w:r>
      <w:r w:rsidR="000F5C17">
        <w:t>Table 3</w:t>
      </w:r>
      <w:r>
        <w:t>).</w:t>
      </w:r>
      <w:r w:rsidR="00C05A6F">
        <w:t xml:space="preserve"> </w:t>
      </w:r>
      <w:r w:rsidR="00BB7936">
        <w:t xml:space="preserve">In 2024, </w:t>
      </w:r>
      <w:r w:rsidR="008035BB">
        <w:t>there w</w:t>
      </w:r>
      <w:r w:rsidR="00DE55E2">
        <w:t xml:space="preserve">ere a higher proportion of </w:t>
      </w:r>
      <w:r w:rsidR="001B05EE">
        <w:t xml:space="preserve">influenza </w:t>
      </w:r>
      <w:r w:rsidR="008A32DC" w:rsidRPr="008A32DC">
        <w:t>A(H3N2)</w:t>
      </w:r>
      <w:r w:rsidR="007D38C9">
        <w:t xml:space="preserve"> </w:t>
      </w:r>
      <w:r w:rsidR="00163A9A">
        <w:t xml:space="preserve">cases </w:t>
      </w:r>
      <w:r w:rsidR="000C35E9">
        <w:t xml:space="preserve">(2.1%) </w:t>
      </w:r>
      <w:r w:rsidR="00636B0D">
        <w:t xml:space="preserve">than influenza </w:t>
      </w:r>
      <w:r w:rsidR="00636B0D" w:rsidRPr="008A32DC">
        <w:t>A(H</w:t>
      </w:r>
      <w:r w:rsidR="00636B0D">
        <w:t>1</w:t>
      </w:r>
      <w:r w:rsidR="00636B0D" w:rsidRPr="008A32DC">
        <w:t>N</w:t>
      </w:r>
      <w:r w:rsidR="00636B0D">
        <w:t>1</w:t>
      </w:r>
      <w:r w:rsidR="00636B0D" w:rsidRPr="008A32DC">
        <w:t>)</w:t>
      </w:r>
      <w:r w:rsidR="00252903">
        <w:t xml:space="preserve"> </w:t>
      </w:r>
      <w:r w:rsidR="00163A9A">
        <w:t xml:space="preserve">cases </w:t>
      </w:r>
      <w:r w:rsidR="00252903">
        <w:t>(</w:t>
      </w:r>
      <w:r w:rsidR="00762667">
        <w:t>1.1%</w:t>
      </w:r>
      <w:r w:rsidR="00252903">
        <w:t>)</w:t>
      </w:r>
      <w:r w:rsidR="009F2FD3">
        <w:t>,</w:t>
      </w:r>
      <w:r w:rsidR="00762667">
        <w:t xml:space="preserve"> whereas the opposite trend occurred in </w:t>
      </w:r>
      <w:r w:rsidR="00926F26">
        <w:t>2023</w:t>
      </w:r>
      <w:r w:rsidR="00471B5A">
        <w:t xml:space="preserve">. In contrast, </w:t>
      </w:r>
      <w:r w:rsidR="00B90C6B">
        <w:t xml:space="preserve">there were </w:t>
      </w:r>
      <w:r w:rsidR="00762667">
        <w:t>a</w:t>
      </w:r>
      <w:r w:rsidR="000C35E9">
        <w:t xml:space="preserve"> considerably l</w:t>
      </w:r>
      <w:r w:rsidR="00762667">
        <w:t>ower proportion of</w:t>
      </w:r>
      <w:r w:rsidR="00113954">
        <w:t xml:space="preserve"> influenza B </w:t>
      </w:r>
      <w:r w:rsidR="00163A9A">
        <w:t xml:space="preserve">cases </w:t>
      </w:r>
      <w:r w:rsidR="00113954">
        <w:t xml:space="preserve">(4.0%) </w:t>
      </w:r>
      <w:r w:rsidR="00B90C6B">
        <w:t>in 2024, compared with 2023 (</w:t>
      </w:r>
      <w:r w:rsidR="001A4DB7">
        <w:t>35.9%</w:t>
      </w:r>
      <w:r w:rsidR="00B90C6B">
        <w:t>) (Table 3).</w:t>
      </w:r>
    </w:p>
    <w:p w14:paraId="16A31871" w14:textId="63E66BB9" w:rsidR="00A715E6" w:rsidRDefault="0019761A" w:rsidP="000E02DC">
      <w:pPr>
        <w:pStyle w:val="Caption"/>
      </w:pPr>
      <w:r>
        <w:t xml:space="preserve">Table 3: Notified influenza cases by influenza subtype and diagnosis year, Australia, </w:t>
      </w:r>
      <w:r w:rsidR="00A2391B">
        <w:t xml:space="preserve">1 </w:t>
      </w:r>
      <w:r w:rsidR="00D37EA6">
        <w:t xml:space="preserve">January 2022 to </w:t>
      </w:r>
      <w:r w:rsidR="00A2391B">
        <w:t xml:space="preserve">31 </w:t>
      </w:r>
      <w:r w:rsidR="00D37EA6">
        <w:t>December 2024</w:t>
      </w:r>
    </w:p>
    <w:tbl>
      <w:tblPr>
        <w:tblW w:w="5000" w:type="pct"/>
        <w:jc w:val="center"/>
        <w:tblLook w:val="0420" w:firstRow="1" w:lastRow="0" w:firstColumn="0" w:lastColumn="0" w:noHBand="0" w:noVBand="1"/>
        <w:tblDescription w:val="A table summarising the number of notified influenza cases and proportion of influenza subtypes reported to the NNDSS by diagnosis year from 3 January 2022 to 31 December 2024. Influenza sub-types reported include influenza A(H1N1), influenza A(H3N2), influenza A(Unsubtyped), influenza A&amp;B, influenza B and influenza untyped. In 2022, there were 233,455 influenza cases; 79.9% (186,453/233,455) were influenza A(Unsubtyped), 14.5% (33,824/233,455) were untyped, 4.0% (9,369/233,455) were influenza A(H3N2), 1.0% (2,256/233,455) were influenza A(H1N1), 0.6% (1,303/233,455) were influenza B, and 0.1% (250/233,455) were influenza A and B co-detections. In 2023, there were 289,154 influenza cases; 59.8% (172,828/289,154) were influenza A(Unsubtyped), 35.9% (103,707/289,154) were influenza B, 2.5% (7,169/289,154) were influenza A(H1N1), 0.8% (2,239/289,154) were influenza A(H3N2), 0.6% (1,848/289,154) were untyped, and 0.5% (1,363/289,154) were influenza A and B co-detections. In 2024, there were 365,589 influenza cases; 92.8% (339,147/365,589) were influenza A(Unsubtyped), 4.0% (14,520/365,589) were influenza B, 2.1% (7,652/365,589) were influenza A(H3N2), 1.1% (4,016/365,589) were influenza A(H1N1), &lt;0.05% (130/365,589) were influenza A and B co-detections and &lt;0.05% (124/365,589) were untyped."/>
      </w:tblPr>
      <w:tblGrid>
        <w:gridCol w:w="2537"/>
        <w:gridCol w:w="2405"/>
        <w:gridCol w:w="2405"/>
        <w:gridCol w:w="2405"/>
      </w:tblGrid>
      <w:tr w:rsidR="00A715E6" w14:paraId="16A31876" w14:textId="77777777">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872" w14:textId="3A0FFFCB" w:rsidR="00A715E6" w:rsidRDefault="00A807D3">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8"/>
                <w:szCs w:val="18"/>
              </w:rPr>
            </w:pPr>
            <w:r>
              <w:rPr>
                <w:rFonts w:eastAsia="Arial" w:cs="Arial"/>
                <w:b/>
                <w:color w:val="033636"/>
                <w:sz w:val="18"/>
                <w:szCs w:val="18"/>
              </w:rPr>
              <w:t>Influenza s</w:t>
            </w:r>
            <w:r w:rsidR="0019761A">
              <w:rPr>
                <w:rFonts w:eastAsia="Arial" w:cs="Arial"/>
                <w:b/>
                <w:color w:val="033636"/>
                <w:sz w:val="18"/>
                <w:szCs w:val="18"/>
              </w:rPr>
              <w:t>ubtyp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873" w14:textId="77777777" w:rsidR="00A715E6" w:rsidRDefault="0019761A" w:rsidP="005F657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022</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874" w14:textId="77777777" w:rsidR="00A715E6" w:rsidRDefault="0019761A" w:rsidP="005F657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023</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875" w14:textId="77777777" w:rsidR="00A715E6" w:rsidRDefault="0019761A" w:rsidP="005F657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024</w:t>
            </w:r>
          </w:p>
        </w:tc>
      </w:tr>
      <w:tr w:rsidR="00A715E6" w14:paraId="16A3187B"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H1N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256 (1.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7,169 (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A"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016 (1.1%)</w:t>
            </w:r>
          </w:p>
        </w:tc>
      </w:tr>
      <w:tr w:rsidR="00A715E6" w14:paraId="16A31880"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H3N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9,369 (4.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E"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239 (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7F"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7,652 (2.1%)</w:t>
            </w:r>
          </w:p>
        </w:tc>
      </w:tr>
      <w:tr w:rsidR="00A715E6" w14:paraId="16A31885"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w:t>
            </w:r>
            <w:proofErr w:type="spellStart"/>
            <w:r>
              <w:rPr>
                <w:rFonts w:eastAsia="Arial" w:cs="Arial"/>
                <w:color w:val="033636"/>
                <w:sz w:val="18"/>
                <w:szCs w:val="18"/>
              </w:rPr>
              <w:t>Unsubtyped</w:t>
            </w:r>
            <w:proofErr w:type="spellEnd"/>
            <w:r>
              <w:rPr>
                <w:rFonts w:eastAsia="Arial" w:cs="Arial"/>
                <w:color w:val="033636"/>
                <w:sz w:val="18"/>
                <w:szCs w:val="18"/>
              </w:rPr>
              <w: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86,453 (7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3"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72,828 (59.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4"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339,147 (92.8%)</w:t>
            </w:r>
          </w:p>
        </w:tc>
      </w:tr>
      <w:tr w:rsidR="00A715E6" w14:paraId="16A3188A"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amp;B</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50 (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363 (0.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9" w14:textId="67813211"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30 (</w:t>
            </w:r>
            <w:r w:rsidR="00D321A5">
              <w:rPr>
                <w:rFonts w:eastAsia="Arial" w:cs="Arial"/>
                <w:color w:val="033636"/>
                <w:sz w:val="18"/>
                <w:szCs w:val="18"/>
              </w:rPr>
              <w:t>&lt;0.05%</w:t>
            </w:r>
            <w:r>
              <w:rPr>
                <w:rFonts w:eastAsia="Arial" w:cs="Arial"/>
                <w:color w:val="033636"/>
                <w:sz w:val="18"/>
                <w:szCs w:val="18"/>
              </w:rPr>
              <w:t>)</w:t>
            </w:r>
          </w:p>
        </w:tc>
      </w:tr>
      <w:tr w:rsidR="00A715E6" w14:paraId="16A3188F"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B</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303 (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03,707 (3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8E"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4,520 (4.0%)</w:t>
            </w:r>
          </w:p>
        </w:tc>
      </w:tr>
      <w:tr w:rsidR="00A715E6" w14:paraId="16A31894"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Untype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33,824 (1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848 (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3" w14:textId="62DC20FF"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24 (</w:t>
            </w:r>
            <w:r w:rsidR="00F613C8">
              <w:rPr>
                <w:rFonts w:eastAsia="Arial" w:cs="Arial"/>
                <w:color w:val="033636"/>
                <w:sz w:val="18"/>
                <w:szCs w:val="18"/>
              </w:rPr>
              <w:t>&lt;</w:t>
            </w:r>
            <w:r>
              <w:rPr>
                <w:rFonts w:eastAsia="Arial" w:cs="Arial"/>
                <w:color w:val="033636"/>
                <w:sz w:val="18"/>
                <w:szCs w:val="18"/>
              </w:rPr>
              <w:t>0.0</w:t>
            </w:r>
            <w:r w:rsidR="00D321A5">
              <w:rPr>
                <w:rFonts w:eastAsia="Arial" w:cs="Arial"/>
                <w:color w:val="033636"/>
                <w:sz w:val="18"/>
                <w:szCs w:val="18"/>
              </w:rPr>
              <w:t>5</w:t>
            </w:r>
            <w:r>
              <w:rPr>
                <w:rFonts w:eastAsia="Arial" w:cs="Arial"/>
                <w:color w:val="033636"/>
                <w:sz w:val="18"/>
                <w:szCs w:val="18"/>
              </w:rPr>
              <w:t>%)</w:t>
            </w:r>
          </w:p>
        </w:tc>
      </w:tr>
      <w:tr w:rsidR="00A715E6" w14:paraId="16A31899"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5"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8"/>
                <w:szCs w:val="18"/>
              </w:rPr>
            </w:pPr>
            <w:r>
              <w:rPr>
                <w:rFonts w:eastAsia="Arial" w:cs="Arial"/>
                <w:b/>
                <w:color w:val="033636"/>
                <w:sz w:val="18"/>
                <w:szCs w:val="18"/>
              </w:rPr>
              <w:t>Total</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33,455 (10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89,154 (10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89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365,589 (100.0%)</w:t>
            </w:r>
          </w:p>
        </w:tc>
      </w:tr>
    </w:tbl>
    <w:p w14:paraId="16A3189A" w14:textId="706C2D10" w:rsidR="00A715E6" w:rsidRDefault="001A4DB7" w:rsidP="001A4DB7">
      <w:pPr>
        <w:pStyle w:val="BodyText"/>
        <w:spacing w:after="0"/>
      </w:pPr>
      <w:r w:rsidRPr="001A4DB7">
        <w:rPr>
          <w:sz w:val="14"/>
        </w:rPr>
        <w:t xml:space="preserve">Source: </w:t>
      </w:r>
      <w:proofErr w:type="gramStart"/>
      <w:r w:rsidR="00C23A60" w:rsidRPr="00132D56">
        <w:rPr>
          <w:sz w:val="14"/>
          <w:szCs w:val="18"/>
        </w:rPr>
        <w:t>National Notifiable Diseases Surveillance System (NNDSS)</w:t>
      </w:r>
      <w:r w:rsidR="00C23A60" w:rsidRPr="00C23A60">
        <w:rPr>
          <w:sz w:val="14"/>
          <w:szCs w:val="18"/>
        </w:rPr>
        <w:t>,</w:t>
      </w:r>
      <w:proofErr w:type="gramEnd"/>
      <w:r w:rsidR="00C23A60" w:rsidRPr="00C23A60">
        <w:rPr>
          <w:sz w:val="14"/>
          <w:szCs w:val="18"/>
        </w:rPr>
        <w:t xml:space="preserve"> extracted 5 March 2025</w:t>
      </w:r>
      <w:r w:rsidR="00CE256D">
        <w:rPr>
          <w:sz w:val="14"/>
          <w:szCs w:val="18"/>
        </w:rPr>
        <w:t>.</w:t>
      </w:r>
    </w:p>
    <w:p w14:paraId="3D983446" w14:textId="22CEC0FF" w:rsidR="00766E84" w:rsidRDefault="00465E10" w:rsidP="00287775">
      <w:pPr>
        <w:pStyle w:val="BodyText"/>
      </w:pPr>
      <w:r>
        <w:t>In 2024, across all jurisdictions</w:t>
      </w:r>
      <w:r w:rsidR="004445B0">
        <w:t xml:space="preserve"> </w:t>
      </w:r>
      <w:r w:rsidR="004445B0" w:rsidRPr="000B716E">
        <w:t>influenza A(</w:t>
      </w:r>
      <w:proofErr w:type="spellStart"/>
      <w:r w:rsidR="004445B0" w:rsidRPr="000B716E">
        <w:t>Unsubtyped</w:t>
      </w:r>
      <w:proofErr w:type="spellEnd"/>
      <w:r w:rsidR="004445B0" w:rsidRPr="000B716E">
        <w:t>)</w:t>
      </w:r>
      <w:r w:rsidR="00187B7C">
        <w:t xml:space="preserve"> accounted for </w:t>
      </w:r>
      <w:proofErr w:type="gramStart"/>
      <w:r w:rsidR="00187B7C">
        <w:t>the majority of</w:t>
      </w:r>
      <w:proofErr w:type="gramEnd"/>
      <w:r w:rsidR="00187B7C">
        <w:t xml:space="preserve"> </w:t>
      </w:r>
      <w:r w:rsidR="002B67ED">
        <w:t>notified cases</w:t>
      </w:r>
      <w:r w:rsidR="00187B7C">
        <w:t>.</w:t>
      </w:r>
      <w:r w:rsidR="006E6918">
        <w:t xml:space="preserve"> A</w:t>
      </w:r>
      <w:r w:rsidR="006E6918" w:rsidRPr="006E6918">
        <w:t>fter influenza A(</w:t>
      </w:r>
      <w:proofErr w:type="spellStart"/>
      <w:r w:rsidR="006E6918" w:rsidRPr="006E6918">
        <w:t>Unsubtyped</w:t>
      </w:r>
      <w:proofErr w:type="spellEnd"/>
      <w:r w:rsidR="006E6918" w:rsidRPr="006E6918">
        <w:t xml:space="preserve">), influenza B accounted for the highest proportion of influenza </w:t>
      </w:r>
      <w:r w:rsidR="002B67ED">
        <w:t>cases</w:t>
      </w:r>
      <w:r w:rsidR="006E6918">
        <w:t xml:space="preserve"> in the </w:t>
      </w:r>
      <w:r w:rsidR="005B1319">
        <w:t>ACT</w:t>
      </w:r>
      <w:r w:rsidR="0052752D">
        <w:t xml:space="preserve"> (1.</w:t>
      </w:r>
      <w:r w:rsidR="00ED7A17">
        <w:t>9</w:t>
      </w:r>
      <w:r w:rsidR="0052752D">
        <w:t xml:space="preserve">%; </w:t>
      </w:r>
      <w:r w:rsidR="00ED7A17">
        <w:t>92/4,837</w:t>
      </w:r>
      <w:r w:rsidR="0052752D">
        <w:t>)</w:t>
      </w:r>
      <w:r w:rsidR="006E6918">
        <w:t xml:space="preserve">, </w:t>
      </w:r>
      <w:r w:rsidR="005B1319">
        <w:t>NSW</w:t>
      </w:r>
      <w:r w:rsidR="00ED7A17">
        <w:t xml:space="preserve"> (</w:t>
      </w:r>
      <w:r w:rsidR="00A64E96">
        <w:t xml:space="preserve">3.1%; </w:t>
      </w:r>
      <w:r w:rsidR="00A64E96" w:rsidRPr="00A64E96">
        <w:t>5,087</w:t>
      </w:r>
      <w:r w:rsidR="00A64E96">
        <w:t>/</w:t>
      </w:r>
      <w:r w:rsidR="00A64E96" w:rsidRPr="00A64E96">
        <w:t>161,534</w:t>
      </w:r>
      <w:r w:rsidR="00ED7A17">
        <w:t>)</w:t>
      </w:r>
      <w:r w:rsidR="00EF5303">
        <w:t xml:space="preserve">, </w:t>
      </w:r>
      <w:r w:rsidR="005B1319">
        <w:t>SA</w:t>
      </w:r>
      <w:r w:rsidR="001345AA">
        <w:t xml:space="preserve"> (</w:t>
      </w:r>
      <w:r w:rsidR="001345AA" w:rsidRPr="000D2714">
        <w:t>10.5%</w:t>
      </w:r>
      <w:r w:rsidR="001345AA">
        <w:t xml:space="preserve">; </w:t>
      </w:r>
      <w:r w:rsidR="001345AA" w:rsidRPr="00BD27AA">
        <w:t>2,393</w:t>
      </w:r>
      <w:r w:rsidR="001345AA">
        <w:t>/</w:t>
      </w:r>
      <w:r w:rsidR="001345AA" w:rsidRPr="004169B4">
        <w:t>22,762</w:t>
      </w:r>
      <w:r w:rsidR="001345AA">
        <w:t>)</w:t>
      </w:r>
      <w:r w:rsidR="00F33CF4">
        <w:t xml:space="preserve"> and </w:t>
      </w:r>
      <w:r w:rsidR="005B1319">
        <w:t>Vic.</w:t>
      </w:r>
      <w:r w:rsidR="00C52DE0">
        <w:t xml:space="preserve"> (5.5%; </w:t>
      </w:r>
      <w:r w:rsidR="00C52DE0" w:rsidRPr="00C52DE0">
        <w:t>3,976</w:t>
      </w:r>
      <w:r w:rsidR="00C52DE0">
        <w:t>/</w:t>
      </w:r>
      <w:r w:rsidR="00C433B4" w:rsidRPr="00C433B4">
        <w:t>72,174</w:t>
      </w:r>
      <w:r w:rsidR="00C52DE0">
        <w:t>)</w:t>
      </w:r>
      <w:r w:rsidR="00F33CF4">
        <w:t>.</w:t>
      </w:r>
      <w:r w:rsidR="00C54861">
        <w:t xml:space="preserve"> </w:t>
      </w:r>
      <w:r w:rsidR="00C54861" w:rsidRPr="00C54861">
        <w:t>In contrast, after influenza A(</w:t>
      </w:r>
      <w:proofErr w:type="spellStart"/>
      <w:r w:rsidR="00C54861" w:rsidRPr="00C54861">
        <w:t>Unsubtyped</w:t>
      </w:r>
      <w:proofErr w:type="spellEnd"/>
      <w:r w:rsidR="00C54861" w:rsidRPr="00C54861">
        <w:t xml:space="preserve">), influenza A(H3N2) accounted </w:t>
      </w:r>
      <w:r w:rsidR="007F61A5" w:rsidRPr="006E6918">
        <w:t xml:space="preserve">the highest proportion of influenza </w:t>
      </w:r>
      <w:r w:rsidR="002B67ED">
        <w:t>cases</w:t>
      </w:r>
      <w:r w:rsidR="00C54861" w:rsidRPr="00C54861">
        <w:t xml:space="preserve"> in </w:t>
      </w:r>
      <w:r w:rsidR="005B1319">
        <w:t>Qld</w:t>
      </w:r>
      <w:r w:rsidR="006B2F5E">
        <w:t xml:space="preserve"> (2.8%; </w:t>
      </w:r>
      <w:r w:rsidR="006B2F5E" w:rsidRPr="006B2F5E">
        <w:t>2,244</w:t>
      </w:r>
      <w:r w:rsidR="006B2F5E">
        <w:t>/</w:t>
      </w:r>
      <w:r w:rsidR="00821E93" w:rsidRPr="00821E93">
        <w:t>79,798</w:t>
      </w:r>
      <w:r w:rsidR="006B2F5E">
        <w:t>)</w:t>
      </w:r>
      <w:r w:rsidR="00F8014B">
        <w:t xml:space="preserve">, </w:t>
      </w:r>
      <w:r w:rsidR="005B1319">
        <w:t>Tas.</w:t>
      </w:r>
      <w:r w:rsidR="00752F91">
        <w:t xml:space="preserve"> (7.7%; </w:t>
      </w:r>
      <w:r w:rsidR="00752F91" w:rsidRPr="00752F91">
        <w:t>312</w:t>
      </w:r>
      <w:r w:rsidR="00752F91">
        <w:t>/</w:t>
      </w:r>
      <w:r w:rsidR="00A97DE6" w:rsidRPr="00A97DE6">
        <w:t>4,072</w:t>
      </w:r>
      <w:r w:rsidR="00752F91">
        <w:t>)</w:t>
      </w:r>
      <w:r w:rsidR="00F8014B">
        <w:t xml:space="preserve"> and </w:t>
      </w:r>
      <w:r w:rsidR="005B1319">
        <w:t>WA</w:t>
      </w:r>
      <w:r w:rsidR="001345AA">
        <w:t xml:space="preserve"> (16.1%; </w:t>
      </w:r>
      <w:r w:rsidR="001345AA" w:rsidRPr="00E73D20">
        <w:t>2,748</w:t>
      </w:r>
      <w:r w:rsidR="001345AA">
        <w:t>/</w:t>
      </w:r>
      <w:r w:rsidR="001345AA" w:rsidRPr="00234FDA">
        <w:t>17,109</w:t>
      </w:r>
      <w:r w:rsidR="001345AA">
        <w:t>)</w:t>
      </w:r>
      <w:r w:rsidR="009D7995">
        <w:t xml:space="preserve">. </w:t>
      </w:r>
      <w:r w:rsidR="005C2902">
        <w:t xml:space="preserve">While </w:t>
      </w:r>
      <w:r w:rsidR="00937085">
        <w:t xml:space="preserve">in the </w:t>
      </w:r>
      <w:r w:rsidR="005B1319">
        <w:t>NT</w:t>
      </w:r>
      <w:r w:rsidR="005C2902">
        <w:t xml:space="preserve"> the proportion of </w:t>
      </w:r>
      <w:r w:rsidR="005C2902" w:rsidRPr="002A3C29">
        <w:t>influenza A(H3N2)</w:t>
      </w:r>
      <w:r w:rsidR="005C2902">
        <w:t xml:space="preserve">, </w:t>
      </w:r>
      <w:r w:rsidR="005C2902" w:rsidRPr="002A3C29">
        <w:t xml:space="preserve">influenza A(H1N1) </w:t>
      </w:r>
      <w:r w:rsidR="005C2902">
        <w:t xml:space="preserve">and influenza B </w:t>
      </w:r>
      <w:r w:rsidR="005C2902" w:rsidRPr="002A3C29">
        <w:t xml:space="preserve">subtypes </w:t>
      </w:r>
      <w:r w:rsidR="005C2902">
        <w:t xml:space="preserve">were low and approximately </w:t>
      </w:r>
      <w:r w:rsidR="005C2902">
        <w:lastRenderedPageBreak/>
        <w:t>equal</w:t>
      </w:r>
      <w:r w:rsidR="001345AA">
        <w:t xml:space="preserve"> (Figure 8)</w:t>
      </w:r>
      <w:r w:rsidR="005C2902">
        <w:t>.</w:t>
      </w:r>
      <w:r w:rsidR="00287775">
        <w:t xml:space="preserve"> </w:t>
      </w:r>
      <w:r w:rsidR="00766E84">
        <w:t>Trends in influenza subtype</w:t>
      </w:r>
      <w:r w:rsidR="002B67ED">
        <w:t>s</w:t>
      </w:r>
      <w:r w:rsidR="00766E84">
        <w:t xml:space="preserve"> should be interpreted with caution as </w:t>
      </w:r>
      <w:r w:rsidR="00137AA5">
        <w:t xml:space="preserve">there are </w:t>
      </w:r>
      <w:r w:rsidR="00814A30">
        <w:t xml:space="preserve">jurisdictional </w:t>
      </w:r>
      <w:r w:rsidR="00766E84" w:rsidRPr="00766E84">
        <w:t xml:space="preserve">differences in the proportion and selection of </w:t>
      </w:r>
      <w:r w:rsidR="00137AA5">
        <w:t xml:space="preserve">influenza </w:t>
      </w:r>
      <w:r w:rsidR="00766E84" w:rsidRPr="00766E84">
        <w:t>samples that undergo typing</w:t>
      </w:r>
      <w:r w:rsidR="00814A30">
        <w:t>.</w:t>
      </w:r>
    </w:p>
    <w:p w14:paraId="16A318ED" w14:textId="361AE65A" w:rsidR="00A715E6" w:rsidRDefault="004A5F5E" w:rsidP="000E02DC">
      <w:pPr>
        <w:pStyle w:val="Caption"/>
      </w:pPr>
      <w:r>
        <w:t>Figure 8</w:t>
      </w:r>
      <w:r w:rsidR="0019761A">
        <w:t>: Notified influenza cases by influenza subtype, jurisdiction*, and week of diagnosis, Australia, January to</w:t>
      </w:r>
      <w:r w:rsidR="00CE585D" w:rsidRPr="00CE585D">
        <w:rPr>
          <w:noProof/>
        </w:rPr>
        <w:t xml:space="preserve"> </w:t>
      </w:r>
      <w:r w:rsidR="00CE585D">
        <w:t>December 2024</w:t>
      </w:r>
      <w:r w:rsidR="0019761A">
        <w:t xml:space="preserve"> </w:t>
      </w:r>
    </w:p>
    <w:p w14:paraId="11FB0867" w14:textId="429C7936" w:rsidR="0099374F" w:rsidRDefault="008D0FD1" w:rsidP="000E02DC">
      <w:pPr>
        <w:pStyle w:val="Smalltext"/>
      </w:pPr>
      <w:r>
        <w:rPr>
          <w:noProof/>
        </w:rPr>
        <w:drawing>
          <wp:inline distT="0" distB="0" distL="0" distR="0" wp14:anchorId="07E2DD05" wp14:editId="05761AE8">
            <wp:extent cx="6184900" cy="7068457"/>
            <wp:effectExtent l="0" t="0" r="0" b="0"/>
            <wp:docPr id="49" name="Picture" descr="A set of eight stacked bar charts, one for each Australian state or territory, showing influenza cases notified to the NNDSS by subtype and jurisdiction from 1 January to 29 December 2024. The y-axis (left) shows the number of notified cases, and the x-axis (horizontal) shows the week of report. The y-axis scale (left) is different for each state or territory relative to the number of influenza cases. Each bar is divided into colour-coded sections corresponding to different the influenza subtypes including A(H1N1), A(H3N2), A(Unsubtyped), B, A&amp;B, and influenza untyped.&#10;In 2024, the majority of influenza cases across all jurisdictions were influenza A(Unsubtyped). &#10;In the Australian Capital Territory, influenza cases were elevated from mid-May to early October. After influenza A(Unsubtyped), influenza B (1.9%) was the most commonly detected influenza subtype and 1.2% of influenza cases in the Australian Capital Territory were untyped.  &#10;In New South Wales, influenza cases were elevated from mid-May to early September. After influenza A(Unsubtyped), influenza B (3.1%) was the most commonly detected influenza subtype in New South Wales, followed by influenza A(H3N2) (1.3%) and influenza A(H1N1) (0.4%).  &#10;In the Northern Territory, influenza cases were elevated from late March to mid-June and then again from early July to early October. After influenza A(Unsubtyped), influenza A(H1N1) (1.8%) was the most commonly detected influenza subtype in the Northern Territory, followed by influenza B (1.5%) and influenza A(H3N2) (1.2%).  &#10;In Queensland, influenza cases were elevated from early June to late September. After influenza A(Unsubtyped), influenza A(H3N2) (2.8%) was the most commonly detected influenza subtype in Queensland, followed by influenza A(H1N1) (2.4%) and influenza B (1.5%).  &#10;In South Australia, influenza cases were elevated from mid-May to early October. After influenza A(Unsubtyped), influenza B (10.5%) was the most commonly detected influenza subtype in South Australia. There was no further subtyping of influenza A.  &#10;In Tasmania, influenza cases were elevated from mid-May to early September. After influenza A(Unsubtyped), influenza A(H3N2) (7.7%) was the most commonly detected influenza subtype in Tasmania, followed by influenza A(H1N1) (6.3%) and influenza B (1.7%).  &#10;In Victoria, influenza cases were elevated from mid-May to early September. After influenza A(Unsubtyped), influenza B (5.5%) was the most commonly detected influenza subtype in Victoria, followed by influenza A(H3N2) (0.4%) and influenza A(H1N1) (0.3%).&#10;In Western Australia, influenza cases were elevated from early June to late September. After influenza A(Unsubtyped), influenza A(H3N2) (16.1%) was the most commonly detected influenza subtype in Western Australia, followed by influenza B (5.5%) and influenza A(H1N1) (5.3%)."/>
            <wp:cNvGraphicFramePr/>
            <a:graphic xmlns:a="http://schemas.openxmlformats.org/drawingml/2006/main">
              <a:graphicData uri="http://schemas.openxmlformats.org/drawingml/2006/picture">
                <pic:pic xmlns:pic="http://schemas.openxmlformats.org/drawingml/2006/picture">
                  <pic:nvPicPr>
                    <pic:cNvPr id="49" name="Picture" descr="A set of eight stacked bar charts, one for each Australian state or territory, showing influenza cases notified to the NNDSS by subtype and jurisdiction from 1 January to 29 December 2024. The y-axis (left) shows the number of notified cases, and the x-axis (horizontal) shows the week of report. The y-axis scale (left) is different for each state or territory relative to the number of influenza cases. Each bar is divided into colour-coded sections corresponding to different the influenza subtypes including A(H1N1), A(H3N2), A(Unsubtyped), B, A&amp;B, and influenza untyped.&#10;In 2024, the majority of influenza cases across all jurisdictions were influenza A(Unsubtyped). &#10;In the Australian Capital Territory, influenza cases were elevated from mid-May to early October. After influenza A(Unsubtyped), influenza B (1.9%) was the most commonly detected influenza subtype and 1.2% of influenza cases in the Australian Capital Territory were untyped.  &#10;In New South Wales, influenza cases were elevated from mid-May to early September. After influenza A(Unsubtyped), influenza B (3.1%) was the most commonly detected influenza subtype in New South Wales, followed by influenza A(H3N2) (1.3%) and influenza A(H1N1) (0.4%).  &#10;In the Northern Territory, influenza cases were elevated from late March to mid-June and then again from early July to early October. After influenza A(Unsubtyped), influenza A(H1N1) (1.8%) was the most commonly detected influenza subtype in the Northern Territory, followed by influenza B (1.5%) and influenza A(H3N2) (1.2%).  &#10;In Queensland, influenza cases were elevated from early June to late September. After influenza A(Unsubtyped), influenza A(H3N2) (2.8%) was the most commonly detected influenza subtype in Queensland, followed by influenza A(H1N1) (2.4%) and influenza B (1.5%).  &#10;In South Australia, influenza cases were elevated from mid-May to early October. After influenza A(Unsubtyped), influenza B (10.5%) was the most commonly detected influenza subtype in South Australia. There was no further subtyping of influenza A.  &#10;In Tasmania, influenza cases were elevated from mid-May to early September. After influenza A(Unsubtyped), influenza A(H3N2) (7.7%) was the most commonly detected influenza subtype in Tasmania, followed by influenza A(H1N1) (6.3%) and influenza B (1.7%).  &#10;In Victoria, influenza cases were elevated from mid-May to early September. After influenza A(Unsubtyped), influenza B (5.5%) was the most commonly detected influenza subtype in Victoria, followed by influenza A(H3N2) (0.4%) and influenza A(H1N1) (0.3%).&#10;In Western Australia, influenza cases were elevated from early June to late September. After influenza A(Unsubtyped), influenza A(H3N2) (16.1%) was the most commonly detected influenza subtype in Western Australia, followed by influenza B (5.5%) and influenza A(H1N1) (5.3%)."/>
                    <pic:cNvPicPr>
                      <a:picLocks noChangeAspect="1" noChangeArrowheads="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bwMode="auto">
                    <a:xfrm>
                      <a:off x="0" y="0"/>
                      <a:ext cx="6184900" cy="7068457"/>
                    </a:xfrm>
                    <a:prstGeom prst="rect">
                      <a:avLst/>
                    </a:prstGeom>
                    <a:noFill/>
                    <a:ln w="9525">
                      <a:noFill/>
                      <a:headEnd/>
                      <a:tailEnd/>
                    </a:ln>
                  </pic:spPr>
                </pic:pic>
              </a:graphicData>
            </a:graphic>
          </wp:inline>
        </w:drawing>
      </w:r>
    </w:p>
    <w:p w14:paraId="16A318F0" w14:textId="18D86A66" w:rsidR="00A715E6" w:rsidRDefault="0019761A" w:rsidP="000E02DC">
      <w:pPr>
        <w:pStyle w:val="Smalltext"/>
      </w:pPr>
      <w:r>
        <w:t xml:space="preserve">Source: </w:t>
      </w:r>
      <w:r w:rsidR="00C23A60" w:rsidRPr="00132D56">
        <w:t>National Notifiable Diseases Surveillance System (NNDSS)</w:t>
      </w:r>
      <w:r w:rsidR="00C23A60" w:rsidRPr="00C23A60">
        <w:t>, extracted 5 March 2025</w:t>
      </w:r>
      <w:r w:rsidR="00CE256D">
        <w:t>.</w:t>
      </w:r>
      <w:r>
        <w:br/>
        <w:t>* Axis varies between jurisdictions.</w:t>
      </w:r>
      <w:r>
        <w:br w:type="page"/>
      </w:r>
    </w:p>
    <w:p w14:paraId="18C073C0" w14:textId="06C381D4" w:rsidR="00811C00" w:rsidRPr="00811C00" w:rsidRDefault="00811C00" w:rsidP="00366C54">
      <w:r w:rsidRPr="00811C00">
        <w:lastRenderedPageBreak/>
        <w:t xml:space="preserve">In 2024, there were </w:t>
      </w:r>
      <w:r w:rsidR="002265DD" w:rsidRPr="002265DD">
        <w:t>175,918</w:t>
      </w:r>
      <w:r w:rsidRPr="002265DD">
        <w:t xml:space="preserve"> RSV </w:t>
      </w:r>
      <w:r w:rsidR="005E4086">
        <w:t>cases</w:t>
      </w:r>
      <w:r w:rsidRPr="0023103E">
        <w:t xml:space="preserve">, which is </w:t>
      </w:r>
      <w:r w:rsidR="00CE7E86" w:rsidRPr="0023103E">
        <w:t>37</w:t>
      </w:r>
      <w:r w:rsidRPr="0023103E">
        <w:t>.</w:t>
      </w:r>
      <w:r w:rsidR="00CE7E86" w:rsidRPr="0023103E">
        <w:t>3</w:t>
      </w:r>
      <w:r w:rsidRPr="0023103E">
        <w:t xml:space="preserve">% more than the </w:t>
      </w:r>
      <w:r w:rsidR="00ED513D" w:rsidRPr="0023103E">
        <w:t>128,123</w:t>
      </w:r>
      <w:r w:rsidRPr="0023103E">
        <w:t xml:space="preserve"> </w:t>
      </w:r>
      <w:r w:rsidR="002265DD" w:rsidRPr="0023103E">
        <w:t>RSV</w:t>
      </w:r>
      <w:r w:rsidRPr="002265DD">
        <w:t xml:space="preserve"> </w:t>
      </w:r>
      <w:r w:rsidR="005E4086">
        <w:t>cases</w:t>
      </w:r>
      <w:r w:rsidR="005E4086" w:rsidRPr="002265DD">
        <w:t xml:space="preserve"> </w:t>
      </w:r>
      <w:r w:rsidR="00F03AB5">
        <w:t xml:space="preserve">reported </w:t>
      </w:r>
      <w:r w:rsidRPr="002265DD">
        <w:t>in 2023</w:t>
      </w:r>
      <w:r w:rsidRPr="00811C00">
        <w:t xml:space="preserve"> (Table 2; </w:t>
      </w:r>
      <w:r w:rsidR="009E0BB6" w:rsidRPr="00306886">
        <w:t>Table S1</w:t>
      </w:r>
      <w:r w:rsidR="009E0BB6">
        <w:t>; Table S2</w:t>
      </w:r>
      <w:r w:rsidRPr="00CC3C32">
        <w:t>).</w:t>
      </w:r>
      <w:r w:rsidR="00D10081">
        <w:t xml:space="preserve"> Although</w:t>
      </w:r>
      <w:r w:rsidR="0023103E">
        <w:t xml:space="preserve"> </w:t>
      </w:r>
      <w:r w:rsidR="0023103E" w:rsidRPr="0023103E">
        <w:t xml:space="preserve">RSV became </w:t>
      </w:r>
      <w:r w:rsidR="00D10081">
        <w:t xml:space="preserve">a nationally notifiable disease </w:t>
      </w:r>
      <w:r w:rsidR="00D20854">
        <w:t>in July 2021</w:t>
      </w:r>
      <w:r w:rsidR="001C5DAE">
        <w:t xml:space="preserve">, notification data was only received from </w:t>
      </w:r>
      <w:r w:rsidR="0023103E" w:rsidRPr="0023103E">
        <w:t xml:space="preserve">all states and territories </w:t>
      </w:r>
      <w:r w:rsidR="009F523F">
        <w:t>from</w:t>
      </w:r>
      <w:r w:rsidR="009F523F" w:rsidRPr="0023103E">
        <w:t xml:space="preserve"> </w:t>
      </w:r>
      <w:r w:rsidR="0023103E" w:rsidRPr="0023103E">
        <w:t>1 September 2022. For this reason,</w:t>
      </w:r>
      <w:r w:rsidR="0023103E">
        <w:t xml:space="preserve"> </w:t>
      </w:r>
      <w:r w:rsidR="0023103E" w:rsidRPr="0023103E">
        <w:t xml:space="preserve">RSV notification trends in 2022 </w:t>
      </w:r>
      <w:r w:rsidR="0091348E">
        <w:t>are not compared with later years</w:t>
      </w:r>
      <w:r w:rsidR="006C3031">
        <w:t>, and 2022 notification trends</w:t>
      </w:r>
      <w:r w:rsidR="0091348E">
        <w:t xml:space="preserve"> </w:t>
      </w:r>
      <w:r w:rsidR="0023103E" w:rsidRPr="0023103E">
        <w:t>should be interpreted with caution as they are unlikely to be complete or representative.</w:t>
      </w:r>
    </w:p>
    <w:p w14:paraId="16A318F1" w14:textId="6028F9CD" w:rsidR="00A715E6" w:rsidRDefault="003121A8" w:rsidP="00366C54">
      <w:r w:rsidRPr="003D7BD5">
        <w:t xml:space="preserve">In 2024, </w:t>
      </w:r>
      <w:r w:rsidR="00485E5B" w:rsidRPr="003D7BD5">
        <w:t xml:space="preserve">RSV notifications </w:t>
      </w:r>
      <w:r w:rsidR="00962F53" w:rsidRPr="003D7BD5">
        <w:t xml:space="preserve">increased </w:t>
      </w:r>
      <w:r w:rsidR="00485E5B" w:rsidRPr="003D7BD5">
        <w:t xml:space="preserve">steadily from the start of the year </w:t>
      </w:r>
      <w:r w:rsidRPr="003D7BD5">
        <w:t xml:space="preserve">to </w:t>
      </w:r>
      <w:r w:rsidR="00485E5B" w:rsidRPr="003D7BD5">
        <w:t xml:space="preserve">a </w:t>
      </w:r>
      <w:r w:rsidRPr="003D7BD5">
        <w:t xml:space="preserve">peak of </w:t>
      </w:r>
      <w:r w:rsidR="00E37230" w:rsidRPr="00E37230">
        <w:t>7</w:t>
      </w:r>
      <w:r w:rsidR="00E37230">
        <w:t>,</w:t>
      </w:r>
      <w:r w:rsidR="00E37230" w:rsidRPr="00E37230">
        <w:t>386</w:t>
      </w:r>
      <w:r w:rsidR="00E37230">
        <w:t xml:space="preserve"> </w:t>
      </w:r>
      <w:r w:rsidRPr="003D7BD5">
        <w:t xml:space="preserve">notifications per week in </w:t>
      </w:r>
      <w:r w:rsidR="00485E5B" w:rsidRPr="003D7BD5">
        <w:t>late May</w:t>
      </w:r>
      <w:r w:rsidR="00C97CBA">
        <w:t xml:space="preserve">, </w:t>
      </w:r>
      <w:proofErr w:type="gramStart"/>
      <w:r w:rsidR="00C97CBA">
        <w:t xml:space="preserve">similar </w:t>
      </w:r>
      <w:r w:rsidR="00BB38B5">
        <w:t>to</w:t>
      </w:r>
      <w:proofErr w:type="gramEnd"/>
      <w:r w:rsidR="00BB38B5">
        <w:t xml:space="preserve"> the timing of the peak in 2023</w:t>
      </w:r>
      <w:r w:rsidRPr="003D7BD5">
        <w:t xml:space="preserve">. Following the </w:t>
      </w:r>
      <w:r w:rsidR="00AB1241" w:rsidRPr="003D7BD5">
        <w:t>May</w:t>
      </w:r>
      <w:r w:rsidRPr="003D7BD5">
        <w:t xml:space="preserve"> peak, notifications declined sl</w:t>
      </w:r>
      <w:r w:rsidR="008709DA" w:rsidRPr="003D7BD5">
        <w:t xml:space="preserve">owly </w:t>
      </w:r>
      <w:r w:rsidR="0081720F">
        <w:t>between</w:t>
      </w:r>
      <w:r w:rsidR="0081720F" w:rsidRPr="003D7BD5">
        <w:t xml:space="preserve"> </w:t>
      </w:r>
      <w:r w:rsidR="00E63C14" w:rsidRPr="003D7BD5">
        <w:t xml:space="preserve">June </w:t>
      </w:r>
      <w:r w:rsidR="0081720F">
        <w:t>and</w:t>
      </w:r>
      <w:r w:rsidR="00E63C14" w:rsidRPr="003D7BD5">
        <w:t xml:space="preserve"> </w:t>
      </w:r>
      <w:r w:rsidR="00FF1FF7" w:rsidRPr="003D7BD5">
        <w:t>November</w:t>
      </w:r>
      <w:r w:rsidR="003D7BD5" w:rsidRPr="003D7BD5">
        <w:t xml:space="preserve"> to low </w:t>
      </w:r>
      <w:proofErr w:type="spellStart"/>
      <w:r w:rsidR="003D7BD5" w:rsidRPr="003D7BD5">
        <w:t>interseasonal</w:t>
      </w:r>
      <w:proofErr w:type="spellEnd"/>
      <w:r w:rsidR="003D7BD5" w:rsidRPr="003D7BD5">
        <w:t xml:space="preserve"> levels</w:t>
      </w:r>
      <w:r w:rsidR="0044323D" w:rsidRPr="003D7BD5">
        <w:t>, followed by a slight increas</w:t>
      </w:r>
      <w:r w:rsidR="00BB3CB1" w:rsidRPr="003D7BD5">
        <w:t>e</w:t>
      </w:r>
      <w:r w:rsidR="00FF1FF7" w:rsidRPr="003D7BD5">
        <w:t xml:space="preserve"> </w:t>
      </w:r>
      <w:r w:rsidRPr="003D7BD5">
        <w:t>until</w:t>
      </w:r>
      <w:r w:rsidR="00F177B9" w:rsidRPr="003D7BD5">
        <w:t xml:space="preserve"> late</w:t>
      </w:r>
      <w:r w:rsidRPr="003D7BD5">
        <w:t xml:space="preserve"> December </w:t>
      </w:r>
      <w:r w:rsidR="0019761A" w:rsidRPr="003D7BD5">
        <w:t>(</w:t>
      </w:r>
      <w:r w:rsidR="004A5F5E">
        <w:t>Figure 9</w:t>
      </w:r>
      <w:r w:rsidR="0019761A" w:rsidRPr="003D7BD5">
        <w:t>).</w:t>
      </w:r>
    </w:p>
    <w:p w14:paraId="44959509" w14:textId="77777777" w:rsidR="0052650B" w:rsidRPr="00762690" w:rsidRDefault="0052650B" w:rsidP="0052650B">
      <w:r w:rsidRPr="00762690">
        <w:t xml:space="preserve">In 2024, RSV notification rates were considerably higher in children aged 0–4 years than in other age groups (Table </w:t>
      </w:r>
      <w:r>
        <w:t>2</w:t>
      </w:r>
      <w:r w:rsidRPr="00762690">
        <w:t>).</w:t>
      </w:r>
    </w:p>
    <w:p w14:paraId="16A318F6" w14:textId="5C9DB1C1" w:rsidR="00A715E6" w:rsidRDefault="004A5F5E" w:rsidP="000E02DC">
      <w:pPr>
        <w:pStyle w:val="Caption"/>
      </w:pPr>
      <w:r>
        <w:t>Figure 9</w:t>
      </w:r>
      <w:r w:rsidR="0019761A">
        <w:t xml:space="preserve">: Notified RSV cases by year and week of diagnosis*, Australia, </w:t>
      </w:r>
      <w:r w:rsidR="00EE7369">
        <w:t>January 2022 to December 2024</w:t>
      </w:r>
    </w:p>
    <w:p w14:paraId="16A318F7" w14:textId="70CAB10E" w:rsidR="00A715E6" w:rsidRDefault="00294101">
      <w:pPr>
        <w:pStyle w:val="BodyText"/>
      </w:pPr>
      <w:r w:rsidRPr="00294101">
        <w:rPr>
          <w:noProof/>
        </w:rPr>
        <w:drawing>
          <wp:inline distT="0" distB="0" distL="0" distR="0" wp14:anchorId="2AF76A56" wp14:editId="299FB0C3">
            <wp:extent cx="6192520" cy="4454525"/>
            <wp:effectExtent l="0" t="0" r="0" b="3175"/>
            <wp:docPr id="1281654335" name="Picture 1" descr="A pair of histograms showing RSV cases notified to the NNDSS in Australia, by year and week of diagnosis, from 1 January 2022 to 29 December 2024. The y-axis (left) shows the number of notified cases, and the x-axis (horizontal) shows the week of report. The date range of the upper histogram encompasses 3 January 2022 to 29 December 2024, while the date range of the lower histogram encompasses 1 January to 29 December 2024. &#10;The upper histogram shows in 2022 RSV cases were very low and stable from January to May; however, this should be interpreted with caution as not all jurisdictions were notifying RSV cases to the NNDSS. From May RSV cases increased to a peak of approximately 6,000 cases per week in July before declining rapidly. From September 2022 all jurisdictions began notifying RSV cases to the NNDSS, which resulted in a small increase in notified cases in September, before RSV cases continued to decrease until December. In 2023, RSV cases began increasing from February to a peak of approximately 5,500 cases per week in early June, before declining slowly across July to December. In 2024, there were consistently more cases notified per week than in the corresponding week of 2023. From January to May, RSV cases increased steadily to a peak in late May of approximately 7,300 cases per week. Across June RSV cases decreased slightly to approximately 6,500–6,800 cases per week, before continuing to decline until November and December when minor week-on-week increases in case numbers were observed.&#10;The lower histogram shows the number of RSV cases increased steadily from January to May to a peak in late May of approximately 7,300 cases per week. Across June RSV cases decreased slightly to approximately 6,500–6,800 cases per week, before continuing to decline until November and December when minor week-on-week increases in case numbers were observ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54335" name="Picture 1" descr="A pair of histograms showing RSV cases notified to the NNDSS in Australia, by year and week of diagnosis, from 1 January 2022 to 29 December 2024. The y-axis (left) shows the number of notified cases, and the x-axis (horizontal) shows the week of report. The date range of the upper histogram encompasses 3 January 2022 to 29 December 2024, while the date range of the lower histogram encompasses 1 January to 29 December 2024. &#10;The upper histogram shows in 2022 RSV cases were very low and stable from January to May; however, this should be interpreted with caution as not all jurisdictions were notifying RSV cases to the NNDSS. From May RSV cases increased to a peak of approximately 6,000 cases per week in July before declining rapidly. From September 2022 all jurisdictions began notifying RSV cases to the NNDSS, which resulted in a small increase in notified cases in September, before RSV cases continued to decrease until December. In 2023, RSV cases began increasing from February to a peak of approximately 5,500 cases per week in early June, before declining slowly across July to December. In 2024, there were consistently more cases notified per week than in the corresponding week of 2023. From January to May, RSV cases increased steadily to a peak in late May of approximately 7,300 cases per week. Across June RSV cases decreased slightly to approximately 6,500–6,800 cases per week, before continuing to decline until November and December when minor week-on-week increases in case numbers were observed.&#10;The lower histogram shows the number of RSV cases increased steadily from January to May to a peak in late May of approximately 7,300 cases per week. Across June RSV cases decreased slightly to approximately 6,500–6,800 cases per week, before continuing to decline until November and December when minor week-on-week increases in case numbers were observed.&#10;"/>
                    <pic:cNvPicPr/>
                  </pic:nvPicPr>
                  <pic:blipFill>
                    <a:blip r:embed="rId28"/>
                    <a:stretch>
                      <a:fillRect/>
                    </a:stretch>
                  </pic:blipFill>
                  <pic:spPr>
                    <a:xfrm>
                      <a:off x="0" y="0"/>
                      <a:ext cx="6192520" cy="4454525"/>
                    </a:xfrm>
                    <a:prstGeom prst="rect">
                      <a:avLst/>
                    </a:prstGeom>
                  </pic:spPr>
                </pic:pic>
              </a:graphicData>
            </a:graphic>
          </wp:inline>
        </w:drawing>
      </w:r>
    </w:p>
    <w:p w14:paraId="16A318F8" w14:textId="611E2586" w:rsidR="00A715E6" w:rsidRDefault="0019761A" w:rsidP="000E02DC">
      <w:pPr>
        <w:pStyle w:val="Smalltext"/>
      </w:pPr>
      <w:r>
        <w:t xml:space="preserve">Source: </w:t>
      </w:r>
      <w:proofErr w:type="gramStart"/>
      <w:r w:rsidR="00C23A60" w:rsidRPr="00132D56">
        <w:rPr>
          <w:szCs w:val="18"/>
        </w:rPr>
        <w:t>National Notifiable Diseases Surveillance System (NNDSS)</w:t>
      </w:r>
      <w:r w:rsidR="00C23A60" w:rsidRPr="00C23A60">
        <w:rPr>
          <w:szCs w:val="18"/>
        </w:rPr>
        <w:t>,</w:t>
      </w:r>
      <w:proofErr w:type="gramEnd"/>
      <w:r w:rsidR="00C23A60" w:rsidRPr="00C23A60">
        <w:rPr>
          <w:szCs w:val="18"/>
        </w:rPr>
        <w:t xml:space="preserve"> extracted 5 March 2025</w:t>
      </w:r>
      <w:r w:rsidR="00CE256D">
        <w:rPr>
          <w:szCs w:val="18"/>
        </w:rPr>
        <w:t>.</w:t>
      </w:r>
      <w:r w:rsidR="00E2412B">
        <w:br/>
      </w:r>
      <w:r>
        <w:t xml:space="preserve">* RSV was added to the </w:t>
      </w:r>
      <w:r>
        <w:rPr>
          <w:i/>
          <w:iCs/>
        </w:rPr>
        <w:t>National Health Security (National Notifiable Disease List) Instrument 2018</w:t>
      </w:r>
      <w:r>
        <w:t xml:space="preserve"> in July 2021. Following this some jurisdictions began notifying RSV cases to the NNDSS; however, </w:t>
      </w:r>
      <w:bookmarkStart w:id="20" w:name="_Hlk192842769"/>
      <w:r w:rsidR="009504F1">
        <w:t>RSV notification data was only received from</w:t>
      </w:r>
      <w:r>
        <w:t xml:space="preserve"> all states and territories </w:t>
      </w:r>
      <w:r w:rsidR="009504F1">
        <w:t xml:space="preserve">from </w:t>
      </w:r>
      <w:r>
        <w:t>1 September 2022 and comprehensive national notification data became available after this point. For this reason, RSV notification trends in 2022 should be interpreted with caution as they are unlikely to be complete or representative.</w:t>
      </w:r>
      <w:bookmarkEnd w:id="20"/>
    </w:p>
    <w:p w14:paraId="72DAECF9" w14:textId="77777777" w:rsidR="00780622" w:rsidRDefault="00780622">
      <w:pPr>
        <w:spacing w:before="0" w:after="0" w:line="240" w:lineRule="auto"/>
        <w:rPr>
          <w:b/>
          <w:bCs/>
        </w:rPr>
      </w:pPr>
      <w:r>
        <w:rPr>
          <w:b/>
          <w:bCs/>
        </w:rPr>
        <w:br w:type="page"/>
      </w:r>
    </w:p>
    <w:p w14:paraId="676358DA" w14:textId="475A7E6D" w:rsidR="00E30350" w:rsidRDefault="00E36394" w:rsidP="00A56E68">
      <w:r w:rsidRPr="003A04A6">
        <w:lastRenderedPageBreak/>
        <w:t xml:space="preserve">In 2024, </w:t>
      </w:r>
      <w:r>
        <w:t>RSV</w:t>
      </w:r>
      <w:r w:rsidRPr="003A04A6">
        <w:t xml:space="preserve"> notification rates were highest in </w:t>
      </w:r>
      <w:r w:rsidR="005B1319">
        <w:t>NSW</w:t>
      </w:r>
      <w:r w:rsidRPr="003A04A6">
        <w:t xml:space="preserve"> (</w:t>
      </w:r>
      <w:r w:rsidRPr="00E36394">
        <w:t>869</w:t>
      </w:r>
      <w:r w:rsidRPr="003A04A6">
        <w:t xml:space="preserve"> </w:t>
      </w:r>
      <w:r w:rsidR="00B901C9">
        <w:t>cases</w:t>
      </w:r>
      <w:r w:rsidR="00B901C9" w:rsidRPr="003A04A6">
        <w:t xml:space="preserve"> </w:t>
      </w:r>
      <w:r w:rsidRPr="003A04A6">
        <w:t xml:space="preserve">per 100,000 population), followed by </w:t>
      </w:r>
      <w:r w:rsidR="005B1319">
        <w:t>Qld</w:t>
      </w:r>
      <w:r w:rsidRPr="003A04A6">
        <w:t xml:space="preserve"> (</w:t>
      </w:r>
      <w:r w:rsidRPr="00E36394">
        <w:t>764</w:t>
      </w:r>
      <w:r w:rsidRPr="003A04A6">
        <w:t xml:space="preserve"> </w:t>
      </w:r>
      <w:r w:rsidR="00B901C9">
        <w:t>cases</w:t>
      </w:r>
      <w:r w:rsidR="00B901C9" w:rsidRPr="003A04A6">
        <w:t xml:space="preserve"> </w:t>
      </w:r>
      <w:r w:rsidRPr="003A04A6">
        <w:t xml:space="preserve">per 100,000 population), and notification rates were lowest in </w:t>
      </w:r>
      <w:r w:rsidR="005B1319">
        <w:t>WA</w:t>
      </w:r>
      <w:r w:rsidRPr="003A04A6">
        <w:t xml:space="preserve"> (</w:t>
      </w:r>
      <w:r w:rsidRPr="00E36394">
        <w:t>313</w:t>
      </w:r>
      <w:r w:rsidRPr="003A04A6">
        <w:t xml:space="preserve"> </w:t>
      </w:r>
      <w:r w:rsidR="00B901C9">
        <w:t>cases</w:t>
      </w:r>
      <w:r w:rsidR="00B901C9" w:rsidRPr="003A04A6">
        <w:t xml:space="preserve"> </w:t>
      </w:r>
      <w:r w:rsidRPr="003A04A6">
        <w:t>per 100,000 population) (Table 2).</w:t>
      </w:r>
      <w:r w:rsidR="00A56E68">
        <w:t xml:space="preserve"> </w:t>
      </w:r>
      <w:r w:rsidR="0000420E">
        <w:t>As observed in 2023</w:t>
      </w:r>
      <w:r w:rsidR="009D29A4">
        <w:t>, i</w:t>
      </w:r>
      <w:r w:rsidR="00522915" w:rsidRPr="00BD3D09">
        <w:t xml:space="preserve">n 2024 RSV notification </w:t>
      </w:r>
      <w:r w:rsidR="00D540AF">
        <w:t xml:space="preserve">trends </w:t>
      </w:r>
      <w:r w:rsidR="00522915" w:rsidRPr="00BD3D09">
        <w:t>varied greatly between jurisdictions</w:t>
      </w:r>
      <w:r w:rsidR="00884444" w:rsidRPr="00BD3D09">
        <w:t xml:space="preserve"> with </w:t>
      </w:r>
      <w:r w:rsidR="00E35769" w:rsidRPr="00BD3D09">
        <w:t>most jurisdictions experiencing a peak in notification rates at different times of the year</w:t>
      </w:r>
      <w:r w:rsidR="00522915" w:rsidRPr="00BD3D09">
        <w:t xml:space="preserve"> (</w:t>
      </w:r>
      <w:r w:rsidR="004A5F5E">
        <w:t>Figure 10</w:t>
      </w:r>
      <w:r w:rsidR="00522915" w:rsidRPr="00BD3D09">
        <w:t xml:space="preserve">). </w:t>
      </w:r>
    </w:p>
    <w:p w14:paraId="7947C306" w14:textId="27D09B6E" w:rsidR="00522915" w:rsidRPr="009A0B90" w:rsidRDefault="005B1319" w:rsidP="00A56E68">
      <w:r>
        <w:t>NSW</w:t>
      </w:r>
      <w:r w:rsidR="00C26CFE" w:rsidRPr="00BD3D09">
        <w:t xml:space="preserve"> and t</w:t>
      </w:r>
      <w:r w:rsidR="00522915" w:rsidRPr="00BD3D09">
        <w:t xml:space="preserve">he </w:t>
      </w:r>
      <w:r>
        <w:t>NT</w:t>
      </w:r>
      <w:r w:rsidR="00C26CFE" w:rsidRPr="00BD3D09">
        <w:t xml:space="preserve"> </w:t>
      </w:r>
      <w:r w:rsidR="001469BB" w:rsidRPr="00BD3D09">
        <w:t>experienced</w:t>
      </w:r>
      <w:r w:rsidR="00BD211D" w:rsidRPr="00BD3D09">
        <w:t xml:space="preserve"> a </w:t>
      </w:r>
      <w:r w:rsidR="00182BF0" w:rsidRPr="00BD3D09">
        <w:t xml:space="preserve">first </w:t>
      </w:r>
      <w:r w:rsidR="00BD211D" w:rsidRPr="00BD3D09">
        <w:t xml:space="preserve">peak in notifications in April, while </w:t>
      </w:r>
      <w:r w:rsidR="00182BF0" w:rsidRPr="00BD3D09">
        <w:t xml:space="preserve">the </w:t>
      </w:r>
      <w:r>
        <w:t>ACT</w:t>
      </w:r>
      <w:r w:rsidR="009347E0" w:rsidRPr="00BD3D09">
        <w:t xml:space="preserve">, </w:t>
      </w:r>
      <w:r>
        <w:t>NSW</w:t>
      </w:r>
      <w:r w:rsidR="00E63897" w:rsidRPr="00BD3D09">
        <w:t xml:space="preserve"> (second peak)</w:t>
      </w:r>
      <w:r w:rsidR="009347E0" w:rsidRPr="00BD3D09">
        <w:t xml:space="preserve">, </w:t>
      </w:r>
      <w:r>
        <w:t>Qld</w:t>
      </w:r>
      <w:r w:rsidR="001741DF" w:rsidRPr="00BD3D09">
        <w:t xml:space="preserve"> and </w:t>
      </w:r>
      <w:r>
        <w:t>Vic.</w:t>
      </w:r>
      <w:r w:rsidR="001741DF" w:rsidRPr="00BD3D09">
        <w:t xml:space="preserve"> </w:t>
      </w:r>
      <w:r w:rsidR="00E63897" w:rsidRPr="00BD3D09">
        <w:t>peaked</w:t>
      </w:r>
      <w:r w:rsidR="00522915" w:rsidRPr="00BD3D09">
        <w:t xml:space="preserve"> </w:t>
      </w:r>
      <w:r w:rsidR="002E1A9C" w:rsidRPr="00BD3D09">
        <w:t>across May</w:t>
      </w:r>
      <w:r w:rsidR="00522915" w:rsidRPr="00BD3D09">
        <w:t xml:space="preserve">. </w:t>
      </w:r>
      <w:r>
        <w:t>SA</w:t>
      </w:r>
      <w:r w:rsidR="00522915" w:rsidRPr="00BD3D09">
        <w:t xml:space="preserve"> </w:t>
      </w:r>
      <w:r w:rsidR="000F1FD2" w:rsidRPr="00BD3D09">
        <w:t xml:space="preserve">and </w:t>
      </w:r>
      <w:r>
        <w:t>Tas.</w:t>
      </w:r>
      <w:r w:rsidR="000F1FD2" w:rsidRPr="00BD3D09">
        <w:t xml:space="preserve"> </w:t>
      </w:r>
      <w:r w:rsidR="00711B8E">
        <w:t>experienced a</w:t>
      </w:r>
      <w:r w:rsidR="00F028FE" w:rsidRPr="00BD3D09">
        <w:t xml:space="preserve"> peak in J</w:t>
      </w:r>
      <w:r w:rsidR="00522915" w:rsidRPr="00BD3D09">
        <w:t>uly</w:t>
      </w:r>
      <w:r w:rsidR="00F028FE" w:rsidRPr="00BD3D09">
        <w:t>,</w:t>
      </w:r>
      <w:r w:rsidR="00522915" w:rsidRPr="00BD3D09">
        <w:t xml:space="preserve"> followed by</w:t>
      </w:r>
      <w:r w:rsidR="00F028FE" w:rsidRPr="00BD3D09">
        <w:t xml:space="preserve"> </w:t>
      </w:r>
      <w:r>
        <w:t>WA</w:t>
      </w:r>
      <w:r w:rsidR="00522915" w:rsidRPr="00BD3D09">
        <w:t xml:space="preserve"> in </w:t>
      </w:r>
      <w:r w:rsidR="00F71485">
        <w:t>mid-August</w:t>
      </w:r>
      <w:r w:rsidR="00522915" w:rsidRPr="00BD3D09">
        <w:t>.</w:t>
      </w:r>
      <w:r w:rsidR="00B919AB" w:rsidRPr="00BD3D09">
        <w:t xml:space="preserve"> Lasty, the </w:t>
      </w:r>
      <w:r>
        <w:t>NT</w:t>
      </w:r>
      <w:r w:rsidR="00B919AB" w:rsidRPr="009A0B90">
        <w:t xml:space="preserve"> experienced a second, smaller peak in November</w:t>
      </w:r>
      <w:r w:rsidR="00E12CFF" w:rsidRPr="009A0B90">
        <w:t xml:space="preserve"> (</w:t>
      </w:r>
      <w:r w:rsidR="004A5F5E">
        <w:t>Figure 10</w:t>
      </w:r>
      <w:r w:rsidR="00E12CFF" w:rsidRPr="009A0B90">
        <w:t xml:space="preserve">). </w:t>
      </w:r>
      <w:r w:rsidR="00522915" w:rsidRPr="009A0B90">
        <w:t>The</w:t>
      </w:r>
      <w:r w:rsidR="00697DC1" w:rsidRPr="009A0B90">
        <w:t xml:space="preserve"> </w:t>
      </w:r>
      <w:r>
        <w:t>ACT</w:t>
      </w:r>
      <w:r w:rsidR="00B503D1" w:rsidRPr="009A0B90">
        <w:t xml:space="preserve"> (</w:t>
      </w:r>
      <w:r w:rsidR="00D2050A" w:rsidRPr="009A0B90">
        <w:t>47</w:t>
      </w:r>
      <w:r w:rsidR="00B503D1" w:rsidRPr="009A0B90">
        <w:t xml:space="preserve"> </w:t>
      </w:r>
      <w:r w:rsidR="00B901C9">
        <w:t>cases</w:t>
      </w:r>
      <w:r w:rsidR="00B901C9" w:rsidRPr="009A0B90">
        <w:t xml:space="preserve"> </w:t>
      </w:r>
      <w:r w:rsidR="00B503D1" w:rsidRPr="009A0B90">
        <w:t xml:space="preserve">per 100,000 population) and </w:t>
      </w:r>
      <w:r>
        <w:t>SA</w:t>
      </w:r>
      <w:r w:rsidR="00B503D1" w:rsidRPr="009A0B90">
        <w:t xml:space="preserve"> (</w:t>
      </w:r>
      <w:r w:rsidR="00D2050A" w:rsidRPr="009A0B90">
        <w:t>45</w:t>
      </w:r>
      <w:r w:rsidR="00B503D1" w:rsidRPr="009A0B90">
        <w:t xml:space="preserve"> </w:t>
      </w:r>
      <w:r w:rsidR="00B901C9">
        <w:t>cases</w:t>
      </w:r>
      <w:r w:rsidR="00B901C9" w:rsidRPr="009A0B90">
        <w:t xml:space="preserve"> </w:t>
      </w:r>
      <w:r w:rsidR="00B503D1" w:rsidRPr="009A0B90">
        <w:t>per 100,000 population)</w:t>
      </w:r>
      <w:r w:rsidR="00E12CFF" w:rsidRPr="009A0B90">
        <w:t xml:space="preserve"> experienced considerabl</w:t>
      </w:r>
      <w:r w:rsidR="002056B8">
        <w:t>y higher</w:t>
      </w:r>
      <w:r w:rsidR="00E519DC">
        <w:t xml:space="preserve">, but </w:t>
      </w:r>
      <w:r w:rsidR="00E262D3">
        <w:t>less prolonged</w:t>
      </w:r>
      <w:r w:rsidR="00E12CFF" w:rsidRPr="009A0B90">
        <w:t xml:space="preserve"> peaks in notification rates compared with other jurisdictions </w:t>
      </w:r>
      <w:r w:rsidR="00DC6B66">
        <w:t xml:space="preserve">such as </w:t>
      </w:r>
      <w:r>
        <w:t>NSW</w:t>
      </w:r>
      <w:r w:rsidR="00DC6B66">
        <w:t xml:space="preserve"> and </w:t>
      </w:r>
      <w:r>
        <w:t>Qld</w:t>
      </w:r>
      <w:r w:rsidR="00522915" w:rsidRPr="009A0B90">
        <w:t xml:space="preserve">. </w:t>
      </w:r>
      <w:r w:rsidR="00F71485">
        <w:t xml:space="preserve">WA </w:t>
      </w:r>
      <w:r w:rsidR="00D12D78" w:rsidRPr="009A0B90">
        <w:t xml:space="preserve">experienced </w:t>
      </w:r>
      <w:r w:rsidR="00D12D78">
        <w:t xml:space="preserve">a much later and lower, </w:t>
      </w:r>
      <w:r w:rsidR="00D12D78" w:rsidRPr="009A0B90">
        <w:t xml:space="preserve">peak in notification rates </w:t>
      </w:r>
      <w:r w:rsidR="00D12D78">
        <w:t>(</w:t>
      </w:r>
      <w:r w:rsidR="00A47B8B">
        <w:t>20 cases per 100,000 population per week</w:t>
      </w:r>
      <w:r w:rsidR="00D12D78">
        <w:t xml:space="preserve">) </w:t>
      </w:r>
      <w:r w:rsidR="00D12D78" w:rsidRPr="009A0B90">
        <w:t>compared with other jurisdictions</w:t>
      </w:r>
      <w:r w:rsidR="00D12D78">
        <w:t xml:space="preserve"> </w:t>
      </w:r>
      <w:r w:rsidR="00D12D78" w:rsidRPr="009A0B90">
        <w:t>(</w:t>
      </w:r>
      <w:r w:rsidR="00D12D78">
        <w:t>Figure 10</w:t>
      </w:r>
      <w:r w:rsidR="00D12D78" w:rsidRPr="009A0B90">
        <w:t>)</w:t>
      </w:r>
      <w:r w:rsidR="00D12D78">
        <w:t>.</w:t>
      </w:r>
      <w:r w:rsidR="009C61A1">
        <w:t xml:space="preserve"> </w:t>
      </w:r>
      <w:r w:rsidR="00AD36D0">
        <w:t>The low notification rates in WA, and to a lesser extent in Qld, may be</w:t>
      </w:r>
      <w:r w:rsidR="00560319">
        <w:t xml:space="preserve"> in part</w:t>
      </w:r>
      <w:r w:rsidR="00AD36D0">
        <w:t xml:space="preserve"> due to the</w:t>
      </w:r>
      <w:r w:rsidR="000D1AFF">
        <w:t xml:space="preserve"> 2024 </w:t>
      </w:r>
      <w:r w:rsidR="000D1AFF" w:rsidRPr="000D1AFF">
        <w:t>RSV Infant Immunisation Program</w:t>
      </w:r>
      <w:r w:rsidR="000D1AFF">
        <w:t>s in these states</w:t>
      </w:r>
      <w:r w:rsidR="0009029C">
        <w:t xml:space="preserve">. </w:t>
      </w:r>
      <w:r w:rsidR="00261CC4">
        <w:t>In 2024, t</w:t>
      </w:r>
      <w:r w:rsidR="0009029C">
        <w:t xml:space="preserve">here </w:t>
      </w:r>
      <w:r w:rsidR="00311843">
        <w:t>were</w:t>
      </w:r>
      <w:r w:rsidR="0009029C">
        <w:t xml:space="preserve"> a</w:t>
      </w:r>
      <w:r w:rsidR="00634F31">
        <w:t xml:space="preserve"> lower </w:t>
      </w:r>
      <w:r w:rsidR="00D062F6">
        <w:t>number of notified cases</w:t>
      </w:r>
      <w:r w:rsidR="0009029C">
        <w:t xml:space="preserve"> </w:t>
      </w:r>
      <w:r w:rsidR="00D062F6">
        <w:t>among</w:t>
      </w:r>
      <w:r w:rsidR="0009029C">
        <w:t xml:space="preserve"> infants (</w:t>
      </w:r>
      <w:r w:rsidR="00CE7171">
        <w:t>&lt; 6 months</w:t>
      </w:r>
      <w:r w:rsidR="0009029C">
        <w:t xml:space="preserve">) in </w:t>
      </w:r>
      <w:r w:rsidR="00311843">
        <w:t>Qld and WA,</w:t>
      </w:r>
      <w:r w:rsidR="00466D3C">
        <w:t xml:space="preserve"> and </w:t>
      </w:r>
      <w:r w:rsidR="00D062F6">
        <w:t>among</w:t>
      </w:r>
      <w:r w:rsidR="00466D3C">
        <w:t xml:space="preserve"> young children (6 months to &lt; 12 months) in WA, </w:t>
      </w:r>
      <w:r w:rsidR="00CE7171">
        <w:t xml:space="preserve">compared with </w:t>
      </w:r>
      <w:r w:rsidR="00311843">
        <w:t xml:space="preserve">the number of </w:t>
      </w:r>
      <w:r w:rsidR="00D062F6">
        <w:t>notified cases</w:t>
      </w:r>
      <w:r w:rsidR="00311843">
        <w:t xml:space="preserve"> in these age groups </w:t>
      </w:r>
      <w:r w:rsidR="00D76E4C">
        <w:t xml:space="preserve">and states </w:t>
      </w:r>
      <w:r w:rsidR="00311843">
        <w:t xml:space="preserve">in </w:t>
      </w:r>
      <w:r w:rsidR="00CE7171">
        <w:t>2023</w:t>
      </w:r>
      <w:r w:rsidR="00466D3C">
        <w:t>.</w:t>
      </w:r>
      <w:r w:rsidR="000D1AFF">
        <w:t xml:space="preserve"> </w:t>
      </w:r>
    </w:p>
    <w:p w14:paraId="16A318F9" w14:textId="7E49FF47" w:rsidR="00A715E6" w:rsidRDefault="004A5F5E" w:rsidP="000E02DC">
      <w:pPr>
        <w:pStyle w:val="Caption"/>
      </w:pPr>
      <w:r>
        <w:t>Figure 10</w:t>
      </w:r>
      <w:r w:rsidR="0019761A">
        <w:t>: Notification rates per 100,000 population for RSV cases by state or territory and week of diagnosis, Australia, January to December 2024</w:t>
      </w:r>
    </w:p>
    <w:p w14:paraId="16A318FA" w14:textId="77777777" w:rsidR="00A715E6" w:rsidRDefault="0019761A">
      <w:pPr>
        <w:pStyle w:val="BodyText"/>
      </w:pPr>
      <w:r>
        <w:rPr>
          <w:noProof/>
        </w:rPr>
        <w:drawing>
          <wp:inline distT="0" distB="0" distL="0" distR="0" wp14:anchorId="16A31FF5" wp14:editId="51ABF9D2">
            <wp:extent cx="6184900" cy="2650671"/>
            <wp:effectExtent l="0" t="0" r="0" b="0"/>
            <wp:docPr id="52" name="Picture" descr="A line graph showing the notification rates per 100,000 population for RSV cases notified to the NNDSS, by state or territory in Australia, with diagnosis dates from 1 January to 29 December 2024. The y-axis (left) shows the rate of notified cases, and the x-axis (horizontal) shows the week of report. From January to April, notification rates increased across most jurisdictions. The increasing trend in notification rates across January to April was most pronounced in New South Wales, the Northern Territory, where notification rates peaked in late April at approximately 36 cases per 100,000 population per week. The increasing trend in notification rates across January to April was also pronounced in Queensland, where notification rates peaked for a sustained period across April and May at approximately 26 per 100,000 population cases per week. Notification rates in the Australian Capital Territory peaked considerably higher at 47 cases per 100,000 population per week in late May, but the peak was not as prolonged as observed in New South Wales or Queensland. Victoria also experienced a peak in May. Notification rates in South Australia also peaked considerably higher at 45 cases per 100,000 population per week in late July, but the peak was not as prolonged as observed in New South Wales or Queensland. Tasmania also experienced a peak in late July. Notification rates in Western Australia began increasing much later (not until mid-May) than in most other jurisdictions and their peak was considerably lower and later at 20 cases per 100,000 population per week in mid-August. From late September to December, notification rates remained relatively low and stable across most jurisdictions, except for the Northern Territory and Queensland. Following the Northern Territory peak in late April 2024, notification rates in the Northern Territory declined substantially to &lt; 12 cases per 100,000 population per week from June to October, before increasing again to a smaller, second peak of 18 cases per 100,000 population per week in late November. From early June to mid-November, notification rates in Queensland declined; however, in mid-November notification rates increased to approximately 12 cases per 100,000 population per week in late December. "/>
            <wp:cNvGraphicFramePr/>
            <a:graphic xmlns:a="http://schemas.openxmlformats.org/drawingml/2006/main">
              <a:graphicData uri="http://schemas.openxmlformats.org/drawingml/2006/picture">
                <pic:pic xmlns:pic="http://schemas.openxmlformats.org/drawingml/2006/picture">
                  <pic:nvPicPr>
                    <pic:cNvPr id="52" name="Picture" descr="A line graph showing the notification rates per 100,000 population for RSV cases notified to the NNDSS, by state or territory in Australia, with diagnosis dates from 1 January to 29 December 2024. The y-axis (left) shows the rate of notified cases, and the x-axis (horizontal) shows the week of report. From January to April, notification rates increased across most jurisdictions. The increasing trend in notification rates across January to April was most pronounced in New South Wales, the Northern Territory, where notification rates peaked in late April at approximately 36 cases per 100,000 population per week. The increasing trend in notification rates across January to April was also pronounced in Queensland, where notification rates peaked for a sustained period across April and May at approximately 26 per 100,000 population cases per week. Notification rates in the Australian Capital Territory peaked considerably higher at 47 cases per 100,000 population per week in late May, but the peak was not as prolonged as observed in New South Wales or Queensland. Victoria also experienced a peak in May. Notification rates in South Australia also peaked considerably higher at 45 cases per 100,000 population per week in late July, but the peak was not as prolonged as observed in New South Wales or Queensland. Tasmania also experienced a peak in late July. Notification rates in Western Australia began increasing much later (not until mid-May) than in most other jurisdictions and their peak was considerably lower and later at 20 cases per 100,000 population per week in mid-August. From late September to December, notification rates remained relatively low and stable across most jurisdictions, except for the Northern Territory and Queensland. Following the Northern Territory peak in late April 2024, notification rates in the Northern Territory declined substantially to &lt; 12 cases per 100,000 population per week from June to October, before increasing again to a smaller, second peak of 18 cases per 100,000 population per week in late November. From early June to mid-November, notification rates in Queensland declined; however, in mid-November notification rates increased to approximately 12 cases per 100,000 population per week in late December. "/>
                    <pic:cNvPicPr>
                      <a:picLocks noChangeAspect="1" noChangeArrowheads="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16A318FC" w14:textId="2883654E" w:rsidR="00A715E6" w:rsidRDefault="0019761A" w:rsidP="000E02DC">
      <w:pPr>
        <w:pStyle w:val="Smalltext"/>
      </w:pPr>
      <w:r>
        <w:t xml:space="preserve">Source: </w:t>
      </w:r>
      <w:r w:rsidR="00C23A60" w:rsidRPr="00132D56">
        <w:t>National Notifiable Diseases Surveillance System (NNDSS)</w:t>
      </w:r>
      <w:r w:rsidR="00C23A60" w:rsidRPr="00C23A60">
        <w:t>, extracted 5 March 2025</w:t>
      </w:r>
      <w:r w:rsidR="00CE256D">
        <w:t>.</w:t>
      </w:r>
      <w:r>
        <w:br w:type="page"/>
      </w:r>
    </w:p>
    <w:p w14:paraId="16A318FD" w14:textId="77777777" w:rsidR="00A715E6" w:rsidRDefault="0019761A">
      <w:pPr>
        <w:pStyle w:val="Heading1"/>
      </w:pPr>
      <w:bookmarkStart w:id="21" w:name="_Toc194074620"/>
      <w:bookmarkStart w:id="22" w:name="primary-care-surveillance"/>
      <w:bookmarkEnd w:id="18"/>
      <w:r>
        <w:lastRenderedPageBreak/>
        <w:t>Primary care surveillance</w:t>
      </w:r>
      <w:bookmarkEnd w:id="21"/>
    </w:p>
    <w:p w14:paraId="16A318FE" w14:textId="741E2506" w:rsidR="00A715E6" w:rsidRDefault="0019761A">
      <w:r>
        <w:t>Primary care surveillance monitors the number and characteristics of people who present to their general practitioner with influenza-like-illness and provides insight</w:t>
      </w:r>
      <w:r w:rsidR="00A67CE2">
        <w:t>s</w:t>
      </w:r>
      <w:r>
        <w:t xml:space="preserve"> on the different respiratory pathogens that are causing illness in the community.</w:t>
      </w:r>
    </w:p>
    <w:p w14:paraId="16A318FF" w14:textId="7C55C710" w:rsidR="00A715E6" w:rsidRDefault="00180BD3" w:rsidP="00A57D4A">
      <w:r>
        <w:t>In 2024,</w:t>
      </w:r>
      <w:r w:rsidRPr="00197105">
        <w:t xml:space="preserve"> </w:t>
      </w:r>
      <w:r w:rsidR="00B9087E" w:rsidRPr="00B9087E">
        <w:t>the rate of influenza-like-illness</w:t>
      </w:r>
      <w:r w:rsidR="00E445B5">
        <w:t xml:space="preserve"> </w:t>
      </w:r>
      <w:r w:rsidR="00155FB3">
        <w:t xml:space="preserve">(ILI) </w:t>
      </w:r>
      <w:r w:rsidR="001D138D">
        <w:t>consultations</w:t>
      </w:r>
      <w:r w:rsidR="00A560BD">
        <w:t xml:space="preserve"> at sentinel general practice sites gradually </w:t>
      </w:r>
      <w:r w:rsidR="00B9087E" w:rsidRPr="00B9087E">
        <w:t xml:space="preserve">increased </w:t>
      </w:r>
      <w:r w:rsidR="00283C6B">
        <w:t xml:space="preserve">between </w:t>
      </w:r>
      <w:r w:rsidR="00CE1882">
        <w:t xml:space="preserve">January </w:t>
      </w:r>
      <w:r w:rsidR="00283C6B">
        <w:t>and</w:t>
      </w:r>
      <w:r w:rsidR="00CE1882">
        <w:t xml:space="preserve"> </w:t>
      </w:r>
      <w:r w:rsidR="00DC170E">
        <w:t xml:space="preserve">early </w:t>
      </w:r>
      <w:r w:rsidR="00CE1882">
        <w:t>May (</w:t>
      </w:r>
      <w:r w:rsidR="00185072">
        <w:t xml:space="preserve">from approximately three to five </w:t>
      </w:r>
      <w:r w:rsidR="00155FB3">
        <w:t xml:space="preserve">ILI notifications </w:t>
      </w:r>
      <w:r w:rsidR="00185072">
        <w:t>per 1,000 consultations per week</w:t>
      </w:r>
      <w:r w:rsidR="00CE1882">
        <w:t>)</w:t>
      </w:r>
      <w:r w:rsidR="00185072">
        <w:t>,</w:t>
      </w:r>
      <w:r w:rsidR="00B9087E">
        <w:t xml:space="preserve"> </w:t>
      </w:r>
      <w:r w:rsidR="0022278E">
        <w:t xml:space="preserve">followed by a steeper increase </w:t>
      </w:r>
      <w:r w:rsidR="001B632E">
        <w:t xml:space="preserve">throughout </w:t>
      </w:r>
      <w:r w:rsidR="00DC170E">
        <w:t>May and June</w:t>
      </w:r>
      <w:r w:rsidR="00654489">
        <w:t>. There was a</w:t>
      </w:r>
      <w:r w:rsidR="00A2197A">
        <w:t xml:space="preserve"> sustained peak </w:t>
      </w:r>
      <w:r w:rsidR="00654489">
        <w:t xml:space="preserve">of </w:t>
      </w:r>
      <w:r w:rsidR="000E1BA7">
        <w:t>ILI</w:t>
      </w:r>
      <w:r w:rsidR="00ED57AD">
        <w:t xml:space="preserve"> rates </w:t>
      </w:r>
      <w:r w:rsidR="00D45EDF">
        <w:t>across</w:t>
      </w:r>
      <w:r w:rsidR="00CB7CCC">
        <w:t xml:space="preserve"> late June to early August (approximately </w:t>
      </w:r>
      <w:r w:rsidR="005E3245">
        <w:t>12–13</w:t>
      </w:r>
      <w:r w:rsidR="00CB7CCC">
        <w:t xml:space="preserve"> </w:t>
      </w:r>
      <w:r w:rsidR="00BB21AA">
        <w:t xml:space="preserve">ILI notifications </w:t>
      </w:r>
      <w:r w:rsidR="00CB7CCC">
        <w:t>per 1,000 consultations per week), followed by</w:t>
      </w:r>
      <w:r w:rsidR="00F03111">
        <w:t xml:space="preserve"> a gradual decline in </w:t>
      </w:r>
      <w:r w:rsidR="00BB21AA">
        <w:t>ILI</w:t>
      </w:r>
      <w:r w:rsidR="00F03111">
        <w:t xml:space="preserve"> rates</w:t>
      </w:r>
      <w:r w:rsidR="00D45EDF">
        <w:t xml:space="preserve"> </w:t>
      </w:r>
      <w:r w:rsidR="00391F79">
        <w:t>until mid-December when a</w:t>
      </w:r>
      <w:r w:rsidR="005F7603">
        <w:t>n</w:t>
      </w:r>
      <w:r w:rsidR="00391F79">
        <w:t xml:space="preserve"> uptick was observed</w:t>
      </w:r>
      <w:r>
        <w:t xml:space="preserve"> (</w:t>
      </w:r>
      <w:r w:rsidR="004A5F5E">
        <w:t>Figure 11</w:t>
      </w:r>
      <w:r>
        <w:t>).</w:t>
      </w:r>
    </w:p>
    <w:p w14:paraId="16A31900" w14:textId="76333BD9" w:rsidR="00A715E6" w:rsidRDefault="00E60936" w:rsidP="00A57D4A">
      <w:r>
        <w:t xml:space="preserve">Across 2024, </w:t>
      </w:r>
      <w:r w:rsidRPr="00B9087E">
        <w:t xml:space="preserve">the rate of </w:t>
      </w:r>
      <w:r w:rsidR="00BB21AA">
        <w:t>ILI notifications per 1,000</w:t>
      </w:r>
      <w:r>
        <w:t xml:space="preserve"> consultations at sentinel general practice sites was higher than the corresponding weeks of the five-year average (</w:t>
      </w:r>
      <w:r w:rsidR="004A5F5E">
        <w:t>Figure 11</w:t>
      </w:r>
      <w:r>
        <w:t xml:space="preserve">). </w:t>
      </w:r>
      <w:r w:rsidR="0019761A">
        <w:t xml:space="preserve">In 2024, there were more </w:t>
      </w:r>
      <w:r w:rsidR="0095357E">
        <w:t>ILI</w:t>
      </w:r>
      <w:r w:rsidR="001D138D">
        <w:t xml:space="preserve"> consultations</w:t>
      </w:r>
      <w:r w:rsidR="0019761A">
        <w:t xml:space="preserve"> (6.1 </w:t>
      </w:r>
      <w:r w:rsidR="0095357E">
        <w:t xml:space="preserve">ILI notifications </w:t>
      </w:r>
      <w:r w:rsidR="0019761A">
        <w:t xml:space="preserve">per 1,000 consultations per year) than in </w:t>
      </w:r>
      <w:r w:rsidR="00595BA1">
        <w:t>2023</w:t>
      </w:r>
      <w:r w:rsidR="0019761A">
        <w:t xml:space="preserve"> (4.1</w:t>
      </w:r>
      <w:r w:rsidR="0095357E">
        <w:t xml:space="preserve"> ILI notifications</w:t>
      </w:r>
      <w:r w:rsidR="0019761A">
        <w:t xml:space="preserve"> per 1,000 consultations per year)</w:t>
      </w:r>
      <w:r w:rsidR="005C189D">
        <w:t xml:space="preserve"> or 2022 (3.4</w:t>
      </w:r>
      <w:r w:rsidR="0095357E">
        <w:t xml:space="preserve"> ILI notifications</w:t>
      </w:r>
      <w:r w:rsidR="005C189D">
        <w:t xml:space="preserve"> per 1,000 consultations per year)</w:t>
      </w:r>
      <w:r w:rsidR="0019761A">
        <w:t xml:space="preserve"> (</w:t>
      </w:r>
      <w:r w:rsidR="004A5F5E">
        <w:t>Figure 11</w:t>
      </w:r>
      <w:r w:rsidR="0019761A">
        <w:t>).</w:t>
      </w:r>
      <w:r w:rsidR="002441D5">
        <w:t xml:space="preserve"> The increase in </w:t>
      </w:r>
      <w:r w:rsidR="00F338D4">
        <w:t>ILI</w:t>
      </w:r>
      <w:r w:rsidR="002441D5">
        <w:t xml:space="preserve"> rates aligns</w:t>
      </w:r>
      <w:r w:rsidR="00BC58BC">
        <w:t xml:space="preserve"> </w:t>
      </w:r>
      <w:r w:rsidR="002441D5">
        <w:t>with the increased activity observed in</w:t>
      </w:r>
      <w:r w:rsidR="006F777A">
        <w:t xml:space="preserve"> case notifications</w:t>
      </w:r>
      <w:r w:rsidR="002B7C4B">
        <w:t xml:space="preserve"> this year</w:t>
      </w:r>
      <w:r w:rsidR="006F777A">
        <w:t>.</w:t>
      </w:r>
      <w:r w:rsidR="002441D5">
        <w:t xml:space="preserve"> </w:t>
      </w:r>
      <w:r w:rsidR="0083714F" w:rsidRPr="0083714F">
        <w:t xml:space="preserve"> </w:t>
      </w:r>
    </w:p>
    <w:p w14:paraId="16C6374B" w14:textId="6189E5D9" w:rsidR="00B9087E" w:rsidRDefault="00B9087E" w:rsidP="00A57D4A">
      <w:r>
        <w:t xml:space="preserve">In 2024, </w:t>
      </w:r>
      <w:r w:rsidR="00EC4F46">
        <w:t xml:space="preserve">the season was </w:t>
      </w:r>
      <w:r w:rsidR="00494183">
        <w:t>longer,</w:t>
      </w:r>
      <w:r w:rsidR="00EC4F46">
        <w:t xml:space="preserve"> and </w:t>
      </w:r>
      <w:r>
        <w:t>t</w:t>
      </w:r>
      <w:r w:rsidRPr="007B46F9">
        <w:t xml:space="preserve">he peak </w:t>
      </w:r>
      <w:r w:rsidR="008205FB">
        <w:t>of ILI</w:t>
      </w:r>
      <w:r w:rsidR="00821BEB">
        <w:t xml:space="preserve"> </w:t>
      </w:r>
      <w:r w:rsidR="00D74550">
        <w:t>rate</w:t>
      </w:r>
      <w:r w:rsidR="00821BEB">
        <w:t>s</w:t>
      </w:r>
      <w:r w:rsidRPr="007B46F9">
        <w:t xml:space="preserve"> </w:t>
      </w:r>
      <w:r w:rsidR="00821BEB">
        <w:t xml:space="preserve">was </w:t>
      </w:r>
      <w:r w:rsidR="00B67391">
        <w:t>generally higher and more sustained</w:t>
      </w:r>
      <w:r w:rsidR="00B92F2A">
        <w:t xml:space="preserve"> than </w:t>
      </w:r>
      <w:r w:rsidR="00BB00C1">
        <w:t xml:space="preserve">in </w:t>
      </w:r>
      <w:r w:rsidR="00B92F2A">
        <w:t>previous years</w:t>
      </w:r>
      <w:r w:rsidR="00306D4B">
        <w:t xml:space="preserve">. </w:t>
      </w:r>
      <w:r w:rsidR="0048529F">
        <w:t>In 2024, a</w:t>
      </w:r>
      <w:r w:rsidR="00306D4B">
        <w:t xml:space="preserve"> </w:t>
      </w:r>
      <w:r w:rsidR="00380FFB">
        <w:t xml:space="preserve">double peak in </w:t>
      </w:r>
      <w:r w:rsidR="008205FB">
        <w:t xml:space="preserve">ILI </w:t>
      </w:r>
      <w:r w:rsidR="00702528">
        <w:t xml:space="preserve">rates </w:t>
      </w:r>
      <w:r w:rsidR="004D5599">
        <w:t>occurr</w:t>
      </w:r>
      <w:r w:rsidR="00306D4B">
        <w:t>ed</w:t>
      </w:r>
      <w:r w:rsidR="004D5599">
        <w:t xml:space="preserve"> across </w:t>
      </w:r>
      <w:r w:rsidR="008F7787">
        <w:t>early July (</w:t>
      </w:r>
      <w:r w:rsidR="00661BE0">
        <w:t>12.8</w:t>
      </w:r>
      <w:r w:rsidR="008205FB">
        <w:t xml:space="preserve"> ILI notifications</w:t>
      </w:r>
      <w:r w:rsidR="00E32649">
        <w:t xml:space="preserve"> per 1,000 consultations per year</w:t>
      </w:r>
      <w:r w:rsidR="008F7787">
        <w:t>)</w:t>
      </w:r>
      <w:r w:rsidR="004D5599">
        <w:t xml:space="preserve"> </w:t>
      </w:r>
      <w:r w:rsidR="00A64957">
        <w:t xml:space="preserve">and </w:t>
      </w:r>
      <w:r w:rsidR="004D5599">
        <w:t>early Au</w:t>
      </w:r>
      <w:r w:rsidR="004D5599" w:rsidRPr="002623F4">
        <w:t>gust</w:t>
      </w:r>
      <w:r w:rsidR="00517D01">
        <w:t xml:space="preserve"> (13.4 </w:t>
      </w:r>
      <w:r w:rsidR="008205FB">
        <w:t xml:space="preserve">ILI notifications </w:t>
      </w:r>
      <w:r w:rsidR="00517D01">
        <w:t>per 1,000 consultations per year)</w:t>
      </w:r>
      <w:r w:rsidR="004F1842">
        <w:t xml:space="preserve">. </w:t>
      </w:r>
      <w:r w:rsidR="00EB13AC">
        <w:t xml:space="preserve">In contrast, </w:t>
      </w:r>
      <w:r w:rsidR="00C424B2" w:rsidRPr="002623F4">
        <w:t>influenz</w:t>
      </w:r>
      <w:r w:rsidR="00C424B2" w:rsidRPr="00B9087E">
        <w:t>a-like-illness</w:t>
      </w:r>
      <w:r w:rsidR="00C424B2">
        <w:t xml:space="preserve"> consultation</w:t>
      </w:r>
      <w:r w:rsidR="00D74550">
        <w:t xml:space="preserve"> rate</w:t>
      </w:r>
      <w:r w:rsidR="00C424B2">
        <w:t>s</w:t>
      </w:r>
      <w:r w:rsidR="0045708D">
        <w:t xml:space="preserve"> </w:t>
      </w:r>
      <w:r w:rsidR="00AC2DEF">
        <w:t>were</w:t>
      </w:r>
      <w:r w:rsidR="00304FFE">
        <w:t xml:space="preserve"> </w:t>
      </w:r>
      <w:r w:rsidR="0045708D">
        <w:t>lower</w:t>
      </w:r>
      <w:r w:rsidRPr="00552BD0">
        <w:t xml:space="preserve"> in </w:t>
      </w:r>
      <w:r w:rsidR="00B6253D">
        <w:t>2023</w:t>
      </w:r>
      <w:r w:rsidR="00304FFE">
        <w:t xml:space="preserve"> though peaked at a similar time, </w:t>
      </w:r>
      <w:r w:rsidR="00035DDD">
        <w:t xml:space="preserve">and </w:t>
      </w:r>
      <w:r w:rsidR="00FA2D75">
        <w:t xml:space="preserve">in 2022 </w:t>
      </w:r>
      <w:r w:rsidR="00035DDD">
        <w:t>the peak was</w:t>
      </w:r>
      <w:r w:rsidR="00FA2D75">
        <w:t xml:space="preserve"> slightly</w:t>
      </w:r>
      <w:r w:rsidR="00035DDD">
        <w:t xml:space="preserve"> </w:t>
      </w:r>
      <w:r w:rsidR="00533D86">
        <w:t xml:space="preserve">earlier </w:t>
      </w:r>
      <w:r w:rsidR="005F5633">
        <w:t>(June)</w:t>
      </w:r>
      <w:r w:rsidR="00FA2D75">
        <w:t xml:space="preserve"> but </w:t>
      </w:r>
      <w:r w:rsidR="009A58C4">
        <w:t xml:space="preserve">almost as high as in </w:t>
      </w:r>
      <w:r w:rsidR="001A5742">
        <w:t xml:space="preserve">July </w:t>
      </w:r>
      <w:r w:rsidR="009A58C4">
        <w:t>2024</w:t>
      </w:r>
      <w:r w:rsidR="003A25F0">
        <w:t xml:space="preserve"> </w:t>
      </w:r>
      <w:r w:rsidR="001F34C7">
        <w:t>(</w:t>
      </w:r>
      <w:r w:rsidR="004A5F5E">
        <w:t>Figure 11</w:t>
      </w:r>
      <w:r w:rsidR="001F34C7">
        <w:t>)</w:t>
      </w:r>
      <w:r>
        <w:t>.</w:t>
      </w:r>
    </w:p>
    <w:p w14:paraId="16A31903" w14:textId="146C5D7D" w:rsidR="00A715E6" w:rsidRDefault="004A5F5E" w:rsidP="000E02DC">
      <w:pPr>
        <w:pStyle w:val="Caption"/>
      </w:pPr>
      <w:r>
        <w:t>Figure 11</w:t>
      </w:r>
      <w:r w:rsidR="0019761A">
        <w:t xml:space="preserve">: Rate of influenza-like-illness per 1,000 consultations per week </w:t>
      </w:r>
      <w:r w:rsidR="004B402F">
        <w:t>at</w:t>
      </w:r>
      <w:r w:rsidR="0019761A">
        <w:t xml:space="preserve"> sentinel general practice sites compared with the five-year average by year and week of consultation*, Australia, </w:t>
      </w:r>
      <w:r w:rsidR="002739F8">
        <w:t>January 2022 to December 2024</w:t>
      </w:r>
      <w:r w:rsidR="0019761A">
        <w:rPr>
          <w:noProof/>
        </w:rPr>
        <w:drawing>
          <wp:inline distT="0" distB="0" distL="0" distR="0" wp14:anchorId="16A31FF7" wp14:editId="193E833B">
            <wp:extent cx="6184900" cy="2650671"/>
            <wp:effectExtent l="0" t="0" r="0" b="0"/>
            <wp:docPr id="56" name="Picture" descr="A line graph comparing the rate of influenza-like-illness per 1,000 consultations per week at sentinel general practice sites from 3 January 2022 up to 29 December 2024 compared with the interrupted five-year range of 2017–2019 and 2022–2023. The y-axis (left) shows the rate of influenza-like-illness per 1,000 consultations, and the x-axis (horizontal) shows the week of report. In 2022, the weekly rate of influenza-like-illness rose steadily from April until a peak in late June 2022 when the rate of influenza-like-illness reached 13 influenza-like-illness notifications per 1,000 consultations per week. In 2022, rate of influenza-like-illness remained below the interrupted five-year average until a couple of weeks prior to the peak in June, then remained below the interrupted five-year average for the remainder of the year. In 2023, the rate of influenza-like-illness was consistent with the interrupted five-year average for most of the year, and the rate of influenza-like-illness peaked at 9 influenza-like-illness notifications per 1,000 consultations per week. In 2024, the rate of influenza-like-illness fluctuated from January to April with some week-on-week increases observed, then from late April followed a generally increasing trend until a double peak in influenza-like-illness rates occurred across early July (12.8 influenza-like-illness notifications per 1,000 consultations per year) and early August (13.4 influenza-like-illness notifications per 1,000 consultations per year). Following the peaks in July and August, a decreasing trend in the rate of influenza-like-illness was observed from late August to late October, consistent with the five-year interrupted average during the same period. From November to early December the rate of influenza-like-illness fluctuated, then a sharp increase in the rate of influenza-like-illness was observed in late December. Overall, in 2024, the rate of influenza-like-illness remained higher than most of the corresponding weeks of the interrupted five-year average and of 2022 and 2023.  "/>
            <wp:cNvGraphicFramePr/>
            <a:graphic xmlns:a="http://schemas.openxmlformats.org/drawingml/2006/main">
              <a:graphicData uri="http://schemas.openxmlformats.org/drawingml/2006/picture">
                <pic:pic xmlns:pic="http://schemas.openxmlformats.org/drawingml/2006/picture">
                  <pic:nvPicPr>
                    <pic:cNvPr id="56" name="Picture" descr="A line graph comparing the rate of influenza-like-illness per 1,000 consultations per week at sentinel general practice sites from 3 January 2022 up to 29 December 2024 compared with the interrupted five-year range of 2017–2019 and 2022–2023. The y-axis (left) shows the rate of influenza-like-illness per 1,000 consultations, and the x-axis (horizontal) shows the week of report. In 2022, the weekly rate of influenza-like-illness rose steadily from April until a peak in late June 2022 when the rate of influenza-like-illness reached 13 influenza-like-illness notifications per 1,000 consultations per week. In 2022, rate of influenza-like-illness remained below the interrupted five-year average until a couple of weeks prior to the peak in June, then remained below the interrupted five-year average for the remainder of the year. In 2023, the rate of influenza-like-illness was consistent with the interrupted five-year average for most of the year, and the rate of influenza-like-illness peaked at 9 influenza-like-illness notifications per 1,000 consultations per week. In 2024, the rate of influenza-like-illness fluctuated from January to April with some week-on-week increases observed, then from late April followed a generally increasing trend until a double peak in influenza-like-illness rates occurred across early July (12.8 influenza-like-illness notifications per 1,000 consultations per year) and early August (13.4 influenza-like-illness notifications per 1,000 consultations per year). Following the peaks in July and August, a decreasing trend in the rate of influenza-like-illness was observed from late August to late October, consistent with the five-year interrupted average during the same period. From November to early December the rate of influenza-like-illness fluctuated, then a sharp increase in the rate of influenza-like-illness was observed in late December. Overall, in 2024, the rate of influenza-like-illness remained higher than most of the corresponding weeks of the interrupted five-year average and of 2022 and 2023.  "/>
                    <pic:cNvPicPr>
                      <a:picLocks noChangeAspect="1" noChangeArrowheads="1"/>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bwMode="auto">
                    <a:xfrm>
                      <a:off x="0" y="0"/>
                      <a:ext cx="6184900" cy="2650671"/>
                    </a:xfrm>
                    <a:prstGeom prst="rect">
                      <a:avLst/>
                    </a:prstGeom>
                    <a:noFill/>
                    <a:ln w="9525">
                      <a:noFill/>
                      <a:headEnd/>
                      <a:tailEnd/>
                    </a:ln>
                  </pic:spPr>
                </pic:pic>
              </a:graphicData>
            </a:graphic>
          </wp:inline>
        </w:drawing>
      </w:r>
    </w:p>
    <w:p w14:paraId="460DF66D" w14:textId="77777777" w:rsidR="000E02DC" w:rsidRDefault="0019761A" w:rsidP="000E02DC">
      <w:pPr>
        <w:pStyle w:val="Smalltext"/>
        <w:rPr>
          <w:szCs w:val="18"/>
        </w:rPr>
      </w:pPr>
      <w:r>
        <w:t xml:space="preserve">Source: </w:t>
      </w:r>
      <w:proofErr w:type="gramStart"/>
      <w:r>
        <w:t>Australian Sentinel Practice</w:t>
      </w:r>
      <w:r w:rsidR="00A74C9C">
        <w:t>s</w:t>
      </w:r>
      <w:r>
        <w:t xml:space="preserve"> Research Network (ASPREN)</w:t>
      </w:r>
      <w:r w:rsidR="008D5B68" w:rsidRPr="00C23A60">
        <w:rPr>
          <w:szCs w:val="18"/>
        </w:rPr>
        <w:t>,</w:t>
      </w:r>
      <w:proofErr w:type="gramEnd"/>
      <w:r w:rsidR="008D5B68" w:rsidRPr="00C23A60">
        <w:rPr>
          <w:szCs w:val="18"/>
        </w:rPr>
        <w:t xml:space="preserve"> extracted </w:t>
      </w:r>
      <w:r w:rsidR="008D5B68">
        <w:rPr>
          <w:szCs w:val="18"/>
        </w:rPr>
        <w:t>26 February</w:t>
      </w:r>
      <w:r w:rsidR="008D5B68" w:rsidRPr="00C23A60">
        <w:rPr>
          <w:szCs w:val="18"/>
        </w:rPr>
        <w:t xml:space="preserve"> 2025</w:t>
      </w:r>
      <w:r w:rsidR="00CE256D">
        <w:rPr>
          <w:szCs w:val="18"/>
        </w:rPr>
        <w:t>.</w:t>
      </w:r>
    </w:p>
    <w:p w14:paraId="16A31904" w14:textId="204D06E3" w:rsidR="00A715E6" w:rsidRDefault="0019761A" w:rsidP="000E02DC">
      <w:pPr>
        <w:pStyle w:val="Smalltext"/>
      </w:pPr>
      <w:r>
        <w:t>* The years 2020 and 2021 are excluded when comparing the current season to historical periods when influenza virus has circulated without public health restrictions. As such, the five-year average includes the years 2017 to 2019 and 2022 to 2023.</w:t>
      </w:r>
      <w:r w:rsidR="00DC6630">
        <w:t xml:space="preserve"> </w:t>
      </w:r>
    </w:p>
    <w:p w14:paraId="734C51EF" w14:textId="14961207" w:rsidR="00CF2514" w:rsidRDefault="0019761A" w:rsidP="00F35AC8">
      <w:r>
        <w:t>In 2024,</w:t>
      </w:r>
      <w:r w:rsidR="007739C0">
        <w:t xml:space="preserve"> more (</w:t>
      </w:r>
      <w:r>
        <w:t>61.0%</w:t>
      </w:r>
      <w:r w:rsidR="007739C0">
        <w:t>;</w:t>
      </w:r>
      <w:r>
        <w:t xml:space="preserve"> 1,666/2,729) people attending </w:t>
      </w:r>
      <w:r w:rsidR="0091528C">
        <w:t xml:space="preserve">a sentinel </w:t>
      </w:r>
      <w:r>
        <w:t xml:space="preserve">general practice with </w:t>
      </w:r>
      <w:r w:rsidR="008205FB">
        <w:t>ILI</w:t>
      </w:r>
      <w:r w:rsidR="001D08DC">
        <w:t>,</w:t>
      </w:r>
      <w:r>
        <w:t xml:space="preserve"> </w:t>
      </w:r>
      <w:r w:rsidR="00DB0B94">
        <w:t>who were then tested</w:t>
      </w:r>
      <w:r w:rsidR="001D08DC">
        <w:t>,</w:t>
      </w:r>
      <w:r w:rsidR="0066470C">
        <w:t xml:space="preserve"> were</w:t>
      </w:r>
      <w:r w:rsidR="0029169C">
        <w:t xml:space="preserve"> </w:t>
      </w:r>
      <w:r>
        <w:t>positive for a respiratory pathogen</w:t>
      </w:r>
      <w:r w:rsidR="007739C0">
        <w:t>, than in 2023 (59.3%;</w:t>
      </w:r>
      <w:r w:rsidR="0071731D">
        <w:t xml:space="preserve"> 1,025/1,7</w:t>
      </w:r>
      <w:r w:rsidR="007C4C15">
        <w:t>29</w:t>
      </w:r>
      <w:r w:rsidR="007739C0">
        <w:t>)</w:t>
      </w:r>
      <w:r>
        <w:t xml:space="preserve">. </w:t>
      </w:r>
      <w:r w:rsidR="0006358F">
        <w:t>In 2024, r</w:t>
      </w:r>
      <w:r>
        <w:t xml:space="preserve">hinovirus (34.0%; 566/1,666) was </w:t>
      </w:r>
      <w:proofErr w:type="gramStart"/>
      <w:r>
        <w:t>most commonly detected</w:t>
      </w:r>
      <w:proofErr w:type="gramEnd"/>
      <w:r>
        <w:t>, followed by influenza (23.9%; 398/1,666), SARS-CoV-2 (13.1%; 219/1,666), RSV (8.9%; 148/1,666), and human metapneumovirus (</w:t>
      </w:r>
      <w:r w:rsidR="00ED2C1B">
        <w:t>h</w:t>
      </w:r>
      <w:r w:rsidR="00783A45">
        <w:t>MPV</w:t>
      </w:r>
      <w:r w:rsidR="00A066D7">
        <w:t>)</w:t>
      </w:r>
      <w:r>
        <w:t xml:space="preserve"> (8.8%; 146/1,666).</w:t>
      </w:r>
    </w:p>
    <w:p w14:paraId="6DD7C735" w14:textId="2F5E5540" w:rsidR="002453D6" w:rsidRDefault="00E23565" w:rsidP="00F35AC8">
      <w:r>
        <w:t>T</w:t>
      </w:r>
      <w:r w:rsidR="00DA2700">
        <w:t xml:space="preserve">he number of samples tested in 2024 was higher than in </w:t>
      </w:r>
      <w:r w:rsidR="00B01616">
        <w:t xml:space="preserve">either </w:t>
      </w:r>
      <w:r w:rsidR="00DA2700">
        <w:t>2022 or 2023</w:t>
      </w:r>
      <w:r w:rsidR="006975F9">
        <w:t xml:space="preserve"> </w:t>
      </w:r>
      <w:r>
        <w:t>(</w:t>
      </w:r>
      <w:r w:rsidR="004A5F5E">
        <w:t>Figure 12</w:t>
      </w:r>
      <w:r>
        <w:t>).</w:t>
      </w:r>
      <w:r w:rsidR="002F6206">
        <w:t xml:space="preserve"> Several factors likely contributed to the overall increase in the number of samples tested in 2024</w:t>
      </w:r>
      <w:r w:rsidR="00267B41">
        <w:t>,</w:t>
      </w:r>
      <w:r w:rsidR="002F6206">
        <w:t xml:space="preserve"> </w:t>
      </w:r>
      <w:r w:rsidR="002453D6">
        <w:t>compared</w:t>
      </w:r>
      <w:r w:rsidR="002F6206">
        <w:t xml:space="preserve"> to</w:t>
      </w:r>
      <w:r w:rsidR="002453D6">
        <w:t xml:space="preserve"> previous years, including: </w:t>
      </w:r>
    </w:p>
    <w:p w14:paraId="2ADE0808" w14:textId="5506D926" w:rsidR="002453D6" w:rsidRDefault="002453D6" w:rsidP="001D2466">
      <w:pPr>
        <w:pStyle w:val="ListBullet"/>
      </w:pPr>
      <w:r>
        <w:t>variations in severity of acute respiratory infections</w:t>
      </w:r>
    </w:p>
    <w:p w14:paraId="22E6F559" w14:textId="29F8D88C" w:rsidR="002453D6" w:rsidRDefault="002453D6" w:rsidP="001D2466">
      <w:pPr>
        <w:pStyle w:val="ListBullet"/>
      </w:pPr>
      <w:r>
        <w:lastRenderedPageBreak/>
        <w:t>changes in the health</w:t>
      </w:r>
      <w:r w:rsidR="001244B7">
        <w:t>-</w:t>
      </w:r>
      <w:r>
        <w:t xml:space="preserve">seeking behaviour and testing practices at sentinel general practices sites due to the availability of telehealth and respiratory clinics across 2020–2022   </w:t>
      </w:r>
    </w:p>
    <w:p w14:paraId="115F1407" w14:textId="110A3921" w:rsidR="002453D6" w:rsidRDefault="002453D6" w:rsidP="001D2466">
      <w:pPr>
        <w:pStyle w:val="ListBullet"/>
      </w:pPr>
      <w:r>
        <w:t>increased number of participating sentinel general practice sites</w:t>
      </w:r>
      <w:r w:rsidR="00614235">
        <w:t xml:space="preserve"> in </w:t>
      </w:r>
      <w:r w:rsidR="00F60AB9">
        <w:t>recent years</w:t>
      </w:r>
      <w:r>
        <w:t xml:space="preserve">. </w:t>
      </w:r>
    </w:p>
    <w:p w14:paraId="505C536F" w14:textId="612870A2" w:rsidR="00DA171D" w:rsidRDefault="00BC2D18" w:rsidP="00F35AC8">
      <w:r>
        <w:t>Following r</w:t>
      </w:r>
      <w:r w:rsidR="00DA171D">
        <w:t>hinovirus</w:t>
      </w:r>
      <w:r>
        <w:t xml:space="preserve">, </w:t>
      </w:r>
      <w:r w:rsidR="00DA171D">
        <w:t xml:space="preserve">influenza </w:t>
      </w:r>
      <w:r>
        <w:t xml:space="preserve">was </w:t>
      </w:r>
      <w:r w:rsidR="00DA171D">
        <w:t xml:space="preserve">the </w:t>
      </w:r>
      <w:proofErr w:type="gramStart"/>
      <w:r w:rsidR="00DA171D">
        <w:t>most commonly detected</w:t>
      </w:r>
      <w:proofErr w:type="gramEnd"/>
      <w:r w:rsidR="00DA171D">
        <w:t xml:space="preserve"> respiratory pathogen</w:t>
      </w:r>
      <w:r w:rsidR="004F054F">
        <w:t xml:space="preserve"> in each year of 2022–2024</w:t>
      </w:r>
      <w:r w:rsidR="00BF5FD0">
        <w:t>.</w:t>
      </w:r>
      <w:r w:rsidR="00C9033C">
        <w:t xml:space="preserve"> While rhinovirus positivity </w:t>
      </w:r>
      <w:r w:rsidR="005D3658">
        <w:t xml:space="preserve">usually remains </w:t>
      </w:r>
      <w:r w:rsidR="00C9033C">
        <w:t>relatively constant</w:t>
      </w:r>
      <w:r w:rsidR="001A2E66">
        <w:t xml:space="preserve"> throughout the year</w:t>
      </w:r>
      <w:r w:rsidR="00C9033C">
        <w:t xml:space="preserve">, </w:t>
      </w:r>
      <w:r w:rsidR="00965C13">
        <w:t>in</w:t>
      </w:r>
      <w:r w:rsidR="00A9023E">
        <w:t>fluenza positivity</w:t>
      </w:r>
      <w:r w:rsidR="00A410C1">
        <w:t xml:space="preserve"> follows seasonal trends</w:t>
      </w:r>
      <w:r w:rsidR="005365AC">
        <w:t>.</w:t>
      </w:r>
      <w:r w:rsidR="00995FE1">
        <w:fldChar w:fldCharType="begin"/>
      </w:r>
      <w:r w:rsidR="00C364E0">
        <w:instrText xml:space="preserve"> ADDIN EN.CITE &lt;EndNote&gt;&lt;Cite&gt;&lt;Author&gt;Lu&lt;/Author&gt;&lt;Year&gt;2025&lt;/Year&gt;&lt;RecNum&gt;2817&lt;/RecNum&gt;&lt;DisplayText&gt;&lt;style face="superscript"&gt;24&lt;/style&gt;&lt;/DisplayText&gt;&lt;record&gt;&lt;rec-number&gt;2817&lt;/rec-number&gt;&lt;foreign-keys&gt;&lt;key app="EN" db-id="ptaw2s0tmse5w0exvrh5d2vpdtxat2eaaazf" timestamp="1742520680"&gt;2817&lt;/key&gt;&lt;/foreign-keys&gt;&lt;ref-type name="Journal Article"&gt;17&lt;/ref-type&gt;&lt;contributors&gt;&lt;authors&gt;&lt;author&gt;Lu, Cynthia&lt;/author&gt;&lt;author&gt;Barr, Ian G.&lt;/author&gt;&lt;author&gt;Lambert, Stephen&lt;/author&gt;&lt;author&gt;Mengersen, Kerrie&lt;/author&gt;&lt;author&gt;Wang, Liping&lt;/author&gt;&lt;author&gt;Yang, Weizhong&lt;/author&gt;&lt;author&gt;Li, Zhongjie&lt;/author&gt;&lt;author&gt;Vardoulakis, Sotiris&lt;/author&gt;&lt;author&gt;Bambrick, Hilary&lt;/author&gt;&lt;author&gt;Hu, Wenbiao&lt;/author&gt;&lt;/authors&gt;&lt;/contributors&gt;&lt;titles&gt;&lt;title&gt;Shifts in seasonal influenza patterns in Australia during and after COVID-19: A comprehensive analysis&lt;/title&gt;&lt;secondary-title&gt;J Infect Public Health&lt;/secondary-title&gt;&lt;/titles&gt;&lt;periodical&gt;&lt;full-title&gt;J Infect Public Health&lt;/full-title&gt;&lt;/periodical&gt;&lt;pages&gt;102620&lt;/pages&gt;&lt;volume&gt;18&lt;/volume&gt;&lt;number&gt;1&lt;/number&gt;&lt;keywords&gt;&lt;keyword&gt;Seasonal influenza&lt;/keyword&gt;&lt;keyword&gt;Surveillance&lt;/keyword&gt;&lt;keyword&gt;Epidemic onset&lt;/keyword&gt;&lt;keyword&gt;Subtypes&lt;/keyword&gt;&lt;keyword&gt;COVID-19&lt;/keyword&gt;&lt;/keywords&gt;&lt;dates&gt;&lt;year&gt;2025&lt;/year&gt;&lt;pub-dates&gt;&lt;date&gt;2025/01/01/&lt;/date&gt;&lt;/pub-dates&gt;&lt;/dates&gt;&lt;isbn&gt;1876-0341&lt;/isbn&gt;&lt;urls&gt;&lt;related-urls&gt;&lt;url&gt;https://www.sciencedirect.com/science/article/pii/S187603412400354X&lt;/url&gt;&lt;/related-urls&gt;&lt;/urls&gt;&lt;electronic-resource-num&gt;doi: https://doi.org/10.1016/j.jiph.2024.102620&lt;/electronic-resource-num&gt;&lt;/record&gt;&lt;/Cite&gt;&lt;/EndNote&gt;</w:instrText>
      </w:r>
      <w:r w:rsidR="00995FE1">
        <w:fldChar w:fldCharType="separate"/>
      </w:r>
      <w:r w:rsidR="00E13203" w:rsidRPr="00E13203">
        <w:rPr>
          <w:noProof/>
          <w:vertAlign w:val="superscript"/>
        </w:rPr>
        <w:t>24</w:t>
      </w:r>
      <w:r w:rsidR="00995FE1">
        <w:fldChar w:fldCharType="end"/>
      </w:r>
      <w:r w:rsidR="005365AC">
        <w:t xml:space="preserve"> In</w:t>
      </w:r>
      <w:r w:rsidR="00965C13">
        <w:t xml:space="preserve"> 2024</w:t>
      </w:r>
      <w:r w:rsidR="005365AC">
        <w:t>,</w:t>
      </w:r>
      <w:r w:rsidR="00965C13">
        <w:t xml:space="preserve"> </w:t>
      </w:r>
      <w:r w:rsidR="00DA6E4A">
        <w:t>influenza positivity</w:t>
      </w:r>
      <w:r w:rsidR="002276F8">
        <w:t xml:space="preserve"> peaked at 31.9%</w:t>
      </w:r>
      <w:r w:rsidR="00450E43">
        <w:t xml:space="preserve"> per week</w:t>
      </w:r>
      <w:r w:rsidR="002276F8">
        <w:t xml:space="preserve"> in late</w:t>
      </w:r>
      <w:r w:rsidR="00553B67">
        <w:t xml:space="preserve"> July</w:t>
      </w:r>
      <w:r w:rsidR="004E493E">
        <w:t xml:space="preserve">, compared to </w:t>
      </w:r>
      <w:r w:rsidR="00CA269B">
        <w:t>40.9%</w:t>
      </w:r>
      <w:r w:rsidR="00450E43">
        <w:t xml:space="preserve"> per week</w:t>
      </w:r>
      <w:r w:rsidR="00CA269B">
        <w:t xml:space="preserve"> in June 2023 and</w:t>
      </w:r>
      <w:r w:rsidR="00184978">
        <w:t xml:space="preserve"> 48.</w:t>
      </w:r>
      <w:r w:rsidR="00AC4AAA">
        <w:t>3%</w:t>
      </w:r>
      <w:r w:rsidR="00450E43">
        <w:t xml:space="preserve"> per week</w:t>
      </w:r>
      <w:r w:rsidR="00AC4AAA">
        <w:t xml:space="preserve"> in May 2022 </w:t>
      </w:r>
      <w:r w:rsidR="00DA171D">
        <w:t>(</w:t>
      </w:r>
      <w:r w:rsidR="004A5F5E">
        <w:t>Figure 12</w:t>
      </w:r>
      <w:r w:rsidR="00DA171D">
        <w:t>).</w:t>
      </w:r>
    </w:p>
    <w:p w14:paraId="285579DC" w14:textId="4A9829B5" w:rsidR="00886F9C" w:rsidRDefault="00886F9C" w:rsidP="00F35AC8">
      <w:r>
        <w:t>The</w:t>
      </w:r>
      <w:r w:rsidR="00A1116B">
        <w:t>re w</w:t>
      </w:r>
      <w:r w:rsidR="003519FE">
        <w:t xml:space="preserve">as an overall increase in the </w:t>
      </w:r>
      <w:r w:rsidR="00F904E8">
        <w:t xml:space="preserve">number of samples positive for </w:t>
      </w:r>
      <w:r w:rsidR="00F904E8" w:rsidRPr="00B87348">
        <w:rPr>
          <w:i/>
          <w:iCs/>
        </w:rPr>
        <w:t>Mycoplasma pneumonia</w:t>
      </w:r>
      <w:r w:rsidR="00B87348" w:rsidRPr="00B87348">
        <w:rPr>
          <w:i/>
          <w:iCs/>
        </w:rPr>
        <w:t>e</w:t>
      </w:r>
      <w:r w:rsidR="00B87348">
        <w:t xml:space="preserve"> and </w:t>
      </w:r>
      <w:r w:rsidR="00B87348" w:rsidRPr="00B87348">
        <w:rPr>
          <w:i/>
          <w:iCs/>
        </w:rPr>
        <w:t>Bordetella pertussis</w:t>
      </w:r>
      <w:r w:rsidR="00B87348">
        <w:t xml:space="preserve"> (</w:t>
      </w:r>
      <w:r w:rsidR="00B87348" w:rsidRPr="000116EF">
        <w:rPr>
          <w:i/>
          <w:iCs/>
        </w:rPr>
        <w:t>Pertussis</w:t>
      </w:r>
      <w:r w:rsidR="00B87348">
        <w:t>)</w:t>
      </w:r>
      <w:r w:rsidR="00F904E8">
        <w:t xml:space="preserve"> </w:t>
      </w:r>
      <w:r w:rsidR="00A1116B">
        <w:t>across 2024</w:t>
      </w:r>
      <w:r w:rsidR="003519FE">
        <w:t xml:space="preserve">, </w:t>
      </w:r>
      <w:r w:rsidR="0079562B">
        <w:t xml:space="preserve">compared with previous years </w:t>
      </w:r>
      <w:r w:rsidR="00E37630">
        <w:t xml:space="preserve">when </w:t>
      </w:r>
      <w:r w:rsidR="006C1ADC">
        <w:t xml:space="preserve">very few samples </w:t>
      </w:r>
      <w:r w:rsidR="006437A8">
        <w:t xml:space="preserve">were </w:t>
      </w:r>
      <w:r w:rsidR="006C1ADC">
        <w:t xml:space="preserve">positive for either </w:t>
      </w:r>
      <w:r w:rsidR="007C2AB7">
        <w:t>pathogen</w:t>
      </w:r>
      <w:r w:rsidR="006C1ADC">
        <w:t xml:space="preserve"> (</w:t>
      </w:r>
      <w:r w:rsidR="004A5F5E">
        <w:t>Figure 12</w:t>
      </w:r>
      <w:r w:rsidR="006C1ADC">
        <w:t xml:space="preserve">). </w:t>
      </w:r>
      <w:r w:rsidR="000116EF">
        <w:t>Th</w:t>
      </w:r>
      <w:r w:rsidR="00275DB3">
        <w:t xml:space="preserve">e </w:t>
      </w:r>
      <w:r w:rsidR="000116EF">
        <w:t xml:space="preserve">trend </w:t>
      </w:r>
      <w:r w:rsidR="00275DB3">
        <w:t xml:space="preserve">for </w:t>
      </w:r>
      <w:r w:rsidR="00275DB3" w:rsidRPr="000116EF">
        <w:rPr>
          <w:i/>
          <w:iCs/>
        </w:rPr>
        <w:t>Pertussis</w:t>
      </w:r>
      <w:r w:rsidR="00275DB3">
        <w:t xml:space="preserve"> </w:t>
      </w:r>
      <w:r w:rsidR="000116EF">
        <w:t xml:space="preserve">should be interpreted with caution as the influenza-like-illness case definition is not </w:t>
      </w:r>
      <w:r w:rsidR="008C7716">
        <w:t>designed to be</w:t>
      </w:r>
      <w:r w:rsidR="000116EF">
        <w:t xml:space="preserve"> sensitive for </w:t>
      </w:r>
      <w:r w:rsidR="000116EF" w:rsidRPr="000116EF">
        <w:rPr>
          <w:i/>
          <w:iCs/>
        </w:rPr>
        <w:t>Pertussis</w:t>
      </w:r>
      <w:r w:rsidR="000116EF">
        <w:t>.</w:t>
      </w:r>
      <w:r>
        <w:t xml:space="preserve"> </w:t>
      </w:r>
    </w:p>
    <w:p w14:paraId="16A3190B" w14:textId="12A8E6B7" w:rsidR="00A715E6" w:rsidRDefault="004A5F5E" w:rsidP="000E02DC">
      <w:pPr>
        <w:pStyle w:val="Caption"/>
      </w:pPr>
      <w:r>
        <w:t>Figure 12</w:t>
      </w:r>
      <w:r w:rsidR="0019761A">
        <w:t>: Number of samples tested for respiratory pathogens among people with influenza-like-illness attending sentinel general practice sites by respiratory pathogen</w:t>
      </w:r>
      <w:r w:rsidR="007A42C9">
        <w:t>,</w:t>
      </w:r>
      <w:r w:rsidR="0019761A">
        <w:t xml:space="preserve"> week of specimen collection</w:t>
      </w:r>
      <w:r w:rsidR="007A42C9">
        <w:t xml:space="preserve"> and year</w:t>
      </w:r>
      <w:r w:rsidR="00E11EEF">
        <w:t>*</w:t>
      </w:r>
      <w:r w:rsidR="0019761A">
        <w:t xml:space="preserve">, Australia, </w:t>
      </w:r>
      <w:r w:rsidR="00A3614D">
        <w:t>January 2022 to December 2024</w:t>
      </w:r>
    </w:p>
    <w:p w14:paraId="7AEA013B" w14:textId="77777777" w:rsidR="00D876E8" w:rsidRDefault="00D876E8" w:rsidP="00D876E8">
      <w:pPr>
        <w:pStyle w:val="BodyText"/>
      </w:pPr>
      <w:r>
        <w:rPr>
          <w:noProof/>
        </w:rPr>
        <w:drawing>
          <wp:inline distT="0" distB="0" distL="0" distR="0" wp14:anchorId="7E3E1E14" wp14:editId="28E31E20">
            <wp:extent cx="6184900" cy="5301342"/>
            <wp:effectExtent l="0" t="0" r="0" b="0"/>
            <wp:docPr id="62" name="Picture" descr="A set of three stacked bar charts, one for each year of 2022–204, showing the number of samples tested for respiratory pathogens among people with new fever and cough symptoms attending sentinel general practice sites by respiratory pathogen and week of specimen collection from 3 January 2022 up to 29 December 2024. The y-axis scale (left) is different for each year relative to the number of samples tested, and the x-axis (horizontal) shows the week of specimen collection. Each bar is divided into colour-coded sections corresponding to different respiratory pathogens (SARS-CoV-2, RSV, Influenza, Parainfluenza, Rhino/enterovirus, Adenovirus, Human metapneumovirus [hMPV], Mycoplasma pneumoniae, and Pertussis), as well as negative test results in light grey.&#10;In 2022, the overall number of positive samples increased from early April to a peak of 30 positive samples per week in late May. There were a smaller number of samples tested from January to April, with greater numbers of samples tested (and negative) and positive samples from late April to late December. There were small numbers of samples positive for rhinovirus/enterovirus and SARS-CoV-2 throughout the year. There were greater numbers of samples positive for influenza or RSV between May to late July than at other times of the year. There were small numbers of samples positive for adenovirus, parainfluenza, and hMPV, particularly in the latter half of 2022.&#10;In 2023, the overall number of positive samples increased from early January to a peak of 50 positive samples per week in early July. There were a smaller number of samples tested from January to April, with greater numbers of samples tested (and negative) and positive samples from May to late December. There were small numbers of samples positive for rhinovirus/enterovirus and SARS-CoV-2 throughout the year. There were greater numbers of samples positive for influenza or RSV between May to October than at other times of the year. There were small numbers of samples positive for adenovirus, parainfluenza, hMPV, and Mycoplasma pneumoniae particularly in the latter half of 2023.&#10;In 2024, the overall number of positive samples increased from early January to a peak of 90 positive samples per week in late June. There were a smaller number of samples tested from January to March (though greater than in 2022 or 2023), with greater numbers of samples tested (and negative) and positive samples from April to late December. There were small numbers of samples positive for rhinovirus/enterovirus, SARS-CoV-2, hMPV, and Mycoplasma pneumoniae throughout the year. There were greater numbers of samples positive for influenza or RSV between May to September than at other times of the year. There were small numbers of samples positive for adenovirus, parainfluenza, and Pertussis particularly in the latter half of 2024.&#10;"/>
            <wp:cNvGraphicFramePr/>
            <a:graphic xmlns:a="http://schemas.openxmlformats.org/drawingml/2006/main">
              <a:graphicData uri="http://schemas.openxmlformats.org/drawingml/2006/picture">
                <pic:pic xmlns:pic="http://schemas.openxmlformats.org/drawingml/2006/picture">
                  <pic:nvPicPr>
                    <pic:cNvPr id="62" name="Picture" descr="A set of three stacked bar charts, one for each year of 2022–204, showing the number of samples tested for respiratory pathogens among people with new fever and cough symptoms attending sentinel general practice sites by respiratory pathogen and week of specimen collection from 3 January 2022 up to 29 December 2024. The y-axis scale (left) is different for each year relative to the number of samples tested, and the x-axis (horizontal) shows the week of specimen collection. Each bar is divided into colour-coded sections corresponding to different respiratory pathogens (SARS-CoV-2, RSV, Influenza, Parainfluenza, Rhino/enterovirus, Adenovirus, Human metapneumovirus [hMPV], Mycoplasma pneumoniae, and Pertussis), as well as negative test results in light grey.&#10;In 2022, the overall number of positive samples increased from early April to a peak of 30 positive samples per week in late May. There were a smaller number of samples tested from January to April, with greater numbers of samples tested (and negative) and positive samples from late April to late December. There were small numbers of samples positive for rhinovirus/enterovirus and SARS-CoV-2 throughout the year. There were greater numbers of samples positive for influenza or RSV between May to late July than at other times of the year. There were small numbers of samples positive for adenovirus, parainfluenza, and hMPV, particularly in the latter half of 2022.&#10;In 2023, the overall number of positive samples increased from early January to a peak of 50 positive samples per week in early July. There were a smaller number of samples tested from January to April, with greater numbers of samples tested (and negative) and positive samples from May to late December. There were small numbers of samples positive for rhinovirus/enterovirus and SARS-CoV-2 throughout the year. There were greater numbers of samples positive for influenza or RSV between May to October than at other times of the year. There were small numbers of samples positive for adenovirus, parainfluenza, hMPV, and Mycoplasma pneumoniae particularly in the latter half of 2023.&#10;In 2024, the overall number of positive samples increased from early January to a peak of 90 positive samples per week in late June. There were a smaller number of samples tested from January to March (though greater than in 2022 or 2023), with greater numbers of samples tested (and negative) and positive samples from April to late December. There were small numbers of samples positive for rhinovirus/enterovirus, SARS-CoV-2, hMPV, and Mycoplasma pneumoniae throughout the year. There were greater numbers of samples positive for influenza or RSV between May to September than at other times of the year. There were small numbers of samples positive for adenovirus, parainfluenza, and Pertussis particularly in the latter half of 2024.&#10;"/>
                    <pic:cNvPicPr>
                      <a:picLocks noChangeAspect="1" noChangeArrowheads="1"/>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bwMode="auto">
                    <a:xfrm>
                      <a:off x="0" y="0"/>
                      <a:ext cx="6184900" cy="5301342"/>
                    </a:xfrm>
                    <a:prstGeom prst="rect">
                      <a:avLst/>
                    </a:prstGeom>
                    <a:noFill/>
                    <a:ln w="9525">
                      <a:noFill/>
                      <a:headEnd/>
                      <a:tailEnd/>
                    </a:ln>
                  </pic:spPr>
                </pic:pic>
              </a:graphicData>
            </a:graphic>
          </wp:inline>
        </w:drawing>
      </w:r>
    </w:p>
    <w:p w14:paraId="16A3190E" w14:textId="68416CF9" w:rsidR="00A715E6" w:rsidRDefault="0019761A" w:rsidP="000E02DC">
      <w:pPr>
        <w:pStyle w:val="Smalltext"/>
      </w:pPr>
      <w:r>
        <w:t>Source: Australian Sentinel Practice</w:t>
      </w:r>
      <w:r w:rsidR="00A946DA">
        <w:t>s</w:t>
      </w:r>
      <w:r>
        <w:t xml:space="preserve"> Research Network (ASPREN)</w:t>
      </w:r>
      <w:r w:rsidR="008D5B68" w:rsidRPr="00C23A60">
        <w:rPr>
          <w:szCs w:val="18"/>
        </w:rPr>
        <w:t xml:space="preserve">, extracted </w:t>
      </w:r>
      <w:r w:rsidR="008D5B68">
        <w:rPr>
          <w:szCs w:val="18"/>
        </w:rPr>
        <w:t>26 February</w:t>
      </w:r>
      <w:r w:rsidR="008D5B68" w:rsidRPr="00C23A60">
        <w:rPr>
          <w:szCs w:val="18"/>
        </w:rPr>
        <w:t xml:space="preserve"> 2025</w:t>
      </w:r>
      <w:r w:rsidR="00CE256D">
        <w:rPr>
          <w:szCs w:val="18"/>
        </w:rPr>
        <w:t>.</w:t>
      </w:r>
      <w:r w:rsidR="007A42C9">
        <w:rPr>
          <w:szCs w:val="18"/>
        </w:rPr>
        <w:br/>
        <w:t xml:space="preserve">* </w:t>
      </w:r>
      <w:r w:rsidR="007A42C9">
        <w:t>Axis varies between years.</w:t>
      </w:r>
      <w:r>
        <w:br w:type="page"/>
      </w:r>
    </w:p>
    <w:p w14:paraId="16A3190F" w14:textId="77777777" w:rsidR="00A715E6" w:rsidRDefault="0019761A">
      <w:pPr>
        <w:pStyle w:val="Heading1"/>
      </w:pPr>
      <w:bookmarkStart w:id="23" w:name="_Toc194074621"/>
      <w:bookmarkStart w:id="24" w:name="hospital-based-surveillance"/>
      <w:bookmarkEnd w:id="22"/>
      <w:r>
        <w:lastRenderedPageBreak/>
        <w:t>Hospital-based surveillance</w:t>
      </w:r>
      <w:bookmarkEnd w:id="23"/>
    </w:p>
    <w:p w14:paraId="16A31910" w14:textId="77777777" w:rsidR="00A715E6" w:rsidRDefault="0019761A">
      <w:r>
        <w:t>Hospital-based surveillance monitors persons with more severe illness who have been admitted to hospital for their respiratory illness (severe acute respiratory infections). Hospital-based surveillance also measures the ability of the health system to cope with the number of severe acute respiratory infection admissions to ensure delivery of safe, timely and quality health care.</w:t>
      </w:r>
    </w:p>
    <w:p w14:paraId="16A31911" w14:textId="228A6936" w:rsidR="00A715E6" w:rsidRPr="00BA7C1D" w:rsidRDefault="00DF0C0C" w:rsidP="006F4A37">
      <w:r w:rsidRPr="00875BF5">
        <w:t xml:space="preserve">In 2024, weekly </w:t>
      </w:r>
      <w:r w:rsidR="009D5531" w:rsidRPr="00875BF5">
        <w:t xml:space="preserve">admissions to </w:t>
      </w:r>
      <w:r w:rsidR="00947322">
        <w:t xml:space="preserve">FluCAN </w:t>
      </w:r>
      <w:r w:rsidR="009D5531" w:rsidRPr="00875BF5">
        <w:t xml:space="preserve">sentinel hospitals </w:t>
      </w:r>
      <w:r w:rsidRPr="00875BF5">
        <w:t xml:space="preserve">with COVID-19 gradually decreased from January </w:t>
      </w:r>
      <w:r w:rsidR="373101ED">
        <w:t>to late</w:t>
      </w:r>
      <w:r w:rsidR="00FB723E" w:rsidRPr="00875BF5">
        <w:t xml:space="preserve"> </w:t>
      </w:r>
      <w:r w:rsidRPr="00875BF5">
        <w:t xml:space="preserve">March, before </w:t>
      </w:r>
      <w:r w:rsidR="00FB723E" w:rsidRPr="00875BF5">
        <w:t xml:space="preserve">increasing </w:t>
      </w:r>
      <w:r w:rsidRPr="00875BF5">
        <w:t xml:space="preserve">to </w:t>
      </w:r>
      <w:r w:rsidR="00FB723E" w:rsidRPr="00875BF5">
        <w:t xml:space="preserve">a </w:t>
      </w:r>
      <w:r w:rsidRPr="00875BF5">
        <w:t>peak</w:t>
      </w:r>
      <w:r w:rsidR="00FB723E" w:rsidRPr="00875BF5">
        <w:t xml:space="preserve"> of </w:t>
      </w:r>
      <w:r w:rsidR="00C27C6E" w:rsidRPr="00875BF5">
        <w:t>206</w:t>
      </w:r>
      <w:r w:rsidR="00FB723E" w:rsidRPr="00875BF5">
        <w:t xml:space="preserve"> admissions per week</w:t>
      </w:r>
      <w:r w:rsidRPr="00875BF5">
        <w:t xml:space="preserve"> in </w:t>
      </w:r>
      <w:r w:rsidR="00BA57C1" w:rsidRPr="00875BF5">
        <w:t xml:space="preserve">late </w:t>
      </w:r>
      <w:r w:rsidRPr="00875BF5">
        <w:t>May.</w:t>
      </w:r>
      <w:r w:rsidR="00012A42" w:rsidRPr="00875BF5">
        <w:t xml:space="preserve"> Following </w:t>
      </w:r>
      <w:r w:rsidR="00AD55E2">
        <w:t>the</w:t>
      </w:r>
      <w:r w:rsidR="00AD55E2" w:rsidRPr="00875BF5">
        <w:t xml:space="preserve"> </w:t>
      </w:r>
      <w:r w:rsidR="00012A42" w:rsidRPr="00875BF5">
        <w:t xml:space="preserve">peak in </w:t>
      </w:r>
      <w:r w:rsidR="00D835E2" w:rsidRPr="00875BF5">
        <w:t>late May, t</w:t>
      </w:r>
      <w:r w:rsidRPr="00875BF5">
        <w:t>here was a</w:t>
      </w:r>
      <w:r w:rsidR="00D835E2" w:rsidRPr="00875BF5">
        <w:t xml:space="preserve">n overall </w:t>
      </w:r>
      <w:r w:rsidRPr="00875BF5">
        <w:t xml:space="preserve">decreasing trend </w:t>
      </w:r>
      <w:r w:rsidR="000477C2" w:rsidRPr="00875BF5">
        <w:t xml:space="preserve">with the </w:t>
      </w:r>
      <w:r w:rsidR="00157DF2" w:rsidRPr="00875BF5">
        <w:t>number of weekly admissions</w:t>
      </w:r>
      <w:r w:rsidR="00DA77B2" w:rsidRPr="00875BF5">
        <w:t xml:space="preserve"> </w:t>
      </w:r>
      <w:r w:rsidR="00CF6A61" w:rsidRPr="00875BF5">
        <w:t>not</w:t>
      </w:r>
      <w:r w:rsidR="00DA77B2" w:rsidRPr="00875BF5">
        <w:t xml:space="preserve"> exceeding 100 admissions per week </w:t>
      </w:r>
      <w:r w:rsidR="00C87E3F" w:rsidRPr="00875BF5">
        <w:t xml:space="preserve">from </w:t>
      </w:r>
      <w:r w:rsidR="00E320C0" w:rsidRPr="00875BF5">
        <w:t xml:space="preserve">late </w:t>
      </w:r>
      <w:r w:rsidR="00C87E3F" w:rsidRPr="00875BF5">
        <w:t>July to</w:t>
      </w:r>
      <w:r w:rsidR="000477C2" w:rsidRPr="00875BF5">
        <w:t xml:space="preserve"> </w:t>
      </w:r>
      <w:r w:rsidR="00E320C0" w:rsidRPr="00875BF5">
        <w:t>early November</w:t>
      </w:r>
      <w:r w:rsidR="00C9186D" w:rsidRPr="00875BF5">
        <w:t>. From early November w</w:t>
      </w:r>
      <w:r w:rsidR="00B82BF5" w:rsidRPr="00875BF5">
        <w:t xml:space="preserve">eekly admissions to sentinel hospitals with COVID-19 </w:t>
      </w:r>
      <w:r w:rsidR="00600EB7" w:rsidRPr="00875BF5">
        <w:t xml:space="preserve">remained above 100 admissions per week </w:t>
      </w:r>
      <w:r w:rsidR="00875BF5" w:rsidRPr="00875BF5">
        <w:t xml:space="preserve">for the remainder of </w:t>
      </w:r>
      <w:r w:rsidR="00875BF5" w:rsidRPr="00BA7C1D">
        <w:t>2024</w:t>
      </w:r>
      <w:r w:rsidRPr="00BA7C1D">
        <w:t xml:space="preserve"> (</w:t>
      </w:r>
      <w:r w:rsidR="004A5F5E">
        <w:t>Figure 13</w:t>
      </w:r>
      <w:r w:rsidRPr="00BA7C1D">
        <w:t>).</w:t>
      </w:r>
    </w:p>
    <w:p w14:paraId="59907FC0" w14:textId="5AE41662" w:rsidR="0094363E" w:rsidRPr="00BA7C1D" w:rsidRDefault="0019761A" w:rsidP="006F4A37">
      <w:r w:rsidRPr="00BA7C1D">
        <w:t>In</w:t>
      </w:r>
      <w:r w:rsidR="00D33249" w:rsidRPr="00BA7C1D">
        <w:t xml:space="preserve"> 2024, there were fewer </w:t>
      </w:r>
      <w:r w:rsidR="008C00A2" w:rsidRPr="00BA7C1D">
        <w:t>weekly admissions to sentinel hospitals with COVID-19 compared with 2022 and 2023</w:t>
      </w:r>
      <w:r w:rsidR="005F6E64" w:rsidRPr="00BA7C1D">
        <w:t>. A</w:t>
      </w:r>
      <w:r w:rsidR="00CA6B73" w:rsidRPr="00BA7C1D">
        <w:t>dmission patterns followed a similar trend each year</w:t>
      </w:r>
      <w:r w:rsidR="005F6E64" w:rsidRPr="00BA7C1D">
        <w:t xml:space="preserve"> with the number of weekly admissions </w:t>
      </w:r>
      <w:r w:rsidR="00D23E36" w:rsidRPr="00BA7C1D">
        <w:t xml:space="preserve">generally </w:t>
      </w:r>
      <w:r w:rsidR="00C72C73" w:rsidRPr="00BA7C1D">
        <w:t>e</w:t>
      </w:r>
      <w:r w:rsidR="00C72C73">
        <w:t>levated</w:t>
      </w:r>
      <w:r w:rsidR="00C72C73" w:rsidRPr="00BA7C1D">
        <w:t xml:space="preserve"> </w:t>
      </w:r>
      <w:r w:rsidR="005608C4" w:rsidRPr="00BA7C1D">
        <w:t>in January</w:t>
      </w:r>
      <w:r w:rsidR="002C5B3F" w:rsidRPr="00BA7C1D">
        <w:t xml:space="preserve"> and then again in May and June</w:t>
      </w:r>
      <w:r w:rsidR="001357D4" w:rsidRPr="00BA7C1D">
        <w:t xml:space="preserve"> </w:t>
      </w:r>
      <w:r w:rsidR="007A52C4" w:rsidRPr="00BA7C1D">
        <w:t>(</w:t>
      </w:r>
      <w:r w:rsidR="001357D4" w:rsidRPr="00BA7C1D">
        <w:t xml:space="preserve">though there was a sustained increase in weekly admissions across May to </w:t>
      </w:r>
      <w:r w:rsidR="008F1961" w:rsidRPr="00BA7C1D">
        <w:t xml:space="preserve">July </w:t>
      </w:r>
      <w:r w:rsidR="001357D4" w:rsidRPr="00BA7C1D">
        <w:t>2022</w:t>
      </w:r>
      <w:r w:rsidR="007A52C4" w:rsidRPr="00BA7C1D">
        <w:t>)</w:t>
      </w:r>
      <w:r w:rsidR="008C00A2" w:rsidRPr="00BA7C1D">
        <w:t xml:space="preserve"> </w:t>
      </w:r>
      <w:r w:rsidRPr="00BA7C1D">
        <w:t>(</w:t>
      </w:r>
      <w:r w:rsidR="004A5F5E">
        <w:t>Figure 13</w:t>
      </w:r>
      <w:r w:rsidRPr="00BA7C1D">
        <w:t>).</w:t>
      </w:r>
      <w:r w:rsidR="0094363E" w:rsidRPr="00BA7C1D">
        <w:t xml:space="preserve"> Several factors likely contributed to the overall decrease in the number of weekly admissions to sentinel hospitals with COVID-19 over time, including:</w:t>
      </w:r>
    </w:p>
    <w:p w14:paraId="1781CB49" w14:textId="11EC6D53" w:rsidR="0094363E" w:rsidRPr="00492287" w:rsidRDefault="0094363E" w:rsidP="001D2466">
      <w:pPr>
        <w:pStyle w:val="ListBullet"/>
      </w:pPr>
      <w:r w:rsidRPr="00BA7C1D">
        <w:t xml:space="preserve">increased immunity from vaccination and previous infections </w:t>
      </w:r>
      <w:r w:rsidR="00ED1E29">
        <w:t>contributing</w:t>
      </w:r>
      <w:r w:rsidRPr="00BA7C1D">
        <w:t xml:space="preserve"> to reduced</w:t>
      </w:r>
      <w:r w:rsidRPr="00492287">
        <w:t xml:space="preserve"> severity of infection</w:t>
      </w:r>
    </w:p>
    <w:p w14:paraId="69605D86" w14:textId="4CADCC8F" w:rsidR="0094363E" w:rsidRPr="00492287" w:rsidRDefault="0094363E" w:rsidP="001D2466">
      <w:pPr>
        <w:pStyle w:val="ListBullet"/>
      </w:pPr>
      <w:r w:rsidRPr="00492287">
        <w:t xml:space="preserve">early access to antivirals and other interventions </w:t>
      </w:r>
      <w:r w:rsidR="00ED1E29">
        <w:t>preventing</w:t>
      </w:r>
      <w:r w:rsidRPr="00492287">
        <w:t xml:space="preserve"> many cases from becoming severe</w:t>
      </w:r>
    </w:p>
    <w:p w14:paraId="30F0CBC0" w14:textId="77777777" w:rsidR="0094363E" w:rsidRPr="00492287" w:rsidRDefault="0094363E" w:rsidP="001D2466">
      <w:pPr>
        <w:pStyle w:val="ListBullet"/>
      </w:pPr>
      <w:r w:rsidRPr="00492287">
        <w:t>decreased intrinsic severity of circulating variants</w:t>
      </w:r>
    </w:p>
    <w:p w14:paraId="20C55813" w14:textId="77777777" w:rsidR="0094363E" w:rsidRPr="00CF02C3" w:rsidRDefault="0094363E" w:rsidP="001D2466">
      <w:pPr>
        <w:pStyle w:val="ListBullet"/>
      </w:pPr>
      <w:r w:rsidRPr="00CF02C3">
        <w:t>decreased number of overall COVID-19 cases.</w:t>
      </w:r>
    </w:p>
    <w:p w14:paraId="5D49671E" w14:textId="77777777" w:rsidR="00823D53" w:rsidRDefault="004278F1" w:rsidP="006F4A37">
      <w:r w:rsidRPr="00CF02C3">
        <w:t xml:space="preserve">In 2024, surveillance for admissions to sentinel hospitals with influenza began in April. </w:t>
      </w:r>
      <w:r w:rsidR="007B20F4" w:rsidRPr="00CF02C3">
        <w:t>From April</w:t>
      </w:r>
      <w:r w:rsidR="00E97013">
        <w:t>,</w:t>
      </w:r>
      <w:r w:rsidR="007B20F4" w:rsidRPr="00CF02C3">
        <w:t xml:space="preserve"> weekly admissions to sentinel hospitals with influenza increased to a peak </w:t>
      </w:r>
      <w:r w:rsidR="002D1DB8" w:rsidRPr="00CF02C3">
        <w:t>of 3</w:t>
      </w:r>
      <w:r w:rsidR="001D6581" w:rsidRPr="00CF02C3">
        <w:t>34</w:t>
      </w:r>
      <w:r w:rsidR="002D1DB8" w:rsidRPr="00CF02C3">
        <w:t xml:space="preserve"> </w:t>
      </w:r>
      <w:r w:rsidR="00662045" w:rsidRPr="00CF02C3">
        <w:t xml:space="preserve">admissions per week in </w:t>
      </w:r>
      <w:r w:rsidR="002D1DB8" w:rsidRPr="00CF02C3">
        <w:t xml:space="preserve">mid-July. Following </w:t>
      </w:r>
      <w:r w:rsidR="00B1574F">
        <w:t>the</w:t>
      </w:r>
      <w:r w:rsidR="002D1DB8" w:rsidRPr="00CF02C3">
        <w:t xml:space="preserve"> peak in mid-July,</w:t>
      </w:r>
      <w:r w:rsidR="00C41ED9" w:rsidRPr="00CF02C3">
        <w:t xml:space="preserve"> there was an overall decreasing trend </w:t>
      </w:r>
      <w:r w:rsidR="00886286">
        <w:t>in</w:t>
      </w:r>
      <w:r w:rsidR="00886286" w:rsidRPr="00CF02C3">
        <w:t xml:space="preserve"> </w:t>
      </w:r>
      <w:r w:rsidR="00C41ED9" w:rsidRPr="00CF02C3">
        <w:t>the number of weekly admissions</w:t>
      </w:r>
      <w:r w:rsidR="000362FD" w:rsidRPr="00CF02C3">
        <w:t xml:space="preserve">, </w:t>
      </w:r>
      <w:r w:rsidR="0053787A" w:rsidRPr="00CF02C3">
        <w:t xml:space="preserve">not </w:t>
      </w:r>
      <w:r w:rsidR="00C41ED9" w:rsidRPr="00CF02C3">
        <w:t xml:space="preserve">exceeding </w:t>
      </w:r>
      <w:r w:rsidR="0053787A" w:rsidRPr="00CF02C3">
        <w:t>50</w:t>
      </w:r>
      <w:r w:rsidR="00C41ED9" w:rsidRPr="00CF02C3">
        <w:t xml:space="preserve"> admissions per week from </w:t>
      </w:r>
      <w:r w:rsidR="0053787A" w:rsidRPr="00CF02C3">
        <w:t>late September</w:t>
      </w:r>
      <w:r w:rsidR="00C41ED9" w:rsidRPr="00CF02C3">
        <w:t xml:space="preserve"> to December</w:t>
      </w:r>
      <w:r w:rsidR="0053787A" w:rsidRPr="00CF02C3">
        <w:t xml:space="preserve"> </w:t>
      </w:r>
      <w:r w:rsidRPr="00CF02C3">
        <w:t>(</w:t>
      </w:r>
      <w:r w:rsidR="004A5F5E">
        <w:t>Figure 13</w:t>
      </w:r>
      <w:r w:rsidRPr="00CF02C3">
        <w:t>).</w:t>
      </w:r>
      <w:r w:rsidR="006F4A37">
        <w:t xml:space="preserve"> </w:t>
      </w:r>
    </w:p>
    <w:p w14:paraId="16A31915" w14:textId="4A7DF5BE" w:rsidR="00A715E6" w:rsidRPr="00D77835" w:rsidRDefault="0019761A" w:rsidP="006F4A37">
      <w:r w:rsidRPr="00824229">
        <w:t>In 2024</w:t>
      </w:r>
      <w:r w:rsidR="00383E36" w:rsidRPr="00824229">
        <w:t>,</w:t>
      </w:r>
      <w:r w:rsidRPr="00824229">
        <w:t xml:space="preserve"> most</w:t>
      </w:r>
      <w:r w:rsidR="007E0797" w:rsidRPr="00824229">
        <w:t xml:space="preserve"> (</w:t>
      </w:r>
      <w:r w:rsidR="009500FE" w:rsidRPr="00824229">
        <w:t>96.6%; 4,548/4,709</w:t>
      </w:r>
      <w:r w:rsidR="007E0797" w:rsidRPr="00824229">
        <w:t>) patients admitted to sentinel hospitals with influenza</w:t>
      </w:r>
      <w:r w:rsidRPr="00824229">
        <w:t xml:space="preserve"> </w:t>
      </w:r>
      <w:r w:rsidR="005B0015">
        <w:t>were</w:t>
      </w:r>
      <w:r w:rsidR="005B0015" w:rsidRPr="00824229">
        <w:t xml:space="preserve"> </w:t>
      </w:r>
      <w:r w:rsidRPr="00824229">
        <w:t>admitted with influenza A, while 3.</w:t>
      </w:r>
      <w:r w:rsidR="00E42BBF" w:rsidRPr="00824229">
        <w:t>4</w:t>
      </w:r>
      <w:r w:rsidRPr="00824229">
        <w:t>% (</w:t>
      </w:r>
      <w:r w:rsidR="00E42BBF" w:rsidRPr="00824229">
        <w:t>159/4,709</w:t>
      </w:r>
      <w:r w:rsidRPr="00824229">
        <w:t>) were admitted with influenza B.</w:t>
      </w:r>
      <w:r w:rsidR="006F4A37">
        <w:t xml:space="preserve"> </w:t>
      </w:r>
      <w:r w:rsidRPr="00E25E38">
        <w:t xml:space="preserve">Most admissions with influenza A </w:t>
      </w:r>
      <w:r w:rsidR="005912AE">
        <w:t>were</w:t>
      </w:r>
      <w:r w:rsidR="00397347" w:rsidRPr="00E25E38">
        <w:t xml:space="preserve"> </w:t>
      </w:r>
      <w:r w:rsidR="00FD6CF0" w:rsidRPr="00E25E38">
        <w:t>influenza A(H3N2) (43.3%; 1,968/4,548)</w:t>
      </w:r>
      <w:r w:rsidR="00397347" w:rsidRPr="00E25E38">
        <w:t xml:space="preserve">, </w:t>
      </w:r>
      <w:r w:rsidR="00E25E38" w:rsidRPr="00E25E38">
        <w:t>followed by influenza A(</w:t>
      </w:r>
      <w:proofErr w:type="spellStart"/>
      <w:r w:rsidR="00E25E38" w:rsidRPr="00E25E38">
        <w:t>Unsubtyped</w:t>
      </w:r>
      <w:proofErr w:type="spellEnd"/>
      <w:r w:rsidR="00E25E38" w:rsidRPr="00E25E38">
        <w:t xml:space="preserve">) (28.9%; 1,315/4,548), and influenza A(H1N1) (27.8%; </w:t>
      </w:r>
      <w:r w:rsidR="00E25E38" w:rsidRPr="00D77835">
        <w:t>1,265/4,548)</w:t>
      </w:r>
      <w:r w:rsidRPr="00D77835">
        <w:t>.</w:t>
      </w:r>
    </w:p>
    <w:p w14:paraId="16A31916" w14:textId="2EED4096" w:rsidR="00A715E6" w:rsidRPr="00D77835" w:rsidRDefault="001220EF" w:rsidP="006F4A37">
      <w:r>
        <w:t>From April to October 2024, there were</w:t>
      </w:r>
      <w:r w:rsidR="00B1684B">
        <w:t xml:space="preserve"> fewer weekly admissions to sentinel hospitals </w:t>
      </w:r>
      <w:r w:rsidR="001668A6">
        <w:t>with influenza</w:t>
      </w:r>
      <w:r w:rsidR="009C6E54">
        <w:t xml:space="preserve"> compared with</w:t>
      </w:r>
      <w:r w:rsidR="000845C0">
        <w:t xml:space="preserve"> the same period in</w:t>
      </w:r>
      <w:r w:rsidR="009C6E54">
        <w:t xml:space="preserve"> 2023</w:t>
      </w:r>
      <w:r w:rsidR="00E43487">
        <w:t xml:space="preserve"> and 2022</w:t>
      </w:r>
      <w:r w:rsidR="009C6E54">
        <w:t>.</w:t>
      </w:r>
      <w:r w:rsidR="009473C5">
        <w:t xml:space="preserve"> </w:t>
      </w:r>
      <w:r w:rsidR="002E00C7" w:rsidRPr="00D77835">
        <w:t>From April to October,</w:t>
      </w:r>
      <w:r w:rsidR="00482F37" w:rsidRPr="00D77835">
        <w:t xml:space="preserve"> th</w:t>
      </w:r>
      <w:r w:rsidR="00742E1B" w:rsidRPr="00D77835">
        <w:t>e</w:t>
      </w:r>
      <w:r w:rsidR="00E90FD5" w:rsidRPr="00D77835">
        <w:t xml:space="preserve"> peak number of weekly admissions to sentinel hospitals with influenza</w:t>
      </w:r>
      <w:r w:rsidR="00742E1B" w:rsidRPr="00D77835">
        <w:t xml:space="preserve"> w</w:t>
      </w:r>
      <w:r w:rsidR="00E90FD5" w:rsidRPr="00D77835">
        <w:t xml:space="preserve">as similar across 2022–2024; however, </w:t>
      </w:r>
      <w:r w:rsidR="00AD0155" w:rsidRPr="00D77835">
        <w:t xml:space="preserve">the peaks occurred </w:t>
      </w:r>
      <w:r w:rsidR="005E0B4C" w:rsidRPr="00D77835">
        <w:t xml:space="preserve">later and were more prolonged in 2023 and 2024 </w:t>
      </w:r>
      <w:r w:rsidR="008E4F4E" w:rsidRPr="00D77835">
        <w:t xml:space="preserve">(July) </w:t>
      </w:r>
      <w:r w:rsidR="005E0B4C" w:rsidRPr="00D77835">
        <w:t>compared with 2022</w:t>
      </w:r>
      <w:r w:rsidR="008E4F4E" w:rsidRPr="00D77835">
        <w:t xml:space="preserve"> (May)</w:t>
      </w:r>
      <w:r w:rsidR="005E0B4C" w:rsidRPr="00D77835">
        <w:t xml:space="preserve"> </w:t>
      </w:r>
      <w:r w:rsidR="002E00C7" w:rsidRPr="00D77835">
        <w:t>(</w:t>
      </w:r>
      <w:r w:rsidR="004A5F5E">
        <w:t>Figure 13</w:t>
      </w:r>
      <w:r w:rsidR="002E00C7" w:rsidRPr="00D77835">
        <w:t>).</w:t>
      </w:r>
    </w:p>
    <w:p w14:paraId="16A31917" w14:textId="14EF42A9" w:rsidR="00A715E6" w:rsidRPr="007C05FE" w:rsidRDefault="000B312A" w:rsidP="001D2466">
      <w:pPr>
        <w:pStyle w:val="ListBullet"/>
      </w:pPr>
      <w:r w:rsidRPr="007C05FE">
        <w:t>Surveillance for influenza hospitalisations in sentinel hospitals was seasonal prior to April 2024 when year-round surveillance commenced. Therefore, data before April and after October for any year are not available for comparison.</w:t>
      </w:r>
    </w:p>
    <w:p w14:paraId="16A31918" w14:textId="759DD62B" w:rsidR="00A715E6" w:rsidRPr="008D790C" w:rsidRDefault="006A3286" w:rsidP="006F4A37">
      <w:r w:rsidRPr="008D790C">
        <w:t>In 2024, surveillance for admissions to sentinel hospitals with RSV began in April. From April</w:t>
      </w:r>
      <w:r w:rsidR="002D567C">
        <w:t>,</w:t>
      </w:r>
      <w:r w:rsidRPr="008D790C">
        <w:t xml:space="preserve"> weekly admissions to sentinel hospitals with RSV increased to a peak of </w:t>
      </w:r>
      <w:r w:rsidR="002F77D0" w:rsidRPr="008D790C">
        <w:t>209</w:t>
      </w:r>
      <w:r w:rsidRPr="008D790C">
        <w:t xml:space="preserve"> admissions per week in </w:t>
      </w:r>
      <w:r w:rsidR="00F60A31" w:rsidRPr="008D790C">
        <w:t xml:space="preserve">late May, and then again to </w:t>
      </w:r>
      <w:r w:rsidR="00213ACA" w:rsidRPr="008D790C">
        <w:t>a s</w:t>
      </w:r>
      <w:r w:rsidR="001C611C" w:rsidRPr="008D790C">
        <w:t xml:space="preserve">maller </w:t>
      </w:r>
      <w:r w:rsidR="00213ACA" w:rsidRPr="008D790C">
        <w:t xml:space="preserve">peak of </w:t>
      </w:r>
      <w:r w:rsidR="001C611C" w:rsidRPr="008D790C">
        <w:t>184</w:t>
      </w:r>
      <w:r w:rsidR="009A1BDF" w:rsidRPr="008D790C">
        <w:t xml:space="preserve"> admissions per week in </w:t>
      </w:r>
      <w:r w:rsidR="0013406C" w:rsidRPr="008D790C">
        <w:t>mid-July</w:t>
      </w:r>
      <w:r w:rsidR="009A1BDF" w:rsidRPr="008D790C">
        <w:t>.</w:t>
      </w:r>
      <w:r w:rsidR="002A0F74" w:rsidRPr="008D790C">
        <w:t xml:space="preserve"> Following the </w:t>
      </w:r>
      <w:r w:rsidR="0013406C" w:rsidRPr="008D790C">
        <w:t>mid-July</w:t>
      </w:r>
      <w:r w:rsidR="002A0F74" w:rsidRPr="008D790C">
        <w:t xml:space="preserve"> peak, the number of weekly admissions w</w:t>
      </w:r>
      <w:r w:rsidR="00C140A7">
        <w:t>as</w:t>
      </w:r>
      <w:r w:rsidR="002A0F74" w:rsidRPr="008D790C">
        <w:t xml:space="preserve"> slow to decline, </w:t>
      </w:r>
      <w:r w:rsidR="0078313E" w:rsidRPr="008D790C">
        <w:t xml:space="preserve">but from </w:t>
      </w:r>
      <w:r w:rsidR="008D790C" w:rsidRPr="008D790C">
        <w:t>early September</w:t>
      </w:r>
      <w:r w:rsidR="005F7B65" w:rsidRPr="008D790C">
        <w:t xml:space="preserve"> onwards</w:t>
      </w:r>
      <w:r w:rsidR="006D2834" w:rsidRPr="008D790C">
        <w:t xml:space="preserve"> remained low and stable, not exceeding </w:t>
      </w:r>
      <w:r w:rsidR="008D790C" w:rsidRPr="008D790C">
        <w:t>75</w:t>
      </w:r>
      <w:r w:rsidR="0078313E" w:rsidRPr="008D790C">
        <w:t xml:space="preserve"> admissions per week </w:t>
      </w:r>
      <w:r w:rsidRPr="008D790C">
        <w:t>(</w:t>
      </w:r>
      <w:r w:rsidR="004A5F5E">
        <w:t>Figure 13</w:t>
      </w:r>
      <w:r w:rsidRPr="008D790C">
        <w:t>).</w:t>
      </w:r>
    </w:p>
    <w:p w14:paraId="6F13CE83" w14:textId="77777777" w:rsidR="00BD10C9" w:rsidRDefault="00D32ECF" w:rsidP="001D2466">
      <w:pPr>
        <w:pStyle w:val="ListBullet"/>
      </w:pPr>
      <w:r w:rsidRPr="001524EF">
        <w:t xml:space="preserve">Surveillance for RSV hospitalisations in sentinel hospitals was </w:t>
      </w:r>
      <w:r w:rsidR="00B23ED6">
        <w:t xml:space="preserve">piloted </w:t>
      </w:r>
      <w:r w:rsidRPr="001524EF">
        <w:t xml:space="preserve">in 2023 but not implemented in full until April 2024. Therefore, </w:t>
      </w:r>
      <w:r w:rsidR="00C42D33" w:rsidRPr="001524EF">
        <w:t>comparisons are not made between 2024 and 2023</w:t>
      </w:r>
      <w:r w:rsidRPr="001524EF">
        <w:t>.</w:t>
      </w:r>
    </w:p>
    <w:p w14:paraId="16A3191A" w14:textId="338ACE29" w:rsidR="00A715E6" w:rsidRDefault="0019761A" w:rsidP="00D057F3">
      <w:pPr>
        <w:numPr>
          <w:ilvl w:val="0"/>
          <w:numId w:val="24"/>
        </w:numPr>
      </w:pPr>
      <w:r>
        <w:br w:type="page"/>
      </w:r>
    </w:p>
    <w:p w14:paraId="16A3191C" w14:textId="7F7621E5" w:rsidR="00A715E6" w:rsidRDefault="004A5F5E" w:rsidP="000E02DC">
      <w:pPr>
        <w:pStyle w:val="Caption"/>
      </w:pPr>
      <w:r>
        <w:lastRenderedPageBreak/>
        <w:t>Figure 13</w:t>
      </w:r>
      <w:r w:rsidR="0019761A">
        <w:t xml:space="preserve">: Total number of patients (children and adults) admitted with a severe acute respiratory infection to sentinel hospitals by </w:t>
      </w:r>
      <w:r w:rsidR="00CC7199">
        <w:t>disease</w:t>
      </w:r>
      <w:r w:rsidR="0019761A">
        <w:t>, year, and week of admission*</w:t>
      </w:r>
      <w:r w:rsidR="00E11EEF" w:rsidRPr="0079775F">
        <w:rPr>
          <w:vertAlign w:val="superscript"/>
        </w:rPr>
        <w:t>†</w:t>
      </w:r>
      <w:r w:rsidR="0019761A">
        <w:t xml:space="preserve">, Australia, </w:t>
      </w:r>
      <w:r w:rsidR="00277484">
        <w:t>January 2022 to December 2024</w:t>
      </w:r>
      <w:r w:rsidR="003F0867">
        <w:rPr>
          <w:noProof/>
        </w:rPr>
        <w:drawing>
          <wp:inline distT="0" distB="0" distL="0" distR="0" wp14:anchorId="152370AF" wp14:editId="2BD13422">
            <wp:extent cx="6184900" cy="4417785"/>
            <wp:effectExtent l="0" t="0" r="0" b="0"/>
            <wp:docPr id="66" name="Picture" descr="A set of three stacked bar charts, one for each year of 2022–204, showing the number of patients admitted with a severe acute respiratory infection to sentinel hospitals by infection and week of admission in Australia from 3 January 2022 to 29 December 2024. The y-axis scale (left) is different for each year relative to the number of hospital admissions, and the x-axis (horizontal) shows the week of admission. Each bar is divided into colour-coded sections corresponding to different respiratory infections (COVID-19, RSV, Influenza).&#10;In 2022, hospital admissions with COVID-19 were collected year round; however, hospital admissions with influenza were only collected between 18 April and 21 August. In 2022, hospital admissions with RSV were not collected and therefore is not represented in the first stacked bar chart. In 2022, the overall number of hospital admissions with severe acute respiratory infections peaked in late May at approximately 750 patients per week. In 2022, there were three peaks in the number of hospital admissions with COVID-19. The first peak occurred in January with 550 admissions per week. The second sustained peak in hospital admissions with COVID-19 occurred across late May to mid-July with about 450 admissions per week. The smaller, third peak in hospital admissions with COVID-19 occurred in mid-December with about 350 admissions per week. In 2022, hospital admissions with influenza increased from late April when reporting began to a peak of about 300 admissions per week in late May. Following the late May peak, hospital admissions with influenza decreased week-on-week until reporting stopped in late August. &#10;In 2023, hospital admissions with COVID-19 were collected year round; however, hospital admissions with influenza were only collected between 27 March and 26 November. In 2023, hospital admissions with RSV were piloted between 27 March and 26 November and therefore there are only a fraction of admissions with RSV represented in the second stacked bar chart. In 2023, the overall number of hospital admissions with severe acute respiratory infections peaked in early June at approximately 500 patients per week. In 2023, there were three peaks in the number of hospital admissions with COVID-19; however, the peaks were smaller compared to the peaks observed in 2022. The first peak occurred in early January with 275 admissions per week. The second sustained peak in hospital admissions with COVID-19 occurred across mid-April to mid-June with about 175 admissions per week, following the mid-June peak the number of hospital admissions with COVID-19 remained low and stable until late September. The smaller, third peak in hospital admissions with COVID-19 occurred in late December with about 200 admissions per week. In 2022, hospital admissions with influenza increased from late March when reporting began to a peak of about 300 admissions per week in early July. Following the early July peak, hospital admissions with influenza decreased week-on-week until reporting stopped in late November. There were a larger number of hospital admissions with influenza in 2023 compared to 2022. In 2022, hospital admissions with RSV increased from late March when reporting began to a peak of about 80 admissions per week in early June. Following the early June peak, hospital admissions with RSV decreased week-on-week until reporting stopped in late November.&#10;In 2024, hospital admissions with COVID-19 were collected year round; however, hospital admissions with influenza or RSV were only collected from 27 March onwards. In 2024, the overall number of hospital admissions with severe acute respiratory infections peaked in late June at approximately 620 patients per week. In 2024, the number of hospital admissions with COVID-19 remained low and stable between January to early May, not exceeding 175 admissions per week. Across May number of hospital admissions with COVID-19 increased to a peak of 200 admissions per week and remained elevated across June at 175 admissions per week. From July to December the number of hospital admissions with COVID-19 remained low and stable, not exceeding 100 admissions per week. In 2022, hospital admissions with influenza increased from late March when reporting began to a peak of about 325 admissions per week in mid-July. Following the mid-July peak, hospital admissions with influenza decreased week-on-week until late September when the number of hospital admissions with influenza remained low and stable until December. In 2022, hospital admissions with RSV increased from late March when reporting began to a peak of about 200 admissions per week in early June. Following the early June peak, hospital admissions with RSV slowly decreased week-on-week until late September when the number of hospital admissions with RSV remained low and stable until December."/>
            <wp:cNvGraphicFramePr/>
            <a:graphic xmlns:a="http://schemas.openxmlformats.org/drawingml/2006/main">
              <a:graphicData uri="http://schemas.openxmlformats.org/drawingml/2006/picture">
                <pic:pic xmlns:pic="http://schemas.openxmlformats.org/drawingml/2006/picture">
                  <pic:nvPicPr>
                    <pic:cNvPr id="66" name="Picture" descr="A set of three stacked bar charts, one for each year of 2022–204, showing the number of patients admitted with a severe acute respiratory infection to sentinel hospitals by infection and week of admission in Australia from 3 January 2022 to 29 December 2024. The y-axis scale (left) is different for each year relative to the number of hospital admissions, and the x-axis (horizontal) shows the week of admission. Each bar is divided into colour-coded sections corresponding to different respiratory infections (COVID-19, RSV, Influenza).&#10;In 2022, hospital admissions with COVID-19 were collected year round; however, hospital admissions with influenza were only collected between 18 April and 21 August. In 2022, hospital admissions with RSV were not collected and therefore is not represented in the first stacked bar chart. In 2022, the overall number of hospital admissions with severe acute respiratory infections peaked in late May at approximately 750 patients per week. In 2022, there were three peaks in the number of hospital admissions with COVID-19. The first peak occurred in January with 550 admissions per week. The second sustained peak in hospital admissions with COVID-19 occurred across late May to mid-July with about 450 admissions per week. The smaller, third peak in hospital admissions with COVID-19 occurred in mid-December with about 350 admissions per week. In 2022, hospital admissions with influenza increased from late April when reporting began to a peak of about 300 admissions per week in late May. Following the late May peak, hospital admissions with influenza decreased week-on-week until reporting stopped in late August. &#10;In 2023, hospital admissions with COVID-19 were collected year round; however, hospital admissions with influenza were only collected between 27 March and 26 November. In 2023, hospital admissions with RSV were piloted between 27 March and 26 November and therefore there are only a fraction of admissions with RSV represented in the second stacked bar chart. In 2023, the overall number of hospital admissions with severe acute respiratory infections peaked in early June at approximately 500 patients per week. In 2023, there were three peaks in the number of hospital admissions with COVID-19; however, the peaks were smaller compared to the peaks observed in 2022. The first peak occurred in early January with 275 admissions per week. The second sustained peak in hospital admissions with COVID-19 occurred across mid-April to mid-June with about 175 admissions per week, following the mid-June peak the number of hospital admissions with COVID-19 remained low and stable until late September. The smaller, third peak in hospital admissions with COVID-19 occurred in late December with about 200 admissions per week. In 2022, hospital admissions with influenza increased from late March when reporting began to a peak of about 300 admissions per week in early July. Following the early July peak, hospital admissions with influenza decreased week-on-week until reporting stopped in late November. There were a larger number of hospital admissions with influenza in 2023 compared to 2022. In 2022, hospital admissions with RSV increased from late March when reporting began to a peak of about 80 admissions per week in early June. Following the early June peak, hospital admissions with RSV decreased week-on-week until reporting stopped in late November.&#10;In 2024, hospital admissions with COVID-19 were collected year round; however, hospital admissions with influenza or RSV were only collected from 27 March onwards. In 2024, the overall number of hospital admissions with severe acute respiratory infections peaked in late June at approximately 620 patients per week. In 2024, the number of hospital admissions with COVID-19 remained low and stable between January to early May, not exceeding 175 admissions per week. Across May number of hospital admissions with COVID-19 increased to a peak of 200 admissions per week and remained elevated across June at 175 admissions per week. From July to December the number of hospital admissions with COVID-19 remained low and stable, not exceeding 100 admissions per week. In 2022, hospital admissions with influenza increased from late March when reporting began to a peak of about 325 admissions per week in mid-July. Following the mid-July peak, hospital admissions with influenza decreased week-on-week until late September when the number of hospital admissions with influenza remained low and stable until December. In 2022, hospital admissions with RSV increased from late March when reporting began to a peak of about 200 admissions per week in early June. Following the early June peak, hospital admissions with RSV slowly decreased week-on-week until late September when the number of hospital admissions with RSV remained low and stable until December."/>
                    <pic:cNvPicPr>
                      <a:picLocks noChangeAspect="1" noChangeArrowheads="1"/>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bwMode="auto">
                    <a:xfrm>
                      <a:off x="0" y="0"/>
                      <a:ext cx="6184900" cy="4417785"/>
                    </a:xfrm>
                    <a:prstGeom prst="rect">
                      <a:avLst/>
                    </a:prstGeom>
                    <a:noFill/>
                    <a:ln w="9525">
                      <a:noFill/>
                      <a:headEnd/>
                      <a:tailEnd/>
                    </a:ln>
                  </pic:spPr>
                </pic:pic>
              </a:graphicData>
            </a:graphic>
          </wp:inline>
        </w:drawing>
      </w:r>
    </w:p>
    <w:p w14:paraId="16A3191D" w14:textId="716CBF96" w:rsidR="00A715E6" w:rsidRDefault="0019761A" w:rsidP="000E02DC">
      <w:pPr>
        <w:pStyle w:val="Smalltext"/>
      </w:pPr>
      <w:r>
        <w:t xml:space="preserve">Source: </w:t>
      </w:r>
      <w:proofErr w:type="gramStart"/>
      <w:r>
        <w:t>Influenza Complications Alert Network (FluCAN)</w:t>
      </w:r>
      <w:r w:rsidR="0087030A">
        <w:t>,</w:t>
      </w:r>
      <w:proofErr w:type="gramEnd"/>
      <w:r w:rsidR="0087030A">
        <w:t xml:space="preserve"> extracted 13 March 2025</w:t>
      </w:r>
      <w:r w:rsidR="00CE256D">
        <w:t>.</w:t>
      </w:r>
      <w:r>
        <w:br/>
        <w:t xml:space="preserve">* </w:t>
      </w:r>
      <w:r w:rsidR="00DE7743">
        <w:t>Axis varies between years.</w:t>
      </w:r>
      <w:r w:rsidR="00DE7743">
        <w:br/>
      </w:r>
      <w:r w:rsidR="00E11EEF" w:rsidRPr="00E11EEF">
        <w:t>†</w:t>
      </w:r>
      <w:r w:rsidR="00E11EEF">
        <w:t xml:space="preserve"> </w:t>
      </w:r>
      <w:r w:rsidR="006620CE">
        <w:t xml:space="preserve">Surveillance for COVID-19 hospitalisations in sentinel hospitals </w:t>
      </w:r>
      <w:r w:rsidR="00FE165E">
        <w:t>has been conducted year</w:t>
      </w:r>
      <w:r w:rsidR="00A4040D">
        <w:t>-</w:t>
      </w:r>
      <w:r w:rsidR="00FE165E">
        <w:t xml:space="preserve">round. </w:t>
      </w:r>
      <w:bookmarkStart w:id="25" w:name="_Hlk192758460"/>
      <w:r>
        <w:t xml:space="preserve">Surveillance for influenza hospitalisations in sentinel hospitals </w:t>
      </w:r>
      <w:r w:rsidR="0002286B">
        <w:t>was</w:t>
      </w:r>
      <w:r>
        <w:t xml:space="preserve"> seasonal</w:t>
      </w:r>
      <w:r w:rsidR="0002286B">
        <w:t xml:space="preserve"> </w:t>
      </w:r>
      <w:r w:rsidR="009A4524">
        <w:t>prior to April 2024 when year-round surveillance commenced</w:t>
      </w:r>
      <w:r>
        <w:t>. Therefore, data before April and after October for any year are not available for comparison.</w:t>
      </w:r>
      <w:bookmarkEnd w:id="25"/>
      <w:r>
        <w:t xml:space="preserve"> Surveillance for RSV hospitalisations in sentinel hospitals </w:t>
      </w:r>
      <w:r w:rsidR="00E73E85">
        <w:t xml:space="preserve">was </w:t>
      </w:r>
      <w:r w:rsidR="00B23ED6">
        <w:t>piloted</w:t>
      </w:r>
      <w:r w:rsidR="00E73E85">
        <w:t xml:space="preserve"> in 2023 but not implemented </w:t>
      </w:r>
      <w:r w:rsidR="008B175F">
        <w:t xml:space="preserve">in full until April </w:t>
      </w:r>
      <w:r>
        <w:t xml:space="preserve">2024. Therefore, </w:t>
      </w:r>
      <w:r w:rsidR="00E73E85">
        <w:t xml:space="preserve">data from 2023 should be interpreted with caution and </w:t>
      </w:r>
      <w:r>
        <w:t>earlier years of data are not available for comparison.</w:t>
      </w:r>
    </w:p>
    <w:p w14:paraId="16A3191F" w14:textId="42A2CB47" w:rsidR="00A715E6" w:rsidRPr="00114D76" w:rsidRDefault="0019761A" w:rsidP="005B4DDF">
      <w:r w:rsidRPr="002C4486">
        <w:t>In 2024,</w:t>
      </w:r>
      <w:r w:rsidR="002C4486" w:rsidRPr="002C4486">
        <w:t xml:space="preserve"> considerably</w:t>
      </w:r>
      <w:r w:rsidRPr="002C4486">
        <w:t> more children (those aged 16 years and younger) were admitted</w:t>
      </w:r>
      <w:r w:rsidR="00177FC9" w:rsidRPr="002C4486">
        <w:t xml:space="preserve"> to</w:t>
      </w:r>
      <w:r w:rsidR="00947322">
        <w:t xml:space="preserve"> FluCAN</w:t>
      </w:r>
      <w:r w:rsidR="00177FC9" w:rsidRPr="002C4486">
        <w:t xml:space="preserve"> sentinel </w:t>
      </w:r>
      <w:r w:rsidR="00177FC9" w:rsidRPr="00DA572E">
        <w:t>hospitals</w:t>
      </w:r>
      <w:r w:rsidRPr="00DA572E">
        <w:t xml:space="preserve"> with RSV </w:t>
      </w:r>
      <w:r w:rsidR="002C4486" w:rsidRPr="00DA572E">
        <w:t>or</w:t>
      </w:r>
      <w:r w:rsidRPr="00DA572E">
        <w:t xml:space="preserve"> influenza than with COVID-19 (</w:t>
      </w:r>
      <w:r w:rsidR="00663F8B" w:rsidRPr="00DA572E">
        <w:t>Table 4</w:t>
      </w:r>
      <w:r w:rsidRPr="00DA572E">
        <w:t>a).</w:t>
      </w:r>
      <w:r w:rsidR="005B4DDF">
        <w:t xml:space="preserve"> </w:t>
      </w:r>
      <w:r w:rsidR="002B577E" w:rsidRPr="00114D76">
        <w:t xml:space="preserve">In 2024, </w:t>
      </w:r>
      <w:r w:rsidR="0020774A" w:rsidRPr="00114D76">
        <w:t xml:space="preserve">most children admitted to sentinel hospitals </w:t>
      </w:r>
      <w:r w:rsidR="002B577E" w:rsidRPr="00114D76">
        <w:t>were</w:t>
      </w:r>
      <w:r w:rsidR="0020774A" w:rsidRPr="00114D76">
        <w:t xml:space="preserve"> </w:t>
      </w:r>
      <w:r w:rsidR="00876C64" w:rsidRPr="00114D76">
        <w:t>aged six months to four years of age</w:t>
      </w:r>
      <w:r w:rsidR="002B577E" w:rsidRPr="00114D76">
        <w:t xml:space="preserve">; however, </w:t>
      </w:r>
      <w:r w:rsidR="00ED76D3" w:rsidRPr="00114D76">
        <w:t>children admitted to sentinel hospitals with influenza tended to be older than children admitted with COVID-19 or RSV</w:t>
      </w:r>
      <w:r w:rsidR="002B577E" w:rsidRPr="00114D76">
        <w:t xml:space="preserve"> (</w:t>
      </w:r>
      <w:r w:rsidR="00663F8B" w:rsidRPr="00114D76">
        <w:t>Table 4</w:t>
      </w:r>
      <w:r w:rsidR="002B577E" w:rsidRPr="00114D76">
        <w:t>a).</w:t>
      </w:r>
      <w:r w:rsidR="007036CB" w:rsidRPr="00114D76">
        <w:t xml:space="preserve"> </w:t>
      </w:r>
    </w:p>
    <w:p w14:paraId="16A31921" w14:textId="5433C1B1" w:rsidR="00A715E6" w:rsidRPr="00114D76" w:rsidRDefault="0019761A" w:rsidP="005B4DDF">
      <w:r w:rsidRPr="00114D76">
        <w:t>In 2024,</w:t>
      </w:r>
      <w:r w:rsidR="004515DE" w:rsidRPr="00114D76">
        <w:t xml:space="preserve"> more children admitted to sentinel hospitals with COVID-19 </w:t>
      </w:r>
      <w:r w:rsidR="00BC2B18" w:rsidRPr="00114D76">
        <w:t>were admitted directly to intensive care, in comparison to children with influenza or RSV.</w:t>
      </w:r>
      <w:r w:rsidR="00E528B2" w:rsidRPr="00114D76">
        <w:t xml:space="preserve"> The </w:t>
      </w:r>
      <w:r w:rsidR="008F7745" w:rsidRPr="00114D76">
        <w:t>proportion of children admitted directly to intensive care was otherwise low</w:t>
      </w:r>
      <w:r w:rsidR="003D0A6F" w:rsidRPr="00114D76">
        <w:t>. Children admitted to sentinel hospitals with COVID-</w:t>
      </w:r>
      <w:proofErr w:type="gramStart"/>
      <w:r w:rsidR="003D0A6F" w:rsidRPr="00114D76">
        <w:t>19</w:t>
      </w:r>
      <w:proofErr w:type="gramEnd"/>
      <w:r w:rsidR="003D0A6F" w:rsidRPr="00114D76">
        <w:t xml:space="preserve"> or RSV had a longer</w:t>
      </w:r>
      <w:r w:rsidR="00CC4878" w:rsidRPr="00114D76">
        <w:t xml:space="preserve"> length of hospital stay</w:t>
      </w:r>
      <w:r w:rsidR="003D0A6F" w:rsidRPr="00114D76">
        <w:t xml:space="preserve"> than those </w:t>
      </w:r>
      <w:r w:rsidR="00D307EB">
        <w:t xml:space="preserve">admitted </w:t>
      </w:r>
      <w:r w:rsidR="003D0A6F" w:rsidRPr="00114D76">
        <w:t>with influenza</w:t>
      </w:r>
      <w:r w:rsidR="00CC4878" w:rsidRPr="00114D76">
        <w:t xml:space="preserve"> </w:t>
      </w:r>
      <w:r w:rsidRPr="00114D76">
        <w:t>(</w:t>
      </w:r>
      <w:r w:rsidR="00663F8B" w:rsidRPr="00114D76">
        <w:t>Table 4</w:t>
      </w:r>
      <w:r w:rsidRPr="00114D76">
        <w:t>a).</w:t>
      </w:r>
    </w:p>
    <w:p w14:paraId="16A31924" w14:textId="315DEE90" w:rsidR="00A715E6" w:rsidRDefault="0019761A" w:rsidP="00BD0995">
      <w:r w:rsidRPr="00114D76">
        <w:t>In 2024,</w:t>
      </w:r>
      <w:r w:rsidR="00FF4D84" w:rsidRPr="00114D76">
        <w:t xml:space="preserve"> most children </w:t>
      </w:r>
      <w:r w:rsidR="00053AEF">
        <w:t>were</w:t>
      </w:r>
      <w:r w:rsidR="00FF4D84" w:rsidRPr="00114D76">
        <w:t xml:space="preserve"> discharged alive. Sadly, there were a small number of deaths among children </w:t>
      </w:r>
      <w:r w:rsidR="00DB0538" w:rsidRPr="00114D76">
        <w:t>admitted to sentinel hospitals with a severe acute respiratory infection</w:t>
      </w:r>
      <w:r w:rsidRPr="00114D76">
        <w:t xml:space="preserve"> (</w:t>
      </w:r>
      <w:r w:rsidR="00663F8B" w:rsidRPr="00114D76">
        <w:t>Table 4</w:t>
      </w:r>
      <w:r w:rsidRPr="00114D76">
        <w:t>a).</w:t>
      </w:r>
      <w:r w:rsidR="00C75682">
        <w:t xml:space="preserve"> </w:t>
      </w:r>
      <w:r w:rsidR="00E4688C">
        <w:t xml:space="preserve">The proportion of deaths among children admitted to sentinel hospitals in 2024 was </w:t>
      </w:r>
      <w:proofErr w:type="gramStart"/>
      <w:r w:rsidR="00E4688C">
        <w:t>similar to</w:t>
      </w:r>
      <w:proofErr w:type="gramEnd"/>
      <w:r w:rsidR="00E4688C">
        <w:t xml:space="preserve"> the</w:t>
      </w:r>
      <w:r w:rsidR="007206A3">
        <w:t xml:space="preserve"> proportion observed in 2023</w:t>
      </w:r>
      <w:r w:rsidR="009B1269">
        <w:t xml:space="preserve"> (0.3% [7/</w:t>
      </w:r>
      <w:r w:rsidR="00504B01">
        <w:t>2,213</w:t>
      </w:r>
      <w:r w:rsidR="00C010C5">
        <w:t xml:space="preserve">] for COVID-19 </w:t>
      </w:r>
      <w:r w:rsidR="00AD1D18">
        <w:t>in 2023</w:t>
      </w:r>
      <w:r w:rsidR="00C010C5">
        <w:t xml:space="preserve"> and 0.3% [</w:t>
      </w:r>
      <w:r w:rsidR="00F8533F">
        <w:t>9/2,791</w:t>
      </w:r>
      <w:r w:rsidR="00C010C5">
        <w:t>] for influenza</w:t>
      </w:r>
      <w:r w:rsidR="00AD1D18">
        <w:t xml:space="preserve"> in 2023</w:t>
      </w:r>
      <w:r w:rsidR="009B1269">
        <w:t>)</w:t>
      </w:r>
      <w:r w:rsidR="007206A3">
        <w:t xml:space="preserve">; however, </w:t>
      </w:r>
      <w:r w:rsidR="005F5ADA">
        <w:t>the number of deaths was slightly less</w:t>
      </w:r>
      <w:r w:rsidR="007206A3">
        <w:t xml:space="preserve"> </w:t>
      </w:r>
      <w:r w:rsidR="00303958">
        <w:t>in 2024 than in 2023</w:t>
      </w:r>
      <w:r w:rsidR="00383F1F">
        <w:t xml:space="preserve"> (Table 4a)</w:t>
      </w:r>
      <w:r w:rsidR="00614241">
        <w:t>.</w:t>
      </w:r>
      <w:r w:rsidR="00C75682">
        <w:t xml:space="preserve"> </w:t>
      </w:r>
    </w:p>
    <w:p w14:paraId="04D013C3" w14:textId="3D92CCA6" w:rsidR="00B9778A" w:rsidRDefault="00B9778A">
      <w:pPr>
        <w:spacing w:before="0" w:after="0" w:line="240" w:lineRule="auto"/>
      </w:pPr>
      <w:r>
        <w:br w:type="page"/>
      </w:r>
    </w:p>
    <w:p w14:paraId="16A31925" w14:textId="45FD5322" w:rsidR="00A715E6" w:rsidRDefault="00663F8B" w:rsidP="000E02DC">
      <w:pPr>
        <w:pStyle w:val="Caption"/>
      </w:pPr>
      <w:r>
        <w:lastRenderedPageBreak/>
        <w:t>Table 4</w:t>
      </w:r>
      <w:r w:rsidR="0019761A">
        <w:t xml:space="preserve">a: Demographic characteristics and outcomes for children admitted with a severe acute respiratory infection to a sentinel hospital by </w:t>
      </w:r>
      <w:r w:rsidR="00901BCE">
        <w:t>disease</w:t>
      </w:r>
      <w:r w:rsidR="004D34AF">
        <w:t>*</w:t>
      </w:r>
      <w:r w:rsidR="0019761A">
        <w:t>, Australia, 1 January to 31 December 2024</w:t>
      </w:r>
    </w:p>
    <w:tbl>
      <w:tblPr>
        <w:tblW w:w="5000" w:type="pct"/>
        <w:jc w:val="center"/>
        <w:tblLook w:val="0420" w:firstRow="1" w:lastRow="0" w:firstColumn="0" w:lastColumn="0" w:noHBand="0" w:noVBand="1"/>
        <w:tblDescription w:val="A table summarising demographic characteristics and outcomes for children (16 years or younger) admitted with a severe acute respiratory infection to a sentinel hospital by disease from 1 January 2024 to 31 December 2024. &#10;In 2024, for children admitted to sentinel hospitals with COVID-19 (n=1,601), the median age was 1 year (interquartile range [IQR]: 0–4 years), 34.4% (550/1,601) were under the age of 6 months, 41.7% (668/1,601) were in the age range of 6 months to 4 years, and 23.9% (112/1,601) were in the age range of 5 to 16 years. 7.0% (112/1,601) of children identified as an Aboriginal and Torres Strait Islander person. The median length of hospital stay was 2 days (IQR: 1–3 days), and 92.6% (1,482/1,601) were admitted to a hospital ward, while 7.4% (118/1,601) were admitted directly to intensive care. For children admitted to sentinel hospitals with COVID-19, 93.0% (1,489/1,601) were discharged alive, 6 deaths were reported, and data were missing for 6.6% (106/1,601) of children.  &#10;In 2024, for children admitted to sentinel hospitals with influenza (n=2,329), the median age was 4 years (IQR 1–8 years), 7.5% (175/2,329) were under the age of 6 months, 46.0% (1,071/2,329) were in the age range of 6 months to 4 years, and 46.5% (1,083/2,329) were in the age range of 5 to 16 years. 7.2% (168/2,329) of children identified as an Aboriginal and Torres Strait Islander person. The median length of hospital stay was 1 days (IQR: 1–3 days), and 95.4% (2,221/2,329) were admitted to a hospital ward, while 4.6%% (108/2,329) were admitted directly to intensive care. For children admitted to sentinel hospitals with influenza, 97.2% (2,264/2,329) were discharged alive, 6 deaths were reported, and data were missing for 2.5% (59/2,329) of children.&#10;In 2024, for children admitted to sentinel hospitals with RSV (n=3,404), the median age was 1 year (IQR: 0–2 years), 28.1% (958/3,404) were under the age of 6 months, 64.2% (2,184/3,404) were in the age range of 6 months to 4 years, and 7.7% (262/3,404) were in the age range of 5 to 16 years. 6.0% (204/3,404) of children identified as an Aboriginal and Torres Strait Islander person. The median length of hospital stay was 2 days (IQR: 1–3 days), and 95.6% (3,254/3,404) were admitted to a hospital ward, while 4.4% (150/3,404) were admitted directly to intensive care. For children admitted to sentinel hospitals with RSV, 93.8% (3,194/3,404) were discharged alive, 4 deaths were reported, and data were missing for 6.1% (206/3,404) of children."/>
      </w:tblPr>
      <w:tblGrid>
        <w:gridCol w:w="4190"/>
        <w:gridCol w:w="1854"/>
        <w:gridCol w:w="1854"/>
        <w:gridCol w:w="1854"/>
      </w:tblGrid>
      <w:tr w:rsidR="00397D4F" w14:paraId="4A26170B" w14:textId="77777777" w:rsidTr="00BE6F6F">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019EA06"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0D33CB6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COVID-19</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70E5B5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Influenza</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CD2482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RSV</w:t>
            </w:r>
          </w:p>
        </w:tc>
      </w:tr>
      <w:tr w:rsidR="00397D4F" w14:paraId="5B65364C" w14:textId="77777777" w:rsidTr="00BE6F6F">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24EE0E8"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716EAF1"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1,601)</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53FDE0A"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2,329)</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E361234"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3,404)</w:t>
            </w:r>
          </w:p>
        </w:tc>
      </w:tr>
      <w:tr w:rsidR="00397D4F" w14:paraId="521313A7"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4E0E08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Age (years)</w:t>
            </w:r>
          </w:p>
        </w:tc>
      </w:tr>
      <w:tr w:rsidR="00397D4F" w14:paraId="0057F0FC"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E5E1B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E11AAA2"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 [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CBF1AE"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 [1–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903581C"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 [0–2]</w:t>
            </w:r>
          </w:p>
        </w:tc>
      </w:tr>
      <w:tr w:rsidR="00397D4F" w14:paraId="3945DA01"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48C4999C"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Age group (years)</w:t>
            </w:r>
          </w:p>
        </w:tc>
      </w:tr>
      <w:tr w:rsidR="00397D4F" w14:paraId="05F96309"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7C9228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lt; 6 month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A3F0198"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50 (3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E2CE88E"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75 (7.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BE25C3E"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958 (28.1%)</w:t>
            </w:r>
          </w:p>
        </w:tc>
      </w:tr>
      <w:tr w:rsidR="00397D4F" w14:paraId="4DF4C8DB"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B58FFB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6 months – 4 year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564F0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68 (41.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A232ABD"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071 (4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2B9B62"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184 (64.2%)</w:t>
            </w:r>
          </w:p>
        </w:tc>
      </w:tr>
      <w:tr w:rsidR="00397D4F" w14:paraId="52B2F514"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2CA539F"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5–16 year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F6E156"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83 (2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82F93A2"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083 (4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3F7D3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62 (7.7%)</w:t>
            </w:r>
          </w:p>
        </w:tc>
      </w:tr>
      <w:tr w:rsidR="00397D4F" w14:paraId="22944DAC"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670DB28"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Indigenous status</w:t>
            </w:r>
          </w:p>
        </w:tc>
      </w:tr>
      <w:tr w:rsidR="00397D4F" w14:paraId="3D37C70C"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E74858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boriginal and Torres Strait Islande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733F8F7"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12 (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FE302E8"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68 (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F35CB1"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04 (6.0%)</w:t>
            </w:r>
          </w:p>
        </w:tc>
      </w:tr>
      <w:tr w:rsidR="00397D4F" w14:paraId="50824893"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FDBDB8C"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Length of hospital stay (days)†</w:t>
            </w:r>
          </w:p>
        </w:tc>
      </w:tr>
      <w:tr w:rsidR="00397D4F" w14:paraId="7D591996"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270A84"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1CB3EFF"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 [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D3C9CB2"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 [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9542D43"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 [1–3]</w:t>
            </w:r>
          </w:p>
        </w:tc>
      </w:tr>
      <w:tr w:rsidR="00397D4F" w14:paraId="11BC1201"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E377CD0"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Patient admission location‡</w:t>
            </w:r>
          </w:p>
        </w:tc>
      </w:tr>
      <w:tr w:rsidR="00397D4F" w14:paraId="11BA3681"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70B6D0D"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dmitted to hospital war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C6390E0"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482 (92.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2B98C4F"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221 (9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3488F9D"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254 (95.6%)</w:t>
            </w:r>
          </w:p>
        </w:tc>
      </w:tr>
      <w:tr w:rsidR="00397D4F" w14:paraId="16A1D64F"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FC9BCBF"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dmitted to intensive care directly</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95AB99C"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18 (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8F87C9"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08 (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5591C5D"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50 (4.4%)</w:t>
            </w:r>
          </w:p>
        </w:tc>
      </w:tr>
      <w:tr w:rsidR="00397D4F" w14:paraId="00BCA135"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9A742DB"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Discharge status‡</w:t>
            </w:r>
          </w:p>
        </w:tc>
      </w:tr>
      <w:tr w:rsidR="00397D4F" w14:paraId="788582D0"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F8112F8"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liv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5C18E15"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489 (9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D74A6B4"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264 (9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F2C1099"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194 (93.8%)</w:t>
            </w:r>
          </w:p>
        </w:tc>
      </w:tr>
      <w:tr w:rsidR="00397D4F" w14:paraId="2116E4EC"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F85F79"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Die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7736CD0"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 (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22248D1"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 (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507149" w14:textId="77777777" w:rsidR="00397D4F" w:rsidRDefault="00397D4F"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 (0.1%)</w:t>
            </w:r>
          </w:p>
        </w:tc>
      </w:tr>
      <w:tr w:rsidR="00C3699A" w14:paraId="2C05E945"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C0186D" w14:textId="2DEFCEF0" w:rsidR="00C3699A" w:rsidRDefault="00C3699A" w:rsidP="00C369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Incomplete/missing</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475DEBF" w14:textId="63E28FB9" w:rsidR="00C3699A" w:rsidRDefault="00C3699A" w:rsidP="00C369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06 (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EF145C" w14:textId="05B09170" w:rsidR="00C3699A" w:rsidRDefault="00C3699A" w:rsidP="00C369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9 (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ECF87E" w14:textId="61C8385F" w:rsidR="00C3699A" w:rsidRDefault="00C3699A" w:rsidP="00C369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06 (6.1%)</w:t>
            </w:r>
          </w:p>
        </w:tc>
      </w:tr>
    </w:tbl>
    <w:p w14:paraId="16A31973" w14:textId="3AF3D689" w:rsidR="00A715E6" w:rsidRDefault="0019761A" w:rsidP="000E02DC">
      <w:pPr>
        <w:pStyle w:val="Smalltext"/>
      </w:pPr>
      <w:r>
        <w:t xml:space="preserve">Source: </w:t>
      </w:r>
      <w:proofErr w:type="gramStart"/>
      <w:r>
        <w:t>Influenza Complications Alert Network (FluCAN)</w:t>
      </w:r>
      <w:r w:rsidR="0087030A">
        <w:t>,</w:t>
      </w:r>
      <w:proofErr w:type="gramEnd"/>
      <w:r w:rsidR="0087030A">
        <w:t xml:space="preserve"> extracted 13 March 2025</w:t>
      </w:r>
      <w:r w:rsidR="00CE256D">
        <w:t>.</w:t>
      </w:r>
      <w:r>
        <w:br/>
        <w:t xml:space="preserve">* </w:t>
      </w:r>
      <w:r w:rsidR="004D34AF">
        <w:t>S</w:t>
      </w:r>
      <w:r w:rsidR="004D34AF" w:rsidRPr="003C4BBE">
        <w:t>urveillance for</w:t>
      </w:r>
      <w:r w:rsidR="004D34AF">
        <w:t xml:space="preserve"> sentinel hospital admissions with</w:t>
      </w:r>
      <w:r w:rsidR="004D34AF" w:rsidRPr="003C4BBE">
        <w:t xml:space="preserve"> influenza </w:t>
      </w:r>
      <w:r w:rsidR="004D34AF">
        <w:t xml:space="preserve">and RSV </w:t>
      </w:r>
      <w:r w:rsidR="004D34AF" w:rsidRPr="003C4BBE">
        <w:t>d</w:t>
      </w:r>
      <w:r w:rsidR="004D34AF">
        <w:t>id not begin</w:t>
      </w:r>
      <w:r w:rsidR="004D34AF" w:rsidRPr="003C4BBE">
        <w:t xml:space="preserve"> </w:t>
      </w:r>
      <w:r w:rsidR="004D34AF">
        <w:t xml:space="preserve">until </w:t>
      </w:r>
      <w:r w:rsidR="004D34AF" w:rsidRPr="003C4BBE">
        <w:t>April 2024</w:t>
      </w:r>
      <w:r w:rsidR="004D34AF">
        <w:t>, as such the data provided here are reflective of sentinel hospital admissions with</w:t>
      </w:r>
      <w:r w:rsidR="004D34AF" w:rsidRPr="003C4BBE">
        <w:t xml:space="preserve"> influenza </w:t>
      </w:r>
      <w:r w:rsidR="004D34AF">
        <w:t>and RSV from 1 April to 31 December 2024. S</w:t>
      </w:r>
      <w:r w:rsidR="004D34AF" w:rsidRPr="003C4BBE">
        <w:t>urveillance for</w:t>
      </w:r>
      <w:r w:rsidR="004D34AF">
        <w:t xml:space="preserve"> sentinel hospital admissions with COVID-19 was conducted from 1 January to 31 December 2024</w:t>
      </w:r>
      <w:r>
        <w:t>.</w:t>
      </w:r>
      <w:r>
        <w:br/>
        <w:t>† For patients who are still in hospital data may not be complete; therefore, these data are not included in the length of stay or discharge status. In addition, length of stay data excludes patients that acquired their infection in hospital.</w:t>
      </w:r>
      <w:r>
        <w:br/>
        <w:t>‡ Admission location reflects the initial admission ward. Some patients may be initially admitted to general ward then later admitted to an intensive care and this is not reflected here. Does not include patients with missing admission location; therefore, the sum of admission location specific totals above may not equal the total number of patients.</w:t>
      </w:r>
    </w:p>
    <w:p w14:paraId="16A31974" w14:textId="13236622" w:rsidR="00A715E6" w:rsidRDefault="0019761A">
      <w:pPr>
        <w:pStyle w:val="BodyText"/>
      </w:pPr>
      <w:r>
        <w:t xml:space="preserve">The Paediatric Active Enhanced Disease Surveillance (PAEDS) network carries out enhanced sentinel hospital surveillance for some acute respiratory infections or conditions in children. PAEDS data for acute respiratory infections in children are presented in the Australian Respiratory Surveillance Reports </w:t>
      </w:r>
      <w:r w:rsidR="005A2DCF">
        <w:t xml:space="preserve">within </w:t>
      </w:r>
      <w:r>
        <w:t>the Influenza Complications Alert Network (FluCAN) data</w:t>
      </w:r>
      <w:r w:rsidR="00FA3202">
        <w:t xml:space="preserve"> for sentinel </w:t>
      </w:r>
      <w:r w:rsidR="00535362">
        <w:t>hospitals</w:t>
      </w:r>
      <w:r>
        <w:t xml:space="preserve">. For additional information on </w:t>
      </w:r>
      <w:hyperlink r:id="rId37">
        <w:r w:rsidR="00A715E6">
          <w:rPr>
            <w:rStyle w:val="Hyperlink"/>
          </w:rPr>
          <w:t>COVID-19 in children</w:t>
        </w:r>
      </w:hyperlink>
      <w:r>
        <w:t xml:space="preserve">, </w:t>
      </w:r>
      <w:hyperlink r:id="rId38">
        <w:r w:rsidR="00A715E6">
          <w:rPr>
            <w:rStyle w:val="Hyperlink"/>
          </w:rPr>
          <w:t>Paediatric Inflammatory Multisystem Syndrome (PIMS-TS) following COVID-19</w:t>
        </w:r>
      </w:hyperlink>
      <w:r>
        <w:t xml:space="preserve">, </w:t>
      </w:r>
      <w:hyperlink r:id="rId39">
        <w:r w:rsidR="00A715E6">
          <w:rPr>
            <w:rStyle w:val="Hyperlink"/>
          </w:rPr>
          <w:t>influenza in children</w:t>
        </w:r>
      </w:hyperlink>
      <w:r w:rsidR="000439BE">
        <w:t xml:space="preserve">, or </w:t>
      </w:r>
      <w:hyperlink r:id="rId40">
        <w:r w:rsidR="000439BE">
          <w:rPr>
            <w:rStyle w:val="Hyperlink"/>
          </w:rPr>
          <w:t>RSV in children</w:t>
        </w:r>
      </w:hyperlink>
      <w:r w:rsidR="000439BE">
        <w:t xml:space="preserve"> please</w:t>
      </w:r>
      <w:r>
        <w:t xml:space="preserve"> visit the </w:t>
      </w:r>
      <w:hyperlink r:id="rId41">
        <w:r w:rsidR="00A715E6">
          <w:rPr>
            <w:rStyle w:val="Hyperlink"/>
          </w:rPr>
          <w:t>PAEDS</w:t>
        </w:r>
      </w:hyperlink>
      <w:r>
        <w:t xml:space="preserve"> webpages and dashboards.</w:t>
      </w:r>
    </w:p>
    <w:p w14:paraId="16A31975" w14:textId="77777777" w:rsidR="00A715E6" w:rsidRDefault="0019761A">
      <w:r>
        <w:br w:type="page"/>
      </w:r>
    </w:p>
    <w:p w14:paraId="356FB0BC" w14:textId="7BD64C97" w:rsidR="00FB4D0E" w:rsidRDefault="0019761A" w:rsidP="00AA3868">
      <w:r w:rsidRPr="001F1946">
        <w:lastRenderedPageBreak/>
        <w:t xml:space="preserve">In 2024, </w:t>
      </w:r>
      <w:r w:rsidR="00255E68" w:rsidRPr="001F1946">
        <w:t xml:space="preserve">considerably </w:t>
      </w:r>
      <w:r w:rsidR="00D6301A" w:rsidRPr="001F1946">
        <w:t>more</w:t>
      </w:r>
      <w:r w:rsidR="0021647F" w:rsidRPr="001F1946">
        <w:t xml:space="preserve"> adults (those aged 17 years and over) </w:t>
      </w:r>
      <w:r w:rsidR="00D6301A" w:rsidRPr="001F1946">
        <w:t xml:space="preserve">were </w:t>
      </w:r>
      <w:r w:rsidR="0021647F" w:rsidRPr="001F1946">
        <w:t>admitted to</w:t>
      </w:r>
      <w:r w:rsidR="00947322">
        <w:t xml:space="preserve"> FluCAN</w:t>
      </w:r>
      <w:r w:rsidR="0021647F" w:rsidRPr="001F1946">
        <w:t xml:space="preserve"> sentinel hospitals </w:t>
      </w:r>
      <w:r w:rsidR="00D6301A" w:rsidRPr="001F1946">
        <w:t xml:space="preserve">with </w:t>
      </w:r>
      <w:r w:rsidR="00255E68" w:rsidRPr="001F1946">
        <w:t>COVID-19</w:t>
      </w:r>
      <w:r w:rsidR="00192FE7">
        <w:t xml:space="preserve"> compared </w:t>
      </w:r>
      <w:r w:rsidR="00786A2A">
        <w:t>with</w:t>
      </w:r>
      <w:r w:rsidR="00255E68" w:rsidRPr="001F1946">
        <w:t xml:space="preserve"> </w:t>
      </w:r>
      <w:r w:rsidR="0077139D">
        <w:t xml:space="preserve">the number of adults admitted </w:t>
      </w:r>
      <w:r w:rsidR="00255E68" w:rsidRPr="001F1946">
        <w:t xml:space="preserve">with </w:t>
      </w:r>
      <w:r w:rsidR="000001BF" w:rsidRPr="001F1946">
        <w:t>influenza</w:t>
      </w:r>
      <w:r w:rsidR="000001BF">
        <w:t xml:space="preserve"> and</w:t>
      </w:r>
      <w:r w:rsidR="00192FE7">
        <w:t xml:space="preserve"> especially compar</w:t>
      </w:r>
      <w:r w:rsidR="002B2011">
        <w:t>ed with</w:t>
      </w:r>
      <w:r w:rsidR="00255E68" w:rsidRPr="001F1946">
        <w:t xml:space="preserve"> </w:t>
      </w:r>
      <w:r w:rsidR="00E4168D">
        <w:t xml:space="preserve">the number of adults admitted with </w:t>
      </w:r>
      <w:r w:rsidR="00255E68" w:rsidRPr="001F1946">
        <w:t>RSV</w:t>
      </w:r>
      <w:r w:rsidR="002B2011" w:rsidRPr="001F1946" w:rsidDel="002B2011">
        <w:t xml:space="preserve"> </w:t>
      </w:r>
      <w:r w:rsidR="00FF18BC" w:rsidRPr="006D5AD8">
        <w:t>(</w:t>
      </w:r>
      <w:r w:rsidR="00663F8B" w:rsidRPr="006D5AD8">
        <w:t>Table 4</w:t>
      </w:r>
      <w:r w:rsidR="00FF18BC" w:rsidRPr="006D5AD8">
        <w:t xml:space="preserve">b). </w:t>
      </w:r>
      <w:r w:rsidRPr="006D5AD8">
        <w:t xml:space="preserve">In 2024, </w:t>
      </w:r>
      <w:r w:rsidR="003402B3" w:rsidRPr="006D5AD8">
        <w:t>most ad</w:t>
      </w:r>
      <w:r w:rsidR="003402B3" w:rsidRPr="00A17502">
        <w:t xml:space="preserve">ults admitted to sentinel hospitals were aged 65 years or over; however, adults admitted to sentinel hospitals with influenza tended to be younger than adults admitted with COVID-19 or RSV </w:t>
      </w:r>
      <w:r w:rsidRPr="00A17502">
        <w:t>(</w:t>
      </w:r>
      <w:r w:rsidR="00663F8B" w:rsidRPr="00A17502">
        <w:t>Table 4</w:t>
      </w:r>
      <w:r w:rsidRPr="00A17502">
        <w:t>b).</w:t>
      </w:r>
      <w:r w:rsidR="00AA3868">
        <w:t xml:space="preserve"> </w:t>
      </w:r>
    </w:p>
    <w:p w14:paraId="16A31978" w14:textId="66430DA7" w:rsidR="00A715E6" w:rsidRPr="008842A9" w:rsidRDefault="0019761A" w:rsidP="00AA3868">
      <w:r w:rsidRPr="00A17502">
        <w:t>In</w:t>
      </w:r>
      <w:r w:rsidR="00CC6C6D" w:rsidRPr="00A17502">
        <w:t xml:space="preserve"> 2024,</w:t>
      </w:r>
      <w:r w:rsidR="00355D73" w:rsidRPr="00A17502">
        <w:t xml:space="preserve"> </w:t>
      </w:r>
      <w:r w:rsidR="00E707C0" w:rsidRPr="00A17502">
        <w:t xml:space="preserve">a higher proportion of </w:t>
      </w:r>
      <w:r w:rsidR="007F3E7E" w:rsidRPr="00A17502">
        <w:t xml:space="preserve">adults admitted to sentinel hospitals with influenza or RSV </w:t>
      </w:r>
      <w:r w:rsidR="002B6AE2" w:rsidRPr="00A17502">
        <w:t xml:space="preserve">identified as </w:t>
      </w:r>
      <w:r w:rsidR="002B6AE2" w:rsidRPr="008842A9">
        <w:t>an</w:t>
      </w:r>
      <w:r w:rsidR="00355D73" w:rsidRPr="008842A9">
        <w:t xml:space="preserve"> Aboriginal and Torres Strait Islander pe</w:t>
      </w:r>
      <w:r w:rsidR="002B6AE2" w:rsidRPr="008842A9">
        <w:t>rson</w:t>
      </w:r>
      <w:r w:rsidR="00E707C0" w:rsidRPr="008842A9">
        <w:t>, than adults admitted with COVID-19</w:t>
      </w:r>
      <w:r w:rsidRPr="008842A9">
        <w:t>.</w:t>
      </w:r>
    </w:p>
    <w:p w14:paraId="16A31979" w14:textId="1704DBA2" w:rsidR="00A715E6" w:rsidRPr="00AF6727" w:rsidRDefault="006E1EAD" w:rsidP="00AA3868">
      <w:r w:rsidRPr="008842A9">
        <w:t xml:space="preserve">In 2024, more adults admitted to sentinel hospitals with influenza or RSV were admitted directly to intensive care, in comparison to adults with COVID-19. </w:t>
      </w:r>
      <w:r w:rsidR="00A31BBA" w:rsidRPr="008842A9">
        <w:t>The proportion of adults admitted directly to intensi</w:t>
      </w:r>
      <w:r w:rsidR="00A31BBA" w:rsidRPr="00AF6727">
        <w:t>ve care was otherwise low</w:t>
      </w:r>
      <w:r w:rsidR="007E5A6D" w:rsidRPr="00AF6727">
        <w:t>. Adults admitted to sentinel hospitals with COVID-19 had a longer length of hospital stay, than those with influenza</w:t>
      </w:r>
      <w:r w:rsidR="008842A9" w:rsidRPr="00AF6727">
        <w:t xml:space="preserve"> or RSV</w:t>
      </w:r>
      <w:r w:rsidRPr="00AF6727">
        <w:t xml:space="preserve"> (</w:t>
      </w:r>
      <w:r w:rsidR="00663F8B" w:rsidRPr="00AF6727">
        <w:t>Table 4</w:t>
      </w:r>
      <w:r w:rsidRPr="00AF6727">
        <w:t>b).</w:t>
      </w:r>
    </w:p>
    <w:p w14:paraId="506EF85E" w14:textId="377A1DBC" w:rsidR="00912D0A" w:rsidRPr="000E02DC" w:rsidRDefault="0019761A" w:rsidP="000E02DC">
      <w:r w:rsidRPr="00AF6727">
        <w:t xml:space="preserve">In 2024, </w:t>
      </w:r>
      <w:r w:rsidR="00C412D1" w:rsidRPr="00AF6727">
        <w:t xml:space="preserve">there was a slightly higher proportion of deaths among adults admitted to sentinel hospitals with COVID-19 or RSV, than with influenza; however, most adults were discharged alive </w:t>
      </w:r>
      <w:r w:rsidRPr="00AF6727">
        <w:t>(</w:t>
      </w:r>
      <w:r w:rsidR="00663F8B" w:rsidRPr="00AF6727">
        <w:t>Table 4</w:t>
      </w:r>
      <w:r w:rsidRPr="00AF6727">
        <w:t>b).</w:t>
      </w:r>
      <w:r w:rsidR="00F76927" w:rsidRPr="00F76927">
        <w:t xml:space="preserve"> </w:t>
      </w:r>
      <w:r w:rsidR="003D7B61">
        <w:t xml:space="preserve">The </w:t>
      </w:r>
      <w:r w:rsidR="00095CB7">
        <w:t xml:space="preserve">number and </w:t>
      </w:r>
      <w:r w:rsidR="003D7B61">
        <w:t>proportion of deaths among adults admitted to sentinel hospitals in 2024 was slightly lower than observed in 2023 (4.4% [</w:t>
      </w:r>
      <w:r w:rsidR="00095CB7">
        <w:t>1</w:t>
      </w:r>
      <w:r w:rsidR="003D7B61" w:rsidRPr="00095CB7">
        <w:t>7</w:t>
      </w:r>
      <w:r w:rsidR="00095CB7" w:rsidRPr="00507800">
        <w:t>1</w:t>
      </w:r>
      <w:r w:rsidR="003D7B61" w:rsidRPr="00082DE4">
        <w:t>/</w:t>
      </w:r>
      <w:r w:rsidR="00082DE4" w:rsidRPr="00082DE4">
        <w:t>3,889</w:t>
      </w:r>
      <w:r w:rsidR="003D7B61">
        <w:t xml:space="preserve">] for COVID-19 </w:t>
      </w:r>
      <w:r w:rsidR="00B2295A">
        <w:t>in 2023</w:t>
      </w:r>
      <w:r w:rsidR="003D7B61">
        <w:t xml:space="preserve"> and 2.5% [</w:t>
      </w:r>
      <w:r w:rsidR="00095CB7">
        <w:t>35</w:t>
      </w:r>
      <w:r w:rsidR="003D7B61">
        <w:t>/</w:t>
      </w:r>
      <w:r w:rsidR="004D4064" w:rsidRPr="004D4064">
        <w:t>2,378</w:t>
      </w:r>
      <w:r w:rsidR="003D7B61">
        <w:t>] for influenza</w:t>
      </w:r>
      <w:r w:rsidR="00B2295A">
        <w:t xml:space="preserve"> in 2023</w:t>
      </w:r>
      <w:r w:rsidR="003D7B61">
        <w:t>) (Table 4</w:t>
      </w:r>
      <w:r w:rsidR="00095CB7">
        <w:t>b</w:t>
      </w:r>
      <w:r w:rsidR="003D7B61">
        <w:t>)</w:t>
      </w:r>
      <w:r w:rsidR="00F76927">
        <w:t xml:space="preserve">. </w:t>
      </w:r>
    </w:p>
    <w:p w14:paraId="16A3197D" w14:textId="67688F26" w:rsidR="00A715E6" w:rsidRDefault="00663F8B" w:rsidP="000E02DC">
      <w:pPr>
        <w:pStyle w:val="Caption"/>
      </w:pPr>
      <w:r>
        <w:t>Table 4</w:t>
      </w:r>
      <w:r w:rsidR="0019761A">
        <w:t xml:space="preserve">b: Demographic characteristics and outcomes for adults admitted with a severe acute respiratory infection to a sentinel hospital by </w:t>
      </w:r>
      <w:r w:rsidR="006E6A13">
        <w:t>disease</w:t>
      </w:r>
      <w:r w:rsidR="00EB72C9">
        <w:t>*</w:t>
      </w:r>
      <w:r w:rsidR="0019761A">
        <w:t>, Australia, 1 January to 31 December 2024</w:t>
      </w:r>
    </w:p>
    <w:tbl>
      <w:tblPr>
        <w:tblW w:w="5000" w:type="pct"/>
        <w:jc w:val="center"/>
        <w:tblLook w:val="0420" w:firstRow="1" w:lastRow="0" w:firstColumn="0" w:lastColumn="0" w:noHBand="0" w:noVBand="1"/>
        <w:tblDescription w:val="A table summarising demographic characteristics and outcomes for adults (17 years or older) admitted with a severe acute respiratory infection to a sentinel hospital by disease from 1 January to 31 December 2024. &#10;In 2024, for adults admitted to sentinel hospitals with COVID-19 (n=4,205), the median age was 75 years (interquartile range [IQR]: 63–84 years), 26.8% (1,129/4,205) were aged 17–64 years, and 73.2% (3,076/4,205) were 65 years and older. 3.7% (156/4,205) of adults identified as an Aboriginal and Torres Strait Islander person. The median length of hospital stay was 5 days (IQR: 2–9 days) and 94.7% (3,981/4,205) of adults were admitted to a hospital ward, while 5.3% (224/4,205) were admitted directly to intensive care. For adults admitted to sentinel hospitals with COVID-19, 85.4% (3,592/4,205) were discharged alive, 4.5% (189/4,205) died, and outcome data were missing for 10% (424/4,205) of adults.&#10;In 2024, for adults admitted to sentinel hospitals with influenza (n=2,378), the median age was 62 years (IQR: 45–77 years), 53.3% (1,267/2,378) were aged 17–64 years, and 46.7% (1,111/2,378) were 65 years and older. 10.8% (258/2,378) of adults identified as an Aboriginal and Torres Strait Islander person. The median length of hospital stay was 3 days (IQR: 2–6 days) and 92.3% (2,196/2,378) of adults were admitted to a hospital ward, while 7.7% (182/2,378) were admitted directly to intensive care. For adults admitted to sentinel hospitals with influenza, 90.6% (2,155/2,378) were discharged alive, 3.1% (74/2,378) died and outcome data were missing for 6.3% (149/2,378) of adults.  &#10;In 2024, for adults admitted to sentinel hospitals with RSV (n=587), the median age was 72 years (IQR: 57–82 years), 35.3% (207/587) were aged 17–64 years, and 64.7% (380/587) were 65 years and older. 10.9% (64/587) of adults identified as an Aboriginal and Torres Strait Islander person. The median length of hospital stay was 4 days (IQR: 2–8 days), and 91.5% (537/587) of adults were admitted to a hospital ward, while 8.5% (50/587) were admitted directly to intensive care. For adults admitted to sentinel hospitals with RSV, 84.7% (497/587) were discharged alive, 4.3% (25/587) died, and data were missing for 11.1% (65/587) of adults. &#10;"/>
      </w:tblPr>
      <w:tblGrid>
        <w:gridCol w:w="4278"/>
        <w:gridCol w:w="1893"/>
        <w:gridCol w:w="1893"/>
        <w:gridCol w:w="1688"/>
      </w:tblGrid>
      <w:tr w:rsidR="00E332D6" w14:paraId="47A34F59" w14:textId="77777777" w:rsidTr="00BE6F6F">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0E58E4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18F8651"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COVID-19</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A20B36E"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Influenza</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3907348"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RSV</w:t>
            </w:r>
          </w:p>
        </w:tc>
      </w:tr>
      <w:tr w:rsidR="00E332D6" w14:paraId="4F24D69A" w14:textId="77777777" w:rsidTr="00BE6F6F">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F27DA07"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E43070"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4,205)</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4B22EFC2"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2,378)</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54D2BA"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Pr>
                <w:rFonts w:eastAsia="Arial" w:cs="Arial"/>
                <w:b/>
                <w:color w:val="033636"/>
                <w:sz w:val="14"/>
                <w:szCs w:val="14"/>
              </w:rPr>
              <w:t>(n=587)</w:t>
            </w:r>
          </w:p>
        </w:tc>
      </w:tr>
      <w:tr w:rsidR="00E332D6" w14:paraId="4D4464B3"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349B227"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Age (years)</w:t>
            </w:r>
          </w:p>
        </w:tc>
      </w:tr>
      <w:tr w:rsidR="00E332D6" w14:paraId="72E8EC00"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3D7FB65"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FD43FC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75 [63–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C9EEF29"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2 [45–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849D122"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72 [57–82]</w:t>
            </w:r>
          </w:p>
        </w:tc>
      </w:tr>
      <w:tr w:rsidR="00E332D6" w14:paraId="1F0AB2BA"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CB2B65B"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Age group (years)</w:t>
            </w:r>
          </w:p>
        </w:tc>
      </w:tr>
      <w:tr w:rsidR="00E332D6" w14:paraId="07EA378E"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77522C"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17–64 year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4986290"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129 (2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09FC77"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267 (53.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B27260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07 (35.3%)</w:t>
            </w:r>
          </w:p>
        </w:tc>
      </w:tr>
      <w:tr w:rsidR="00E332D6" w14:paraId="61398199"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F61FCBB"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65 years and ove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D2969FA"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076 (73.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8D35FB5"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111 (46.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0B6BF5"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80 (64.7%)</w:t>
            </w:r>
          </w:p>
        </w:tc>
      </w:tr>
      <w:tr w:rsidR="00E332D6" w14:paraId="54D7DD8E"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762DC47D"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Indigenous status</w:t>
            </w:r>
          </w:p>
        </w:tc>
      </w:tr>
      <w:tr w:rsidR="00E332D6" w14:paraId="787B9B6B"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5B6B05"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boriginal and Torres Strait Islande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25A83C"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56 (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DB3E4BB"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58 (1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95AB919"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4 (10.9%)</w:t>
            </w:r>
          </w:p>
        </w:tc>
      </w:tr>
      <w:tr w:rsidR="00E332D6" w14:paraId="3FC1ACDD"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9063F9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Length of hospital stay (days)†</w:t>
            </w:r>
          </w:p>
        </w:tc>
      </w:tr>
      <w:tr w:rsidR="00E332D6" w14:paraId="135E9F99"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411788D"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D4A59AB"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 [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85EC18D"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 [2–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633FC31"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 [2–8]</w:t>
            </w:r>
          </w:p>
        </w:tc>
      </w:tr>
      <w:tr w:rsidR="00E332D6" w14:paraId="7249A87B"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01D621C"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Patient admission location‡</w:t>
            </w:r>
          </w:p>
        </w:tc>
      </w:tr>
      <w:tr w:rsidR="00E332D6" w14:paraId="32F9C9E6"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D16E7F"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dmitted to hospital war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388C2B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981 (9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0A2083A"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196 (92.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3223936"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37 (91.5%)</w:t>
            </w:r>
          </w:p>
        </w:tc>
      </w:tr>
      <w:tr w:rsidR="00E332D6" w14:paraId="78515185"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3C35678"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dmitted to intensive care directly</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7D9123B"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24 (5.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9D5D12"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82 (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90823C6"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0 (8.5%)</w:t>
            </w:r>
          </w:p>
        </w:tc>
      </w:tr>
      <w:tr w:rsidR="00E332D6" w14:paraId="49A64857" w14:textId="77777777" w:rsidTr="00BE6F6F">
        <w:trPr>
          <w:jc w:val="center"/>
        </w:trPr>
        <w:tc>
          <w:tcPr>
            <w:tcW w:w="0" w:type="auto"/>
            <w:gridSpan w:val="4"/>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2B15F6A"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Discharge status‡</w:t>
            </w:r>
          </w:p>
        </w:tc>
      </w:tr>
      <w:tr w:rsidR="00E332D6" w14:paraId="3A37532C"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B31FB7D"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liv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789A1A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592 (8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0A98AC"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155 (9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F8FC9A4"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97 (84.7%)</w:t>
            </w:r>
          </w:p>
        </w:tc>
      </w:tr>
      <w:tr w:rsidR="00E332D6" w14:paraId="7BDE7A13" w14:textId="77777777" w:rsidTr="00BE6F6F">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77E9A78"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Die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EF8E57A"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89 (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D886B23"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74 (3.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82F42F" w14:textId="77777777" w:rsidR="00E332D6" w:rsidRDefault="00E332D6" w:rsidP="00BE6F6F">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5 (4.3%)</w:t>
            </w:r>
          </w:p>
        </w:tc>
      </w:tr>
      <w:tr w:rsidR="000D5189" w14:paraId="6DBDD472" w14:textId="77777777" w:rsidTr="00A7551D">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ED87879" w14:textId="77777777" w:rsidR="000D5189" w:rsidRDefault="000D5189" w:rsidP="00A7551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Incomplete/missing</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192900E" w14:textId="77777777" w:rsidR="000D5189" w:rsidRDefault="000D5189"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24 (1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EAD113F" w14:textId="77777777" w:rsidR="000D5189" w:rsidRDefault="000D5189"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49 (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07B8584" w14:textId="77777777" w:rsidR="000D5189" w:rsidRDefault="000D5189"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65 (11.1%)</w:t>
            </w:r>
          </w:p>
        </w:tc>
      </w:tr>
    </w:tbl>
    <w:p w14:paraId="16A319C6" w14:textId="17ADBEAC" w:rsidR="00A715E6" w:rsidRDefault="0019761A" w:rsidP="000E02DC">
      <w:pPr>
        <w:pStyle w:val="Smalltext"/>
      </w:pPr>
      <w:r>
        <w:t xml:space="preserve">Source: </w:t>
      </w:r>
      <w:proofErr w:type="gramStart"/>
      <w:r>
        <w:t>Influenza Complications Alert Network (FluCAN)</w:t>
      </w:r>
      <w:r w:rsidR="0087030A">
        <w:t>,</w:t>
      </w:r>
      <w:proofErr w:type="gramEnd"/>
      <w:r w:rsidR="0087030A">
        <w:t xml:space="preserve"> extracted 13 March 2025</w:t>
      </w:r>
      <w:r w:rsidR="00CE256D">
        <w:t>.</w:t>
      </w:r>
      <w:r w:rsidR="003C4BBE">
        <w:t xml:space="preserve"> </w:t>
      </w:r>
      <w:r>
        <w:br/>
        <w:t xml:space="preserve">* </w:t>
      </w:r>
      <w:r w:rsidR="00EB72C9">
        <w:t>S</w:t>
      </w:r>
      <w:r w:rsidR="00EB72C9" w:rsidRPr="003C4BBE">
        <w:t>urveillance for</w:t>
      </w:r>
      <w:r w:rsidR="00EB72C9">
        <w:t xml:space="preserve"> sentinel hospital admissions with</w:t>
      </w:r>
      <w:r w:rsidR="00EB72C9" w:rsidRPr="003C4BBE">
        <w:t xml:space="preserve"> influenza </w:t>
      </w:r>
      <w:r w:rsidR="00EB72C9">
        <w:t xml:space="preserve">and RSV </w:t>
      </w:r>
      <w:r w:rsidR="00EB72C9" w:rsidRPr="003C4BBE">
        <w:t>d</w:t>
      </w:r>
      <w:r w:rsidR="00EB72C9">
        <w:t>id not begin</w:t>
      </w:r>
      <w:r w:rsidR="00EB72C9" w:rsidRPr="003C4BBE">
        <w:t xml:space="preserve"> </w:t>
      </w:r>
      <w:r w:rsidR="00EB72C9">
        <w:t xml:space="preserve">until </w:t>
      </w:r>
      <w:r w:rsidR="00EB72C9" w:rsidRPr="003C4BBE">
        <w:t>April 2024</w:t>
      </w:r>
      <w:r w:rsidR="009072DE">
        <w:t>, as such the data provided here</w:t>
      </w:r>
      <w:r w:rsidR="00DD0079">
        <w:t xml:space="preserve"> are reflective of </w:t>
      </w:r>
      <w:r w:rsidR="00652609">
        <w:t>sentinel hospital admissions with</w:t>
      </w:r>
      <w:r w:rsidR="00652609" w:rsidRPr="003C4BBE">
        <w:t xml:space="preserve"> influenza </w:t>
      </w:r>
      <w:r w:rsidR="00652609">
        <w:t>and RSV from 1 April to 31 December 2024.</w:t>
      </w:r>
      <w:r w:rsidR="00EB72C9">
        <w:t xml:space="preserve"> </w:t>
      </w:r>
      <w:r w:rsidR="0025291E">
        <w:t>S</w:t>
      </w:r>
      <w:r w:rsidR="0025291E" w:rsidRPr="003C4BBE">
        <w:t>urveillance for</w:t>
      </w:r>
      <w:r w:rsidR="0025291E">
        <w:t xml:space="preserve"> sentinel hospital admissions with COVID-19 was conducted </w:t>
      </w:r>
      <w:r w:rsidR="00907AA1">
        <w:t xml:space="preserve">from 1 </w:t>
      </w:r>
      <w:r w:rsidR="003B3E8D">
        <w:t>January</w:t>
      </w:r>
      <w:r w:rsidR="00907AA1">
        <w:t xml:space="preserve"> to 31 December 202</w:t>
      </w:r>
      <w:r w:rsidR="005516F3">
        <w:t>4</w:t>
      </w:r>
      <w:r>
        <w:t>.</w:t>
      </w:r>
      <w:r>
        <w:br/>
        <w:t>† For patients who are still in hospital data may not be complete; therefore, these data are not included in the length of stay or discharge status. In addition, length of stay data excludes patients that acquired their infection in hospital.</w:t>
      </w:r>
      <w:r>
        <w:br/>
        <w:t>‡ Admission location reflects the initial admission ward. Some patients may be initially admitted to general ward then later admitted to an intensive care and this is not reflected here. Does not include patients with missing admission location; therefore, the sum of admission location specific totals above may not equal the total number of patients.</w:t>
      </w:r>
    </w:p>
    <w:p w14:paraId="16A319C7" w14:textId="77777777" w:rsidR="00A715E6" w:rsidRDefault="0019761A">
      <w:r>
        <w:br w:type="page"/>
      </w:r>
    </w:p>
    <w:p w14:paraId="0F2B3F43" w14:textId="6D705AC1" w:rsidR="00EF61D0" w:rsidRDefault="0019761A" w:rsidP="006F4D24">
      <w:r>
        <w:lastRenderedPageBreak/>
        <w:t xml:space="preserve">In 2024, more patients </w:t>
      </w:r>
      <w:r w:rsidR="007F32E8">
        <w:t>were</w:t>
      </w:r>
      <w:r>
        <w:t xml:space="preserve"> admitted to a </w:t>
      </w:r>
      <w:r w:rsidR="00947322">
        <w:t xml:space="preserve">SPRINT-SARI </w:t>
      </w:r>
      <w:r>
        <w:t>sentinel intensive care</w:t>
      </w:r>
      <w:r w:rsidR="00EB0A71">
        <w:t xml:space="preserve"> site</w:t>
      </w:r>
      <w:r>
        <w:t xml:space="preserve"> with a severe acute respiratory infection (n=4,22</w:t>
      </w:r>
      <w:r w:rsidR="00C0124B">
        <w:t>8</w:t>
      </w:r>
      <w:r>
        <w:t xml:space="preserve">), than in </w:t>
      </w:r>
      <w:r w:rsidR="007F32E8">
        <w:t>2023</w:t>
      </w:r>
      <w:r>
        <w:t xml:space="preserve"> (n=3,301) (</w:t>
      </w:r>
      <w:r w:rsidR="004A5F5E">
        <w:t>Figure 14</w:t>
      </w:r>
      <w:r>
        <w:t>).</w:t>
      </w:r>
      <w:r w:rsidR="00150929">
        <w:t xml:space="preserve"> Th</w:t>
      </w:r>
      <w:r w:rsidR="0078189A">
        <w:t xml:space="preserve">is trend </w:t>
      </w:r>
      <w:r w:rsidR="00150929">
        <w:t xml:space="preserve">should in interpreted with caution, and </w:t>
      </w:r>
      <w:r w:rsidR="00E20A3B">
        <w:t>comparisons</w:t>
      </w:r>
      <w:r w:rsidR="006C6C2A">
        <w:t xml:space="preserve"> between 2022 and later years </w:t>
      </w:r>
      <w:r w:rsidR="005F378A">
        <w:t xml:space="preserve">should not be undertaken </w:t>
      </w:r>
      <w:r w:rsidR="006C6C2A">
        <w:t xml:space="preserve">as surveillance for </w:t>
      </w:r>
      <w:r>
        <w:t xml:space="preserve">non-COVID-19 severe acute respiratory infections </w:t>
      </w:r>
      <w:r w:rsidR="00BC1D44">
        <w:t>at</w:t>
      </w:r>
      <w:r>
        <w:t xml:space="preserve"> sentinel intensive care s</w:t>
      </w:r>
      <w:r w:rsidR="00BC1D44">
        <w:t>ites</w:t>
      </w:r>
      <w:r>
        <w:t xml:space="preserve"> did not begin until</w:t>
      </w:r>
      <w:r w:rsidR="00810877">
        <w:t xml:space="preserve"> </w:t>
      </w:r>
      <w:r w:rsidR="00063716">
        <w:t>late 2022</w:t>
      </w:r>
      <w:r>
        <w:t>.</w:t>
      </w:r>
      <w:r w:rsidR="006F4D24">
        <w:t xml:space="preserve"> </w:t>
      </w:r>
    </w:p>
    <w:p w14:paraId="31C31A4B" w14:textId="4B4247B4" w:rsidR="00CC016E" w:rsidRDefault="00CC016E" w:rsidP="006F4D24">
      <w:r>
        <w:t xml:space="preserve">In 2024, most admissions to sentinel intensive care </w:t>
      </w:r>
      <w:r w:rsidR="006313F1">
        <w:t xml:space="preserve">sites </w:t>
      </w:r>
      <w:r>
        <w:t>were with COVID-19 (n=1,384), followed by rhinovirus (n=1,031) and influenza (n=861)</w:t>
      </w:r>
      <w:r w:rsidR="007B6B28">
        <w:t xml:space="preserve">. There were </w:t>
      </w:r>
      <w:r w:rsidR="001A3AA3">
        <w:t>549</w:t>
      </w:r>
      <w:r w:rsidR="00B04EEA">
        <w:t xml:space="preserve"> admissions with RSV</w:t>
      </w:r>
      <w:r>
        <w:t xml:space="preserve"> (</w:t>
      </w:r>
      <w:r w:rsidR="00663F8B">
        <w:t>Table 5</w:t>
      </w:r>
      <w:r>
        <w:t>).</w:t>
      </w:r>
      <w:r w:rsidR="006F4D24">
        <w:t xml:space="preserve"> </w:t>
      </w:r>
      <w:r>
        <w:t>Some patient</w:t>
      </w:r>
      <w:r w:rsidRPr="000E03B4">
        <w:t>s</w:t>
      </w:r>
      <w:r w:rsidR="00B4293F">
        <w:t xml:space="preserve"> in 2024</w:t>
      </w:r>
      <w:r w:rsidRPr="000E03B4">
        <w:t xml:space="preserve"> (</w:t>
      </w:r>
      <w:r w:rsidR="000E03B4" w:rsidRPr="000E03B4">
        <w:t>5</w:t>
      </w:r>
      <w:r w:rsidRPr="000E03B4">
        <w:t>.</w:t>
      </w:r>
      <w:r w:rsidR="000E03B4" w:rsidRPr="000E03B4">
        <w:t>3</w:t>
      </w:r>
      <w:r w:rsidRPr="000E03B4">
        <w:t xml:space="preserve">%; </w:t>
      </w:r>
      <w:r w:rsidR="00786962" w:rsidRPr="000E03B4">
        <w:t>225</w:t>
      </w:r>
      <w:r w:rsidRPr="000E03B4">
        <w:t>/</w:t>
      </w:r>
      <w:r w:rsidR="00FF35A7" w:rsidRPr="000E03B4">
        <w:t>4,</w:t>
      </w:r>
      <w:r w:rsidR="00A11E73" w:rsidRPr="000E03B4">
        <w:t>22</w:t>
      </w:r>
      <w:r w:rsidR="00C0124B">
        <w:t>8</w:t>
      </w:r>
      <w:r w:rsidRPr="000E03B4">
        <w:t>) had co-</w:t>
      </w:r>
      <w:r>
        <w:t>infections of multiple respiratory pathogens; therefore, the sum of pathogen-specific totals may not equal the total number of patients</w:t>
      </w:r>
      <w:r w:rsidR="006F4D24">
        <w:t xml:space="preserve"> (Table 5)</w:t>
      </w:r>
      <w:r>
        <w:t>.</w:t>
      </w:r>
    </w:p>
    <w:p w14:paraId="731B42C2" w14:textId="517ED534" w:rsidR="00646C25" w:rsidRDefault="00646C25" w:rsidP="006F4D24">
      <w:r>
        <w:t xml:space="preserve">In 2024, there were fewer </w:t>
      </w:r>
      <w:r w:rsidR="006F4ADF">
        <w:t>admissions</w:t>
      </w:r>
      <w:r w:rsidR="00AA3972">
        <w:t xml:space="preserve"> to sentinel intensive care sites</w:t>
      </w:r>
      <w:r>
        <w:t xml:space="preserve"> </w:t>
      </w:r>
      <w:r w:rsidRPr="00DF0C0C">
        <w:t>with COVID-19</w:t>
      </w:r>
      <w:r w:rsidR="00A26EC0">
        <w:t xml:space="preserve"> </w:t>
      </w:r>
      <w:r w:rsidR="00661147">
        <w:t>(</w:t>
      </w:r>
      <w:r w:rsidR="00661147" w:rsidRPr="00661147">
        <w:t>n=1,384</w:t>
      </w:r>
      <w:r w:rsidR="00661147">
        <w:t>)</w:t>
      </w:r>
      <w:r w:rsidR="006F4ADF">
        <w:t xml:space="preserve">, than in </w:t>
      </w:r>
      <w:r>
        <w:t xml:space="preserve">2022 </w:t>
      </w:r>
      <w:r w:rsidR="004F6F26">
        <w:t>(n=</w:t>
      </w:r>
      <w:r w:rsidR="004F6F26" w:rsidRPr="004F6F26">
        <w:t>5,028</w:t>
      </w:r>
      <w:r w:rsidR="004F6F26">
        <w:t xml:space="preserve">) </w:t>
      </w:r>
      <w:r w:rsidR="006F4ADF">
        <w:t>or</w:t>
      </w:r>
      <w:r>
        <w:t xml:space="preserve"> 2023</w:t>
      </w:r>
      <w:r w:rsidR="00A5108C">
        <w:t xml:space="preserve"> (n=</w:t>
      </w:r>
      <w:r w:rsidR="00A5108C" w:rsidRPr="00A5108C">
        <w:t xml:space="preserve"> 1,772</w:t>
      </w:r>
      <w:r w:rsidR="00A5108C">
        <w:t>)</w:t>
      </w:r>
      <w:r w:rsidR="00733034">
        <w:t xml:space="preserve"> </w:t>
      </w:r>
      <w:r>
        <w:t>(</w:t>
      </w:r>
      <w:r w:rsidR="004A5F5E">
        <w:t>Figure 14</w:t>
      </w:r>
      <w:r>
        <w:t xml:space="preserve">). Several factors likely contributed to the decrease in the number of admissions to sentinel </w:t>
      </w:r>
      <w:r w:rsidR="0078189A">
        <w:t>intensive care units</w:t>
      </w:r>
      <w:r>
        <w:t xml:space="preserve"> </w:t>
      </w:r>
      <w:r w:rsidRPr="00DF0C0C">
        <w:t>with COVID-19</w:t>
      </w:r>
      <w:r>
        <w:t xml:space="preserve"> over time, including:</w:t>
      </w:r>
    </w:p>
    <w:p w14:paraId="77DCF200" w14:textId="255B9293" w:rsidR="00646C25" w:rsidRDefault="00646C25" w:rsidP="001D2466">
      <w:pPr>
        <w:pStyle w:val="ListBullet"/>
      </w:pPr>
      <w:r>
        <w:t xml:space="preserve">increased </w:t>
      </w:r>
      <w:r w:rsidRPr="00615BC7">
        <w:t>immunity from vaccination</w:t>
      </w:r>
      <w:r>
        <w:t xml:space="preserve"> and previous infections </w:t>
      </w:r>
      <w:r w:rsidR="0017219F">
        <w:t>contributing</w:t>
      </w:r>
      <w:r>
        <w:t xml:space="preserve"> to reduced severity of infection</w:t>
      </w:r>
    </w:p>
    <w:p w14:paraId="723CEEFF" w14:textId="041F003B" w:rsidR="00646C25" w:rsidRPr="00F54F79" w:rsidRDefault="00646C25" w:rsidP="001D2466">
      <w:pPr>
        <w:pStyle w:val="ListBullet"/>
      </w:pPr>
      <w:r>
        <w:t xml:space="preserve">early access to antivirals and other interventions </w:t>
      </w:r>
      <w:r w:rsidR="0017219F">
        <w:t>preventing</w:t>
      </w:r>
      <w:r>
        <w:t xml:space="preserve"> many cases from becoming severe</w:t>
      </w:r>
    </w:p>
    <w:p w14:paraId="26A9965D" w14:textId="77777777" w:rsidR="00646C25" w:rsidRDefault="00646C25" w:rsidP="001D2466">
      <w:pPr>
        <w:pStyle w:val="ListBullet"/>
      </w:pPr>
      <w:r>
        <w:t>decreased intrinsic severity of circulating variants</w:t>
      </w:r>
    </w:p>
    <w:p w14:paraId="6EC09808" w14:textId="72A4FE70" w:rsidR="00A4592D" w:rsidRPr="001D2466" w:rsidRDefault="00646C25" w:rsidP="001D2466">
      <w:pPr>
        <w:pStyle w:val="ListBullet"/>
      </w:pPr>
      <w:r>
        <w:t>decreased number of overall COVID-19 cases</w:t>
      </w:r>
      <w:r w:rsidRPr="0008548A">
        <w:t>.</w:t>
      </w:r>
    </w:p>
    <w:p w14:paraId="16A319CC" w14:textId="622A0D58" w:rsidR="00A715E6" w:rsidRDefault="004A5F5E" w:rsidP="001D2466">
      <w:pPr>
        <w:pStyle w:val="Caption"/>
      </w:pPr>
      <w:r>
        <w:t>Figure 14</w:t>
      </w:r>
      <w:r w:rsidR="0019761A">
        <w:t xml:space="preserve">: Number of patients admitted with severe acute respiratory infections to a sentinel intensive care by </w:t>
      </w:r>
      <w:r w:rsidR="006E6A13">
        <w:t>disease</w:t>
      </w:r>
      <w:r w:rsidR="0019761A">
        <w:t>, year*</w:t>
      </w:r>
      <w:r w:rsidR="00E11EEF">
        <w:rPr>
          <w:vertAlign w:val="superscript"/>
        </w:rPr>
        <w:t>†</w:t>
      </w:r>
      <w:r w:rsidR="0019761A">
        <w:t xml:space="preserve">, and week of admission, Australia, </w:t>
      </w:r>
      <w:r w:rsidR="004E108C">
        <w:t>January 2022 to December 2024</w:t>
      </w:r>
    </w:p>
    <w:p w14:paraId="7ADA2C45" w14:textId="71569241" w:rsidR="00E11EEF" w:rsidRDefault="008C67E5" w:rsidP="000E02DC">
      <w:pPr>
        <w:pStyle w:val="Smalltext"/>
      </w:pPr>
      <w:r>
        <w:rPr>
          <w:noProof/>
        </w:rPr>
        <w:drawing>
          <wp:inline distT="0" distB="0" distL="0" distR="0" wp14:anchorId="2E5F6976" wp14:editId="3776B437">
            <wp:extent cx="6184900" cy="5301342"/>
            <wp:effectExtent l="0" t="0" r="0" b="0"/>
            <wp:docPr id="73" name="Picture" descr="A set of three stacked bar charts, one for each year of 2022–204, showing the number of patients admitted with severe acute respiratory infections to a sentinel intensive care by infection and week of admission in Australia from 3 January 2022 to 29 December 2024. The y-axis scale (left) is different for each year relative to the number of intensive care admissions, and the x-axis (horizontal) shows the week of intensive care admission. Each bar is divided into colour-coded sections corresponding to different respiratory pathogens (COVID-19, RSV, Influenza, Parainfluenza, Rhino/enterovirus, Adenovirus, Human metapneumovirus [hMPV], and Other infections).&#10;In 2022, the overall number of intensive care admissions with severe acute respiratory infections peaked in January at approximately 300 patients per week before decreasing rapidly to about 50 admissions per week in March. From March the number of admissions per week gradually increased to a second, smaller peak of 160 admissions per week in late July. Following the late July peak, the number of admissions per week decreased and remained low and stable, not exceeding 25 admissions per week until late October. From late October to late December, admissions per week began increasing, with approximately 100 admissions per week in late December. In 2022, most intensive care admissions were with COVID-19 (n=5,028); however, there were a small number of admissions with influenza (n=28) or RSV (n=76) from June onwards. &#10;In 2023, the overall number of intensive care admissions with severe acute respiratory infections decreased from 110 admissions per week in early January to 30 admissions per week in mid-February before increasing again to a peak of 120 admissions per week in early July. Following the July peak, the number of admissions per week decreased sharply and then fluctuated between mid-July to late December. In 2023, most intensive care admissions were with COVID-19 (n=1,772). Admissions with influenza (n=556) or RSV (n=418) were more common between March and October, compared to January to February or November to December. There were small numbers of admissions with rhinovirus/enterovirus (n=418) and parainfluenza (n=134) throughout 2023. The number of admissions with hMPV (n=97) or other infections (n=62) increased in the second half of 2023. &#10;In 2024, the overall number of intensive care admissions with severe acute respiratory infections remained low and stable from January to April, not exceeding 80 admissions per week. From April the number of admissions per week began increasing (though week-on-week decreases were observed) to a peak of 165 admissions per week in early July. Following the July peak, the number of admissions per week followed an overall decreasing trend until December (though week-on-week increases were observed). From mid-September to late December, the number of admissions per week was relatively low and stable, in general not exceeding 75 admissions per week. In 2024, most intensive care admissions were with COVID-19 (n=1,384), followed by rhinovirus (n=1,031) and influenza (n=861). There were small numbers of admissions with parainfluenza, hMPV or other infections throughout 2024, particularly from August to December 2024."/>
            <wp:cNvGraphicFramePr/>
            <a:graphic xmlns:a="http://schemas.openxmlformats.org/drawingml/2006/main">
              <a:graphicData uri="http://schemas.openxmlformats.org/drawingml/2006/picture">
                <pic:pic xmlns:pic="http://schemas.openxmlformats.org/drawingml/2006/picture">
                  <pic:nvPicPr>
                    <pic:cNvPr id="73" name="Picture" descr="A set of three stacked bar charts, one for each year of 2022–204, showing the number of patients admitted with severe acute respiratory infections to a sentinel intensive care by infection and week of admission in Australia from 3 January 2022 to 29 December 2024. The y-axis scale (left) is different for each year relative to the number of intensive care admissions, and the x-axis (horizontal) shows the week of intensive care admission. Each bar is divided into colour-coded sections corresponding to different respiratory pathogens (COVID-19, RSV, Influenza, Parainfluenza, Rhino/enterovirus, Adenovirus, Human metapneumovirus [hMPV], and Other infections).&#10;In 2022, the overall number of intensive care admissions with severe acute respiratory infections peaked in January at approximately 300 patients per week before decreasing rapidly to about 50 admissions per week in March. From March the number of admissions per week gradually increased to a second, smaller peak of 160 admissions per week in late July. Following the late July peak, the number of admissions per week decreased and remained low and stable, not exceeding 25 admissions per week until late October. From late October to late December, admissions per week began increasing, with approximately 100 admissions per week in late December. In 2022, most intensive care admissions were with COVID-19 (n=5,028); however, there were a small number of admissions with influenza (n=28) or RSV (n=76) from June onwards. &#10;In 2023, the overall number of intensive care admissions with severe acute respiratory infections decreased from 110 admissions per week in early January to 30 admissions per week in mid-February before increasing again to a peak of 120 admissions per week in early July. Following the July peak, the number of admissions per week decreased sharply and then fluctuated between mid-July to late December. In 2023, most intensive care admissions were with COVID-19 (n=1,772). Admissions with influenza (n=556) or RSV (n=418) were more common between March and October, compared to January to February or November to December. There were small numbers of admissions with rhinovirus/enterovirus (n=418) and parainfluenza (n=134) throughout 2023. The number of admissions with hMPV (n=97) or other infections (n=62) increased in the second half of 2023. &#10;In 2024, the overall number of intensive care admissions with severe acute respiratory infections remained low and stable from January to April, not exceeding 80 admissions per week. From April the number of admissions per week began increasing (though week-on-week decreases were observed) to a peak of 165 admissions per week in early July. Following the July peak, the number of admissions per week followed an overall decreasing trend until December (though week-on-week increases were observed). From mid-September to late December, the number of admissions per week was relatively low and stable, in general not exceeding 75 admissions per week. In 2024, most intensive care admissions were with COVID-19 (n=1,384), followed by rhinovirus (n=1,031) and influenza (n=861). There were small numbers of admissions with parainfluenza, hMPV or other infections throughout 2024, particularly from August to December 2024."/>
                    <pic:cNvPicPr>
                      <a:picLocks noChangeAspect="1" noChangeArrowheads="1"/>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bwMode="auto">
                    <a:xfrm>
                      <a:off x="0" y="0"/>
                      <a:ext cx="6184900" cy="5301342"/>
                    </a:xfrm>
                    <a:prstGeom prst="rect">
                      <a:avLst/>
                    </a:prstGeom>
                    <a:noFill/>
                    <a:ln w="9525">
                      <a:noFill/>
                      <a:headEnd/>
                      <a:tailEnd/>
                    </a:ln>
                  </pic:spPr>
                </pic:pic>
              </a:graphicData>
            </a:graphic>
          </wp:inline>
        </w:drawing>
      </w:r>
      <w:r w:rsidR="0019761A">
        <w:t xml:space="preserve">Source: </w:t>
      </w:r>
      <w:proofErr w:type="gramStart"/>
      <w:r w:rsidR="0019761A">
        <w:t>Short Period Incidence Study of Severe Acute Respiratory Infection (SPRINT-SARI) Australia</w:t>
      </w:r>
      <w:r w:rsidR="008456D3" w:rsidRPr="00C23A60">
        <w:rPr>
          <w:szCs w:val="18"/>
        </w:rPr>
        <w:t>,</w:t>
      </w:r>
      <w:proofErr w:type="gramEnd"/>
      <w:r w:rsidR="008456D3" w:rsidRPr="00C23A60">
        <w:rPr>
          <w:szCs w:val="18"/>
        </w:rPr>
        <w:t xml:space="preserve"> extracted </w:t>
      </w:r>
      <w:r w:rsidR="008456D3">
        <w:rPr>
          <w:szCs w:val="18"/>
        </w:rPr>
        <w:t>26 February</w:t>
      </w:r>
      <w:r w:rsidR="008456D3" w:rsidRPr="00C23A60">
        <w:rPr>
          <w:szCs w:val="18"/>
        </w:rPr>
        <w:t xml:space="preserve"> 2025</w:t>
      </w:r>
      <w:r w:rsidR="00CE256D">
        <w:rPr>
          <w:szCs w:val="18"/>
        </w:rPr>
        <w:t>.</w:t>
      </w:r>
      <w:r w:rsidR="0019761A">
        <w:br/>
        <w:t xml:space="preserve">* </w:t>
      </w:r>
      <w:r w:rsidR="00DE7743">
        <w:t>Axis varies between years.</w:t>
      </w:r>
    </w:p>
    <w:p w14:paraId="16A319CE" w14:textId="524E331C" w:rsidR="00A715E6" w:rsidRDefault="00E11EEF" w:rsidP="000E02DC">
      <w:pPr>
        <w:pStyle w:val="Smalltext"/>
      </w:pPr>
      <w:r w:rsidRPr="00E11EEF">
        <w:t>†</w:t>
      </w:r>
      <w:r>
        <w:t xml:space="preserve"> </w:t>
      </w:r>
      <w:r w:rsidR="0019761A">
        <w:t>Surveillance for non-COVID-19 severe acute respiratory infections in sentinel intensive care units did not begin</w:t>
      </w:r>
      <w:r w:rsidR="0030389D">
        <w:t xml:space="preserve"> in full </w:t>
      </w:r>
      <w:r w:rsidR="0019761A">
        <w:t>until 202</w:t>
      </w:r>
      <w:r w:rsidR="0030389D">
        <w:t>3</w:t>
      </w:r>
      <w:r w:rsidR="0019761A">
        <w:t xml:space="preserve">. Therefore, </w:t>
      </w:r>
      <w:r w:rsidR="00C55306">
        <w:t>data for non-COVID-19 severe acute respiratory infections in 2022 should be interpreted with caution and earlier years of data are not available for comparison</w:t>
      </w:r>
      <w:r w:rsidR="0019761A">
        <w:t>.</w:t>
      </w:r>
    </w:p>
    <w:p w14:paraId="36B6C983" w14:textId="0E3CEFC7" w:rsidR="005B7CC3" w:rsidRDefault="005B7CC3" w:rsidP="00B861A5">
      <w:r>
        <w:lastRenderedPageBreak/>
        <w:t xml:space="preserve">In 2024, </w:t>
      </w:r>
      <w:r w:rsidR="00E63022">
        <w:t xml:space="preserve">there were </w:t>
      </w:r>
      <w:r w:rsidR="00C8438D">
        <w:t>more</w:t>
      </w:r>
      <w:r w:rsidR="00E63022">
        <w:t xml:space="preserve"> admissions to</w:t>
      </w:r>
      <w:r w:rsidR="00570BC9">
        <w:t xml:space="preserve"> SPRINT-SARI</w:t>
      </w:r>
      <w:r w:rsidR="00E63022">
        <w:t xml:space="preserve"> sentinel intensive care sites </w:t>
      </w:r>
      <w:r w:rsidR="00E63022" w:rsidRPr="00DF0C0C">
        <w:t xml:space="preserve">with </w:t>
      </w:r>
      <w:r w:rsidR="00E63022">
        <w:t>influenza (</w:t>
      </w:r>
      <w:r w:rsidR="00E63022" w:rsidRPr="00661147">
        <w:t>n=</w:t>
      </w:r>
      <w:r w:rsidR="00E63022" w:rsidRPr="00E63022">
        <w:t>861</w:t>
      </w:r>
      <w:r w:rsidR="00E63022">
        <w:t>), than in 2023 (n=</w:t>
      </w:r>
      <w:r w:rsidR="00C8438D" w:rsidRPr="00C8438D">
        <w:t>556</w:t>
      </w:r>
      <w:r w:rsidR="00E63022">
        <w:t>)</w:t>
      </w:r>
      <w:r w:rsidR="00C8438D">
        <w:t xml:space="preserve">. Likewise, in 2024 there were more admissions to sentinel intensive care sites </w:t>
      </w:r>
      <w:r w:rsidR="00C8438D" w:rsidRPr="00DF0C0C">
        <w:t xml:space="preserve">with </w:t>
      </w:r>
      <w:r w:rsidR="00C8438D">
        <w:t>RSV (</w:t>
      </w:r>
      <w:r w:rsidR="00C8438D" w:rsidRPr="00661147">
        <w:t>n=</w:t>
      </w:r>
      <w:r w:rsidR="00C8438D" w:rsidRPr="00C8438D">
        <w:t>549</w:t>
      </w:r>
      <w:r w:rsidR="00C8438D">
        <w:t>), than in 2023 (n=</w:t>
      </w:r>
      <w:r w:rsidR="00604BBC" w:rsidRPr="00604BBC">
        <w:t>418</w:t>
      </w:r>
      <w:r w:rsidR="00C8438D">
        <w:t>)</w:t>
      </w:r>
      <w:r w:rsidR="00E63022">
        <w:t xml:space="preserve"> (</w:t>
      </w:r>
      <w:r w:rsidR="004A5F5E">
        <w:t>Figure 14</w:t>
      </w:r>
      <w:r w:rsidR="00E63022">
        <w:t>).</w:t>
      </w:r>
    </w:p>
    <w:p w14:paraId="21E071E8" w14:textId="355C417B" w:rsidR="00A25C2E" w:rsidRDefault="00301E7B" w:rsidP="00B861A5">
      <w:r>
        <w:t>In 2024, admissions to a sentinel intensive care with COVID-19 or influenza were generally among older age groups (</w:t>
      </w:r>
      <w:r w:rsidR="004A5F5E">
        <w:t>Figure 15</w:t>
      </w:r>
      <w:r>
        <w:t>; Table 5). In contrast, admissions with hMPV, rhinovirus</w:t>
      </w:r>
      <w:r w:rsidR="00D80CC5">
        <w:t>,</w:t>
      </w:r>
      <w:r>
        <w:t xml:space="preserve"> or RSV were among younger people, particularly children aged 0–9 years and 10–19 years (</w:t>
      </w:r>
      <w:r w:rsidR="004A5F5E">
        <w:t>Figure 15</w:t>
      </w:r>
      <w:r>
        <w:t>; Table 5).</w:t>
      </w:r>
      <w:r w:rsidR="00B861A5">
        <w:t xml:space="preserve"> </w:t>
      </w:r>
    </w:p>
    <w:p w14:paraId="609617B6" w14:textId="77777777" w:rsidR="00A25C2E" w:rsidRDefault="00301E7B" w:rsidP="00B861A5">
      <w:r>
        <w:t>In 2024,</w:t>
      </w:r>
      <w:r w:rsidR="00FD3F98">
        <w:t xml:space="preserve"> a higher proportion of admissions to a sentinel intensive care </w:t>
      </w:r>
      <w:r w:rsidR="00EF1D3B">
        <w:t xml:space="preserve">sites with severe acute respiratory infections </w:t>
      </w:r>
      <w:r w:rsidR="00FD3F98">
        <w:t>were male</w:t>
      </w:r>
      <w:r w:rsidR="0047413D">
        <w:t xml:space="preserve">. </w:t>
      </w:r>
    </w:p>
    <w:p w14:paraId="6DDC1995" w14:textId="69FE6C85" w:rsidR="00301E7B" w:rsidRDefault="0047413D" w:rsidP="00B861A5">
      <w:r>
        <w:t>A</w:t>
      </w:r>
      <w:r w:rsidR="00301E7B">
        <w:t xml:space="preserve"> smaller proportion of </w:t>
      </w:r>
      <w:r w:rsidR="007321A7">
        <w:t>admissions</w:t>
      </w:r>
      <w:r w:rsidR="00301E7B" w:rsidRPr="0021647F">
        <w:t xml:space="preserve"> to </w:t>
      </w:r>
      <w:r w:rsidR="00301E7B">
        <w:t xml:space="preserve">a </w:t>
      </w:r>
      <w:r w:rsidR="00301E7B" w:rsidRPr="0021647F">
        <w:t xml:space="preserve">sentinel </w:t>
      </w:r>
      <w:r w:rsidR="00301E7B">
        <w:t>intensive care</w:t>
      </w:r>
      <w:r w:rsidR="00301E7B" w:rsidRPr="0021647F">
        <w:t xml:space="preserve"> </w:t>
      </w:r>
      <w:r w:rsidR="00301E7B">
        <w:t>with COVID-19 identified as an Aboriginal and Torres Strait Islander person, than people with other severe acute respiratory infections (Table 5).</w:t>
      </w:r>
    </w:p>
    <w:p w14:paraId="190B3D53" w14:textId="0A5352EF" w:rsidR="00301E7B" w:rsidRDefault="00301E7B" w:rsidP="00B861A5">
      <w:r>
        <w:t xml:space="preserve">In 2024, the length of intensive care </w:t>
      </w:r>
      <w:proofErr w:type="gramStart"/>
      <w:r>
        <w:t>stay</w:t>
      </w:r>
      <w:proofErr w:type="gramEnd"/>
      <w:r>
        <w:t xml:space="preserve"> for people admitted to a sentinel intensive care was similar across </w:t>
      </w:r>
      <w:r w:rsidR="00063716">
        <w:t>infections</w:t>
      </w:r>
      <w:r>
        <w:t>, ranging from two days for rhinovirus to four days for hMPV or influenza (Table 5).</w:t>
      </w:r>
      <w:r w:rsidR="00B861A5">
        <w:t xml:space="preserve"> </w:t>
      </w:r>
      <w:r>
        <w:t xml:space="preserve">In 2024, most patients admitted to a sentinel intensive care with a severe acute respiratory infection were discharged home or transferred to another hospital facility such as an in-patient rehabilitation facility (Table 5). </w:t>
      </w:r>
    </w:p>
    <w:p w14:paraId="481805B9" w14:textId="1D0B9ABB" w:rsidR="00301E7B" w:rsidRPr="001D2466" w:rsidRDefault="00301E7B" w:rsidP="001D2466">
      <w:r>
        <w:t>Sadly, there were 431 deaths in patients admitted to a sentinel intensive care with a severe acute respir</w:t>
      </w:r>
      <w:r w:rsidRPr="004A2CE5">
        <w:t xml:space="preserve">atory infection, an in-hospital mortality </w:t>
      </w:r>
      <w:r w:rsidR="00BD250C">
        <w:t xml:space="preserve">rate </w:t>
      </w:r>
      <w:r w:rsidRPr="004A2CE5">
        <w:t>of 10.2% (431/4,22</w:t>
      </w:r>
      <w:r w:rsidR="005D5361">
        <w:t>8</w:t>
      </w:r>
      <w:r w:rsidRPr="004A2CE5">
        <w:t>) (</w:t>
      </w:r>
      <w:r>
        <w:t>Table 5</w:t>
      </w:r>
      <w:r w:rsidRPr="004A2CE5">
        <w:t>).</w:t>
      </w:r>
      <w:r w:rsidR="00B861A5">
        <w:t xml:space="preserve"> </w:t>
      </w:r>
      <w:r w:rsidRPr="004A2CE5">
        <w:t xml:space="preserve">Most deaths </w:t>
      </w:r>
      <w:r w:rsidR="00F97F0B">
        <w:t>(</w:t>
      </w:r>
      <w:r w:rsidR="00105169">
        <w:t>71.2%; 307/431</w:t>
      </w:r>
      <w:r w:rsidR="00F97F0B">
        <w:t xml:space="preserve">) </w:t>
      </w:r>
      <w:r w:rsidRPr="004A2CE5">
        <w:t>were in patients aged 60 years or over.</w:t>
      </w:r>
      <w:r w:rsidR="00B83212">
        <w:t xml:space="preserve"> In comparison, the in-hospital mortality </w:t>
      </w:r>
      <w:r w:rsidR="00BD250C">
        <w:t xml:space="preserve">rate </w:t>
      </w:r>
      <w:r w:rsidR="00355181">
        <w:t>was slightly higher in 2023 (</w:t>
      </w:r>
      <w:r w:rsidR="00BD250C" w:rsidRPr="004709D5">
        <w:t>11.8</w:t>
      </w:r>
      <w:r w:rsidR="00B83212" w:rsidRPr="00BD250C">
        <w:t>%</w:t>
      </w:r>
      <w:r w:rsidR="00355181">
        <w:t>;</w:t>
      </w:r>
      <w:r w:rsidR="00B83212" w:rsidRPr="00BD250C">
        <w:t xml:space="preserve"> </w:t>
      </w:r>
      <w:r w:rsidR="004A1B81" w:rsidRPr="004709D5">
        <w:t>390</w:t>
      </w:r>
      <w:r w:rsidR="00B83212" w:rsidRPr="00BD250C">
        <w:t>/3,301)</w:t>
      </w:r>
      <w:r w:rsidR="00F70B0C">
        <w:t>. T</w:t>
      </w:r>
      <w:r w:rsidR="003C05DD">
        <w:t>he</w:t>
      </w:r>
      <w:r w:rsidR="007324EA">
        <w:t xml:space="preserve"> trends in deaths </w:t>
      </w:r>
      <w:r w:rsidR="00591B22">
        <w:t xml:space="preserve">disaggregated </w:t>
      </w:r>
      <w:r w:rsidR="007324EA">
        <w:t xml:space="preserve">by </w:t>
      </w:r>
      <w:r w:rsidR="00F03D54">
        <w:t xml:space="preserve">infection </w:t>
      </w:r>
      <w:r w:rsidR="007324EA">
        <w:t xml:space="preserve">were similar </w:t>
      </w:r>
      <w:r w:rsidR="003C05DD">
        <w:t>between 2024 and 2023</w:t>
      </w:r>
      <w:r w:rsidR="00B83212">
        <w:t>.</w:t>
      </w:r>
      <w:r w:rsidR="00DF430C">
        <w:t xml:space="preserve"> </w:t>
      </w:r>
    </w:p>
    <w:p w14:paraId="16A319D3" w14:textId="06B69828" w:rsidR="00A715E6" w:rsidRDefault="004A5F5E" w:rsidP="001D2466">
      <w:pPr>
        <w:pStyle w:val="Caption"/>
      </w:pPr>
      <w:r>
        <w:t>Figure 15</w:t>
      </w:r>
      <w:r w:rsidR="0019761A">
        <w:t>: Number of patients admitted with severe acute respiratory infections to a sentinel intensive care by age group</w:t>
      </w:r>
      <w:r w:rsidR="004F6A6F">
        <w:t xml:space="preserve"> and </w:t>
      </w:r>
      <w:r w:rsidR="006E6A13">
        <w:t>disease</w:t>
      </w:r>
      <w:r w:rsidR="0019761A">
        <w:t xml:space="preserve">*, Australia, </w:t>
      </w:r>
      <w:r w:rsidR="003741B7">
        <w:t>January to December 2024</w:t>
      </w:r>
    </w:p>
    <w:p w14:paraId="16A319D4" w14:textId="3092DAE3" w:rsidR="00A715E6" w:rsidRDefault="009666C4">
      <w:pPr>
        <w:pStyle w:val="BodyText"/>
      </w:pPr>
      <w:r>
        <w:rPr>
          <w:noProof/>
        </w:rPr>
        <w:drawing>
          <wp:inline distT="0" distB="0" distL="0" distR="0" wp14:anchorId="666ADB05" wp14:editId="6FDD0E72">
            <wp:extent cx="6184900" cy="3048272"/>
            <wp:effectExtent l="0" t="0" r="0" b="0"/>
            <wp:docPr id="76" name="Picture" descr="A horizontal stacked bar chart showing the number of patients admitted to a sentinel intensive care with severe acute respiratory infections by ten-year age group in years (0–9, 10–19, 20–29, 30–39, 40–49, 50–59, 60–69, 70–79, 80–89 and 90+) and pathogen for 1 January to 29 December 2024. The y-axis (left) shows the ten-year age group in years, and the x-axis (horizontal) shows the number of patients with severe acute respiratory infections to a sentinel intensive care. Each bar is divided into colour-coded sections corresponding to different respiratory infections (COVID-19, RSV, Influenza, Parainfluenza, Rhino/enterovirus, Adenovirus, Human metapneumovirus [hMPV] and, Other infections).&#10;In 2024, there were 4,428 patients admitted with a severe acute respiratory infection to a sentinel intensive care site. The majority of patients were aged 0–9 years (n=1,250), followed by those aged 60–69 years (n=650) and 70–79 years (n=625). The least number of patients admitted to a sentinel intensive care were aged 90 years and over (n=40) which is likely reflective of intensive care admission practices, followed by those aged 30–39 years (n=190) and 20–29 years (n=200). Patients aged 50 years and over were more commonly admitted to sentinel intensive care sites with COVID-19 or influenza compared to other age groups. Younger patients (19 years and under) were more commonly admitted to sentinel intensive care sites with Rhinovirus/enterovirus, RSV or hMPV. "/>
            <wp:cNvGraphicFramePr/>
            <a:graphic xmlns:a="http://schemas.openxmlformats.org/drawingml/2006/main">
              <a:graphicData uri="http://schemas.openxmlformats.org/drawingml/2006/picture">
                <pic:pic xmlns:pic="http://schemas.openxmlformats.org/drawingml/2006/picture">
                  <pic:nvPicPr>
                    <pic:cNvPr id="76" name="Picture" descr="A horizontal stacked bar chart showing the number of patients admitted to a sentinel intensive care with severe acute respiratory infections by ten-year age group in years (0–9, 10–19, 20–29, 30–39, 40–49, 50–59, 60–69, 70–79, 80–89 and 90+) and pathogen for 1 January to 29 December 2024. The y-axis (left) shows the ten-year age group in years, and the x-axis (horizontal) shows the number of patients with severe acute respiratory infections to a sentinel intensive care. Each bar is divided into colour-coded sections corresponding to different respiratory infections (COVID-19, RSV, Influenza, Parainfluenza, Rhino/enterovirus, Adenovirus, Human metapneumovirus [hMPV] and, Other infections).&#10;In 2024, there were 4,428 patients admitted with a severe acute respiratory infection to a sentinel intensive care site. The majority of patients were aged 0–9 years (n=1,250), followed by those aged 60–69 years (n=650) and 70–79 years (n=625). The least number of patients admitted to a sentinel intensive care were aged 90 years and over (n=40) which is likely reflective of intensive care admission practices, followed by those aged 30–39 years (n=190) and 20–29 years (n=200). Patients aged 50 years and over were more commonly admitted to sentinel intensive care sites with COVID-19 or influenza compared to other age groups. Younger patients (19 years and under) were more commonly admitted to sentinel intensive care sites with Rhinovirus/enterovirus, RSV or hMPV. "/>
                    <pic:cNvPicPr>
                      <a:picLocks noChangeAspect="1" noChangeArrowheads="1"/>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bwMode="auto">
                    <a:xfrm>
                      <a:off x="0" y="0"/>
                      <a:ext cx="6184900" cy="3048272"/>
                    </a:xfrm>
                    <a:prstGeom prst="rect">
                      <a:avLst/>
                    </a:prstGeom>
                    <a:noFill/>
                    <a:ln w="9525">
                      <a:noFill/>
                      <a:headEnd/>
                      <a:tailEnd/>
                    </a:ln>
                  </pic:spPr>
                </pic:pic>
              </a:graphicData>
            </a:graphic>
          </wp:inline>
        </w:drawing>
      </w:r>
    </w:p>
    <w:p w14:paraId="16A319D5" w14:textId="380D82C5" w:rsidR="00A715E6" w:rsidRDefault="0019761A" w:rsidP="000E02DC">
      <w:pPr>
        <w:pStyle w:val="Smalltext"/>
      </w:pPr>
      <w:r>
        <w:t xml:space="preserve">Source: </w:t>
      </w:r>
      <w:proofErr w:type="gramStart"/>
      <w:r>
        <w:t>Short Period Incidence Study of Severe Acute Respiratory Infection (SPRINT-SARI) Australia</w:t>
      </w:r>
      <w:r w:rsidR="008456D3" w:rsidRPr="00C23A60">
        <w:rPr>
          <w:szCs w:val="18"/>
        </w:rPr>
        <w:t>,</w:t>
      </w:r>
      <w:proofErr w:type="gramEnd"/>
      <w:r w:rsidR="008456D3" w:rsidRPr="00C23A60">
        <w:rPr>
          <w:szCs w:val="18"/>
        </w:rPr>
        <w:t xml:space="preserve"> extracted </w:t>
      </w:r>
      <w:r w:rsidR="008456D3">
        <w:rPr>
          <w:szCs w:val="18"/>
        </w:rPr>
        <w:t>26 February</w:t>
      </w:r>
      <w:r w:rsidR="008456D3" w:rsidRPr="00C23A60">
        <w:rPr>
          <w:szCs w:val="18"/>
        </w:rPr>
        <w:t xml:space="preserve"> 2025</w:t>
      </w:r>
      <w:r w:rsidR="00CE256D">
        <w:rPr>
          <w:szCs w:val="18"/>
        </w:rPr>
        <w:t>.</w:t>
      </w:r>
      <w:r>
        <w:br/>
        <w:t>* The age distribution of severe acute respiratory infection intensive care admissions may not reflect the age distribution of all patients admitted with a severe acute respiratory infection nationally.</w:t>
      </w:r>
    </w:p>
    <w:p w14:paraId="16A319D6" w14:textId="5BB6F2A0" w:rsidR="00FF486E" w:rsidRDefault="00FF486E">
      <w:pPr>
        <w:spacing w:before="0" w:after="0" w:line="240" w:lineRule="auto"/>
      </w:pPr>
      <w:r>
        <w:br w:type="page"/>
      </w:r>
    </w:p>
    <w:p w14:paraId="16A319D7" w14:textId="09C0918C" w:rsidR="00A715E6" w:rsidRDefault="00663F8B" w:rsidP="001D2466">
      <w:pPr>
        <w:pStyle w:val="Caption"/>
      </w:pPr>
      <w:r>
        <w:lastRenderedPageBreak/>
        <w:t>Table 5</w:t>
      </w:r>
      <w:r w:rsidR="0019761A">
        <w:t>: Demographic characteristics and outcomes of patients admitted with severe acute respiratory infection</w:t>
      </w:r>
      <w:r w:rsidR="00C43FD2">
        <w:t>s</w:t>
      </w:r>
      <w:r w:rsidR="0019761A">
        <w:t xml:space="preserve"> to a sentinel intensive care by disease*</w:t>
      </w:r>
      <w:r w:rsidR="0019761A">
        <w:rPr>
          <w:vertAlign w:val="superscript"/>
        </w:rPr>
        <w:t>†‡</w:t>
      </w:r>
      <w:r w:rsidR="0019761A">
        <w:t>, Australia, 1 January to 31 December 2024</w:t>
      </w:r>
    </w:p>
    <w:tbl>
      <w:tblPr>
        <w:tblW w:w="5000" w:type="pct"/>
        <w:jc w:val="center"/>
        <w:tblLayout w:type="fixed"/>
        <w:tblLook w:val="0420" w:firstRow="1" w:lastRow="0" w:firstColumn="0" w:lastColumn="0" w:noHBand="0" w:noVBand="1"/>
        <w:tblDescription w:val="A table summarising demographic characteristics and outcomes for patients with a severe acute respiratory infection to a sentinel intensive care by disease from 1 January 2024 to 31 December 2024.&#10;In 2024, for patients with COVID-19 (n=1,384), the median age was 65 years (interquartile range [IQR]: 48–75 years), 57.9% (801/1,384) were male, and 4.9% (68/1,384) identified as an Aboriginal and Torres Strait Islander person. For patients with COVID-19, 33.7% (466/1,384) received invasive mechanical ventilation and the median duration of invasive mechanical ventilation was 3 days (IQR: 1–8 days). The median length of stay in intensive care was 3 days (IQR: 2–6 days) and the median length of stay in hospital was 9 days (IQR: 5–17 days). For patients with COVID-19, 0.5% (7/1,384) had ongoing care in intensive care, 0.7% (10/1,384) had ongoing care in hospital ward, 18.1% (251/1,384) had been transferred to another hospital, 64.6% (894/1,384) were discharged home, 15.3% (21/1,384) died in hospital.&#10;In 2024, for patients with human metapneumovirus (hMPV) (n=205), the median age was 16 years (IQR: 5–64 years), 55.1% (113/205) were male, and 9.8% (20/205) identified as an Aboriginal and Torres Strait Islander person. For patients with hMPV, 31.7% (65/205) received invasive mechanical ventilation and the median duration of mechanical ventilation was 4 days (IQR: 1–8 days). The median length of stay in intensive care was 4 days (IQR: 2–8 days) and the median length of stay in hospital was 8 days (IQR: 4–14 days). For patients with hMPV, 0.5% (1/205) had ongoing care in intensive care and 0.5% (1/205) had ongoing care in hospital ward, 11.2% (23/205) were transferred to another hospital, 78.5% (161/205) were discharged home, 8.8% (18/205) died in hospital.&#10;In 2024, for patients with influenza (n=861), the median age was 54 years (IQR: 32–66 years), 53.4% (460/861) were male, and 8.0% (69/861) identified as an Aboriginal and Torres Strait Islander person. For patients with influenza, 38.9% (335/861) received invasive mechanical ventilation and the median duration of mechanical ventilation was 5 days (IQR: 2–10 days). The median length of stay in intensive care was 4 days (IQR: 2–8 days) and the median length of stay in hospital was 8 days (IQR: 5–15 days). For patients with influenza, 0.7% (6/861) had ongoing care in intensive care, 0.9% (8/861) had ongoing care in hospital ward, 13.7% (118/861) were transferred to another hospital, 73.2% (630/861) were discharged home, and 11.3% (97/861) died in hospital.&#10;In 2024, for patients with parainfluenza (n=267), the median age was 20 years (IQR: 4–66 years), 53.2% (142/267) were male, and 8.6% (23/267) identified as an Aboriginal and Torres Strait Islander person. For patients with parainfluenza, 36.7% (98/267) received invasive mechanical ventilation and the median duration of mechanical ventilation was 4 days (IQR: 1–7 days). The median length of stay in intensive care was 3 days (IQR: 2–6 days) and the median length of stay in hospital was 7 days (IQR: 4–14 days). For patients with parainfluenza, 0.4% (1/267) had ongoing care in intensive care, no patients had ongoing care in hospital ward, 9.0% (24/267) were transferred to another hospital, 80.9% (216/267) were discharged home and, 9.7% (26/267) died in hospital.&#10;In 2024, for patients with rhinovirus (n=1,031), the median age was 9 years (IQR: 3–30 years), 54.8% (565/1,03) were male, and 8.8% (91/1,031) identified as an Aboriginal and Torres Strait Islander person. For patients with rhinovirus, 31.0% (320/1,031) received invasive mechanical ventilation and the median duration of mechanical ventilation was 3 days (IQR: 1–7 days). The median length of stay in intensive care was 2 days (IQR: 1–5 days) and the median length of stay in hospital was 6 days (IQR: 3–13 days). For patients with rhinovirus, 0.1% (1/1,031) had ongoing care in intensive care, 1.1% (11/1,031) had ongoing care in a hospital ward, 10.9% (112/1,031) were transferred to another hospital, 82.6% (852/1,031) were discharged home, and 5.0% (52/1,031) died in hospital.&#10;In 2024, for patients with RSV (n=549), the median age was 8 years (IQR: 2–57 years), 51.2% (281/549) were male, and 11.3% (62/549) identified as an Aboriginal and Torres Strait Islander person. For patients with RSV, 25.0% (137/549) received mechanical ventilation and the median duration of mechanical ventilation was 4 days (IQR: 2–7 days). The median length of stay in intensive care was 3 days (IQR: 2–5 days) and the median length of stay in hospital was 6 days (IQR: 4–12 days). For patients with RSV, 0.2% (1/549) had ongoing care in intensive care, 0.2% (1/549) had ongoing care in a hospital ward, 11.5% (63/549) were transferred to another hospital, 82.0% (450/549) were discharged home, and 5.8% (32/549) died in hospital. &#10;In 2024, for patients admitted with other respiratory pathogens (n=187), the median age was 16 years (IQR: 3–43 years), 54.0% were male, and 7.0% (13/187) identified as an Aboriginal and Torres Strait Islander person. For patients admitted with other respiratory pathogens, 38.5% (72/187) received invasive mechanical ventilation and the median duration of mechanical ventilation was 3 days (IQR: 2–8 days). The median length of stay in intensive care was 3 days (IQR: 2–6 days); and the median length of stay in hospital was 7 days (IQR: 4–12 days). For patients admitted with other respiratory pathogens, 0.5% (1/187) had ongoing care in intensive care, 1.6% (3/187) had ongoing care in hospital ward, 8.6% (16/187) were transferred to another hospital, 83.4% (156/187) were discharged home, 4.8% (9/187) died in hospital.&#10;"/>
      </w:tblPr>
      <w:tblGrid>
        <w:gridCol w:w="2552"/>
        <w:gridCol w:w="1028"/>
        <w:gridCol w:w="1029"/>
        <w:gridCol w:w="1028"/>
        <w:gridCol w:w="1029"/>
        <w:gridCol w:w="1028"/>
        <w:gridCol w:w="1029"/>
        <w:gridCol w:w="1029"/>
      </w:tblGrid>
      <w:tr w:rsidR="00A715E6" w14:paraId="16A319E0" w14:textId="77777777" w:rsidTr="000E7AC1">
        <w:trPr>
          <w:tblHeader/>
          <w:jc w:val="center"/>
        </w:trPr>
        <w:tc>
          <w:tcPr>
            <w:tcW w:w="2552"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8" w14:textId="77777777" w:rsidR="00A715E6" w:rsidRDefault="00A715E6">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9"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AC3F71">
              <w:rPr>
                <w:rFonts w:eastAsia="Arial" w:cs="Arial"/>
                <w:b/>
                <w:color w:val="033636"/>
                <w:sz w:val="14"/>
                <w:szCs w:val="14"/>
              </w:rPr>
              <w:t>COVID-19</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A"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7218D0">
              <w:rPr>
                <w:rFonts w:eastAsia="Arial" w:cs="Arial"/>
                <w:b/>
                <w:color w:val="033636"/>
                <w:sz w:val="14"/>
                <w:szCs w:val="14"/>
              </w:rPr>
              <w:t>hMPV</w:t>
            </w: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B"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5818CB">
              <w:rPr>
                <w:rFonts w:eastAsia="Arial" w:cs="Arial"/>
                <w:b/>
                <w:color w:val="033636"/>
                <w:sz w:val="14"/>
                <w:szCs w:val="14"/>
              </w:rPr>
              <w:t>Influenza</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C"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F42FC3">
              <w:rPr>
                <w:rFonts w:eastAsia="Arial" w:cs="Arial"/>
                <w:b/>
                <w:color w:val="033636"/>
                <w:sz w:val="12"/>
                <w:szCs w:val="12"/>
              </w:rPr>
              <w:t>Parainfluenza</w:t>
            </w: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D"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8A637E">
              <w:rPr>
                <w:rFonts w:eastAsia="Arial" w:cs="Arial"/>
                <w:b/>
                <w:color w:val="033636"/>
                <w:sz w:val="14"/>
                <w:szCs w:val="14"/>
              </w:rPr>
              <w:t>Rhinovirus</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E"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641EB7">
              <w:rPr>
                <w:rFonts w:eastAsia="Arial" w:cs="Arial"/>
                <w:b/>
                <w:color w:val="033636"/>
                <w:sz w:val="14"/>
                <w:szCs w:val="14"/>
              </w:rPr>
              <w:t>RSV</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DF"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57127C">
              <w:rPr>
                <w:rFonts w:eastAsia="Arial" w:cs="Arial"/>
                <w:b/>
                <w:color w:val="033636"/>
                <w:sz w:val="14"/>
                <w:szCs w:val="14"/>
              </w:rPr>
              <w:t>Other</w:t>
            </w:r>
          </w:p>
        </w:tc>
      </w:tr>
      <w:tr w:rsidR="00A715E6" w14:paraId="16A319E9" w14:textId="77777777" w:rsidTr="000E7AC1">
        <w:trPr>
          <w:tblHeader/>
          <w:jc w:val="center"/>
        </w:trPr>
        <w:tc>
          <w:tcPr>
            <w:tcW w:w="2552"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1" w14:textId="77777777" w:rsidR="00A715E6" w:rsidRDefault="00A715E6">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2"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AC3F71">
              <w:rPr>
                <w:rFonts w:eastAsia="Arial" w:cs="Arial"/>
                <w:b/>
                <w:color w:val="033636"/>
                <w:sz w:val="14"/>
                <w:szCs w:val="14"/>
              </w:rPr>
              <w:t>(n=1,384)</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3"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7218D0">
              <w:rPr>
                <w:rFonts w:eastAsia="Arial" w:cs="Arial"/>
                <w:b/>
                <w:color w:val="033636"/>
                <w:sz w:val="14"/>
                <w:szCs w:val="14"/>
              </w:rPr>
              <w:t>(n=205)</w:t>
            </w: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4"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5818CB">
              <w:rPr>
                <w:rFonts w:eastAsia="Arial" w:cs="Arial"/>
                <w:b/>
                <w:color w:val="033636"/>
                <w:sz w:val="14"/>
                <w:szCs w:val="14"/>
              </w:rPr>
              <w:t>(n=861)</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5"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F42FC3">
              <w:rPr>
                <w:rFonts w:eastAsia="Arial" w:cs="Arial"/>
                <w:b/>
                <w:color w:val="033636"/>
                <w:sz w:val="14"/>
                <w:szCs w:val="14"/>
              </w:rPr>
              <w:t>(n=267)</w:t>
            </w:r>
          </w:p>
        </w:tc>
        <w:tc>
          <w:tcPr>
            <w:tcW w:w="1028"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6"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8A637E">
              <w:rPr>
                <w:rFonts w:eastAsia="Arial" w:cs="Arial"/>
                <w:b/>
                <w:color w:val="033636"/>
                <w:sz w:val="14"/>
                <w:szCs w:val="14"/>
              </w:rPr>
              <w:t>(n=1,031)</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7"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641EB7">
              <w:rPr>
                <w:rFonts w:eastAsia="Arial" w:cs="Arial"/>
                <w:b/>
                <w:color w:val="033636"/>
                <w:sz w:val="14"/>
                <w:szCs w:val="14"/>
              </w:rPr>
              <w:t>(n=549)</w:t>
            </w:r>
          </w:p>
        </w:tc>
        <w:tc>
          <w:tcPr>
            <w:tcW w:w="1029" w:type="dxa"/>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8"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4"/>
                <w:szCs w:val="14"/>
              </w:rPr>
            </w:pPr>
            <w:r w:rsidRPr="0057127C">
              <w:rPr>
                <w:rFonts w:eastAsia="Arial" w:cs="Arial"/>
                <w:b/>
                <w:color w:val="033636"/>
                <w:sz w:val="14"/>
                <w:szCs w:val="14"/>
              </w:rPr>
              <w:t>(n=187)</w:t>
            </w:r>
          </w:p>
        </w:tc>
      </w:tr>
      <w:tr w:rsidR="00A715E6" w14:paraId="16A319EB"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EA"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Age (years)</w:t>
            </w:r>
          </w:p>
        </w:tc>
      </w:tr>
      <w:tr w:rsidR="00A715E6" w14:paraId="16A319F4"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E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ED"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65</w:t>
            </w:r>
            <w:r w:rsidRPr="00AC3F71">
              <w:rPr>
                <w:rFonts w:eastAsia="Arial" w:cs="Arial"/>
                <w:color w:val="033636"/>
                <w:sz w:val="14"/>
                <w:szCs w:val="14"/>
              </w:rPr>
              <w:br/>
              <w:t xml:space="preserve"> [48–7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EE"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6</w:t>
            </w:r>
            <w:r w:rsidRPr="007218D0">
              <w:rPr>
                <w:rFonts w:eastAsia="Arial" w:cs="Arial"/>
                <w:color w:val="033636"/>
                <w:sz w:val="14"/>
                <w:szCs w:val="14"/>
              </w:rPr>
              <w:br/>
              <w:t xml:space="preserve"> [5–64]</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EF"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54</w:t>
            </w:r>
            <w:r w:rsidRPr="005818CB">
              <w:rPr>
                <w:rFonts w:eastAsia="Arial" w:cs="Arial"/>
                <w:color w:val="033636"/>
                <w:sz w:val="14"/>
                <w:szCs w:val="14"/>
              </w:rPr>
              <w:br/>
              <w:t xml:space="preserve"> [32–66]</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0"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20</w:t>
            </w:r>
            <w:r w:rsidRPr="00F42FC3">
              <w:rPr>
                <w:rFonts w:eastAsia="Arial" w:cs="Arial"/>
                <w:color w:val="033636"/>
                <w:sz w:val="14"/>
                <w:szCs w:val="14"/>
              </w:rPr>
              <w:br/>
              <w:t xml:space="preserve"> [4–66]</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1"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9</w:t>
            </w:r>
            <w:r w:rsidRPr="008A637E">
              <w:rPr>
                <w:rFonts w:eastAsia="Arial" w:cs="Arial"/>
                <w:color w:val="033636"/>
                <w:sz w:val="14"/>
                <w:szCs w:val="14"/>
              </w:rPr>
              <w:br/>
              <w:t xml:space="preserve"> [3–3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2"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8</w:t>
            </w:r>
            <w:r w:rsidRPr="00641EB7">
              <w:rPr>
                <w:rFonts w:eastAsia="Arial" w:cs="Arial"/>
                <w:color w:val="033636"/>
                <w:sz w:val="14"/>
                <w:szCs w:val="14"/>
              </w:rPr>
              <w:br/>
              <w:t xml:space="preserve"> [2–5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3"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6</w:t>
            </w:r>
            <w:r w:rsidRPr="0057127C">
              <w:rPr>
                <w:rFonts w:eastAsia="Arial" w:cs="Arial"/>
                <w:color w:val="033636"/>
                <w:sz w:val="14"/>
                <w:szCs w:val="14"/>
              </w:rPr>
              <w:br/>
              <w:t xml:space="preserve"> [3–43]</w:t>
            </w:r>
          </w:p>
        </w:tc>
      </w:tr>
      <w:tr w:rsidR="007C053C" w14:paraId="333BD389" w14:textId="77777777">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DB0D081" w14:textId="471F0CB7" w:rsidR="007C053C" w:rsidRPr="0057127C" w:rsidRDefault="00FC2056">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Pr>
                <w:rFonts w:eastAsia="Arial" w:cs="Arial"/>
                <w:b/>
                <w:color w:val="033636"/>
                <w:sz w:val="14"/>
                <w:szCs w:val="14"/>
              </w:rPr>
              <w:t>Sex</w:t>
            </w:r>
          </w:p>
        </w:tc>
      </w:tr>
      <w:tr w:rsidR="007C053C" w14:paraId="0E9A2C16"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9901CE6" w14:textId="66F3CCD7" w:rsidR="007C053C" w:rsidRDefault="007C053C">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Female</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8B156F5" w14:textId="07060FC8" w:rsidR="007C053C" w:rsidRPr="00AC3F71" w:rsidRDefault="009A0871">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83</w:t>
            </w:r>
            <w:r>
              <w:rPr>
                <w:rFonts w:eastAsia="Arial" w:cs="Arial"/>
                <w:color w:val="033636"/>
                <w:sz w:val="14"/>
                <w:szCs w:val="14"/>
              </w:rPr>
              <w:br/>
              <w:t>(42</w:t>
            </w:r>
            <w:r w:rsidR="007166B2">
              <w:rPr>
                <w:rFonts w:eastAsia="Arial" w:cs="Arial"/>
                <w:color w:val="033636"/>
                <w:sz w:val="14"/>
                <w:szCs w:val="14"/>
              </w:rPr>
              <w:t>.</w:t>
            </w:r>
            <w:r>
              <w:rPr>
                <w:rFonts w:eastAsia="Arial" w:cs="Arial"/>
                <w:color w:val="033636"/>
                <w:sz w:val="14"/>
                <w:szCs w:val="14"/>
              </w:rPr>
              <w:t>1</w:t>
            </w:r>
            <w:r w:rsidR="007166B2">
              <w:rPr>
                <w:rFonts w:eastAsia="Arial" w:cs="Arial"/>
                <w:color w:val="033636"/>
                <w:sz w:val="14"/>
                <w:szCs w:val="14"/>
              </w:rPr>
              <w:t>%</w:t>
            </w:r>
            <w:r>
              <w:rPr>
                <w:rFonts w:eastAsia="Arial" w:cs="Arial"/>
                <w:color w:val="033636"/>
                <w:sz w:val="14"/>
                <w:szCs w:val="14"/>
              </w:rPr>
              <w:t>)</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661BFB5" w14:textId="2F8CB57F" w:rsidR="007C053C" w:rsidRPr="007218D0" w:rsidRDefault="00356891">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92</w:t>
            </w:r>
            <w:r w:rsidR="00F446EE">
              <w:rPr>
                <w:rFonts w:eastAsia="Arial" w:cs="Arial"/>
                <w:color w:val="033636"/>
                <w:sz w:val="14"/>
                <w:szCs w:val="14"/>
              </w:rPr>
              <w:br/>
              <w:t>(44.9%)</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046043" w14:textId="48BA9E4E" w:rsidR="007C053C" w:rsidRPr="005818CB" w:rsidRDefault="00A80C21">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01</w:t>
            </w:r>
            <w:r>
              <w:rPr>
                <w:rFonts w:eastAsia="Arial" w:cs="Arial"/>
                <w:color w:val="033636"/>
                <w:sz w:val="14"/>
                <w:szCs w:val="14"/>
              </w:rPr>
              <w:br/>
              <w:t>(</w:t>
            </w:r>
            <w:r w:rsidR="00ED4E25">
              <w:rPr>
                <w:rFonts w:eastAsia="Arial" w:cs="Arial"/>
                <w:color w:val="033636"/>
                <w:sz w:val="14"/>
                <w:szCs w:val="14"/>
              </w:rPr>
              <w:t>46.6%</w:t>
            </w:r>
            <w:r>
              <w:rPr>
                <w:rFonts w:eastAsia="Arial" w:cs="Arial"/>
                <w:color w:val="033636"/>
                <w:sz w:val="14"/>
                <w:szCs w:val="14"/>
              </w:rPr>
              <w:t>)</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5EDDE8D" w14:textId="68FAA109" w:rsidR="007C053C" w:rsidRPr="00F42FC3" w:rsidRDefault="006F2510">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25</w:t>
            </w:r>
            <w:r>
              <w:rPr>
                <w:rFonts w:eastAsia="Arial" w:cs="Arial"/>
                <w:color w:val="033636"/>
                <w:sz w:val="14"/>
                <w:szCs w:val="14"/>
              </w:rPr>
              <w:br/>
              <w:t>(</w:t>
            </w:r>
            <w:r w:rsidR="008B6C7D">
              <w:rPr>
                <w:rFonts w:eastAsia="Arial" w:cs="Arial"/>
                <w:color w:val="033636"/>
                <w:sz w:val="14"/>
                <w:szCs w:val="14"/>
              </w:rPr>
              <w:t>46.8%</w:t>
            </w:r>
            <w:r>
              <w:rPr>
                <w:rFonts w:eastAsia="Arial" w:cs="Arial"/>
                <w:color w:val="033636"/>
                <w:sz w:val="14"/>
                <w:szCs w:val="14"/>
              </w:rPr>
              <w:t>)</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7FBCEF" w14:textId="1493C15A" w:rsidR="007C053C" w:rsidRPr="008A637E" w:rsidRDefault="0053165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66</w:t>
            </w:r>
            <w:r>
              <w:rPr>
                <w:rFonts w:eastAsia="Arial" w:cs="Arial"/>
                <w:color w:val="033636"/>
                <w:sz w:val="14"/>
                <w:szCs w:val="14"/>
              </w:rPr>
              <w:br/>
              <w:t>(</w:t>
            </w:r>
            <w:r w:rsidR="00725CB1">
              <w:rPr>
                <w:rFonts w:eastAsia="Arial" w:cs="Arial"/>
                <w:color w:val="033636"/>
                <w:sz w:val="14"/>
                <w:szCs w:val="14"/>
              </w:rPr>
              <w:t>45.2%</w:t>
            </w:r>
            <w:r>
              <w:rPr>
                <w:rFonts w:eastAsia="Arial" w:cs="Arial"/>
                <w:color w:val="033636"/>
                <w:sz w:val="14"/>
                <w:szCs w:val="14"/>
              </w:rPr>
              <w:t>)</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C800460" w14:textId="18712FD2" w:rsidR="007C053C" w:rsidRPr="00641EB7" w:rsidRDefault="002D5705">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68</w:t>
            </w:r>
            <w:r>
              <w:rPr>
                <w:rFonts w:eastAsia="Arial" w:cs="Arial"/>
                <w:color w:val="033636"/>
                <w:sz w:val="14"/>
                <w:szCs w:val="14"/>
              </w:rPr>
              <w:br/>
              <w:t>(</w:t>
            </w:r>
            <w:r w:rsidR="00A82F19">
              <w:rPr>
                <w:rFonts w:eastAsia="Arial" w:cs="Arial"/>
                <w:color w:val="033636"/>
                <w:sz w:val="14"/>
                <w:szCs w:val="14"/>
              </w:rPr>
              <w:t>48.8%</w:t>
            </w:r>
            <w:r>
              <w:rPr>
                <w:rFonts w:eastAsia="Arial" w:cs="Arial"/>
                <w:color w:val="033636"/>
                <w:sz w:val="14"/>
                <w:szCs w:val="14"/>
              </w:rPr>
              <w:t>)</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34B1E9" w14:textId="4664F2D4" w:rsidR="007C053C" w:rsidRPr="0057127C" w:rsidRDefault="00973F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86</w:t>
            </w:r>
            <w:r w:rsidR="00247F07">
              <w:rPr>
                <w:rFonts w:eastAsia="Arial" w:cs="Arial"/>
                <w:color w:val="033636"/>
                <w:sz w:val="14"/>
                <w:szCs w:val="14"/>
              </w:rPr>
              <w:br/>
              <w:t>(</w:t>
            </w:r>
            <w:r w:rsidR="006701EC">
              <w:rPr>
                <w:rFonts w:eastAsia="Arial" w:cs="Arial"/>
                <w:color w:val="033636"/>
                <w:sz w:val="14"/>
                <w:szCs w:val="14"/>
              </w:rPr>
              <w:t>46.0%</w:t>
            </w:r>
            <w:r w:rsidR="00247F07">
              <w:rPr>
                <w:rFonts w:eastAsia="Arial" w:cs="Arial"/>
                <w:color w:val="033636"/>
                <w:sz w:val="14"/>
                <w:szCs w:val="14"/>
              </w:rPr>
              <w:t>)</w:t>
            </w:r>
          </w:p>
        </w:tc>
      </w:tr>
      <w:tr w:rsidR="000C54EB" w14:paraId="7CF0F960"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C98B9DF" w14:textId="6E271B08" w:rsidR="000C54EB" w:rsidRDefault="000C54EB">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ale</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A1F993F" w14:textId="53331DF9" w:rsidR="000C54EB" w:rsidRDefault="00515EA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801</w:t>
            </w:r>
            <w:r>
              <w:rPr>
                <w:rFonts w:eastAsia="Arial" w:cs="Arial"/>
                <w:color w:val="033636"/>
                <w:sz w:val="14"/>
                <w:szCs w:val="14"/>
              </w:rPr>
              <w:br/>
              <w:t>(57.9%)</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946DBD4" w14:textId="11AE516A" w:rsidR="000C54EB" w:rsidRDefault="00E043C4">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13</w:t>
            </w:r>
            <w:r>
              <w:rPr>
                <w:rFonts w:eastAsia="Arial" w:cs="Arial"/>
                <w:color w:val="033636"/>
                <w:sz w:val="14"/>
                <w:szCs w:val="14"/>
              </w:rPr>
              <w:br/>
              <w:t>(</w:t>
            </w:r>
            <w:r w:rsidR="00DA08DD">
              <w:rPr>
                <w:rFonts w:eastAsia="Arial" w:cs="Arial"/>
                <w:color w:val="033636"/>
                <w:sz w:val="14"/>
                <w:szCs w:val="14"/>
              </w:rPr>
              <w:t>55.1%</w:t>
            </w:r>
            <w:r>
              <w:rPr>
                <w:rFonts w:eastAsia="Arial" w:cs="Arial"/>
                <w:color w:val="033636"/>
                <w:sz w:val="14"/>
                <w:szCs w:val="14"/>
              </w:rPr>
              <w:t>)</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E6C3AF7" w14:textId="3C79149F" w:rsidR="000C54EB" w:rsidRDefault="009A417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460</w:t>
            </w:r>
            <w:r>
              <w:rPr>
                <w:rFonts w:eastAsia="Arial" w:cs="Arial"/>
                <w:color w:val="033636"/>
                <w:sz w:val="14"/>
                <w:szCs w:val="14"/>
              </w:rPr>
              <w:br/>
              <w:t>(53.4%)</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91F0598" w14:textId="056512B7" w:rsidR="000C54EB" w:rsidRDefault="00903914">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4</w:t>
            </w:r>
            <w:r w:rsidR="005D2551">
              <w:rPr>
                <w:rFonts w:eastAsia="Arial" w:cs="Arial"/>
                <w:color w:val="033636"/>
                <w:sz w:val="14"/>
                <w:szCs w:val="14"/>
              </w:rPr>
              <w:t>2</w:t>
            </w:r>
            <w:r>
              <w:rPr>
                <w:rFonts w:eastAsia="Arial" w:cs="Arial"/>
                <w:color w:val="033636"/>
                <w:sz w:val="14"/>
                <w:szCs w:val="14"/>
              </w:rPr>
              <w:br/>
              <w:t>(</w:t>
            </w:r>
            <w:r w:rsidR="005D2551">
              <w:rPr>
                <w:rFonts w:eastAsia="Arial" w:cs="Arial"/>
                <w:color w:val="033636"/>
                <w:sz w:val="14"/>
                <w:szCs w:val="14"/>
              </w:rPr>
              <w:t>53</w:t>
            </w:r>
            <w:r w:rsidR="00FD146A">
              <w:rPr>
                <w:rFonts w:eastAsia="Arial" w:cs="Arial"/>
                <w:color w:val="033636"/>
                <w:sz w:val="14"/>
                <w:szCs w:val="14"/>
              </w:rPr>
              <w:t>.2%</w:t>
            </w:r>
            <w:r>
              <w:rPr>
                <w:rFonts w:eastAsia="Arial" w:cs="Arial"/>
                <w:color w:val="033636"/>
                <w:sz w:val="14"/>
                <w:szCs w:val="14"/>
              </w:rPr>
              <w:t>)</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6269FB1" w14:textId="1234C68A" w:rsidR="000C54EB" w:rsidRDefault="00380F0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6</w:t>
            </w:r>
            <w:r w:rsidR="009018CB">
              <w:rPr>
                <w:rFonts w:eastAsia="Arial" w:cs="Arial"/>
                <w:color w:val="033636"/>
                <w:sz w:val="14"/>
                <w:szCs w:val="14"/>
              </w:rPr>
              <w:t>5</w:t>
            </w:r>
            <w:r w:rsidR="009018CB">
              <w:rPr>
                <w:rFonts w:eastAsia="Arial" w:cs="Arial"/>
                <w:color w:val="033636"/>
                <w:sz w:val="14"/>
                <w:szCs w:val="14"/>
              </w:rPr>
              <w:br/>
              <w:t>(54.8%)</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2C90C5E" w14:textId="16CD7D07" w:rsidR="000C54EB" w:rsidRDefault="007B7FA0">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81</w:t>
            </w:r>
            <w:r>
              <w:rPr>
                <w:rFonts w:eastAsia="Arial" w:cs="Arial"/>
                <w:color w:val="033636"/>
                <w:sz w:val="14"/>
                <w:szCs w:val="14"/>
              </w:rPr>
              <w:br/>
              <w:t>(</w:t>
            </w:r>
            <w:r w:rsidR="00DF5D04">
              <w:rPr>
                <w:rFonts w:eastAsia="Arial" w:cs="Arial"/>
                <w:color w:val="033636"/>
                <w:sz w:val="14"/>
                <w:szCs w:val="14"/>
              </w:rPr>
              <w:t>51.2%</w:t>
            </w:r>
            <w:r>
              <w:rPr>
                <w:rFonts w:eastAsia="Arial" w:cs="Arial"/>
                <w:color w:val="033636"/>
                <w:sz w:val="14"/>
                <w:szCs w:val="14"/>
              </w:rPr>
              <w:t>)</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5EC1510" w14:textId="4330589E" w:rsidR="000C54EB" w:rsidRDefault="000C54EB">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01</w:t>
            </w:r>
            <w:r>
              <w:rPr>
                <w:rFonts w:eastAsia="Arial" w:cs="Arial"/>
                <w:color w:val="033636"/>
                <w:sz w:val="14"/>
                <w:szCs w:val="14"/>
              </w:rPr>
              <w:br/>
              <w:t>(</w:t>
            </w:r>
            <w:r w:rsidR="00380F0A">
              <w:rPr>
                <w:rFonts w:eastAsia="Arial" w:cs="Arial"/>
                <w:color w:val="033636"/>
                <w:sz w:val="14"/>
                <w:szCs w:val="14"/>
              </w:rPr>
              <w:t>54.0%</w:t>
            </w:r>
            <w:r>
              <w:rPr>
                <w:rFonts w:eastAsia="Arial" w:cs="Arial"/>
                <w:color w:val="033636"/>
                <w:sz w:val="14"/>
                <w:szCs w:val="14"/>
              </w:rPr>
              <w:t>)</w:t>
            </w:r>
          </w:p>
        </w:tc>
      </w:tr>
      <w:tr w:rsidR="00A715E6" w14:paraId="16A319F6"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9F5"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Indigenous status</w:t>
            </w:r>
          </w:p>
        </w:tc>
      </w:tr>
      <w:tr w:rsidR="00A715E6" w14:paraId="16A319FF"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Aboriginal and Torres Strait Islander</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8"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68</w:t>
            </w:r>
            <w:r w:rsidRPr="00AC3F71">
              <w:rPr>
                <w:rFonts w:eastAsia="Arial" w:cs="Arial"/>
                <w:color w:val="033636"/>
                <w:sz w:val="14"/>
                <w:szCs w:val="14"/>
              </w:rPr>
              <w:br/>
              <w:t xml:space="preserve"> (4.9%)</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9"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20</w:t>
            </w:r>
            <w:r w:rsidRPr="007218D0">
              <w:rPr>
                <w:rFonts w:eastAsia="Arial" w:cs="Arial"/>
                <w:color w:val="033636"/>
                <w:sz w:val="14"/>
                <w:szCs w:val="14"/>
              </w:rPr>
              <w:br/>
              <w:t xml:space="preserve"> (9.8%)</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A"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69</w:t>
            </w:r>
            <w:r w:rsidRPr="005818CB">
              <w:rPr>
                <w:rFonts w:eastAsia="Arial" w:cs="Arial"/>
                <w:color w:val="033636"/>
                <w:sz w:val="14"/>
                <w:szCs w:val="14"/>
              </w:rPr>
              <w:br/>
              <w:t xml:space="preserve"> (8.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B"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23</w:t>
            </w:r>
            <w:r w:rsidRPr="00F42FC3">
              <w:rPr>
                <w:rFonts w:eastAsia="Arial" w:cs="Arial"/>
                <w:color w:val="033636"/>
                <w:sz w:val="14"/>
                <w:szCs w:val="14"/>
              </w:rPr>
              <w:br/>
              <w:t xml:space="preserve"> (8.6%)</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C"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91</w:t>
            </w:r>
            <w:r w:rsidRPr="008A637E">
              <w:rPr>
                <w:rFonts w:eastAsia="Arial" w:cs="Arial"/>
                <w:color w:val="033636"/>
                <w:sz w:val="14"/>
                <w:szCs w:val="14"/>
              </w:rPr>
              <w:br/>
              <w:t xml:space="preserve"> (8.8%)</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D"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62</w:t>
            </w:r>
            <w:r w:rsidRPr="00641EB7">
              <w:rPr>
                <w:rFonts w:eastAsia="Arial" w:cs="Arial"/>
                <w:color w:val="033636"/>
                <w:sz w:val="14"/>
                <w:szCs w:val="14"/>
              </w:rPr>
              <w:br/>
              <w:t xml:space="preserve"> (11.3%)</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9FE"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3</w:t>
            </w:r>
            <w:r w:rsidRPr="0057127C">
              <w:rPr>
                <w:rFonts w:eastAsia="Arial" w:cs="Arial"/>
                <w:color w:val="033636"/>
                <w:sz w:val="14"/>
                <w:szCs w:val="14"/>
              </w:rPr>
              <w:br/>
              <w:t xml:space="preserve"> (7.0%)</w:t>
            </w:r>
          </w:p>
        </w:tc>
      </w:tr>
      <w:tr w:rsidR="00A715E6" w14:paraId="16A31A08"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Non-Indigenous</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1" w14:textId="37AE46F9"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1</w:t>
            </w:r>
            <w:r w:rsidR="009A0871">
              <w:rPr>
                <w:rFonts w:eastAsia="Arial" w:cs="Arial"/>
                <w:color w:val="033636"/>
                <w:sz w:val="14"/>
                <w:szCs w:val="14"/>
              </w:rPr>
              <w:t>,</w:t>
            </w:r>
            <w:r w:rsidRPr="00AC3F71">
              <w:rPr>
                <w:rFonts w:eastAsia="Arial" w:cs="Arial"/>
                <w:color w:val="033636"/>
                <w:sz w:val="14"/>
                <w:szCs w:val="14"/>
              </w:rPr>
              <w:t>316</w:t>
            </w:r>
            <w:r w:rsidRPr="00AC3F71">
              <w:rPr>
                <w:rFonts w:eastAsia="Arial" w:cs="Arial"/>
                <w:color w:val="033636"/>
                <w:sz w:val="14"/>
                <w:szCs w:val="14"/>
              </w:rPr>
              <w:br/>
              <w:t xml:space="preserve"> (95.1%)</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2"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85</w:t>
            </w:r>
            <w:r w:rsidRPr="007218D0">
              <w:rPr>
                <w:rFonts w:eastAsia="Arial" w:cs="Arial"/>
                <w:color w:val="033636"/>
                <w:sz w:val="14"/>
                <w:szCs w:val="14"/>
              </w:rPr>
              <w:br/>
              <w:t xml:space="preserve"> (90.2%)</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3"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792</w:t>
            </w:r>
            <w:r w:rsidRPr="005818CB">
              <w:rPr>
                <w:rFonts w:eastAsia="Arial" w:cs="Arial"/>
                <w:color w:val="033636"/>
                <w:sz w:val="14"/>
                <w:szCs w:val="14"/>
              </w:rPr>
              <w:br/>
              <w:t xml:space="preserve"> (92.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4"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244</w:t>
            </w:r>
            <w:r w:rsidRPr="00F42FC3">
              <w:rPr>
                <w:rFonts w:eastAsia="Arial" w:cs="Arial"/>
                <w:color w:val="033636"/>
                <w:sz w:val="14"/>
                <w:szCs w:val="14"/>
              </w:rPr>
              <w:br/>
              <w:t xml:space="preserve"> (91.4%)</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5"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940</w:t>
            </w:r>
            <w:r w:rsidRPr="008A637E">
              <w:rPr>
                <w:rFonts w:eastAsia="Arial" w:cs="Arial"/>
                <w:color w:val="033636"/>
                <w:sz w:val="14"/>
                <w:szCs w:val="14"/>
              </w:rPr>
              <w:br/>
              <w:t xml:space="preserve"> (91.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6"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487</w:t>
            </w:r>
            <w:r w:rsidRPr="00641EB7">
              <w:rPr>
                <w:rFonts w:eastAsia="Arial" w:cs="Arial"/>
                <w:color w:val="033636"/>
                <w:sz w:val="14"/>
                <w:szCs w:val="14"/>
              </w:rPr>
              <w:br/>
              <w:t xml:space="preserve"> (88.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7"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74</w:t>
            </w:r>
            <w:r w:rsidRPr="0057127C">
              <w:rPr>
                <w:rFonts w:eastAsia="Arial" w:cs="Arial"/>
                <w:color w:val="033636"/>
                <w:sz w:val="14"/>
                <w:szCs w:val="14"/>
              </w:rPr>
              <w:br/>
              <w:t xml:space="preserve"> (93.0%)</w:t>
            </w:r>
          </w:p>
        </w:tc>
      </w:tr>
      <w:tr w:rsidR="00A715E6" w14:paraId="16A31A0A"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09"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Received invasive mechanical ventilation</w:t>
            </w:r>
          </w:p>
        </w:tc>
      </w:tr>
      <w:tr w:rsidR="00A715E6" w14:paraId="16A31A13"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Number (%)</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C"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466</w:t>
            </w:r>
            <w:r w:rsidRPr="00AC3F71">
              <w:rPr>
                <w:rFonts w:eastAsia="Arial" w:cs="Arial"/>
                <w:color w:val="033636"/>
                <w:sz w:val="14"/>
                <w:szCs w:val="14"/>
              </w:rPr>
              <w:br/>
              <w:t xml:space="preserve"> (33.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D"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65</w:t>
            </w:r>
            <w:r w:rsidRPr="007218D0">
              <w:rPr>
                <w:rFonts w:eastAsia="Arial" w:cs="Arial"/>
                <w:color w:val="033636"/>
                <w:sz w:val="14"/>
                <w:szCs w:val="14"/>
              </w:rPr>
              <w:br/>
              <w:t xml:space="preserve"> (31.7%)</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E"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335</w:t>
            </w:r>
            <w:r w:rsidRPr="005818CB">
              <w:rPr>
                <w:rFonts w:eastAsia="Arial" w:cs="Arial"/>
                <w:color w:val="033636"/>
                <w:sz w:val="14"/>
                <w:szCs w:val="14"/>
              </w:rPr>
              <w:br/>
              <w:t xml:space="preserve"> (38.9%)</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0F"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98</w:t>
            </w:r>
            <w:r w:rsidRPr="00F42FC3">
              <w:rPr>
                <w:rFonts w:eastAsia="Arial" w:cs="Arial"/>
                <w:color w:val="033636"/>
                <w:sz w:val="14"/>
                <w:szCs w:val="14"/>
              </w:rPr>
              <w:br/>
              <w:t xml:space="preserve"> (36.7%)</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0"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320</w:t>
            </w:r>
            <w:r w:rsidRPr="008A637E">
              <w:rPr>
                <w:rFonts w:eastAsia="Arial" w:cs="Arial"/>
                <w:color w:val="033636"/>
                <w:sz w:val="14"/>
                <w:szCs w:val="14"/>
              </w:rPr>
              <w:br/>
              <w:t xml:space="preserve"> (31.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1"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137</w:t>
            </w:r>
            <w:r w:rsidRPr="00641EB7">
              <w:rPr>
                <w:rFonts w:eastAsia="Arial" w:cs="Arial"/>
                <w:color w:val="033636"/>
                <w:sz w:val="14"/>
                <w:szCs w:val="14"/>
              </w:rPr>
              <w:br/>
              <w:t xml:space="preserve"> (25.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2"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72</w:t>
            </w:r>
            <w:r w:rsidRPr="0057127C">
              <w:rPr>
                <w:rFonts w:eastAsia="Arial" w:cs="Arial"/>
                <w:color w:val="033636"/>
                <w:sz w:val="14"/>
                <w:szCs w:val="14"/>
              </w:rPr>
              <w:br/>
              <w:t xml:space="preserve"> (38.5%)</w:t>
            </w:r>
          </w:p>
        </w:tc>
      </w:tr>
      <w:tr w:rsidR="00A715E6" w14:paraId="16A31A15"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14"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Duration of invasive mechanical ventilation (days)</w:t>
            </w:r>
          </w:p>
        </w:tc>
      </w:tr>
      <w:tr w:rsidR="00A715E6" w14:paraId="16A31A1E"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7"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3</w:t>
            </w:r>
            <w:r w:rsidRPr="00AC3F71">
              <w:rPr>
                <w:rFonts w:eastAsia="Arial" w:cs="Arial"/>
                <w:color w:val="033636"/>
                <w:sz w:val="14"/>
                <w:szCs w:val="14"/>
              </w:rPr>
              <w:br/>
              <w:t xml:space="preserve"> [1–8]</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8"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4</w:t>
            </w:r>
            <w:r w:rsidRPr="007218D0">
              <w:rPr>
                <w:rFonts w:eastAsia="Arial" w:cs="Arial"/>
                <w:color w:val="033636"/>
                <w:sz w:val="14"/>
                <w:szCs w:val="14"/>
              </w:rPr>
              <w:br/>
              <w:t xml:space="preserve"> [1–8]</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9"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5</w:t>
            </w:r>
            <w:r w:rsidRPr="005818CB">
              <w:rPr>
                <w:rFonts w:eastAsia="Arial" w:cs="Arial"/>
                <w:color w:val="033636"/>
                <w:sz w:val="14"/>
                <w:szCs w:val="14"/>
              </w:rPr>
              <w:br/>
              <w:t xml:space="preserve"> [2–1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A"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4</w:t>
            </w:r>
            <w:r w:rsidRPr="00F42FC3">
              <w:rPr>
                <w:rFonts w:eastAsia="Arial" w:cs="Arial"/>
                <w:color w:val="033636"/>
                <w:sz w:val="14"/>
                <w:szCs w:val="14"/>
              </w:rPr>
              <w:br/>
              <w:t xml:space="preserve"> [1–7]</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B"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3</w:t>
            </w:r>
            <w:r w:rsidRPr="008A637E">
              <w:rPr>
                <w:rFonts w:eastAsia="Arial" w:cs="Arial"/>
                <w:color w:val="033636"/>
                <w:sz w:val="14"/>
                <w:szCs w:val="14"/>
              </w:rPr>
              <w:br/>
              <w:t xml:space="preserve"> [1–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C"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4</w:t>
            </w:r>
            <w:r w:rsidRPr="00641EB7">
              <w:rPr>
                <w:rFonts w:eastAsia="Arial" w:cs="Arial"/>
                <w:color w:val="033636"/>
                <w:sz w:val="14"/>
                <w:szCs w:val="14"/>
              </w:rPr>
              <w:br/>
              <w:t xml:space="preserve"> [2–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1D"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3</w:t>
            </w:r>
            <w:r w:rsidRPr="0057127C">
              <w:rPr>
                <w:rFonts w:eastAsia="Arial" w:cs="Arial"/>
                <w:color w:val="033636"/>
                <w:sz w:val="14"/>
                <w:szCs w:val="14"/>
              </w:rPr>
              <w:br/>
              <w:t xml:space="preserve"> [2–8]</w:t>
            </w:r>
          </w:p>
        </w:tc>
      </w:tr>
      <w:tr w:rsidR="00A715E6" w14:paraId="16A31A20"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1F"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Length of intensive care stay (days)</w:t>
            </w:r>
          </w:p>
        </w:tc>
      </w:tr>
      <w:tr w:rsidR="00A715E6" w14:paraId="16A31A29"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2"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3</w:t>
            </w:r>
            <w:r w:rsidRPr="00AC3F71">
              <w:rPr>
                <w:rFonts w:eastAsia="Arial" w:cs="Arial"/>
                <w:color w:val="033636"/>
                <w:sz w:val="14"/>
                <w:szCs w:val="14"/>
              </w:rPr>
              <w:br/>
              <w:t xml:space="preserve"> [2–6]</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3"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4</w:t>
            </w:r>
            <w:r w:rsidRPr="007218D0">
              <w:rPr>
                <w:rFonts w:eastAsia="Arial" w:cs="Arial"/>
                <w:color w:val="033636"/>
                <w:sz w:val="14"/>
                <w:szCs w:val="14"/>
              </w:rPr>
              <w:br/>
              <w:t xml:space="preserve"> [2–8]</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4"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4</w:t>
            </w:r>
            <w:r w:rsidRPr="005818CB">
              <w:rPr>
                <w:rFonts w:eastAsia="Arial" w:cs="Arial"/>
                <w:color w:val="033636"/>
                <w:sz w:val="14"/>
                <w:szCs w:val="14"/>
              </w:rPr>
              <w:br/>
              <w:t xml:space="preserve"> [2–8]</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5"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3</w:t>
            </w:r>
            <w:r w:rsidRPr="00F42FC3">
              <w:rPr>
                <w:rFonts w:eastAsia="Arial" w:cs="Arial"/>
                <w:color w:val="033636"/>
                <w:sz w:val="14"/>
                <w:szCs w:val="14"/>
              </w:rPr>
              <w:br/>
              <w:t xml:space="preserve"> [2–6]</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6"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2</w:t>
            </w:r>
            <w:r w:rsidRPr="008A637E">
              <w:rPr>
                <w:rFonts w:eastAsia="Arial" w:cs="Arial"/>
                <w:color w:val="033636"/>
                <w:sz w:val="14"/>
                <w:szCs w:val="14"/>
              </w:rPr>
              <w:br/>
              <w:t xml:space="preserve"> [1–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7"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3</w:t>
            </w:r>
            <w:r w:rsidRPr="00641EB7">
              <w:rPr>
                <w:rFonts w:eastAsia="Arial" w:cs="Arial"/>
                <w:color w:val="033636"/>
                <w:sz w:val="14"/>
                <w:szCs w:val="14"/>
              </w:rPr>
              <w:br/>
              <w:t xml:space="preserve"> [2–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8"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3</w:t>
            </w:r>
            <w:r w:rsidRPr="0057127C">
              <w:rPr>
                <w:rFonts w:eastAsia="Arial" w:cs="Arial"/>
                <w:color w:val="033636"/>
                <w:sz w:val="14"/>
                <w:szCs w:val="14"/>
              </w:rPr>
              <w:br/>
              <w:t xml:space="preserve"> [2–6]</w:t>
            </w:r>
          </w:p>
        </w:tc>
      </w:tr>
      <w:tr w:rsidR="00A715E6" w14:paraId="16A31A2B"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2A"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Length of hospital stay (days)</w:t>
            </w:r>
          </w:p>
        </w:tc>
      </w:tr>
      <w:tr w:rsidR="00A715E6" w14:paraId="16A31A34"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edian [IQR]</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D"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9</w:t>
            </w:r>
            <w:r w:rsidRPr="00AC3F71">
              <w:rPr>
                <w:rFonts w:eastAsia="Arial" w:cs="Arial"/>
                <w:color w:val="033636"/>
                <w:sz w:val="14"/>
                <w:szCs w:val="14"/>
              </w:rPr>
              <w:br/>
              <w:t xml:space="preserve"> [5–1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E"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8</w:t>
            </w:r>
            <w:r w:rsidRPr="007218D0">
              <w:rPr>
                <w:rFonts w:eastAsia="Arial" w:cs="Arial"/>
                <w:color w:val="033636"/>
                <w:sz w:val="14"/>
                <w:szCs w:val="14"/>
              </w:rPr>
              <w:br/>
              <w:t xml:space="preserve"> [4–14]</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2F" w14:textId="77777777" w:rsidR="00A715E6" w:rsidRPr="005818CB"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818CB">
              <w:rPr>
                <w:rFonts w:eastAsia="Arial" w:cs="Arial"/>
                <w:color w:val="033636"/>
                <w:sz w:val="14"/>
                <w:szCs w:val="14"/>
              </w:rPr>
              <w:t>8</w:t>
            </w:r>
            <w:r w:rsidRPr="005818CB">
              <w:rPr>
                <w:rFonts w:eastAsia="Arial" w:cs="Arial"/>
                <w:color w:val="033636"/>
                <w:sz w:val="14"/>
                <w:szCs w:val="14"/>
              </w:rPr>
              <w:br/>
              <w:t xml:space="preserve"> [5–1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0"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7</w:t>
            </w:r>
            <w:r w:rsidRPr="00F42FC3">
              <w:rPr>
                <w:rFonts w:eastAsia="Arial" w:cs="Arial"/>
                <w:color w:val="033636"/>
                <w:sz w:val="14"/>
                <w:szCs w:val="14"/>
              </w:rPr>
              <w:br/>
              <w:t xml:space="preserve"> [4–14]</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1"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6</w:t>
            </w:r>
            <w:r w:rsidRPr="008A637E">
              <w:rPr>
                <w:rFonts w:eastAsia="Arial" w:cs="Arial"/>
                <w:color w:val="033636"/>
                <w:sz w:val="14"/>
                <w:szCs w:val="14"/>
              </w:rPr>
              <w:br/>
              <w:t xml:space="preserve"> [3–13]</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2"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6</w:t>
            </w:r>
            <w:r w:rsidRPr="00641EB7">
              <w:rPr>
                <w:rFonts w:eastAsia="Arial" w:cs="Arial"/>
                <w:color w:val="033636"/>
                <w:sz w:val="14"/>
                <w:szCs w:val="14"/>
              </w:rPr>
              <w:br/>
              <w:t xml:space="preserve"> [4–1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3"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7</w:t>
            </w:r>
            <w:r w:rsidRPr="0057127C">
              <w:rPr>
                <w:rFonts w:eastAsia="Arial" w:cs="Arial"/>
                <w:color w:val="033636"/>
                <w:sz w:val="14"/>
                <w:szCs w:val="14"/>
              </w:rPr>
              <w:br/>
              <w:t xml:space="preserve"> [4–12]</w:t>
            </w:r>
          </w:p>
        </w:tc>
      </w:tr>
      <w:tr w:rsidR="00A715E6" w14:paraId="16A31A36" w14:textId="77777777" w:rsidTr="000E7AC1">
        <w:trPr>
          <w:jc w:val="center"/>
        </w:trPr>
        <w:tc>
          <w:tcPr>
            <w:tcW w:w="9752" w:type="dxa"/>
            <w:gridSpan w:val="8"/>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35"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4"/>
                <w:szCs w:val="14"/>
              </w:rPr>
            </w:pPr>
            <w:r w:rsidRPr="0057127C">
              <w:rPr>
                <w:rFonts w:eastAsia="Arial" w:cs="Arial"/>
                <w:b/>
                <w:color w:val="033636"/>
                <w:sz w:val="14"/>
                <w:szCs w:val="14"/>
              </w:rPr>
              <w:t>Patient outcome</w:t>
            </w:r>
          </w:p>
        </w:tc>
      </w:tr>
      <w:tr w:rsidR="00A715E6" w14:paraId="16A31A3F"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Ongoing care in intensive care</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8"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7</w:t>
            </w:r>
            <w:r w:rsidRPr="00AC3F71">
              <w:rPr>
                <w:rFonts w:eastAsia="Arial" w:cs="Arial"/>
                <w:color w:val="033636"/>
                <w:sz w:val="14"/>
                <w:szCs w:val="14"/>
              </w:rPr>
              <w:br/>
              <w:t xml:space="preserve"> (0.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9"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w:t>
            </w:r>
            <w:r w:rsidRPr="007218D0">
              <w:rPr>
                <w:rFonts w:eastAsia="Arial" w:cs="Arial"/>
                <w:color w:val="033636"/>
                <w:sz w:val="14"/>
                <w:szCs w:val="14"/>
              </w:rPr>
              <w:br/>
              <w:t xml:space="preserve"> (0.5%)</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A" w14:textId="77777777" w:rsidR="00A715E6" w:rsidRPr="00973DFA"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6</w:t>
            </w:r>
            <w:r w:rsidRPr="00973DFA">
              <w:rPr>
                <w:rFonts w:eastAsia="Arial" w:cs="Arial"/>
                <w:color w:val="033636"/>
                <w:sz w:val="14"/>
                <w:szCs w:val="14"/>
              </w:rPr>
              <w:br/>
              <w:t xml:space="preserve"> (0.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B"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1</w:t>
            </w:r>
            <w:r w:rsidRPr="00F42FC3">
              <w:rPr>
                <w:rFonts w:eastAsia="Arial" w:cs="Arial"/>
                <w:color w:val="033636"/>
                <w:sz w:val="14"/>
                <w:szCs w:val="14"/>
              </w:rPr>
              <w:br/>
              <w:t xml:space="preserve"> (0.4%)</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C"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1</w:t>
            </w:r>
            <w:r w:rsidRPr="008A637E">
              <w:rPr>
                <w:rFonts w:eastAsia="Arial" w:cs="Arial"/>
                <w:color w:val="033636"/>
                <w:sz w:val="14"/>
                <w:szCs w:val="14"/>
              </w:rPr>
              <w:br/>
              <w:t xml:space="preserve"> (0.1%)</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D"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1</w:t>
            </w:r>
            <w:r w:rsidRPr="00641EB7">
              <w:rPr>
                <w:rFonts w:eastAsia="Arial" w:cs="Arial"/>
                <w:color w:val="033636"/>
                <w:sz w:val="14"/>
                <w:szCs w:val="14"/>
              </w:rPr>
              <w:br/>
              <w:t xml:space="preserve"> (0.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3E"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w:t>
            </w:r>
            <w:r w:rsidRPr="0057127C">
              <w:rPr>
                <w:rFonts w:eastAsia="Arial" w:cs="Arial"/>
                <w:color w:val="033636"/>
                <w:sz w:val="14"/>
                <w:szCs w:val="14"/>
              </w:rPr>
              <w:br/>
              <w:t xml:space="preserve"> (0.5%)</w:t>
            </w:r>
          </w:p>
        </w:tc>
      </w:tr>
      <w:tr w:rsidR="00A715E6" w14:paraId="16A31A48"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Ongoing care in hospital ward*</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1"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10</w:t>
            </w:r>
            <w:r w:rsidRPr="00AC3F71">
              <w:rPr>
                <w:rFonts w:eastAsia="Arial" w:cs="Arial"/>
                <w:color w:val="033636"/>
                <w:sz w:val="14"/>
                <w:szCs w:val="14"/>
              </w:rPr>
              <w:br/>
              <w:t xml:space="preserve"> (0.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2"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w:t>
            </w:r>
            <w:r w:rsidRPr="007218D0">
              <w:rPr>
                <w:rFonts w:eastAsia="Arial" w:cs="Arial"/>
                <w:color w:val="033636"/>
                <w:sz w:val="14"/>
                <w:szCs w:val="14"/>
              </w:rPr>
              <w:br/>
              <w:t xml:space="preserve"> (0.5%)</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3" w14:textId="77777777" w:rsidR="00A715E6" w:rsidRPr="00973DFA"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8</w:t>
            </w:r>
            <w:r w:rsidRPr="00973DFA">
              <w:rPr>
                <w:rFonts w:eastAsia="Arial" w:cs="Arial"/>
                <w:color w:val="033636"/>
                <w:sz w:val="14"/>
                <w:szCs w:val="14"/>
              </w:rPr>
              <w:br/>
              <w:t xml:space="preserve"> (0.9%)</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4"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5"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11</w:t>
            </w:r>
            <w:r w:rsidRPr="008A637E">
              <w:rPr>
                <w:rFonts w:eastAsia="Arial" w:cs="Arial"/>
                <w:color w:val="033636"/>
                <w:sz w:val="14"/>
                <w:szCs w:val="14"/>
              </w:rPr>
              <w:br/>
              <w:t xml:space="preserve"> (1.1%)</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6"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1</w:t>
            </w:r>
            <w:r w:rsidRPr="00641EB7">
              <w:rPr>
                <w:rFonts w:eastAsia="Arial" w:cs="Arial"/>
                <w:color w:val="033636"/>
                <w:sz w:val="14"/>
                <w:szCs w:val="14"/>
              </w:rPr>
              <w:br/>
              <w:t xml:space="preserve"> (0.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7"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3</w:t>
            </w:r>
            <w:r w:rsidRPr="0057127C">
              <w:rPr>
                <w:rFonts w:eastAsia="Arial" w:cs="Arial"/>
                <w:color w:val="033636"/>
                <w:sz w:val="14"/>
                <w:szCs w:val="14"/>
              </w:rPr>
              <w:br/>
              <w:t xml:space="preserve"> (1.6%)</w:t>
            </w:r>
          </w:p>
        </w:tc>
      </w:tr>
      <w:tr w:rsidR="00A715E6" w14:paraId="16A31A51"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Transfer to other hospital or facility, including rehabilitation</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A"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251</w:t>
            </w:r>
            <w:r w:rsidRPr="00AC3F71">
              <w:rPr>
                <w:rFonts w:eastAsia="Arial" w:cs="Arial"/>
                <w:color w:val="033636"/>
                <w:sz w:val="14"/>
                <w:szCs w:val="14"/>
              </w:rPr>
              <w:br/>
              <w:t xml:space="preserve"> (18.1%)</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B"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23</w:t>
            </w:r>
            <w:r w:rsidRPr="007218D0">
              <w:rPr>
                <w:rFonts w:eastAsia="Arial" w:cs="Arial"/>
                <w:color w:val="033636"/>
                <w:sz w:val="14"/>
                <w:szCs w:val="14"/>
              </w:rPr>
              <w:br/>
              <w:t xml:space="preserve"> (11.2%)</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C" w14:textId="77777777" w:rsidR="00A715E6" w:rsidRPr="00973DFA"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118</w:t>
            </w:r>
            <w:r w:rsidRPr="00973DFA">
              <w:rPr>
                <w:rFonts w:eastAsia="Arial" w:cs="Arial"/>
                <w:color w:val="033636"/>
                <w:sz w:val="14"/>
                <w:szCs w:val="14"/>
              </w:rPr>
              <w:br/>
              <w:t xml:space="preserve"> (13.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D"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24</w:t>
            </w:r>
            <w:r w:rsidRPr="00F42FC3">
              <w:rPr>
                <w:rFonts w:eastAsia="Arial" w:cs="Arial"/>
                <w:color w:val="033636"/>
                <w:sz w:val="14"/>
                <w:szCs w:val="14"/>
              </w:rPr>
              <w:br/>
              <w:t xml:space="preserve"> (9.0%)</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E"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112</w:t>
            </w:r>
            <w:r w:rsidRPr="008A637E">
              <w:rPr>
                <w:rFonts w:eastAsia="Arial" w:cs="Arial"/>
                <w:color w:val="033636"/>
                <w:sz w:val="14"/>
                <w:szCs w:val="14"/>
              </w:rPr>
              <w:br/>
              <w:t xml:space="preserve"> (10.9%)</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4F"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63</w:t>
            </w:r>
            <w:r w:rsidRPr="00641EB7">
              <w:rPr>
                <w:rFonts w:eastAsia="Arial" w:cs="Arial"/>
                <w:color w:val="033636"/>
                <w:sz w:val="14"/>
                <w:szCs w:val="14"/>
              </w:rPr>
              <w:br/>
              <w:t xml:space="preserve"> (11.5%)</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0"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6</w:t>
            </w:r>
            <w:r w:rsidRPr="0057127C">
              <w:rPr>
                <w:rFonts w:eastAsia="Arial" w:cs="Arial"/>
                <w:color w:val="033636"/>
                <w:sz w:val="14"/>
                <w:szCs w:val="14"/>
              </w:rPr>
              <w:br/>
              <w:t xml:space="preserve"> (8.6%)</w:t>
            </w:r>
          </w:p>
        </w:tc>
      </w:tr>
      <w:tr w:rsidR="00A715E6" w14:paraId="16A31A5A"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Discharged home</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3"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894</w:t>
            </w:r>
            <w:r w:rsidRPr="00AC3F71">
              <w:rPr>
                <w:rFonts w:eastAsia="Arial" w:cs="Arial"/>
                <w:color w:val="033636"/>
                <w:sz w:val="14"/>
                <w:szCs w:val="14"/>
              </w:rPr>
              <w:br/>
              <w:t xml:space="preserve"> (64.6%)</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4"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61</w:t>
            </w:r>
            <w:r w:rsidRPr="007218D0">
              <w:rPr>
                <w:rFonts w:eastAsia="Arial" w:cs="Arial"/>
                <w:color w:val="033636"/>
                <w:sz w:val="14"/>
                <w:szCs w:val="14"/>
              </w:rPr>
              <w:br/>
              <w:t xml:space="preserve"> (78.5%)</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5" w14:textId="77777777" w:rsidR="00A715E6" w:rsidRPr="00973DFA"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630</w:t>
            </w:r>
            <w:r w:rsidRPr="00973DFA">
              <w:rPr>
                <w:rFonts w:eastAsia="Arial" w:cs="Arial"/>
                <w:color w:val="033636"/>
                <w:sz w:val="14"/>
                <w:szCs w:val="14"/>
              </w:rPr>
              <w:br/>
              <w:t xml:space="preserve"> (73.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6"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216</w:t>
            </w:r>
            <w:r w:rsidRPr="00F42FC3">
              <w:rPr>
                <w:rFonts w:eastAsia="Arial" w:cs="Arial"/>
                <w:color w:val="033636"/>
                <w:sz w:val="14"/>
                <w:szCs w:val="14"/>
              </w:rPr>
              <w:br/>
              <w:t xml:space="preserve"> (80.9%)</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7"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852</w:t>
            </w:r>
            <w:r w:rsidRPr="008A637E">
              <w:rPr>
                <w:rFonts w:eastAsia="Arial" w:cs="Arial"/>
                <w:color w:val="033636"/>
                <w:sz w:val="14"/>
                <w:szCs w:val="14"/>
              </w:rPr>
              <w:br/>
              <w:t xml:space="preserve"> (82.6%)</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8"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450</w:t>
            </w:r>
            <w:r w:rsidRPr="00641EB7">
              <w:rPr>
                <w:rFonts w:eastAsia="Arial" w:cs="Arial"/>
                <w:color w:val="033636"/>
                <w:sz w:val="14"/>
                <w:szCs w:val="14"/>
              </w:rPr>
              <w:br/>
              <w:t xml:space="preserve"> (82.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9"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156</w:t>
            </w:r>
            <w:r w:rsidRPr="0057127C">
              <w:rPr>
                <w:rFonts w:eastAsia="Arial" w:cs="Arial"/>
                <w:color w:val="033636"/>
                <w:sz w:val="14"/>
                <w:szCs w:val="14"/>
              </w:rPr>
              <w:br/>
              <w:t xml:space="preserve"> (83.4%)</w:t>
            </w:r>
          </w:p>
        </w:tc>
      </w:tr>
      <w:tr w:rsidR="008C449E" w14:paraId="16A31A63"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B" w14:textId="21B4189E" w:rsidR="008C449E"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Died in hospital†</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C" w14:textId="3A4A768D" w:rsidR="008C449E" w:rsidRPr="00AC3F71"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12</w:t>
            </w:r>
            <w:r>
              <w:rPr>
                <w:rFonts w:eastAsia="Arial" w:cs="Arial"/>
                <w:color w:val="033636"/>
                <w:sz w:val="14"/>
                <w:szCs w:val="14"/>
              </w:rPr>
              <w:br/>
              <w:t xml:space="preserve"> (15.3%)</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D" w14:textId="4738A3C3" w:rsidR="008C449E" w:rsidRPr="007218D0"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18</w:t>
            </w:r>
            <w:r>
              <w:rPr>
                <w:rFonts w:eastAsia="Arial" w:cs="Arial"/>
                <w:color w:val="033636"/>
                <w:sz w:val="14"/>
                <w:szCs w:val="14"/>
              </w:rPr>
              <w:br/>
              <w:t xml:space="preserve"> (8.8%)</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E" w14:textId="12C7946B" w:rsidR="008C449E" w:rsidRPr="00973DFA"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97</w:t>
            </w:r>
            <w:r w:rsidRPr="00973DFA">
              <w:rPr>
                <w:rFonts w:eastAsia="Arial" w:cs="Arial"/>
                <w:color w:val="033636"/>
                <w:sz w:val="14"/>
                <w:szCs w:val="14"/>
              </w:rPr>
              <w:br/>
              <w:t xml:space="preserve"> (11.3%)</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5F" w14:textId="3C4F9DA9" w:rsidR="008C449E" w:rsidRPr="00F42FC3"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26</w:t>
            </w:r>
            <w:r>
              <w:rPr>
                <w:rFonts w:eastAsia="Arial" w:cs="Arial"/>
                <w:color w:val="033636"/>
                <w:sz w:val="14"/>
                <w:szCs w:val="14"/>
              </w:rPr>
              <w:br/>
              <w:t xml:space="preserve"> (9.7%)</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0" w14:textId="6392558F" w:rsidR="008C449E" w:rsidRPr="008A637E"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52</w:t>
            </w:r>
            <w:r>
              <w:rPr>
                <w:rFonts w:eastAsia="Arial" w:cs="Arial"/>
                <w:color w:val="033636"/>
                <w:sz w:val="14"/>
                <w:szCs w:val="14"/>
              </w:rPr>
              <w:br/>
              <w:t xml:space="preserve"> (5.0%)</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1" w14:textId="30780BEA" w:rsidR="008C449E" w:rsidRPr="00641EB7"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32</w:t>
            </w:r>
            <w:r>
              <w:rPr>
                <w:rFonts w:eastAsia="Arial" w:cs="Arial"/>
                <w:color w:val="033636"/>
                <w:sz w:val="14"/>
                <w:szCs w:val="14"/>
              </w:rPr>
              <w:br/>
              <w:t xml:space="preserve"> (5.8%)</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2" w14:textId="7C3AF54B" w:rsidR="008C449E" w:rsidRPr="0057127C" w:rsidRDefault="008C449E" w:rsidP="008C449E">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Pr>
                <w:rFonts w:eastAsia="Arial" w:cs="Arial"/>
                <w:color w:val="033636"/>
                <w:sz w:val="14"/>
                <w:szCs w:val="14"/>
              </w:rPr>
              <w:t>9</w:t>
            </w:r>
            <w:r>
              <w:rPr>
                <w:rFonts w:eastAsia="Arial" w:cs="Arial"/>
                <w:color w:val="033636"/>
                <w:sz w:val="14"/>
                <w:szCs w:val="14"/>
              </w:rPr>
              <w:br/>
              <w:t xml:space="preserve"> (4.8%)</w:t>
            </w:r>
          </w:p>
        </w:tc>
      </w:tr>
      <w:tr w:rsidR="00A715E6" w14:paraId="16A31A75" w14:textId="77777777" w:rsidTr="000E7AC1">
        <w:trPr>
          <w:jc w:val="center"/>
        </w:trPr>
        <w:tc>
          <w:tcPr>
            <w:tcW w:w="2552"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4"/>
                <w:szCs w:val="14"/>
              </w:rPr>
            </w:pPr>
            <w:r>
              <w:rPr>
                <w:rFonts w:eastAsia="Arial" w:cs="Arial"/>
                <w:color w:val="033636"/>
                <w:sz w:val="14"/>
                <w:szCs w:val="14"/>
              </w:rPr>
              <w:t>Missing‡</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E" w14:textId="77777777" w:rsidR="00A715E6" w:rsidRPr="00AC3F71"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AC3F71">
              <w:rPr>
                <w:rFonts w:eastAsia="Arial" w:cs="Arial"/>
                <w:color w:val="033636"/>
                <w:sz w:val="14"/>
                <w:szCs w:val="14"/>
              </w:rPr>
              <w:t>10</w:t>
            </w:r>
            <w:r w:rsidRPr="00AC3F71">
              <w:rPr>
                <w:rFonts w:eastAsia="Arial" w:cs="Arial"/>
                <w:color w:val="033636"/>
                <w:sz w:val="14"/>
                <w:szCs w:val="14"/>
              </w:rPr>
              <w:br/>
              <w:t xml:space="preserve"> (0.7%)</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6F" w14:textId="77777777" w:rsidR="00A715E6" w:rsidRPr="007218D0"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7218D0">
              <w:rPr>
                <w:rFonts w:eastAsia="Arial" w:cs="Arial"/>
                <w:color w:val="033636"/>
                <w:sz w:val="14"/>
                <w:szCs w:val="14"/>
              </w:rPr>
              <w:t>1</w:t>
            </w:r>
            <w:r w:rsidRPr="007218D0">
              <w:rPr>
                <w:rFonts w:eastAsia="Arial" w:cs="Arial"/>
                <w:color w:val="033636"/>
                <w:sz w:val="14"/>
                <w:szCs w:val="14"/>
              </w:rPr>
              <w:br/>
              <w:t xml:space="preserve"> (0.5%)</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70" w14:textId="77777777" w:rsidR="00A715E6" w:rsidRPr="00973DFA"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973DFA">
              <w:rPr>
                <w:rFonts w:eastAsia="Arial" w:cs="Arial"/>
                <w:color w:val="033636"/>
                <w:sz w:val="14"/>
                <w:szCs w:val="14"/>
              </w:rPr>
              <w:t>2</w:t>
            </w:r>
            <w:r w:rsidRPr="00973DFA">
              <w:rPr>
                <w:rFonts w:eastAsia="Arial" w:cs="Arial"/>
                <w:color w:val="033636"/>
                <w:sz w:val="14"/>
                <w:szCs w:val="14"/>
              </w:rPr>
              <w:br/>
              <w:t xml:space="preserve"> (0.2%)</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71" w14:textId="77777777" w:rsidR="00A715E6" w:rsidRPr="00F42FC3"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F42FC3">
              <w:rPr>
                <w:rFonts w:eastAsia="Arial" w:cs="Arial"/>
                <w:color w:val="033636"/>
                <w:sz w:val="14"/>
                <w:szCs w:val="14"/>
              </w:rPr>
              <w:t>–</w:t>
            </w:r>
          </w:p>
        </w:tc>
        <w:tc>
          <w:tcPr>
            <w:tcW w:w="1028"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72" w14:textId="77777777" w:rsidR="00A715E6" w:rsidRPr="008A637E"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8A637E">
              <w:rPr>
                <w:rFonts w:eastAsia="Arial" w:cs="Arial"/>
                <w:color w:val="033636"/>
                <w:sz w:val="14"/>
                <w:szCs w:val="14"/>
              </w:rPr>
              <w:t>3</w:t>
            </w:r>
            <w:r w:rsidRPr="008A637E">
              <w:rPr>
                <w:rFonts w:eastAsia="Arial" w:cs="Arial"/>
                <w:color w:val="033636"/>
                <w:sz w:val="14"/>
                <w:szCs w:val="14"/>
              </w:rPr>
              <w:br/>
              <w:t xml:space="preserve"> (0.3%)</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73" w14:textId="77777777" w:rsidR="00A715E6" w:rsidRPr="00641EB7"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641EB7">
              <w:rPr>
                <w:rFonts w:eastAsia="Arial" w:cs="Arial"/>
                <w:color w:val="033636"/>
                <w:sz w:val="14"/>
                <w:szCs w:val="14"/>
              </w:rPr>
              <w:t>2</w:t>
            </w:r>
            <w:r w:rsidRPr="00641EB7">
              <w:rPr>
                <w:rFonts w:eastAsia="Arial" w:cs="Arial"/>
                <w:color w:val="033636"/>
                <w:sz w:val="14"/>
                <w:szCs w:val="14"/>
              </w:rPr>
              <w:br/>
              <w:t xml:space="preserve"> (0.4%)</w:t>
            </w:r>
          </w:p>
        </w:tc>
        <w:tc>
          <w:tcPr>
            <w:tcW w:w="1029" w:type="dxa"/>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74" w14:textId="77777777" w:rsidR="00A715E6" w:rsidRPr="0057127C"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4"/>
                <w:szCs w:val="14"/>
              </w:rPr>
            </w:pPr>
            <w:r w:rsidRPr="0057127C">
              <w:rPr>
                <w:rFonts w:eastAsia="Arial" w:cs="Arial"/>
                <w:color w:val="033636"/>
                <w:sz w:val="14"/>
                <w:szCs w:val="14"/>
              </w:rPr>
              <w:t>2</w:t>
            </w:r>
            <w:r w:rsidRPr="0057127C">
              <w:rPr>
                <w:rFonts w:eastAsia="Arial" w:cs="Arial"/>
                <w:color w:val="033636"/>
                <w:sz w:val="14"/>
                <w:szCs w:val="14"/>
              </w:rPr>
              <w:br/>
              <w:t xml:space="preserve"> (1.1%)</w:t>
            </w:r>
          </w:p>
        </w:tc>
      </w:tr>
    </w:tbl>
    <w:p w14:paraId="16A31A76" w14:textId="23DE35AD" w:rsidR="00F462F5" w:rsidRDefault="0019761A" w:rsidP="000E02DC">
      <w:pPr>
        <w:pStyle w:val="Smalltext"/>
      </w:pPr>
      <w:r>
        <w:t xml:space="preserve">Source: </w:t>
      </w:r>
      <w:proofErr w:type="gramStart"/>
      <w:r>
        <w:t>Short Period Incidence Study of Severe Acute Respiratory Infection (SPRINT-SARI) Australia</w:t>
      </w:r>
      <w:r w:rsidR="008456D3" w:rsidRPr="00C23A60">
        <w:rPr>
          <w:szCs w:val="18"/>
        </w:rPr>
        <w:t>,</w:t>
      </w:r>
      <w:proofErr w:type="gramEnd"/>
      <w:r w:rsidR="008456D3" w:rsidRPr="00C23A60">
        <w:rPr>
          <w:szCs w:val="18"/>
        </w:rPr>
        <w:t xml:space="preserve"> extracted </w:t>
      </w:r>
      <w:r w:rsidR="008456D3">
        <w:rPr>
          <w:szCs w:val="18"/>
        </w:rPr>
        <w:t>26 February</w:t>
      </w:r>
      <w:r w:rsidR="008456D3" w:rsidRPr="00C23A60">
        <w:rPr>
          <w:szCs w:val="18"/>
        </w:rPr>
        <w:t xml:space="preserve"> 2025</w:t>
      </w:r>
      <w:r w:rsidR="00CE256D">
        <w:rPr>
          <w:szCs w:val="18"/>
        </w:rPr>
        <w:t>.</w:t>
      </w:r>
      <w:r>
        <w:br/>
        <w:t xml:space="preserve">Note: </w:t>
      </w:r>
      <w:r w:rsidR="006A37C1" w:rsidRPr="006A37C1">
        <w:t>225</w:t>
      </w:r>
      <w:r>
        <w:t xml:space="preserve"> patients had co-infections of respiratory pathogens; therefore, the sum of pathogen-specific totals above may not equal the total number of severe acute respiratory infection patients. For patients whom are still receiving treatment in intensive care data may not be complete; therefore, data are not included in the duration of ventilation or length of intensive care stay.</w:t>
      </w:r>
      <w:r>
        <w:br/>
        <w:t>* Patients who have been admitted in intensive care/hospital wards with no discharge information for less than 90 days have been assumed to have ongoing care in the hospital.</w:t>
      </w:r>
      <w:r>
        <w:br/>
        <w:t xml:space="preserve">† Death may not necessarily represent a death due to the </w:t>
      </w:r>
      <w:r w:rsidR="005B25C9">
        <w:t>infection</w:t>
      </w:r>
      <w:r>
        <w:t>.</w:t>
      </w:r>
      <w:r>
        <w:br/>
        <w:t>‡ Patients who have no outcome entered or have been admitted for more than 90 days with no discharge information have been treated as missing.</w:t>
      </w:r>
    </w:p>
    <w:p w14:paraId="5650512E" w14:textId="77777777" w:rsidR="00F462F5" w:rsidRDefault="00F462F5">
      <w:pPr>
        <w:spacing w:before="0" w:after="0" w:line="240" w:lineRule="auto"/>
        <w:rPr>
          <w:sz w:val="14"/>
        </w:rPr>
      </w:pPr>
      <w:r>
        <w:br w:type="page"/>
      </w:r>
    </w:p>
    <w:p w14:paraId="23E9C54E" w14:textId="6B5D7882" w:rsidR="001130DB" w:rsidRDefault="0019761A" w:rsidP="00FA41F9">
      <w:r>
        <w:lastRenderedPageBreak/>
        <w:t xml:space="preserve">In 2024, there </w:t>
      </w:r>
      <w:r w:rsidR="00C37B44">
        <w:t>were</w:t>
      </w:r>
      <w:r>
        <w:t xml:space="preserve"> fewer COVID-19 cases in intensive care across Australia than in </w:t>
      </w:r>
      <w:r w:rsidR="000812A1">
        <w:t>202</w:t>
      </w:r>
      <w:r w:rsidR="00CF194C">
        <w:t>2 or 2023</w:t>
      </w:r>
      <w:r>
        <w:t>.</w:t>
      </w:r>
      <w:r w:rsidR="001130DB">
        <w:t xml:space="preserve"> </w:t>
      </w:r>
      <w:r w:rsidR="00F85382">
        <w:t>The number of ventilated cases has consistently remained low and stable compared with non-ventilated cases over time (</w:t>
      </w:r>
      <w:r w:rsidR="004A5F5E">
        <w:t>Figure 16</w:t>
      </w:r>
      <w:r w:rsidR="00F85382">
        <w:t xml:space="preserve">). </w:t>
      </w:r>
      <w:r w:rsidR="001130DB">
        <w:t>Several factors likely contributed to the overall decrease in the number of COVID-19 cases in intensive care over time, including:</w:t>
      </w:r>
    </w:p>
    <w:p w14:paraId="4A81C92B" w14:textId="4D381F8F" w:rsidR="00450E8F" w:rsidRDefault="00D97DBE" w:rsidP="001D2466">
      <w:pPr>
        <w:pStyle w:val="ListBullet"/>
      </w:pPr>
      <w:r>
        <w:t xml:space="preserve">increased </w:t>
      </w:r>
      <w:r w:rsidR="00615BC7" w:rsidRPr="00615BC7">
        <w:t>immunity from vaccination</w:t>
      </w:r>
      <w:r w:rsidR="00C3766A">
        <w:t xml:space="preserve"> and </w:t>
      </w:r>
      <w:r w:rsidR="001D5661">
        <w:t>previous infections</w:t>
      </w:r>
      <w:r w:rsidR="00165548">
        <w:t xml:space="preserve"> </w:t>
      </w:r>
      <w:r w:rsidR="00FF0109">
        <w:t>contributing</w:t>
      </w:r>
      <w:r w:rsidR="00165548">
        <w:t xml:space="preserve"> to reduced severity of infection</w:t>
      </w:r>
    </w:p>
    <w:p w14:paraId="594B97FA" w14:textId="5329706A" w:rsidR="001130DB" w:rsidRPr="00F54F79" w:rsidRDefault="007442AA" w:rsidP="001D2466">
      <w:pPr>
        <w:pStyle w:val="ListBullet"/>
      </w:pPr>
      <w:r>
        <w:t xml:space="preserve">early access to antivirals and other interventions </w:t>
      </w:r>
      <w:r w:rsidR="00FF0109">
        <w:t>preventing</w:t>
      </w:r>
      <w:r>
        <w:t xml:space="preserve"> many cases from becoming severe</w:t>
      </w:r>
      <w:r w:rsidR="001130DB" w:rsidRPr="00FD5E21">
        <w:t xml:space="preserve"> </w:t>
      </w:r>
      <w:r w:rsidR="001130DB">
        <w:t xml:space="preserve"> </w:t>
      </w:r>
    </w:p>
    <w:p w14:paraId="7E6EE97C" w14:textId="10938D87" w:rsidR="00450E8F" w:rsidRDefault="00C92E98" w:rsidP="001D2466">
      <w:pPr>
        <w:pStyle w:val="ListBullet"/>
      </w:pPr>
      <w:r>
        <w:t xml:space="preserve">decreased </w:t>
      </w:r>
      <w:r w:rsidR="00450E8F">
        <w:t>intrinsic</w:t>
      </w:r>
      <w:r>
        <w:t xml:space="preserve"> severity of circulating variants</w:t>
      </w:r>
    </w:p>
    <w:p w14:paraId="4412474F" w14:textId="3E9109D6" w:rsidR="001130DB" w:rsidRPr="0008548A" w:rsidRDefault="00450E8F" w:rsidP="001D2466">
      <w:pPr>
        <w:pStyle w:val="ListBullet"/>
      </w:pPr>
      <w:r>
        <w:t>decreased number of overall COVID-19 cases</w:t>
      </w:r>
      <w:r w:rsidR="001130DB" w:rsidRPr="0008548A">
        <w:t>.</w:t>
      </w:r>
    </w:p>
    <w:p w14:paraId="306CFCC0" w14:textId="1AE9AA04" w:rsidR="00AC70D0" w:rsidRPr="001D2466" w:rsidRDefault="0019761A" w:rsidP="001D2466">
      <w:r>
        <w:t xml:space="preserve">In 2024, </w:t>
      </w:r>
      <w:r w:rsidR="001A2057">
        <w:t>there</w:t>
      </w:r>
      <w:r>
        <w:t xml:space="preserve"> </w:t>
      </w:r>
      <w:r w:rsidR="00C37B44">
        <w:t>were</w:t>
      </w:r>
      <w:r>
        <w:t xml:space="preserve"> more intensive care staff unavailable to work due to COVID-19 exposure or illness across Australia than in </w:t>
      </w:r>
      <w:r w:rsidR="00C37B44">
        <w:t>2023, but</w:t>
      </w:r>
      <w:r w:rsidR="00AC70D0">
        <w:t xml:space="preserve"> less staff unavailable than in 2022</w:t>
      </w:r>
      <w:r>
        <w:t xml:space="preserve"> (</w:t>
      </w:r>
      <w:r w:rsidR="004A5F5E">
        <w:t>Figure 16</w:t>
      </w:r>
      <w:r>
        <w:t>).</w:t>
      </w:r>
    </w:p>
    <w:p w14:paraId="16A31A79" w14:textId="5E565974" w:rsidR="00A715E6" w:rsidRDefault="004A5F5E" w:rsidP="001D2466">
      <w:pPr>
        <w:pStyle w:val="Caption"/>
      </w:pPr>
      <w:r>
        <w:t>Figure 16</w:t>
      </w:r>
      <w:r w:rsidR="0019761A">
        <w:t xml:space="preserve">: </w:t>
      </w:r>
      <w:r w:rsidR="000812A1">
        <w:t>Average</w:t>
      </w:r>
      <w:r w:rsidR="0019761A">
        <w:t xml:space="preserve"> number of COVID-19 cases in intensive care and the </w:t>
      </w:r>
      <w:r w:rsidR="000812A1">
        <w:t>average</w:t>
      </w:r>
      <w:r w:rsidR="0019761A">
        <w:t xml:space="preserve"> number of intensive care staff unavailable to work due to COVID-19 exposure or illness by week of report*</w:t>
      </w:r>
      <w:r w:rsidR="0019761A">
        <w:rPr>
          <w:vertAlign w:val="superscript"/>
        </w:rPr>
        <w:t>†</w:t>
      </w:r>
      <w:r w:rsidR="0019761A">
        <w:t xml:space="preserve">, Australia, </w:t>
      </w:r>
      <w:r w:rsidR="006020C0">
        <w:t>January 2022 to December 2024</w:t>
      </w:r>
      <w:r w:rsidR="00F512C5">
        <w:rPr>
          <w:noProof/>
        </w:rPr>
        <w:drawing>
          <wp:inline distT="0" distB="0" distL="0" distR="0" wp14:anchorId="34D86C12" wp14:editId="203050C0">
            <wp:extent cx="6184900" cy="4417785"/>
            <wp:effectExtent l="0" t="0" r="0" b="0"/>
            <wp:docPr id="79" name="Picture" descr="A set of three stacked bar charts, one for each year of 2022–204, showing the average number of ventilated and non-ventilated COVID-19 cases in intensive care, with a line graph plotted on the same y-axis (left) showing the average number of intensive care staff unavailable to work from 3 January 2022 to 29 December 2024. The y-axis scale (left) is different for each year relative to the average number of COVID-19 cases and the average number of staff unavailable, and the x-axis (horizontal) shows the week of report. &#10;In 2022, the average total number of COVID-19 cases in intensive care per week was highest in late January at approximately 400 COVID-19 cases per week. Following the late January peak, the average number of COVID-19 cases in intensive care per week decreased. Small increases in the average number of COVID-19 cases per week in intensive care were observed in April, July and December, though did not exceed an average of 200 COVID-19 cases per week. The average number of ventilated COVID-19 cases in intensive care per week followed a similar trend to the total number of COVID-19 cases, peaking in late January at approximately 120 ventilated COVID-19 cases per week. Following the January peak, the average number of ventilated COVID-19 cases remained &lt;50 per week for the remainder of 2022. The average number of intensive care staff unavailable to work due to COVID-19 per week peaked in early January at over 700 staff unavailable per week. Small increases in the average number of intensive care staff unavailable per week in intensive care were observed in April, July and December, though did not exceed an average of 350 staff unavailable per week.&#10;In 2023 the average total number of COVID-19 cases in intensive care per week was highest in early January at approximately 100 COVID-19 cases per week. Following the early January peak, the average number of COVID-19 cases in intensive care per week decreased until mid-March, before increasing to a second, smaller peak of 75 COVID-19 cases in intensive care per week in mid-June. Following the mid-June peak, the average number of COVID-19 cases in intensive care per week decreased and remained low and stable, until the average number of COVID-19 cases in intensive care per week increased across November and December, not exceeding an average of 50 COVID-19 cases per week. In 2023, the average number of ventilated COVID-19 cases in intensive care per week remained low and relatively stable, not exceeding an average of 25 ventilated cases per week. The average number of intensive care staff unavailable to work due to COVID-19 per week peaked in early January at over 125 staff unavailable per week. Small increases in the average number of intensive care staff unavailable per week in intensive care were observed in June and December, though did not exceed an average of 100 staff unavailable per week.&#10;In 2024, the average total number of COVID-19 cases in intensive care per week fluctuated between January and May but generally remained below an average of 55 COVID-19 cases per week. From May average total number of COVID-19 cases in intensive care per week increased to a peak in late June at approximately an average of 85 COVID-19 cases per week. Following the late June peak, the average number of COVID-19 cases in intensive care per week decreased, not exceeding an average of 30 COVID-19 cases per week between August and December. In 2024, the average number of ventilated COVID-19 cases in intensive care per week remained low and relatively stable, not exceeding an average of 20 ventilated cases per week. The average number of intensive care staff unavailable to work due to COVID-19 fluctuated between January and May before increasing to a peak of 100 staff unavailable per week. From June to December, the average number of staff unavailable to work per week was consistently higher than in the first half of 2024."/>
            <wp:cNvGraphicFramePr/>
            <a:graphic xmlns:a="http://schemas.openxmlformats.org/drawingml/2006/main">
              <a:graphicData uri="http://schemas.openxmlformats.org/drawingml/2006/picture">
                <pic:pic xmlns:pic="http://schemas.openxmlformats.org/drawingml/2006/picture">
                  <pic:nvPicPr>
                    <pic:cNvPr id="79" name="Picture" descr="A set of three stacked bar charts, one for each year of 2022–204, showing the average number of ventilated and non-ventilated COVID-19 cases in intensive care, with a line graph plotted on the same y-axis (left) showing the average number of intensive care staff unavailable to work from 3 January 2022 to 29 December 2024. The y-axis scale (left) is different for each year relative to the average number of COVID-19 cases and the average number of staff unavailable, and the x-axis (horizontal) shows the week of report. &#10;In 2022, the average total number of COVID-19 cases in intensive care per week was highest in late January at approximately 400 COVID-19 cases per week. Following the late January peak, the average number of COVID-19 cases in intensive care per week decreased. Small increases in the average number of COVID-19 cases per week in intensive care were observed in April, July and December, though did not exceed an average of 200 COVID-19 cases per week. The average number of ventilated COVID-19 cases in intensive care per week followed a similar trend to the total number of COVID-19 cases, peaking in late January at approximately 120 ventilated COVID-19 cases per week. Following the January peak, the average number of ventilated COVID-19 cases remained &lt;50 per week for the remainder of 2022. The average number of intensive care staff unavailable to work due to COVID-19 per week peaked in early January at over 700 staff unavailable per week. Small increases in the average number of intensive care staff unavailable per week in intensive care were observed in April, July and December, though did not exceed an average of 350 staff unavailable per week.&#10;In 2023 the average total number of COVID-19 cases in intensive care per week was highest in early January at approximately 100 COVID-19 cases per week. Following the early January peak, the average number of COVID-19 cases in intensive care per week decreased until mid-March, before increasing to a second, smaller peak of 75 COVID-19 cases in intensive care per week in mid-June. Following the mid-June peak, the average number of COVID-19 cases in intensive care per week decreased and remained low and stable, until the average number of COVID-19 cases in intensive care per week increased across November and December, not exceeding an average of 50 COVID-19 cases per week. In 2023, the average number of ventilated COVID-19 cases in intensive care per week remained low and relatively stable, not exceeding an average of 25 ventilated cases per week. The average number of intensive care staff unavailable to work due to COVID-19 per week peaked in early January at over 125 staff unavailable per week. Small increases in the average number of intensive care staff unavailable per week in intensive care were observed in June and December, though did not exceed an average of 100 staff unavailable per week.&#10;In 2024, the average total number of COVID-19 cases in intensive care per week fluctuated between January and May but generally remained below an average of 55 COVID-19 cases per week. From May average total number of COVID-19 cases in intensive care per week increased to a peak in late June at approximately an average of 85 COVID-19 cases per week. Following the late June peak, the average number of COVID-19 cases in intensive care per week decreased, not exceeding an average of 30 COVID-19 cases per week between August and December. In 2024, the average number of ventilated COVID-19 cases in intensive care per week remained low and relatively stable, not exceeding an average of 20 ventilated cases per week. The average number of intensive care staff unavailable to work due to COVID-19 fluctuated between January and May before increasing to a peak of 100 staff unavailable per week. From June to December, the average number of staff unavailable to work per week was consistently higher than in the first half of 2024."/>
                    <pic:cNvPicPr>
                      <a:picLocks noChangeAspect="1" noChangeArrowheads="1"/>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bwMode="auto">
                    <a:xfrm>
                      <a:off x="0" y="0"/>
                      <a:ext cx="6184900" cy="4417785"/>
                    </a:xfrm>
                    <a:prstGeom prst="rect">
                      <a:avLst/>
                    </a:prstGeom>
                    <a:noFill/>
                    <a:ln w="9525">
                      <a:noFill/>
                      <a:headEnd/>
                      <a:tailEnd/>
                    </a:ln>
                  </pic:spPr>
                </pic:pic>
              </a:graphicData>
            </a:graphic>
          </wp:inline>
        </w:drawing>
      </w:r>
    </w:p>
    <w:p w14:paraId="16A31A7A" w14:textId="05716014" w:rsidR="00A715E6" w:rsidRDefault="0019761A" w:rsidP="000E02DC">
      <w:pPr>
        <w:pStyle w:val="Smalltext"/>
      </w:pPr>
      <w:r>
        <w:t xml:space="preserve">Source: </w:t>
      </w:r>
      <w:proofErr w:type="gramStart"/>
      <w:r>
        <w:t>Critical Health Resource Information System (CHRIS)</w:t>
      </w:r>
      <w:r w:rsidR="0073399B" w:rsidRPr="00C23A60">
        <w:rPr>
          <w:szCs w:val="18"/>
        </w:rPr>
        <w:t>,</w:t>
      </w:r>
      <w:proofErr w:type="gramEnd"/>
      <w:r w:rsidR="0073399B" w:rsidRPr="00C23A60">
        <w:rPr>
          <w:szCs w:val="18"/>
        </w:rPr>
        <w:t xml:space="preserve"> extracted 5 March 2025</w:t>
      </w:r>
      <w:r w:rsidR="00CE256D">
        <w:rPr>
          <w:szCs w:val="18"/>
        </w:rPr>
        <w:t>.</w:t>
      </w:r>
      <w:r>
        <w:br/>
      </w:r>
      <w:r w:rsidR="00084A7A">
        <w:t>* Axis varies between years.</w:t>
      </w:r>
      <w:r w:rsidR="00084A7A">
        <w:br/>
        <w:t>† Average number of ventilated and non-ventilated COVID-19 cases in intensive care includes only active COVID-19 cases (those in isolation) and does not include cleared COVID-19 cases.</w:t>
      </w:r>
      <w:r w:rsidR="00084A7A">
        <w:br/>
        <w:t>‡ Intensive care staff include both medical and nursing staff.</w:t>
      </w:r>
      <w:r w:rsidR="00084A7A" w:rsidRPr="00F517BE">
        <w:t xml:space="preserve"> </w:t>
      </w:r>
      <w:r w:rsidR="00084A7A">
        <w:t xml:space="preserve">Staff unavailability will be underestimated in </w:t>
      </w:r>
      <w:r w:rsidR="005B1319">
        <w:t>NSW</w:t>
      </w:r>
      <w:r w:rsidR="00084A7A">
        <w:t xml:space="preserve"> as most public hospitals in </w:t>
      </w:r>
      <w:r w:rsidR="005B1319">
        <w:t>NSW</w:t>
      </w:r>
      <w:r w:rsidR="00084A7A">
        <w:t xml:space="preserve"> do not report staff unavailability.</w:t>
      </w:r>
    </w:p>
    <w:p w14:paraId="16A31A7C" w14:textId="0A50C56D" w:rsidR="00A715E6" w:rsidRDefault="0019761A" w:rsidP="00057146">
      <w:r>
        <w:t>In 2024</w:t>
      </w:r>
      <w:r w:rsidR="006A0996">
        <w:t>,</w:t>
      </w:r>
      <w:r>
        <w:t xml:space="preserve"> </w:t>
      </w:r>
      <w:r w:rsidR="00705732">
        <w:t xml:space="preserve">there were a greater number of </w:t>
      </w:r>
      <w:r>
        <w:t>COVID-19 cases in intensive care</w:t>
      </w:r>
      <w:r w:rsidR="00705732">
        <w:t xml:space="preserve"> across January to June</w:t>
      </w:r>
      <w:r w:rsidR="003A1FE9">
        <w:t xml:space="preserve">, compared with the latter half of the year </w:t>
      </w:r>
      <w:r w:rsidR="00E95BEF">
        <w:t>across all jurisdictions</w:t>
      </w:r>
      <w:r>
        <w:t>.</w:t>
      </w:r>
      <w:r w:rsidR="00942D2D">
        <w:t xml:space="preserve"> The </w:t>
      </w:r>
      <w:r w:rsidR="001712EC">
        <w:t xml:space="preserve">number of COVID-19 cases in intensive care peaked in March in </w:t>
      </w:r>
      <w:r w:rsidR="00145428">
        <w:t xml:space="preserve">the </w:t>
      </w:r>
      <w:r w:rsidR="005B1319">
        <w:t>NT</w:t>
      </w:r>
      <w:r w:rsidR="00942D2D">
        <w:t xml:space="preserve"> and </w:t>
      </w:r>
      <w:r w:rsidR="005B1319">
        <w:t>Vic.</w:t>
      </w:r>
      <w:r w:rsidR="00443E09">
        <w:t xml:space="preserve">, whereas other jurisdictions </w:t>
      </w:r>
      <w:r w:rsidR="00942D2D">
        <w:t xml:space="preserve">experienced a peak </w:t>
      </w:r>
      <w:r w:rsidR="00572ADF">
        <w:t>in June or July (</w:t>
      </w:r>
      <w:r w:rsidR="004A5F5E">
        <w:t>Figure 17</w:t>
      </w:r>
      <w:r w:rsidR="00572ADF">
        <w:t xml:space="preserve">). </w:t>
      </w:r>
      <w:r>
        <w:t>In 2024</w:t>
      </w:r>
      <w:r w:rsidR="00053915">
        <w:t>,</w:t>
      </w:r>
      <w:r>
        <w:t xml:space="preserve"> the number of intensive care staff unavailable to work </w:t>
      </w:r>
      <w:r w:rsidR="0060155C">
        <w:t xml:space="preserve">fluctuated across most </w:t>
      </w:r>
      <w:r w:rsidR="00E8648B">
        <w:t>jurisdictions</w:t>
      </w:r>
      <w:r w:rsidR="00B6476B">
        <w:t xml:space="preserve">, with only </w:t>
      </w:r>
      <w:r w:rsidR="005B1319">
        <w:t>SA</w:t>
      </w:r>
      <w:r w:rsidR="00B6476B">
        <w:t xml:space="preserve"> and </w:t>
      </w:r>
      <w:r w:rsidR="005B1319">
        <w:t>Tas.</w:t>
      </w:r>
      <w:r w:rsidR="00B6476B">
        <w:t xml:space="preserve"> experiencing a clear peak in </w:t>
      </w:r>
      <w:r w:rsidR="004D04A9">
        <w:t>staff unavailable</w:t>
      </w:r>
      <w:r>
        <w:t xml:space="preserve"> (</w:t>
      </w:r>
      <w:r w:rsidR="004A5F5E">
        <w:t>Figure 17</w:t>
      </w:r>
      <w:r>
        <w:t>).</w:t>
      </w:r>
    </w:p>
    <w:p w14:paraId="16A31A7E" w14:textId="22B31764" w:rsidR="00A715E6" w:rsidRDefault="004A5F5E" w:rsidP="001D2466">
      <w:pPr>
        <w:pStyle w:val="Caption"/>
      </w:pPr>
      <w:r>
        <w:lastRenderedPageBreak/>
        <w:t>Figure 17</w:t>
      </w:r>
      <w:r w:rsidR="0019761A">
        <w:t xml:space="preserve">: </w:t>
      </w:r>
      <w:r w:rsidR="006A0996">
        <w:t>Average</w:t>
      </w:r>
      <w:r w:rsidR="0019761A">
        <w:t xml:space="preserve"> number of COVID-19 cases in intensive care and the </w:t>
      </w:r>
      <w:r w:rsidR="006A0996">
        <w:t>average</w:t>
      </w:r>
      <w:r w:rsidR="0019761A">
        <w:t xml:space="preserve"> number of intensive care staff unavailable to work due to COVID-19 exposure or illness by jurisdiction and week of report*</w:t>
      </w:r>
      <w:r w:rsidR="0019761A">
        <w:rPr>
          <w:vertAlign w:val="superscript"/>
        </w:rPr>
        <w:t>†‡</w:t>
      </w:r>
      <w:r w:rsidR="0019761A">
        <w:t>, Australia, January to December 2024</w:t>
      </w:r>
    </w:p>
    <w:p w14:paraId="16A31A81" w14:textId="796AF16D" w:rsidR="00A715E6" w:rsidRDefault="00DB566F" w:rsidP="000E02DC">
      <w:pPr>
        <w:pStyle w:val="Smalltext"/>
      </w:pPr>
      <w:r>
        <w:rPr>
          <w:noProof/>
        </w:rPr>
        <w:drawing>
          <wp:inline distT="0" distB="0" distL="0" distR="0" wp14:anchorId="376A9C72" wp14:editId="56E4ACE4">
            <wp:extent cx="6184900" cy="7952014"/>
            <wp:effectExtent l="0" t="0" r="0" b="0"/>
            <wp:docPr id="82" name="Picture" descr="A set of eight stacked bar charts, one for each Australian state or territory, showing the mean number of ventilated and non-ventilated COVID-19 cases in intensive care from 1 January to 29 December 2024. A line graph plotted on the same axis (left) shows the average number of intensive care staff unavailable to work due to COVID-19 exposure or illness from 1 January to 29 December 2024. The y-axis (left) shows the average number of COVID-19 cases and the average number of staff unavailable, and the x-axis (horizontal) shows the week of report. The y-axis scale (left) is different for each state or territory relative to the number of intensive care admissions or staff unavailable. &#10;In 2024, the average number of COVID-19 cases in intensive care has been highest in New South Wales (ranging between approximately 3–40 cases in intensive care per week) and lowest in the Australian Capital Territory and Tasmania (&lt;5 cases in intensive care per week). The average number of ventilated COVID-19 cases has remained low and stable across each jurisdiction, compared with the average number of non-ventilated COVID-19 cases which showed more variability. In 2024, the average number of intensive care staff unavailable to work due to COVID-19 exposure or illness fluctuated across all jurisdictions and was highest in Victoria (&gt;18 intensive care staff unavailable to work due to COVID-19 exposure or illness per week) and lowest in the Northern Territory (&lt;2 intensive care staff unavailable to work due to COVID-19 exposure or illness  per week). "/>
            <wp:cNvGraphicFramePr/>
            <a:graphic xmlns:a="http://schemas.openxmlformats.org/drawingml/2006/main">
              <a:graphicData uri="http://schemas.openxmlformats.org/drawingml/2006/picture">
                <pic:pic xmlns:pic="http://schemas.openxmlformats.org/drawingml/2006/picture">
                  <pic:nvPicPr>
                    <pic:cNvPr id="82" name="Picture" descr="A set of eight stacked bar charts, one for each Australian state or territory, showing the mean number of ventilated and non-ventilated COVID-19 cases in intensive care from 1 January to 29 December 2024. A line graph plotted on the same axis (left) shows the average number of intensive care staff unavailable to work due to COVID-19 exposure or illness from 1 January to 29 December 2024. The y-axis (left) shows the average number of COVID-19 cases and the average number of staff unavailable, and the x-axis (horizontal) shows the week of report. The y-axis scale (left) is different for each state or territory relative to the number of intensive care admissions or staff unavailable. &#10;In 2024, the average number of COVID-19 cases in intensive care has been highest in New South Wales (ranging between approximately 3–40 cases in intensive care per week) and lowest in the Australian Capital Territory and Tasmania (&lt;5 cases in intensive care per week). The average number of ventilated COVID-19 cases has remained low and stable across each jurisdiction, compared with the average number of non-ventilated COVID-19 cases which showed more variability. In 2024, the average number of intensive care staff unavailable to work due to COVID-19 exposure or illness fluctuated across all jurisdictions and was highest in Victoria (&gt;18 intensive care staff unavailable to work due to COVID-19 exposure or illness per week) and lowest in the Northern Territory (&lt;2 intensive care staff unavailable to work due to COVID-19 exposure or illness  per week). "/>
                    <pic:cNvPicPr>
                      <a:picLocks noChangeAspect="1" noChangeArrowheads="1"/>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bwMode="auto">
                    <a:xfrm>
                      <a:off x="0" y="0"/>
                      <a:ext cx="6184900" cy="7952014"/>
                    </a:xfrm>
                    <a:prstGeom prst="rect">
                      <a:avLst/>
                    </a:prstGeom>
                    <a:noFill/>
                    <a:ln w="9525">
                      <a:noFill/>
                      <a:headEnd/>
                      <a:tailEnd/>
                    </a:ln>
                  </pic:spPr>
                </pic:pic>
              </a:graphicData>
            </a:graphic>
          </wp:inline>
        </w:drawing>
      </w:r>
      <w:r w:rsidR="0019761A">
        <w:t xml:space="preserve">Source: </w:t>
      </w:r>
      <w:proofErr w:type="gramStart"/>
      <w:r w:rsidR="0019761A">
        <w:t>Critical Health Resource Information System (CHRIS)</w:t>
      </w:r>
      <w:r w:rsidR="0073399B" w:rsidRPr="00C23A60">
        <w:rPr>
          <w:szCs w:val="18"/>
        </w:rPr>
        <w:t>,</w:t>
      </w:r>
      <w:proofErr w:type="gramEnd"/>
      <w:r w:rsidR="0073399B" w:rsidRPr="00C23A60">
        <w:rPr>
          <w:szCs w:val="18"/>
        </w:rPr>
        <w:t xml:space="preserve"> extracted 5 March 2025</w:t>
      </w:r>
      <w:r w:rsidR="00CE256D">
        <w:rPr>
          <w:szCs w:val="18"/>
        </w:rPr>
        <w:t>.</w:t>
      </w:r>
      <w:r w:rsidR="0019761A">
        <w:br/>
        <w:t>* Axis varies between jurisdictions.</w:t>
      </w:r>
      <w:r w:rsidR="0019761A">
        <w:br/>
        <w:t xml:space="preserve">† </w:t>
      </w:r>
      <w:bookmarkStart w:id="26" w:name="_Hlk193790614"/>
      <w:r w:rsidR="006A0996">
        <w:t>Average</w:t>
      </w:r>
      <w:r w:rsidR="0019761A">
        <w:t xml:space="preserve"> number of ventilated and non-ventilated COVID-19 cases in intensive care includes only active COVID-19 cases (those in isolation) and does not include cleared COVID-19 cases.</w:t>
      </w:r>
      <w:r w:rsidR="0019761A">
        <w:br/>
        <w:t>‡ Intensive care staff include both medical and nursing staff.</w:t>
      </w:r>
      <w:r w:rsidR="00F517BE" w:rsidRPr="00F517BE">
        <w:t xml:space="preserve"> </w:t>
      </w:r>
      <w:r w:rsidR="00F517BE">
        <w:t xml:space="preserve">Staff unavailability will be underestimated in </w:t>
      </w:r>
      <w:r w:rsidR="005B1319">
        <w:t>NSW</w:t>
      </w:r>
      <w:r w:rsidR="00F517BE">
        <w:t xml:space="preserve"> as most public hospitals in </w:t>
      </w:r>
      <w:r w:rsidR="005B1319">
        <w:t>NSW</w:t>
      </w:r>
      <w:r w:rsidR="00F517BE">
        <w:t xml:space="preserve"> do not report staff unavailability.</w:t>
      </w:r>
      <w:bookmarkEnd w:id="26"/>
      <w:r w:rsidR="00F517BE">
        <w:t xml:space="preserve"> </w:t>
      </w:r>
      <w:r w:rsidR="0019761A">
        <w:br w:type="page"/>
      </w:r>
    </w:p>
    <w:p w14:paraId="16A31A82" w14:textId="77777777" w:rsidR="00A715E6" w:rsidRDefault="0019761A">
      <w:pPr>
        <w:pStyle w:val="Heading1"/>
      </w:pPr>
      <w:bookmarkStart w:id="27" w:name="_Toc194074622"/>
      <w:bookmarkStart w:id="28" w:name="mortality-surveillance"/>
      <w:bookmarkEnd w:id="24"/>
      <w:r>
        <w:lastRenderedPageBreak/>
        <w:t>Mortality surveillance</w:t>
      </w:r>
      <w:bookmarkEnd w:id="27"/>
    </w:p>
    <w:p w14:paraId="3D6C4DF6" w14:textId="0B57B332" w:rsidR="00AC74AF" w:rsidRDefault="0019761A">
      <w:r>
        <w:t>Death registrations reported to the Australian Bureau of Statistics can provide information on the scale and severity of disease associated with acute respiratory infections.</w:t>
      </w:r>
      <w:r w:rsidR="004F1840">
        <w:t xml:space="preserve"> Deaths involving acute respiratory infections are</w:t>
      </w:r>
      <w:r w:rsidR="004F1840" w:rsidRPr="004F1840">
        <w:t xml:space="preserve"> where the</w:t>
      </w:r>
      <w:r w:rsidR="004F5C45">
        <w:t xml:space="preserve"> death is directly </w:t>
      </w:r>
      <w:r w:rsidR="004F5C45" w:rsidRPr="00CD0A1F">
        <w:rPr>
          <w:i/>
          <w:iCs/>
        </w:rPr>
        <w:t>due</w:t>
      </w:r>
      <w:r w:rsidR="004F5C45">
        <w:t xml:space="preserve"> to the</w:t>
      </w:r>
      <w:r w:rsidR="004F1840" w:rsidRPr="004F1840">
        <w:t xml:space="preserve"> </w:t>
      </w:r>
      <w:r w:rsidR="004F5C45">
        <w:t>infection</w:t>
      </w:r>
      <w:r w:rsidR="004F1840" w:rsidRPr="004F1840">
        <w:t xml:space="preserve"> (the virus has caused terminal complications such as pneumonia) or the person has died </w:t>
      </w:r>
      <w:r w:rsidR="004F1840" w:rsidRPr="00CD0A1F">
        <w:rPr>
          <w:i/>
          <w:iCs/>
        </w:rPr>
        <w:t>with</w:t>
      </w:r>
      <w:r w:rsidR="004F1840" w:rsidRPr="004F1840">
        <w:t xml:space="preserve"> the </w:t>
      </w:r>
      <w:r w:rsidR="004F5C45">
        <w:t>infection</w:t>
      </w:r>
      <w:r w:rsidR="004F1840" w:rsidRPr="004F1840">
        <w:t xml:space="preserve"> (a person has died from another </w:t>
      </w:r>
      <w:r w:rsidR="00BB1E30" w:rsidRPr="004F1840">
        <w:t>cause,</w:t>
      </w:r>
      <w:r w:rsidR="004F1840" w:rsidRPr="004F1840">
        <w:t xml:space="preserve"> but the </w:t>
      </w:r>
      <w:r w:rsidR="004F5C45">
        <w:t>infection</w:t>
      </w:r>
      <w:r w:rsidR="004F1840" w:rsidRPr="004F1840">
        <w:t xml:space="preserve"> still contributed significantly to death).</w:t>
      </w:r>
      <w:r w:rsidR="00AC74AF">
        <w:t xml:space="preserve"> </w:t>
      </w:r>
      <w:r w:rsidR="00CD0A1F" w:rsidRPr="00CD0A1F">
        <w:t xml:space="preserve">People are more likely to die </w:t>
      </w:r>
      <w:r w:rsidR="00CD0A1F" w:rsidRPr="00CD0A1F">
        <w:rPr>
          <w:i/>
          <w:iCs/>
        </w:rPr>
        <w:t>due</w:t>
      </w:r>
      <w:r w:rsidR="00CD0A1F" w:rsidRPr="00CD0A1F">
        <w:t xml:space="preserve"> to COVID-19 or influenza rather than </w:t>
      </w:r>
      <w:r w:rsidR="00CD0A1F" w:rsidRPr="00CD0A1F">
        <w:rPr>
          <w:i/>
          <w:iCs/>
        </w:rPr>
        <w:t>with</w:t>
      </w:r>
      <w:r w:rsidR="00CD0A1F" w:rsidRPr="00CD0A1F">
        <w:t xml:space="preserve"> COVID-19 or influenza</w:t>
      </w:r>
      <w:r w:rsidR="00AC74AF" w:rsidRPr="00AC74AF">
        <w:t xml:space="preserve">. The opposite is true for RSV - </w:t>
      </w:r>
      <w:r w:rsidR="002E53E7" w:rsidRPr="002E53E7">
        <w:t xml:space="preserve">people are more likely to die </w:t>
      </w:r>
      <w:r w:rsidR="002E53E7" w:rsidRPr="00CF41C9">
        <w:rPr>
          <w:i/>
          <w:iCs/>
        </w:rPr>
        <w:t>with</w:t>
      </w:r>
      <w:r w:rsidR="002E53E7" w:rsidRPr="002E53E7">
        <w:t xml:space="preserve"> RSV </w:t>
      </w:r>
      <w:r w:rsidR="004C7DC5">
        <w:t>(</w:t>
      </w:r>
      <w:r w:rsidR="004A2CE3">
        <w:t>where the infectio</w:t>
      </w:r>
      <w:r w:rsidR="004A2CE3" w:rsidRPr="004A2CE3">
        <w:t>n was</w:t>
      </w:r>
      <w:r w:rsidR="00AC74AF" w:rsidRPr="004A2CE3">
        <w:t xml:space="preserve"> a significant contributor to death</w:t>
      </w:r>
      <w:r w:rsidR="004A2CE3" w:rsidRPr="004A2CE3">
        <w:t>)</w:t>
      </w:r>
      <w:r w:rsidR="00286E3B">
        <w:t>.</w:t>
      </w:r>
      <w:r w:rsidR="00981A30">
        <w:fldChar w:fldCharType="begin"/>
      </w:r>
      <w:r w:rsidR="00981A30">
        <w:instrText xml:space="preserve"> ADDIN EN.CITE &lt;EndNote&gt;&lt;Cite&gt;&lt;Author&gt;Australian Bureau of Statistics&lt;/Author&gt;&lt;Year&gt;2025&lt;/Year&gt;&lt;RecNum&gt;2818&lt;/RecNum&gt;&lt;DisplayText&gt;&lt;style face="superscript"&gt;25&lt;/style&gt;&lt;/DisplayText&gt;&lt;record&gt;&lt;rec-number&gt;2818&lt;/rec-number&gt;&lt;foreign-keys&gt;&lt;key app="EN" db-id="ptaw2s0tmse5w0exvrh5d2vpdtxat2eaaazf" timestamp="1742520923"&gt;2818&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5&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sidR="00981A30">
        <w:fldChar w:fldCharType="separate"/>
      </w:r>
      <w:r w:rsidR="00981A30" w:rsidRPr="00981A30">
        <w:rPr>
          <w:noProof/>
          <w:vertAlign w:val="superscript"/>
        </w:rPr>
        <w:t>25</w:t>
      </w:r>
      <w:r w:rsidR="00981A30">
        <w:fldChar w:fldCharType="end"/>
      </w:r>
      <w:r w:rsidR="00AC74AF" w:rsidRPr="00AC74AF">
        <w:t xml:space="preserve"> </w:t>
      </w:r>
    </w:p>
    <w:p w14:paraId="4613251C" w14:textId="36EA2416" w:rsidR="00E25BD7" w:rsidRDefault="00E25BD7" w:rsidP="00625437">
      <w:r>
        <w:t xml:space="preserve">COVID-19 has been the leading cause of acute respiratory infection mortality across </w:t>
      </w:r>
      <w:r w:rsidR="00A92B19">
        <w:t>2022</w:t>
      </w:r>
      <w:r w:rsidR="00064667">
        <w:t>–</w:t>
      </w:r>
      <w:r>
        <w:t>202</w:t>
      </w:r>
      <w:r w:rsidR="00064667">
        <w:t>4</w:t>
      </w:r>
      <w:r w:rsidR="00B3373E">
        <w:t>.</w:t>
      </w:r>
      <w:r w:rsidR="00B3373E">
        <w:fldChar w:fldCharType="begin"/>
      </w:r>
      <w:r w:rsidR="00E13203">
        <w:instrText xml:space="preserve"> ADDIN EN.CITE &lt;EndNote&gt;&lt;Cite&gt;&lt;Author&gt;Australian Bureau of Statistics&lt;/Author&gt;&lt;Year&gt;2025&lt;/Year&gt;&lt;RecNum&gt;2818&lt;/RecNum&gt;&lt;DisplayText&gt;&lt;style face="superscript"&gt;25&lt;/style&gt;&lt;/DisplayText&gt;&lt;record&gt;&lt;rec-number&gt;2818&lt;/rec-number&gt;&lt;foreign-keys&gt;&lt;key app="EN" db-id="ptaw2s0tmse5w0exvrh5d2vpdtxat2eaaazf" timestamp="1742520923"&gt;2818&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5&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sidR="00B3373E">
        <w:fldChar w:fldCharType="separate"/>
      </w:r>
      <w:r w:rsidR="00E13203" w:rsidRPr="00E13203">
        <w:rPr>
          <w:noProof/>
          <w:vertAlign w:val="superscript"/>
        </w:rPr>
        <w:t>25</w:t>
      </w:r>
      <w:r w:rsidR="00B3373E">
        <w:fldChar w:fldCharType="end"/>
      </w:r>
      <w:r w:rsidR="00625437">
        <w:t xml:space="preserve"> </w:t>
      </w:r>
      <w:r>
        <w:t>In 2024, the</w:t>
      </w:r>
      <w:r w:rsidR="00A70D90">
        <w:t>re were</w:t>
      </w:r>
      <w:r>
        <w:t xml:space="preserve"> 4,953 deaths involving COVID-19</w:t>
      </w:r>
      <w:r w:rsidR="00A70D90">
        <w:t>, which is</w:t>
      </w:r>
      <w:r>
        <w:t xml:space="preserve"> 19.5% lower than the 6,154 deaths </w:t>
      </w:r>
      <w:r w:rsidR="00A70D90">
        <w:t xml:space="preserve">involving COVID-19 </w:t>
      </w:r>
      <w:r>
        <w:t>in 2023.</w:t>
      </w:r>
      <w:r w:rsidR="00C84878">
        <w:t xml:space="preserve"> </w:t>
      </w:r>
      <w:r w:rsidR="002F6753">
        <w:t xml:space="preserve">The trend in the number of </w:t>
      </w:r>
      <w:r w:rsidR="00EA37F2">
        <w:t>deaths involving COVID-19</w:t>
      </w:r>
      <w:r w:rsidR="002F6753">
        <w:t xml:space="preserve"> over time was similar between 202</w:t>
      </w:r>
      <w:r w:rsidR="00EA37F2">
        <w:t>3 and 2024; however, t</w:t>
      </w:r>
      <w:r>
        <w:t>he</w:t>
      </w:r>
      <w:r w:rsidR="00EA37F2">
        <w:t>re w</w:t>
      </w:r>
      <w:r w:rsidR="003947B9">
        <w:t xml:space="preserve">as a higher </w:t>
      </w:r>
      <w:r>
        <w:t>number of d</w:t>
      </w:r>
      <w:r w:rsidRPr="00465C21">
        <w:t>eaths in</w:t>
      </w:r>
      <w:r w:rsidR="003947B9">
        <w:t xml:space="preserve"> June, July and August </w:t>
      </w:r>
      <w:r w:rsidR="0061606C">
        <w:t xml:space="preserve">of 2024, compared </w:t>
      </w:r>
      <w:r>
        <w:t xml:space="preserve">to the </w:t>
      </w:r>
      <w:r w:rsidRPr="00465C21">
        <w:t xml:space="preserve">same </w:t>
      </w:r>
      <w:r>
        <w:t>period</w:t>
      </w:r>
      <w:r w:rsidRPr="00465C21">
        <w:t xml:space="preserve"> in 202</w:t>
      </w:r>
      <w:r w:rsidR="0061606C">
        <w:t>3</w:t>
      </w:r>
      <w:r>
        <w:t xml:space="preserve"> (</w:t>
      </w:r>
      <w:r w:rsidR="004A5F5E">
        <w:t>Figure 17</w:t>
      </w:r>
      <w:r>
        <w:t>)</w:t>
      </w:r>
      <w:r w:rsidRPr="00465C21">
        <w:t>.</w:t>
      </w:r>
    </w:p>
    <w:p w14:paraId="67AE54DF" w14:textId="77777777" w:rsidR="00182E33" w:rsidRDefault="00E25BD7" w:rsidP="00625437">
      <w:r>
        <w:t>In 2024, the</w:t>
      </w:r>
      <w:r w:rsidR="006A2508">
        <w:t>re were</w:t>
      </w:r>
      <w:r>
        <w:t xml:space="preserve"> 1,002 deaths involving influenza</w:t>
      </w:r>
      <w:r w:rsidR="006A2508">
        <w:t xml:space="preserve">, which is </w:t>
      </w:r>
      <w:r>
        <w:t xml:space="preserve">67.7% higher than the 599 </w:t>
      </w:r>
      <w:r w:rsidRPr="009C06AA">
        <w:t xml:space="preserve">deaths </w:t>
      </w:r>
      <w:r w:rsidR="006A2508" w:rsidRPr="009C06AA">
        <w:t xml:space="preserve">involving influenza </w:t>
      </w:r>
      <w:r w:rsidRPr="009C06AA">
        <w:t>in 2023.</w:t>
      </w:r>
      <w:r w:rsidR="005B0D96">
        <w:t xml:space="preserve"> This is largely due to a 61%</w:t>
      </w:r>
      <w:r w:rsidR="00A944B6">
        <w:t xml:space="preserve"> increase in the number of deaths </w:t>
      </w:r>
      <w:r w:rsidR="00A944B6" w:rsidRPr="00254C6C">
        <w:rPr>
          <w:i/>
        </w:rPr>
        <w:t>with</w:t>
      </w:r>
      <w:r w:rsidR="00A944B6">
        <w:t xml:space="preserve"> influenza </w:t>
      </w:r>
      <w:r w:rsidR="0049589A">
        <w:t xml:space="preserve">(where influenza was </w:t>
      </w:r>
      <w:r w:rsidR="00A944B6">
        <w:t>mentioned as a contributory cause</w:t>
      </w:r>
      <w:r w:rsidR="0049589A">
        <w:t>)</w:t>
      </w:r>
      <w:r w:rsidR="003A3F96">
        <w:t xml:space="preserve"> in 2024, compared with 2023.</w:t>
      </w:r>
      <w:r w:rsidR="009211CA">
        <w:t xml:space="preserve"> This likely </w:t>
      </w:r>
      <w:r w:rsidR="006606A0">
        <w:t xml:space="preserve">explains why </w:t>
      </w:r>
      <w:r w:rsidR="00B630DE">
        <w:t xml:space="preserve">an increasing trend in death registrations was observed in 2024, but </w:t>
      </w:r>
      <w:r w:rsidR="000A25C7">
        <w:t xml:space="preserve">a decreasing number of deaths were observed in </w:t>
      </w:r>
      <w:r w:rsidR="008F038B">
        <w:t xml:space="preserve">sentinel surveillance systems </w:t>
      </w:r>
      <w:r w:rsidR="004E6638">
        <w:t xml:space="preserve">which </w:t>
      </w:r>
      <w:r w:rsidR="009B2B33">
        <w:t>are not as sensitive for d</w:t>
      </w:r>
      <w:r w:rsidR="008F038B">
        <w:t xml:space="preserve">eaths </w:t>
      </w:r>
      <w:r w:rsidR="004E6638" w:rsidRPr="00254C6C">
        <w:rPr>
          <w:i/>
        </w:rPr>
        <w:t>with</w:t>
      </w:r>
      <w:r w:rsidR="008F038B">
        <w:t xml:space="preserve"> an infection</w:t>
      </w:r>
      <w:r w:rsidR="00784E0F">
        <w:t>.</w:t>
      </w:r>
      <w:r w:rsidRPr="009C06AA">
        <w:t xml:space="preserve"> </w:t>
      </w:r>
    </w:p>
    <w:p w14:paraId="67838284" w14:textId="7617F021" w:rsidR="00E25BD7" w:rsidRPr="00E87080" w:rsidRDefault="00784E0F" w:rsidP="00625437">
      <w:r>
        <w:t>T</w:t>
      </w:r>
      <w:r w:rsidR="00EA089F">
        <w:t>he</w:t>
      </w:r>
      <w:r w:rsidR="00D84D65">
        <w:t xml:space="preserve"> number of deaths involving </w:t>
      </w:r>
      <w:r w:rsidR="00224F24">
        <w:t xml:space="preserve">influenza in 2024 is considerably less than historical </w:t>
      </w:r>
      <w:r w:rsidR="00554B8E">
        <w:t xml:space="preserve">deaths, with </w:t>
      </w:r>
      <w:r w:rsidR="00554B8E" w:rsidRPr="00554B8E">
        <w:t>1,656 deaths involving influenza in 2017 and 1,314 deaths in 2019.</w:t>
      </w:r>
      <w:r w:rsidR="00554B8E">
        <w:t xml:space="preserve"> </w:t>
      </w:r>
      <w:r w:rsidR="009C06AA" w:rsidRPr="009C06AA">
        <w:t xml:space="preserve">The trend in the number of deaths involving influenza during the </w:t>
      </w:r>
      <w:proofErr w:type="spellStart"/>
      <w:r w:rsidR="009C06AA" w:rsidRPr="009C06AA">
        <w:t>interseasonal</w:t>
      </w:r>
      <w:proofErr w:type="spellEnd"/>
      <w:r w:rsidR="009C06AA" w:rsidRPr="009C06AA">
        <w:t xml:space="preserve"> periods was similar between 2023 and 2024; however, there was a much higher number of deaths in July and August of 2024</w:t>
      </w:r>
      <w:r w:rsidR="00DE00DB">
        <w:t xml:space="preserve"> (and to a lesser extent June and September)</w:t>
      </w:r>
      <w:r w:rsidR="009C06AA" w:rsidRPr="009C06AA">
        <w:t xml:space="preserve">, </w:t>
      </w:r>
      <w:r w:rsidR="009C06AA" w:rsidRPr="00E87080">
        <w:t xml:space="preserve">compared to the same period in 2023 </w:t>
      </w:r>
      <w:r w:rsidR="00E25BD7" w:rsidRPr="00E87080">
        <w:t>(</w:t>
      </w:r>
      <w:r w:rsidR="004A5F5E">
        <w:t>Figure 17</w:t>
      </w:r>
      <w:r w:rsidR="00E25BD7" w:rsidRPr="00E87080">
        <w:t xml:space="preserve">). </w:t>
      </w:r>
      <w:r w:rsidR="00894702">
        <w:t xml:space="preserve">However, </w:t>
      </w:r>
      <w:r w:rsidR="002B6D05">
        <w:t>for</w:t>
      </w:r>
      <w:r w:rsidR="00894702">
        <w:t xml:space="preserve"> context</w:t>
      </w:r>
      <w:r w:rsidR="00B01EEA">
        <w:t>,</w:t>
      </w:r>
      <w:r w:rsidR="00556890">
        <w:t xml:space="preserve"> the number of deaths </w:t>
      </w:r>
      <w:r w:rsidR="0060659D">
        <w:t>in</w:t>
      </w:r>
      <w:r w:rsidR="0060659D" w:rsidRPr="0060659D">
        <w:t> July and August 2024 were comparable to those in 2019</w:t>
      </w:r>
      <w:r w:rsidR="00885B97">
        <w:t xml:space="preserve"> (n=</w:t>
      </w:r>
      <w:r w:rsidR="00BD5A4C">
        <w:t>195</w:t>
      </w:r>
      <w:r w:rsidR="0046465E">
        <w:t xml:space="preserve"> in July 2019</w:t>
      </w:r>
      <w:r w:rsidR="00885B97">
        <w:t xml:space="preserve"> and n=</w:t>
      </w:r>
      <w:r w:rsidR="00BD5A4C">
        <w:t>196</w:t>
      </w:r>
      <w:r w:rsidR="0046465E">
        <w:t xml:space="preserve"> in August 2019</w:t>
      </w:r>
      <w:r w:rsidR="00885B97">
        <w:t>)</w:t>
      </w:r>
      <w:r w:rsidR="0060659D">
        <w:t xml:space="preserve">, and much lower than the number of deaths in </w:t>
      </w:r>
      <w:r w:rsidR="007565E3" w:rsidRPr="007565E3">
        <w:t>August</w:t>
      </w:r>
      <w:r w:rsidR="0033428D">
        <w:t xml:space="preserve"> (n=420)</w:t>
      </w:r>
      <w:r w:rsidR="007565E3" w:rsidRPr="007565E3">
        <w:t xml:space="preserve"> and September </w:t>
      </w:r>
      <w:r w:rsidR="0033428D">
        <w:t xml:space="preserve">(n=503) </w:t>
      </w:r>
      <w:r w:rsidR="00C01E5F">
        <w:t xml:space="preserve">in </w:t>
      </w:r>
      <w:r w:rsidR="007565E3">
        <w:t>2017</w:t>
      </w:r>
      <w:r w:rsidR="00EC5987">
        <w:t>,</w:t>
      </w:r>
      <w:r w:rsidR="007565E3">
        <w:t xml:space="preserve"> when the influenza season commenced later</w:t>
      </w:r>
      <w:r w:rsidR="002224B0">
        <w:t xml:space="preserve"> in the year</w:t>
      </w:r>
      <w:r w:rsidR="00B01EEA">
        <w:t>.</w:t>
      </w:r>
      <w:r w:rsidR="00F504D0">
        <w:fldChar w:fldCharType="begin"/>
      </w:r>
      <w:r w:rsidR="00E13203">
        <w:instrText xml:space="preserve"> ADDIN EN.CITE &lt;EndNote&gt;&lt;Cite&gt;&lt;Author&gt;Australian Bureau of Statistics&lt;/Author&gt;&lt;Year&gt;2025&lt;/Year&gt;&lt;RecNum&gt;2818&lt;/RecNum&gt;&lt;DisplayText&gt;&lt;style face="superscript"&gt;25&lt;/style&gt;&lt;/DisplayText&gt;&lt;record&gt;&lt;rec-number&gt;2818&lt;/rec-number&gt;&lt;foreign-keys&gt;&lt;key app="EN" db-id="ptaw2s0tmse5w0exvrh5d2vpdtxat2eaaazf" timestamp="1742520923"&gt;2818&lt;/key&gt;&lt;/foreign-keys&gt;&lt;ref-type name="Web Page"&gt;12&lt;/ref-type&gt;&lt;contributors&gt;&lt;authors&gt;&lt;author&gt;Australian Bureau of Statistics,&lt;/author&gt;&lt;/authors&gt;&lt;/contributors&gt;&lt;titles&gt;&lt;title&gt;Deaths due to COVID-19, influenza and RSV in Australia - 2022 - November 2024&lt;/title&gt;&lt;/titles&gt;&lt;dates&gt;&lt;year&gt;2025&lt;/year&gt;&lt;/dates&gt;&lt;pub-location&gt;Canberra&lt;/pub-location&gt;&lt;publisher&gt;Australian Bureau of Statistics&lt;/publisher&gt;&lt;work-type&gt;Internet&lt;/work-type&gt;&lt;urls&gt;&lt;related-urls&gt;&lt;url&gt;https://www.abs.gov.au/articles/deaths-due-covid-19-influenza-and-rsv-australia-2022-november-2024&lt;/url&gt;&lt;/related-urls&gt;&lt;/urls&gt;&lt;/record&gt;&lt;/Cite&gt;&lt;/EndNote&gt;</w:instrText>
      </w:r>
      <w:r w:rsidR="00F504D0">
        <w:fldChar w:fldCharType="separate"/>
      </w:r>
      <w:r w:rsidR="00E13203" w:rsidRPr="00E13203">
        <w:rPr>
          <w:noProof/>
          <w:vertAlign w:val="superscript"/>
        </w:rPr>
        <w:t>25</w:t>
      </w:r>
      <w:r w:rsidR="00F504D0">
        <w:fldChar w:fldCharType="end"/>
      </w:r>
    </w:p>
    <w:p w14:paraId="3B32F44B" w14:textId="501AE1AD" w:rsidR="00E25BD7" w:rsidRPr="00FB103F" w:rsidRDefault="00E25BD7" w:rsidP="00625437">
      <w:r w:rsidRPr="00E87080">
        <w:t>In 2024, the</w:t>
      </w:r>
      <w:r w:rsidR="00400082" w:rsidRPr="00E87080">
        <w:t>re were</w:t>
      </w:r>
      <w:r w:rsidRPr="00E87080">
        <w:t xml:space="preserve"> 462 deaths involving RSV</w:t>
      </w:r>
      <w:r w:rsidR="00400082" w:rsidRPr="00E87080">
        <w:t xml:space="preserve">, which </w:t>
      </w:r>
      <w:r w:rsidR="009E1130" w:rsidRPr="00E87080">
        <w:t>is 21.</w:t>
      </w:r>
      <w:r w:rsidR="00041974" w:rsidRPr="00E87080">
        <w:t>1% higher than the</w:t>
      </w:r>
      <w:r w:rsidRPr="00E87080">
        <w:t xml:space="preserve"> 374</w:t>
      </w:r>
      <w:r w:rsidR="00041974" w:rsidRPr="00B50D60">
        <w:t xml:space="preserve"> deaths involving RSV</w:t>
      </w:r>
      <w:r w:rsidRPr="00B50D60">
        <w:t xml:space="preserve"> in 2023. </w:t>
      </w:r>
      <w:r w:rsidR="00B1482C" w:rsidRPr="00B50D60">
        <w:t>The</w:t>
      </w:r>
      <w:r w:rsidR="00B50D60" w:rsidRPr="00B50D60">
        <w:t xml:space="preserve"> overall</w:t>
      </w:r>
      <w:r w:rsidR="00B1482C" w:rsidRPr="00B50D60">
        <w:t xml:space="preserve"> </w:t>
      </w:r>
      <w:r w:rsidR="00F572D3">
        <w:t>pattern</w:t>
      </w:r>
      <w:r w:rsidR="00B1482C" w:rsidRPr="00B50D60">
        <w:t xml:space="preserve"> in the number of deaths involving RSV over time was similar between 2023 and 2024; however, there was a higher number of deaths from </w:t>
      </w:r>
      <w:r w:rsidR="00B1482C" w:rsidRPr="00FB103F">
        <w:t xml:space="preserve">January to June of 2024, compared to the same period in 2023 </w:t>
      </w:r>
      <w:r w:rsidRPr="00FB103F">
        <w:t>(</w:t>
      </w:r>
      <w:r w:rsidR="004A5F5E">
        <w:t>Figure 17</w:t>
      </w:r>
      <w:r w:rsidRPr="00FB103F">
        <w:t xml:space="preserve">). </w:t>
      </w:r>
    </w:p>
    <w:p w14:paraId="738439D4" w14:textId="77777777" w:rsidR="00625437" w:rsidRDefault="00E25BD7" w:rsidP="00625437">
      <w:r w:rsidRPr="00FB103F">
        <w:t>All three of these acute respiratory infections are more likely to cause death in older age groups than younger age groups.</w:t>
      </w:r>
      <w:r w:rsidR="00625437">
        <w:t xml:space="preserve"> </w:t>
      </w:r>
      <w:r w:rsidR="00E436CB" w:rsidRPr="00E436CB">
        <w:t>More males have died from COVID-19 compared to females across 2023</w:t>
      </w:r>
      <w:r w:rsidR="00E436CB">
        <w:t>–</w:t>
      </w:r>
      <w:r w:rsidR="00E436CB" w:rsidRPr="00E436CB">
        <w:t>202</w:t>
      </w:r>
      <w:r w:rsidR="00E436CB">
        <w:t>4</w:t>
      </w:r>
      <w:r w:rsidR="00E436CB" w:rsidRPr="00E436CB">
        <w:t>. The reverse has been true for influenza and RSV.</w:t>
      </w:r>
      <w:r w:rsidR="00625437">
        <w:t xml:space="preserve"> </w:t>
      </w:r>
    </w:p>
    <w:p w14:paraId="2C6E4082" w14:textId="67DE349E" w:rsidR="00E25BD7" w:rsidRDefault="00E25BD7" w:rsidP="00625437">
      <w:r w:rsidRPr="00335863">
        <w:t xml:space="preserve">As the most populous state, </w:t>
      </w:r>
      <w:r w:rsidR="005B1319">
        <w:t>NSW</w:t>
      </w:r>
      <w:r w:rsidRPr="00335863">
        <w:t xml:space="preserve"> generally records the highest numbers of deaths for acute respiratory infections</w:t>
      </w:r>
      <w:r w:rsidR="00335863" w:rsidRPr="00335863">
        <w:t xml:space="preserve">; however, </w:t>
      </w:r>
      <w:r w:rsidR="005B1319">
        <w:t>Qld</w:t>
      </w:r>
      <w:r w:rsidR="00335863" w:rsidRPr="00335863">
        <w:t xml:space="preserve"> has recorded the highest number of deaths due to RSV in 2024.</w:t>
      </w:r>
      <w:r w:rsidRPr="00335863">
        <w:t> </w:t>
      </w:r>
      <w:r w:rsidR="00F512E7" w:rsidRPr="00F512E7">
        <w:t>COVID-19 has caused more deaths than influenza and RSV across 2023</w:t>
      </w:r>
      <w:r w:rsidR="00F512E7">
        <w:t>–</w:t>
      </w:r>
      <w:r w:rsidR="00F512E7" w:rsidRPr="00F512E7">
        <w:t>202</w:t>
      </w:r>
      <w:r w:rsidR="00F512E7">
        <w:t>4</w:t>
      </w:r>
      <w:r w:rsidR="00F512E7" w:rsidRPr="00F512E7">
        <w:t xml:space="preserve"> in all jurisdictions.</w:t>
      </w:r>
    </w:p>
    <w:p w14:paraId="702807E1" w14:textId="460A36F6" w:rsidR="00EA13C6" w:rsidRDefault="00942831" w:rsidP="00625437">
      <w:r w:rsidRPr="00942831">
        <w:t xml:space="preserve">For Aboriginal and Torres Strait Islander people who died </w:t>
      </w:r>
      <w:r w:rsidR="007A0EC1">
        <w:t>due to</w:t>
      </w:r>
      <w:r w:rsidR="007A0EC1" w:rsidRPr="00942831">
        <w:t xml:space="preserve"> </w:t>
      </w:r>
      <w:r w:rsidRPr="00942831">
        <w:t>an acute respiratory disease:</w:t>
      </w:r>
    </w:p>
    <w:p w14:paraId="7F04E94A" w14:textId="2F09B364" w:rsidR="00942831" w:rsidRPr="00942831" w:rsidRDefault="00942831" w:rsidP="001D2466">
      <w:pPr>
        <w:pStyle w:val="ListBullet"/>
        <w:rPr>
          <w:lang w:val="en-GB"/>
        </w:rPr>
      </w:pPr>
      <w:r w:rsidRPr="00942831">
        <w:rPr>
          <w:lang w:val="en-GB"/>
        </w:rPr>
        <w:t>COVID-19 caused more deaths than both influenza and RSV across each year in 2022</w:t>
      </w:r>
      <w:r w:rsidR="0014282F">
        <w:rPr>
          <w:lang w:val="en-GB"/>
        </w:rPr>
        <w:t>–</w:t>
      </w:r>
      <w:r w:rsidRPr="00942831">
        <w:rPr>
          <w:lang w:val="en-GB"/>
        </w:rPr>
        <w:t>2024. </w:t>
      </w:r>
    </w:p>
    <w:p w14:paraId="7A76AF58" w14:textId="54895618" w:rsidR="00942831" w:rsidRPr="00942831" w:rsidRDefault="00942831" w:rsidP="001D2466">
      <w:pPr>
        <w:pStyle w:val="ListBullet"/>
        <w:rPr>
          <w:lang w:val="en-GB"/>
        </w:rPr>
      </w:pPr>
      <w:r w:rsidRPr="00942831">
        <w:rPr>
          <w:lang w:val="en-GB"/>
        </w:rPr>
        <w:t>The mortality rate for COVID-19</w:t>
      </w:r>
      <w:r w:rsidR="00E570E1">
        <w:rPr>
          <w:lang w:val="en-GB"/>
        </w:rPr>
        <w:t>-</w:t>
      </w:r>
      <w:r w:rsidRPr="00942831">
        <w:rPr>
          <w:lang w:val="en-GB"/>
        </w:rPr>
        <w:t xml:space="preserve"> and </w:t>
      </w:r>
      <w:r w:rsidR="00E570E1" w:rsidRPr="00942831">
        <w:rPr>
          <w:lang w:val="en-GB"/>
        </w:rPr>
        <w:t>influenza</w:t>
      </w:r>
      <w:r w:rsidR="00E570E1">
        <w:rPr>
          <w:lang w:val="en-GB"/>
        </w:rPr>
        <w:t>-</w:t>
      </w:r>
      <w:r w:rsidRPr="00942831">
        <w:rPr>
          <w:lang w:val="en-GB"/>
        </w:rPr>
        <w:t>related mortality for Aboriginal and Torres Strait Islander people was higher than non-Indigenous people across each year in 2022</w:t>
      </w:r>
      <w:r w:rsidR="0014282F">
        <w:rPr>
          <w:lang w:val="en-GB"/>
        </w:rPr>
        <w:t>–</w:t>
      </w:r>
      <w:r w:rsidRPr="00942831">
        <w:rPr>
          <w:lang w:val="en-GB"/>
        </w:rPr>
        <w:t>2024. </w:t>
      </w:r>
    </w:p>
    <w:p w14:paraId="3631BFBA" w14:textId="395C4A93" w:rsidR="00942831" w:rsidRPr="00942831" w:rsidRDefault="00942831" w:rsidP="001D2466">
      <w:pPr>
        <w:pStyle w:val="ListBullet"/>
        <w:rPr>
          <w:lang w:val="en-GB"/>
        </w:rPr>
      </w:pPr>
      <w:r w:rsidRPr="00942831">
        <w:rPr>
          <w:lang w:val="en-GB"/>
        </w:rPr>
        <w:t>The mortality rate for influenza</w:t>
      </w:r>
      <w:r w:rsidR="006E3244">
        <w:rPr>
          <w:lang w:val="en-GB"/>
        </w:rPr>
        <w:t>-</w:t>
      </w:r>
      <w:r w:rsidRPr="00942831">
        <w:rPr>
          <w:lang w:val="en-GB"/>
        </w:rPr>
        <w:t>related mortality is higher in both Aboriginal and Torres Strait Islander and non-Indigenous people in 2024 compared to 2022 and 2023. </w:t>
      </w:r>
    </w:p>
    <w:p w14:paraId="16A31A89" w14:textId="77777777" w:rsidR="00A715E6" w:rsidRDefault="0019761A">
      <w:r>
        <w:br w:type="page"/>
      </w:r>
    </w:p>
    <w:p w14:paraId="16A31A8A" w14:textId="75986E99" w:rsidR="00A715E6" w:rsidRDefault="004A5F5E" w:rsidP="001D2466">
      <w:pPr>
        <w:pStyle w:val="Caption"/>
      </w:pPr>
      <w:r>
        <w:lastRenderedPageBreak/>
        <w:t>Figure 18</w:t>
      </w:r>
      <w:r w:rsidR="0019761A">
        <w:t xml:space="preserve">: </w:t>
      </w:r>
      <w:r w:rsidR="00442420">
        <w:t>N</w:t>
      </w:r>
      <w:r w:rsidR="0019761A">
        <w:t xml:space="preserve">umber of </w:t>
      </w:r>
      <w:r w:rsidR="008A4138">
        <w:t>deaths involving</w:t>
      </w:r>
      <w:r w:rsidR="004050A2">
        <w:t xml:space="preserve"> (both </w:t>
      </w:r>
      <w:r w:rsidR="004050A2" w:rsidRPr="004050A2">
        <w:rPr>
          <w:i/>
          <w:iCs/>
        </w:rPr>
        <w:t>due to</w:t>
      </w:r>
      <w:r w:rsidR="004050A2">
        <w:t xml:space="preserve"> and </w:t>
      </w:r>
      <w:r w:rsidR="004050A2" w:rsidRPr="004050A2">
        <w:rPr>
          <w:i/>
          <w:iCs/>
        </w:rPr>
        <w:t>with</w:t>
      </w:r>
      <w:r w:rsidR="004050A2">
        <w:t>)</w:t>
      </w:r>
      <w:r w:rsidR="008A4138">
        <w:t xml:space="preserve"> </w:t>
      </w:r>
      <w:r w:rsidR="0019761A">
        <w:t>acute respiratory infections*</w:t>
      </w:r>
      <w:r w:rsidR="0019761A" w:rsidRPr="007E0A85">
        <w:rPr>
          <w:vertAlign w:val="superscript"/>
        </w:rPr>
        <w:t>†</w:t>
      </w:r>
      <w:r w:rsidR="0019761A">
        <w:t xml:space="preserve"> by month, year and respiratory infection, Australia, </w:t>
      </w:r>
      <w:r w:rsidR="00AA76BC">
        <w:t xml:space="preserve">1 January </w:t>
      </w:r>
      <w:r w:rsidR="0019761A">
        <w:t xml:space="preserve">2023 to </w:t>
      </w:r>
      <w:r w:rsidR="007A55E1">
        <w:t>31 December</w:t>
      </w:r>
      <w:r w:rsidR="0019761A">
        <w:t xml:space="preserve"> 2024</w:t>
      </w:r>
    </w:p>
    <w:p w14:paraId="16A31A8B" w14:textId="17FB709C" w:rsidR="00A715E6" w:rsidRDefault="00D2571E">
      <w:pPr>
        <w:pStyle w:val="BodyText"/>
      </w:pPr>
      <w:r>
        <w:rPr>
          <w:noProof/>
        </w:rPr>
        <w:drawing>
          <wp:inline distT="0" distB="0" distL="0" distR="0" wp14:anchorId="241BE08C" wp14:editId="6BD93264">
            <wp:extent cx="6184900" cy="5301342"/>
            <wp:effectExtent l="0" t="0" r="0" b="0"/>
            <wp:docPr id="86" name="Picture" descr="A set of three line graphs comparing the number of acute respiratory infection associated deaths, one for each infection (COVID-19, influenza, and RSV), reported on a medical certificate of cause of death by month, year and respiratory infection in Australia, from January 2023 to December 2024. The y-axis scale (left) is different for each graph relative to the number of deaths, and the x-axis (horizontal) for each graph represents month of death from January to December.&#10;The first line graph shows the number of deaths involving COVID-19 reported on a medical certificate by month and year of death. The light blue dotted line, representing COVID-19 deaths in 2023, shows the number of deaths peaked at 985 deaths per month in early January. Following the January peak, the number of deaths declined in February and March before increasing to 829 deaths per month in May and 805 deaths per month in June. From May the number of deaths declined until October. From November, the number of deaths increased to 513 deaths per month and remained elevated in December at 536 deaths per month. The dark blue dashed line, representing COVID-19 deaths in 2024, shows the number of deaths declined from January to April, before increasing to a peak of 861 deaths per month in June. Following the June peak, the number of deaths began declining again from July to September. From September to December, the number of deaths per month remained low and stable, not exceeding 272 deaths per month. The number of COVID-19 deaths per month was higher from June to August of 2024, compared to the same time in 2023. &#10;The second line graph shows the number of deaths involving influenza reported on a medical certificate by month and year of death. The light blue dotted line, representing influenza deaths in 2023, shows a low number of provisional deaths across January to March, before the number of deaths per month slowly increased each month to a peak of 148 deaths per month in July. Following the July peak, there was a steady decline and low numbers of deaths each month between August and December. The dark blue dashed line, representing influenza deaths in 2024, shows the number of deaths from January to April were low and stable not exceeding 41 deaths per month. From April, there was a steady increase in the number of deaths to a peak of 267 deaths per month in both July and August. Following the July/August peak, there was a sharp decrease in the number of deaths per month from August to September. From October to December, the number of deaths per month gradually decreased and remained low, not exceeding 39 deaths per month. The number of influenza deaths per month was higher from January to September of 2024, compared to the same time in 2023. The peak number of influenza deaths was much higher and lasted longer than in 2023.&#10;The third line graph shows the number of deaths involving RSV reported on a medical certificate by month and year of death. The light blue dotted line, representing RSV deaths in 2023, commences from February 2023 as the number of deaths involving RSV in January 2023 was not published. From February there was an increase in the number of deaths per month to a sustained peak of 62 deaths per month in June, 69 deaths per month in July and 67 deaths per month in August. Following this sustained peak, there was a slow decline in the number of deaths per month from August to December. The dark blue dashed line, representing RSV deaths in 2024, shows a consistent increase in the number of deaths per month from January to a peak of 87 deaths per month in June. Following the June peak, there was a sharp decline in the number of deaths until September and then more gradual decline until December. The number of RSV deaths per month was higher from January to June of 2024, compared to the same time in 2023, then the number of RSV deaths per month were comparable from July to December of both years."/>
            <wp:cNvGraphicFramePr/>
            <a:graphic xmlns:a="http://schemas.openxmlformats.org/drawingml/2006/main">
              <a:graphicData uri="http://schemas.openxmlformats.org/drawingml/2006/picture">
                <pic:pic xmlns:pic="http://schemas.openxmlformats.org/drawingml/2006/picture">
                  <pic:nvPicPr>
                    <pic:cNvPr id="86" name="Picture" descr="A set of three line graphs comparing the number of acute respiratory infection associated deaths, one for each infection (COVID-19, influenza, and RSV), reported on a medical certificate of cause of death by month, year and respiratory infection in Australia, from January 2023 to December 2024. The y-axis scale (left) is different for each graph relative to the number of deaths, and the x-axis (horizontal) for each graph represents month of death from January to December.&#10;The first line graph shows the number of deaths involving COVID-19 reported on a medical certificate by month and year of death. The light blue dotted line, representing COVID-19 deaths in 2023, shows the number of deaths peaked at 985 deaths per month in early January. Following the January peak, the number of deaths declined in February and March before increasing to 829 deaths per month in May and 805 deaths per month in June. From May the number of deaths declined until October. From November, the number of deaths increased to 513 deaths per month and remained elevated in December at 536 deaths per month. The dark blue dashed line, representing COVID-19 deaths in 2024, shows the number of deaths declined from January to April, before increasing to a peak of 861 deaths per month in June. Following the June peak, the number of deaths began declining again from July to September. From September to December, the number of deaths per month remained low and stable, not exceeding 272 deaths per month. The number of COVID-19 deaths per month was higher from June to August of 2024, compared to the same time in 2023. &#10;The second line graph shows the number of deaths involving influenza reported on a medical certificate by month and year of death. The light blue dotted line, representing influenza deaths in 2023, shows a low number of provisional deaths across January to March, before the number of deaths per month slowly increased each month to a peak of 148 deaths per month in July. Following the July peak, there was a steady decline and low numbers of deaths each month between August and December. The dark blue dashed line, representing influenza deaths in 2024, shows the number of deaths from January to April were low and stable not exceeding 41 deaths per month. From April, there was a steady increase in the number of deaths to a peak of 267 deaths per month in both July and August. Following the July/August peak, there was a sharp decrease in the number of deaths per month from August to September. From October to December, the number of deaths per month gradually decreased and remained low, not exceeding 39 deaths per month. The number of influenza deaths per month was higher from January to September of 2024, compared to the same time in 2023. The peak number of influenza deaths was much higher and lasted longer than in 2023.&#10;The third line graph shows the number of deaths involving RSV reported on a medical certificate by month and year of death. The light blue dotted line, representing RSV deaths in 2023, commences from February 2023 as the number of deaths involving RSV in January 2023 was not published. From February there was an increase in the number of deaths per month to a sustained peak of 62 deaths per month in June, 69 deaths per month in July and 67 deaths per month in August. Following this sustained peak, there was a slow decline in the number of deaths per month from August to December. The dark blue dashed line, representing RSV deaths in 2024, shows a consistent increase in the number of deaths per month from January to a peak of 87 deaths per month in June. Following the June peak, there was a sharp decline in the number of deaths until September and then more gradual decline until December. The number of RSV deaths per month was higher from January to June of 2024, compared to the same time in 2023, then the number of RSV deaths per month were comparable from July to December of both years."/>
                    <pic:cNvPicPr>
                      <a:picLocks noChangeAspect="1" noChangeArrowheads="1"/>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bwMode="auto">
                    <a:xfrm>
                      <a:off x="0" y="0"/>
                      <a:ext cx="6184900" cy="5301342"/>
                    </a:xfrm>
                    <a:prstGeom prst="rect">
                      <a:avLst/>
                    </a:prstGeom>
                    <a:noFill/>
                    <a:ln w="9525">
                      <a:noFill/>
                      <a:headEnd/>
                      <a:tailEnd/>
                    </a:ln>
                  </pic:spPr>
                </pic:pic>
              </a:graphicData>
            </a:graphic>
          </wp:inline>
        </w:drawing>
      </w:r>
    </w:p>
    <w:p w14:paraId="16A31A8C" w14:textId="3930456C" w:rsidR="00A715E6" w:rsidRDefault="0019761A" w:rsidP="000E02DC">
      <w:pPr>
        <w:pStyle w:val="Smalltext"/>
      </w:pPr>
      <w:r w:rsidRPr="00C65672">
        <w:t xml:space="preserve">Source: Australian Bureau of Statistics, </w:t>
      </w:r>
      <w:hyperlink r:id="rId52">
        <w:r w:rsidR="00B775E3" w:rsidRPr="00C65672">
          <w:rPr>
            <w:rStyle w:val="Hyperlink"/>
          </w:rPr>
          <w:t>Provisional Mortality Statistics, Jan - Nov 2024</w:t>
        </w:r>
      </w:hyperlink>
      <w:r w:rsidRPr="00C65672">
        <w:t xml:space="preserve">, released </w:t>
      </w:r>
      <w:r w:rsidR="00C65672" w:rsidRPr="00C65672">
        <w:t>28 February 2025</w:t>
      </w:r>
      <w:r w:rsidRPr="00C65672">
        <w:t>.</w:t>
      </w:r>
      <w:r w:rsidR="00F84254">
        <w:br/>
      </w:r>
      <w:r w:rsidR="00F84254" w:rsidRPr="00F84254">
        <w:t>Note</w:t>
      </w:r>
      <w:r w:rsidR="00F84254">
        <w:t>:</w:t>
      </w:r>
      <w:r w:rsidR="00F84254" w:rsidRPr="00F84254">
        <w:t xml:space="preserve"> the number of provisional deaths involving RSV in January 2023 were not published due to low </w:t>
      </w:r>
      <w:r w:rsidR="004125AF">
        <w:t>numbers of provisional deaths</w:t>
      </w:r>
      <w:r w:rsidR="00F84254" w:rsidRPr="00F84254">
        <w:t>.</w:t>
      </w:r>
      <w:r w:rsidR="00F84254">
        <w:br/>
      </w:r>
      <w:r>
        <w:t xml:space="preserve">* Axis varies between </w:t>
      </w:r>
      <w:r w:rsidR="00194B55" w:rsidRPr="00194B55">
        <w:t>acute respiratory infections</w:t>
      </w:r>
      <w:r>
        <w:t xml:space="preserve">. </w:t>
      </w:r>
      <w:r>
        <w:br/>
        <w:t xml:space="preserve">† Data is provisional and subject to change. It can take several weeks for death registrations to be reported, processed, coded, validated, and tabulated. Therefore, the data shown here may be incomplete, and will likely not include all deaths that occurred during a given time. Data includes all deaths (both doctor and coroner certified) that occurred and were registered by 31 January 2025. </w:t>
      </w:r>
    </w:p>
    <w:p w14:paraId="16A31A8D" w14:textId="77777777" w:rsidR="00A715E6" w:rsidRDefault="0019761A">
      <w:r>
        <w:br w:type="page"/>
      </w:r>
    </w:p>
    <w:p w14:paraId="16A31A8E" w14:textId="77777777" w:rsidR="00A715E6" w:rsidRDefault="0019761A">
      <w:pPr>
        <w:pStyle w:val="Heading1"/>
      </w:pPr>
      <w:bookmarkStart w:id="29" w:name="_Toc194074623"/>
      <w:bookmarkStart w:id="30" w:name="laboratory-surveillance"/>
      <w:bookmarkEnd w:id="28"/>
      <w:r>
        <w:lastRenderedPageBreak/>
        <w:t>Laboratory surveillance</w:t>
      </w:r>
      <w:bookmarkEnd w:id="29"/>
    </w:p>
    <w:p w14:paraId="16A31A8F" w14:textId="77777777" w:rsidR="00A715E6" w:rsidRDefault="0019761A">
      <w:r>
        <w:t>Sentinel laboratory surveillance monitors and characterises respiratory pathogens to provide information on what pathogens are circulating, potential changes in the pathogens that might affect their infectiousness, severity, ability to evade vaccine and/or infection-acquired immunity, or resistance to antivirals.</w:t>
      </w:r>
    </w:p>
    <w:p w14:paraId="4195C083" w14:textId="0820A2F7" w:rsidR="00E4644C" w:rsidRPr="0040261D" w:rsidRDefault="00F41FF2" w:rsidP="007F71A7">
      <w:r w:rsidRPr="00E606FC">
        <w:t>In 2024, t</w:t>
      </w:r>
      <w:r w:rsidR="00581AF7" w:rsidRPr="00E606FC">
        <w:t xml:space="preserve">here were two </w:t>
      </w:r>
      <w:r w:rsidR="00311A23" w:rsidRPr="00E606FC">
        <w:t xml:space="preserve">peaks in </w:t>
      </w:r>
      <w:r w:rsidR="00581AF7" w:rsidRPr="00E606FC">
        <w:t xml:space="preserve">SARS-CoV-2 test positivity, the first </w:t>
      </w:r>
      <w:r w:rsidR="001F091F" w:rsidRPr="00E606FC">
        <w:t xml:space="preserve">peak </w:t>
      </w:r>
      <w:r w:rsidR="00581AF7" w:rsidRPr="00E606FC">
        <w:t>occurr</w:t>
      </w:r>
      <w:r w:rsidRPr="00E606FC">
        <w:t>ed early</w:t>
      </w:r>
      <w:r w:rsidR="00581AF7" w:rsidRPr="00E606FC">
        <w:t xml:space="preserve"> January at 8.8%</w:t>
      </w:r>
      <w:r w:rsidRPr="00E606FC">
        <w:t xml:space="preserve"> </w:t>
      </w:r>
      <w:r w:rsidR="00FE1210" w:rsidRPr="00E606FC">
        <w:t xml:space="preserve">test </w:t>
      </w:r>
      <w:r w:rsidRPr="00E606FC">
        <w:t>positivity</w:t>
      </w:r>
      <w:r w:rsidR="00581AF7" w:rsidRPr="00E606FC">
        <w:t xml:space="preserve"> </w:t>
      </w:r>
      <w:r w:rsidR="004F44F7" w:rsidRPr="00E606FC">
        <w:t xml:space="preserve">per week </w:t>
      </w:r>
      <w:r w:rsidR="00581AF7" w:rsidRPr="00E606FC">
        <w:t>and the second</w:t>
      </w:r>
      <w:r w:rsidR="001F091F" w:rsidRPr="00E606FC">
        <w:t>, smaller peak</w:t>
      </w:r>
      <w:r w:rsidR="00581AF7" w:rsidRPr="00E606FC">
        <w:t xml:space="preserve"> occurr</w:t>
      </w:r>
      <w:r w:rsidR="001F091F" w:rsidRPr="00E606FC">
        <w:t>ed i</w:t>
      </w:r>
      <w:r w:rsidR="00581AF7" w:rsidRPr="00E606FC">
        <w:t xml:space="preserve">n </w:t>
      </w:r>
      <w:r w:rsidR="001F091F" w:rsidRPr="00E606FC">
        <w:t>early</w:t>
      </w:r>
      <w:r w:rsidR="00581AF7" w:rsidRPr="00E606FC">
        <w:t xml:space="preserve"> June at </w:t>
      </w:r>
      <w:r w:rsidR="001F091F" w:rsidRPr="00E606FC">
        <w:t>7</w:t>
      </w:r>
      <w:r w:rsidR="00581AF7" w:rsidRPr="00E606FC">
        <w:t>.</w:t>
      </w:r>
      <w:r w:rsidR="001F091F" w:rsidRPr="00E606FC">
        <w:t>5</w:t>
      </w:r>
      <w:r w:rsidR="00581AF7" w:rsidRPr="00E606FC">
        <w:t>%</w:t>
      </w:r>
      <w:r w:rsidR="00FE1210" w:rsidRPr="00E606FC">
        <w:t xml:space="preserve"> test positivity</w:t>
      </w:r>
      <w:r w:rsidR="004F44F7" w:rsidRPr="00E606FC">
        <w:t xml:space="preserve"> per week</w:t>
      </w:r>
      <w:r w:rsidR="00581AF7" w:rsidRPr="00E606FC">
        <w:t>. The</w:t>
      </w:r>
      <w:r w:rsidR="00FE1210" w:rsidRPr="00E606FC">
        <w:t xml:space="preserve"> peaks in </w:t>
      </w:r>
      <w:r w:rsidR="00581AF7" w:rsidRPr="00E606FC">
        <w:t>SARS-CoV-2 test positivity align</w:t>
      </w:r>
      <w:r w:rsidR="00FE1210" w:rsidRPr="00E606FC">
        <w:t>ed</w:t>
      </w:r>
      <w:r w:rsidR="00581AF7" w:rsidRPr="00E606FC">
        <w:t xml:space="preserve"> with increased COVID-19 </w:t>
      </w:r>
      <w:r w:rsidR="003F1652" w:rsidRPr="00E606FC">
        <w:t xml:space="preserve">case notifications </w:t>
      </w:r>
      <w:r w:rsidR="00581AF7" w:rsidRPr="00E606FC">
        <w:t>observed during the summer of 2023</w:t>
      </w:r>
      <w:r w:rsidR="003F1652" w:rsidRPr="00E606FC">
        <w:t>–20</w:t>
      </w:r>
      <w:r w:rsidR="00581AF7" w:rsidRPr="00E606FC">
        <w:t>24 and winter of 2024 (</w:t>
      </w:r>
      <w:r w:rsidR="004A5F5E">
        <w:t>Figure 4</w:t>
      </w:r>
      <w:r w:rsidR="00165D87" w:rsidRPr="00E606FC">
        <w:t xml:space="preserve">; </w:t>
      </w:r>
      <w:r w:rsidR="004A5F5E">
        <w:t>Figure 19</w:t>
      </w:r>
      <w:r w:rsidR="00581AF7" w:rsidRPr="00E606FC">
        <w:t>)</w:t>
      </w:r>
      <w:r w:rsidRPr="00E606FC">
        <w:t>.</w:t>
      </w:r>
      <w:r w:rsidR="00E648E6">
        <w:t xml:space="preserve"> </w:t>
      </w:r>
      <w:r w:rsidR="002045C8" w:rsidRPr="00C17ED1">
        <w:t>In 2024, i</w:t>
      </w:r>
      <w:r w:rsidR="00E4644C" w:rsidRPr="00C17ED1">
        <w:t>nfluenza test positivity</w:t>
      </w:r>
      <w:r w:rsidR="00EF21E9">
        <w:t xml:space="preserve"> </w:t>
      </w:r>
      <w:r w:rsidR="00EF21E9" w:rsidRPr="00EF21E9">
        <w:t>gradually increas</w:t>
      </w:r>
      <w:r w:rsidR="00C401F9">
        <w:t xml:space="preserve">ed </w:t>
      </w:r>
      <w:r w:rsidR="00EF21E9" w:rsidRPr="00EF21E9">
        <w:t>from January</w:t>
      </w:r>
      <w:r w:rsidR="00EF21E9">
        <w:t xml:space="preserve"> to a peak of </w:t>
      </w:r>
      <w:r w:rsidR="00E4644C" w:rsidRPr="00C17ED1">
        <w:t>17.3%</w:t>
      </w:r>
      <w:r w:rsidR="002D0A85" w:rsidRPr="00C17ED1">
        <w:t xml:space="preserve"> per week in early Ju</w:t>
      </w:r>
      <w:r w:rsidR="00E4644C" w:rsidRPr="00C17ED1">
        <w:t xml:space="preserve">ly, aligning with observed </w:t>
      </w:r>
      <w:r w:rsidR="00E4644C" w:rsidRPr="0040261D">
        <w:t xml:space="preserve">increased </w:t>
      </w:r>
      <w:r w:rsidR="00C17ED1" w:rsidRPr="0040261D">
        <w:t>influenza case notifications</w:t>
      </w:r>
      <w:r w:rsidR="00E4644C" w:rsidRPr="0040261D">
        <w:t xml:space="preserve"> (</w:t>
      </w:r>
      <w:r w:rsidR="004A5F5E">
        <w:t>Figure 6</w:t>
      </w:r>
      <w:r w:rsidR="00E4644C" w:rsidRPr="0040261D">
        <w:t>a</w:t>
      </w:r>
      <w:r w:rsidR="00C17ED1" w:rsidRPr="0040261D">
        <w:t xml:space="preserve">; </w:t>
      </w:r>
      <w:r w:rsidR="004A5F5E">
        <w:t>Figure 6</w:t>
      </w:r>
      <w:r w:rsidR="00C17ED1" w:rsidRPr="0040261D">
        <w:t>b</w:t>
      </w:r>
      <w:r w:rsidR="002D0A85" w:rsidRPr="0040261D">
        <w:t xml:space="preserve">; </w:t>
      </w:r>
      <w:r w:rsidR="004A5F5E">
        <w:t xml:space="preserve">Figure </w:t>
      </w:r>
      <w:r w:rsidR="00826FD8">
        <w:t>19</w:t>
      </w:r>
      <w:r w:rsidR="00E4644C" w:rsidRPr="0040261D">
        <w:t>).</w:t>
      </w:r>
    </w:p>
    <w:p w14:paraId="16D76247" w14:textId="19E25BC9" w:rsidR="00DF75C0" w:rsidRPr="00B4579A" w:rsidRDefault="0040261D" w:rsidP="007F71A7">
      <w:bookmarkStart w:id="31" w:name="_Hlk192778807"/>
      <w:r w:rsidRPr="00C401F9">
        <w:t xml:space="preserve">In 2024, </w:t>
      </w:r>
      <w:r w:rsidR="00DF75C0" w:rsidRPr="00C401F9">
        <w:t xml:space="preserve">RSV test positivity </w:t>
      </w:r>
      <w:r w:rsidR="00C401F9" w:rsidRPr="00C401F9">
        <w:t xml:space="preserve">gradually increased from January to a </w:t>
      </w:r>
      <w:r w:rsidR="00DF75C0" w:rsidRPr="00C401F9">
        <w:t xml:space="preserve">peak at 5.5% in </w:t>
      </w:r>
      <w:r w:rsidRPr="00C401F9">
        <w:t>early</w:t>
      </w:r>
      <w:r w:rsidR="00DF75C0" w:rsidRPr="00C401F9">
        <w:t xml:space="preserve"> July, which is later</w:t>
      </w:r>
      <w:r w:rsidR="00DF75C0" w:rsidRPr="00B4579A">
        <w:t xml:space="preserve"> than </w:t>
      </w:r>
      <w:r w:rsidR="006216E0" w:rsidRPr="00B4579A">
        <w:t xml:space="preserve">the peak in RSV case notifications </w:t>
      </w:r>
      <w:r w:rsidR="00DF75C0" w:rsidRPr="00B4579A">
        <w:t xml:space="preserve">observed in mid-May </w:t>
      </w:r>
      <w:bookmarkEnd w:id="31"/>
      <w:r w:rsidR="00DF75C0" w:rsidRPr="00B4579A">
        <w:t xml:space="preserve">(see </w:t>
      </w:r>
      <w:r w:rsidR="004A5F5E">
        <w:t>Figure 9</w:t>
      </w:r>
      <w:r w:rsidRPr="00B4579A">
        <w:t xml:space="preserve">; </w:t>
      </w:r>
      <w:r w:rsidR="004A5F5E">
        <w:t xml:space="preserve">Figure </w:t>
      </w:r>
      <w:r w:rsidR="00826FD8">
        <w:t>19</w:t>
      </w:r>
      <w:r w:rsidR="00DF75C0" w:rsidRPr="00B4579A">
        <w:t>).</w:t>
      </w:r>
      <w:r w:rsidR="00A47168">
        <w:t xml:space="preserve"> This trend is likely reflective of the </w:t>
      </w:r>
      <w:r w:rsidR="006757D8">
        <w:t xml:space="preserve">variable </w:t>
      </w:r>
      <w:r w:rsidR="0079633A">
        <w:t xml:space="preserve">geographical trends in RSV activity </w:t>
      </w:r>
      <w:r w:rsidR="006757D8">
        <w:t>in</w:t>
      </w:r>
      <w:r w:rsidR="0079633A">
        <w:t xml:space="preserve"> </w:t>
      </w:r>
      <w:r w:rsidR="000B1697">
        <w:t>jurisdictions</w:t>
      </w:r>
      <w:r w:rsidR="00560B64">
        <w:t xml:space="preserve"> who contribute</w:t>
      </w:r>
      <w:r w:rsidR="000B1697">
        <w:t xml:space="preserve"> sentinel laboratory</w:t>
      </w:r>
      <w:r w:rsidR="00560B64">
        <w:t xml:space="preserve"> data, with </w:t>
      </w:r>
      <w:r w:rsidR="005B1319">
        <w:t>SA</w:t>
      </w:r>
      <w:r w:rsidR="00560B64">
        <w:t xml:space="preserve">, </w:t>
      </w:r>
      <w:r w:rsidR="005B1319">
        <w:t>Tas.</w:t>
      </w:r>
      <w:r w:rsidR="000C10BF">
        <w:t>,</w:t>
      </w:r>
      <w:r w:rsidR="00560B64">
        <w:t xml:space="preserve"> and </w:t>
      </w:r>
      <w:r w:rsidR="005B1319">
        <w:t>WA</w:t>
      </w:r>
      <w:r w:rsidR="00560B64">
        <w:t xml:space="preserve"> (all sentinel laboratories) experiencing </w:t>
      </w:r>
      <w:r w:rsidR="00FA48BC">
        <w:t xml:space="preserve">later </w:t>
      </w:r>
      <w:r w:rsidR="00560B64">
        <w:t>peaks in RSV case notifications</w:t>
      </w:r>
      <w:r w:rsidR="00E467C8">
        <w:t xml:space="preserve"> </w:t>
      </w:r>
      <w:r w:rsidR="00FA48BC">
        <w:t>(</w:t>
      </w:r>
      <w:r w:rsidR="00E467C8">
        <w:t>July</w:t>
      </w:r>
      <w:r w:rsidR="00FA48BC">
        <w:t>) compared with</w:t>
      </w:r>
      <w:r w:rsidR="00070500">
        <w:t xml:space="preserve"> </w:t>
      </w:r>
      <w:r w:rsidR="005B1319">
        <w:t>NSW</w:t>
      </w:r>
      <w:r w:rsidR="00070500">
        <w:t xml:space="preserve"> and </w:t>
      </w:r>
      <w:r w:rsidR="005B1319">
        <w:t>Vic.</w:t>
      </w:r>
      <w:r w:rsidR="00FA48BC">
        <w:t xml:space="preserve"> </w:t>
      </w:r>
      <w:r w:rsidR="007847D0">
        <w:t>(</w:t>
      </w:r>
      <w:r w:rsidR="004A5F5E">
        <w:t>Figure 10</w:t>
      </w:r>
      <w:r w:rsidR="007847D0">
        <w:t>).</w:t>
      </w:r>
    </w:p>
    <w:p w14:paraId="16A31A98" w14:textId="48CF203F" w:rsidR="00A715E6" w:rsidRDefault="004A5F5E" w:rsidP="000E02DC">
      <w:pPr>
        <w:pStyle w:val="Caption"/>
      </w:pPr>
      <w:r>
        <w:t>Figure 19</w:t>
      </w:r>
      <w:r w:rsidR="0019761A">
        <w:t>: Number of tests positive (bars) and test positivity (line) for specimens tested by sentinel laboratories by week of report</w:t>
      </w:r>
      <w:r w:rsidR="004E05C7">
        <w:t xml:space="preserve"> and pathogen</w:t>
      </w:r>
      <w:r w:rsidR="0019761A">
        <w:t>*</w:t>
      </w:r>
      <w:r w:rsidR="0019761A">
        <w:rPr>
          <w:vertAlign w:val="superscript"/>
        </w:rPr>
        <w:t>†</w:t>
      </w:r>
      <w:r w:rsidR="0019761A">
        <w:t>, Australia, January to December 2024</w:t>
      </w:r>
    </w:p>
    <w:p w14:paraId="16A31A99" w14:textId="3C5499D2" w:rsidR="00A715E6" w:rsidRDefault="00424634" w:rsidP="00FB7898">
      <w:pPr>
        <w:pStyle w:val="BodyText"/>
        <w:spacing w:before="0" w:after="0" w:line="240" w:lineRule="auto"/>
      </w:pPr>
      <w:r>
        <w:rPr>
          <w:noProof/>
        </w:rPr>
        <w:drawing>
          <wp:inline distT="0" distB="0" distL="0" distR="0" wp14:anchorId="149DDC6B" wp14:editId="200A2C59">
            <wp:extent cx="6184900" cy="5301342"/>
            <wp:effectExtent l="0" t="0" r="0" b="0"/>
            <wp:docPr id="91" name="Picture" descr="A set of three bar charts with overlaying line graphs, one for each pathogen (SARS-CoV-2, RSV and influenza), comparing the number of tests positive (bars) and test positivity (dashed line) from specimens tested by sentinel laboratories by week, from 1 January to 31 December 2024. The left y-axis scale is different for each graph relative to the number of positive tests, the right y-axis scale is different for each graph relative to positivity (percentage of positive tests), and the x-axis shows the week of report. &#10;The first graph shows the number of positive tests (bars) and test positivity (line) per week for SARS-CoV-2. The number of positive tests per week decreased from approximately 650 positive tests per week in early January to approximately 275 positive tests per week in early April. In the same period test positivity decreased from a peak of 8.8% per week in early January to about 4% per week in early April. From early April to early June both the number of positive tests per week and the test positivity per week increased, when the number of positive tests per week peaked at 780 positive tests per week in early June and there was a second, smaller peak in test positivity at 7.5% per week. From early June test positivity began decreasing; however, the number of positive tests per week remained elevated at approximately 760 positive tests per week across June before decreasing from July to September. The number of positive tests and test positivity were lowest in mid-September. From September, there was a gradual increasing trend in the number of positive tests and test positivity until late December, with some slight week-on-week decreases observed during this period. &#10;The second graph shows the number of positive tests (bars) and test positivity (line) per week for influenza. From January to early May, the number of positive tests and test positivity remained low and stable, not exceeding 250 positive tests per week or 3% positivity per week. From early May, the number of positive tests and test positivity increased week-on-week to a peak of approximately 2,100 positive tests per week and 17.3% test positivity per week in early July. Following the July peak, there was a steady decreasing trend until late October. From late October until late December the number of positive tests per week and test positivity remained low and stable, not exceeding 250 positive tests per week or 2% positivity per week.&#10;The third graph shows the number of positive tests (bars) and test positivity (line) per week for RSV. From January to early March, the number of positive tests and test positivity remained low and stable, not exceeding 120 positive tests per week or 2% positivity per week. From early March, the number of positive tests and test positivity increased week-on-week to a peak of approximately 675 positive tests per week and 5.5% test positivity per week in early July. Following the July peak, there was a steady decreasing trend until late October, though some week-on-week increased were observed during this period. From late October until late December the number of positive tests per week and test positivity remained low and stable, not exceeding 120 positive tests per week or 1.5% positivity per week."/>
            <wp:cNvGraphicFramePr/>
            <a:graphic xmlns:a="http://schemas.openxmlformats.org/drawingml/2006/main">
              <a:graphicData uri="http://schemas.openxmlformats.org/drawingml/2006/picture">
                <pic:pic xmlns:pic="http://schemas.openxmlformats.org/drawingml/2006/picture">
                  <pic:nvPicPr>
                    <pic:cNvPr id="91" name="Picture" descr="A set of three bar charts with overlaying line graphs, one for each pathogen (SARS-CoV-2, RSV and influenza), comparing the number of tests positive (bars) and test positivity (dashed line) from specimens tested by sentinel laboratories by week, from 1 January to 31 December 2024. The left y-axis scale is different for each graph relative to the number of positive tests, the right y-axis scale is different for each graph relative to positivity (percentage of positive tests), and the x-axis shows the week of report. &#10;The first graph shows the number of positive tests (bars) and test positivity (line) per week for SARS-CoV-2. The number of positive tests per week decreased from approximately 650 positive tests per week in early January to approximately 275 positive tests per week in early April. In the same period test positivity decreased from a peak of 8.8% per week in early January to about 4% per week in early April. From early April to early June both the number of positive tests per week and the test positivity per week increased, when the number of positive tests per week peaked at 780 positive tests per week in early June and there was a second, smaller peak in test positivity at 7.5% per week. From early June test positivity began decreasing; however, the number of positive tests per week remained elevated at approximately 760 positive tests per week across June before decreasing from July to September. The number of positive tests and test positivity were lowest in mid-September. From September, there was a gradual increasing trend in the number of positive tests and test positivity until late December, with some slight week-on-week decreases observed during this period. &#10;The second graph shows the number of positive tests (bars) and test positivity (line) per week for influenza. From January to early May, the number of positive tests and test positivity remained low and stable, not exceeding 250 positive tests per week or 3% positivity per week. From early May, the number of positive tests and test positivity increased week-on-week to a peak of approximately 2,100 positive tests per week and 17.3% test positivity per week in early July. Following the July peak, there was a steady decreasing trend until late October. From late October until late December the number of positive tests per week and test positivity remained low and stable, not exceeding 250 positive tests per week or 2% positivity per week.&#10;The third graph shows the number of positive tests (bars) and test positivity (line) per week for RSV. From January to early March, the number of positive tests and test positivity remained low and stable, not exceeding 120 positive tests per week or 2% positivity per week. From early March, the number of positive tests and test positivity increased week-on-week to a peak of approximately 675 positive tests per week and 5.5% test positivity per week in early July. Following the July peak, there was a steady decreasing trend until late October, though some week-on-week increased were observed during this period. From late October until late December the number of positive tests per week and test positivity remained low and stable, not exceeding 120 positive tests per week or 1.5% positivity per week."/>
                    <pic:cNvPicPr>
                      <a:picLocks noChangeAspect="1" noChangeArrowheads="1"/>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bwMode="auto">
                    <a:xfrm>
                      <a:off x="0" y="0"/>
                      <a:ext cx="6184900" cy="5301342"/>
                    </a:xfrm>
                    <a:prstGeom prst="rect">
                      <a:avLst/>
                    </a:prstGeom>
                    <a:noFill/>
                    <a:ln w="9525">
                      <a:noFill/>
                      <a:headEnd/>
                      <a:tailEnd/>
                    </a:ln>
                  </pic:spPr>
                </pic:pic>
              </a:graphicData>
            </a:graphic>
          </wp:inline>
        </w:drawing>
      </w:r>
    </w:p>
    <w:p w14:paraId="16A31A9A" w14:textId="1EC2B833" w:rsidR="00A715E6" w:rsidRDefault="0019761A" w:rsidP="000E02DC">
      <w:pPr>
        <w:pStyle w:val="Smalltext"/>
      </w:pPr>
      <w:r>
        <w:t>Source: Sentinel laboratories, including National Influenza Centres</w:t>
      </w:r>
      <w:r w:rsidR="001264D6">
        <w:t xml:space="preserve">, as </w:t>
      </w:r>
      <w:proofErr w:type="gramStart"/>
      <w:r w:rsidR="001264D6">
        <w:t>at</w:t>
      </w:r>
      <w:proofErr w:type="gramEnd"/>
      <w:r w:rsidR="001264D6">
        <w:t xml:space="preserve"> </w:t>
      </w:r>
      <w:r w:rsidR="003C74CD">
        <w:t>5 March 2025</w:t>
      </w:r>
      <w:r w:rsidR="00CE256D">
        <w:t>.</w:t>
      </w:r>
      <w:r w:rsidR="000E02DC">
        <w:t xml:space="preserve"> </w:t>
      </w:r>
      <w:r>
        <w:t xml:space="preserve">* Number of specimens tested excludes data from </w:t>
      </w:r>
      <w:r w:rsidR="005B1319">
        <w:t>WA</w:t>
      </w:r>
      <w:r>
        <w:t xml:space="preserve"> as testing denominator data are different for the three pathogens in </w:t>
      </w:r>
      <w:r w:rsidR="005B1319">
        <w:t>WA</w:t>
      </w:r>
      <w:r>
        <w:t>.</w:t>
      </w:r>
      <w:r w:rsidR="000E02DC">
        <w:t xml:space="preserve"> </w:t>
      </w:r>
      <w:r>
        <w:t xml:space="preserve">† A small minority of total samples from </w:t>
      </w:r>
      <w:r w:rsidR="005B1319">
        <w:t>Vic.</w:t>
      </w:r>
      <w:r>
        <w:t xml:space="preserve"> are tested only by respiratory panel (influenza, parainfluenza, adenovirus, human metapneumovirus, seasonal coronaviruses, RSV, and some picornaviruses) but not for SARS-CoV-2. These minority samples include only forensic materials; all other samples are tested by respiratory panel and SARS-CoV-2 assay.</w:t>
      </w:r>
    </w:p>
    <w:p w14:paraId="16A31A9C" w14:textId="10040CC8" w:rsidR="00A715E6" w:rsidRDefault="00985D06" w:rsidP="009813E6">
      <w:r>
        <w:lastRenderedPageBreak/>
        <w:t>In 2024, t</w:t>
      </w:r>
      <w:r w:rsidR="0019761A">
        <w:t xml:space="preserve">here were 14,998 </w:t>
      </w:r>
      <w:r w:rsidR="008A1BC8">
        <w:t xml:space="preserve">SARS-CoV-2 </w:t>
      </w:r>
      <w:r w:rsidR="0019761A">
        <w:t xml:space="preserve">sequences uploaded to </w:t>
      </w:r>
      <w:proofErr w:type="spellStart"/>
      <w:r w:rsidR="0019761A">
        <w:t>AusTrakka</w:t>
      </w:r>
      <w:proofErr w:type="spellEnd"/>
      <w:r w:rsidR="0019761A">
        <w:t xml:space="preserve"> with dates of collection in 2024. These sequences were from </w:t>
      </w:r>
      <w:r w:rsidR="005B1319">
        <w:t>NSW</w:t>
      </w:r>
      <w:r w:rsidR="0019761A">
        <w:t xml:space="preserve">, </w:t>
      </w:r>
      <w:r w:rsidR="005B1319">
        <w:t>Qld</w:t>
      </w:r>
      <w:r w:rsidR="0019761A">
        <w:t xml:space="preserve">, </w:t>
      </w:r>
      <w:r w:rsidR="005B1319">
        <w:t>SA</w:t>
      </w:r>
      <w:r w:rsidR="0019761A">
        <w:t xml:space="preserve">, </w:t>
      </w:r>
      <w:r w:rsidR="005B1319">
        <w:t>Tas.</w:t>
      </w:r>
      <w:r w:rsidR="0019761A">
        <w:t xml:space="preserve">, </w:t>
      </w:r>
      <w:r w:rsidR="005B1319">
        <w:t>Vic.</w:t>
      </w:r>
      <w:r w:rsidR="0019761A">
        <w:t xml:space="preserve"> and </w:t>
      </w:r>
      <w:r w:rsidR="005B1319">
        <w:t>WA</w:t>
      </w:r>
      <w:r w:rsidR="0019761A">
        <w:t>.</w:t>
      </w:r>
      <w:r>
        <w:t xml:space="preserve"> </w:t>
      </w:r>
      <w:r w:rsidR="0019761A">
        <w:t>All sequences were assigned to the B.1.1.529 (Omicron) or recombinants consisting of one or more Omicron sub-lineages (</w:t>
      </w:r>
      <w:r w:rsidR="004A5F5E">
        <w:t>Figure 20</w:t>
      </w:r>
      <w:r w:rsidR="0019761A">
        <w:t xml:space="preserve">a; </w:t>
      </w:r>
      <w:r w:rsidR="004A5F5E">
        <w:t>Figure 20</w:t>
      </w:r>
      <w:r w:rsidR="0019761A">
        <w:t>b). In 2024:</w:t>
      </w:r>
    </w:p>
    <w:p w14:paraId="16A31A9D" w14:textId="7CD3EBFD" w:rsidR="00A715E6" w:rsidRDefault="0019761A" w:rsidP="001D2466">
      <w:pPr>
        <w:pStyle w:val="ListBullet"/>
      </w:pPr>
      <w:r>
        <w:t>86.5</w:t>
      </w:r>
      <w:r w:rsidR="00B94434">
        <w:t>4</w:t>
      </w:r>
      <w:r>
        <w:t>% (12,</w:t>
      </w:r>
      <w:r w:rsidR="00DF6252">
        <w:t>980</w:t>
      </w:r>
      <w:r>
        <w:t>/14,998) of sequences were from the BA.2 lineage, 12,</w:t>
      </w:r>
      <w:r w:rsidR="00B94434">
        <w:t xml:space="preserve">811 </w:t>
      </w:r>
      <w:r>
        <w:t>of which belonged to JN.1 and associated sub-lineages</w:t>
      </w:r>
    </w:p>
    <w:p w14:paraId="58F2914C" w14:textId="77777777" w:rsidR="00B94434" w:rsidRDefault="0019761A" w:rsidP="001D2466">
      <w:pPr>
        <w:pStyle w:val="ListBullet"/>
      </w:pPr>
      <w:r>
        <w:t>13.4</w:t>
      </w:r>
      <w:r w:rsidR="00B94434">
        <w:t>4</w:t>
      </w:r>
      <w:r>
        <w:t>% (2,016/14,998) of sequences were recombinant or recombinant sub-lineages</w:t>
      </w:r>
    </w:p>
    <w:p w14:paraId="16A31A9E" w14:textId="3A45C0F4" w:rsidR="00A715E6" w:rsidRDefault="00B94434" w:rsidP="001D2466">
      <w:pPr>
        <w:pStyle w:val="ListBullet"/>
      </w:pPr>
      <w:r>
        <w:t>0.01% (</w:t>
      </w:r>
      <w:r w:rsidR="00857E08">
        <w:t>2/14,998</w:t>
      </w:r>
      <w:r>
        <w:t>)</w:t>
      </w:r>
      <w:r w:rsidR="00857E08">
        <w:t xml:space="preserve"> of sequences were from the BA.5 lineage</w:t>
      </w:r>
      <w:r w:rsidR="0019761A">
        <w:t>.</w:t>
      </w:r>
    </w:p>
    <w:p w14:paraId="16A31A9F" w14:textId="37D222D6" w:rsidR="00A715E6" w:rsidRDefault="0019761A" w:rsidP="004A3545">
      <w:r>
        <w:t>JN.1 and associated sub-lineages, including KP.2 and KP.3, represented the dominant variants for most of 2024. From late August 2024, the proportion of XEC sequences increased, leading to an approximately equal proportion of JN.1 (and JN.1 sub-lineages) and XEC sequences by December 2024 (</w:t>
      </w:r>
      <w:r w:rsidR="004A5F5E">
        <w:t>Figure 20</w:t>
      </w:r>
      <w:r>
        <w:t>a).</w:t>
      </w:r>
    </w:p>
    <w:p w14:paraId="16A31AA0" w14:textId="75B10C37" w:rsidR="00A715E6" w:rsidRDefault="0019761A" w:rsidP="004A3545">
      <w:r>
        <w:t xml:space="preserve">The WHO have identified certain sub-sub-lineages and recombinants as variants under monitoring or variants of interest because of their epidemiological, </w:t>
      </w:r>
      <w:r w:rsidR="00EA1407">
        <w:t>genomic</w:t>
      </w:r>
      <w:r>
        <w:t xml:space="preserve">, or </w:t>
      </w:r>
      <w:r w:rsidR="00EA1407">
        <w:t xml:space="preserve">clinical </w:t>
      </w:r>
      <w:r>
        <w:t>features of concern. Select variants under monitoring or variants of interest are highlighted below due to their relevance in the Australian context</w:t>
      </w:r>
      <w:r w:rsidR="004A3545">
        <w:t>.</w:t>
      </w:r>
    </w:p>
    <w:p w14:paraId="16A31AA5" w14:textId="4ED70921" w:rsidR="00A715E6" w:rsidRDefault="0019761A" w:rsidP="002F6378">
      <w:r>
        <w:t xml:space="preserve">On 3 May 2024, JN.1.7, JN.1.18, KP.2, and KP.3 were designated as variants under monitoring. </w:t>
      </w:r>
      <w:r w:rsidR="00D34BFC">
        <w:t>At the time of this report, JN.1.7 is no longer listed as a variant under monitoring by the WHO.</w:t>
      </w:r>
      <w:r w:rsidR="00710688">
        <w:fldChar w:fldCharType="begin"/>
      </w:r>
      <w:r w:rsidR="00FF3579">
        <w:instrText xml:space="preserve"> ADDIN EN.CITE &lt;EndNote&gt;&lt;Cite&gt;&lt;Author&gt;World Health Organization&lt;/Author&gt;&lt;Year&gt;2025&lt;/Year&gt;&lt;RecNum&gt;2819&lt;/RecNum&gt;&lt;DisplayText&gt;&lt;style face="superscript"&gt;20&lt;/style&gt;&lt;/DisplayText&gt;&lt;record&gt;&lt;rec-number&gt;2819&lt;/rec-number&gt;&lt;foreign-keys&gt;&lt;key app="EN" db-id="ptaw2s0tmse5w0exvrh5d2vpdtxat2eaaazf" timestamp="1742521124"&gt;2819&lt;/key&gt;&lt;/foreign-keys&gt;&lt;ref-type name="Web Page"&gt;12&lt;/ref-type&gt;&lt;contributors&gt;&lt;authors&gt;&lt;author&gt;World Health Organization,&lt;/author&gt;&lt;/authors&gt;&lt;/contributors&gt;&lt;titles&gt;&lt;title&gt;Tracking SARS-CoV-2 variants&lt;/title&gt;&lt;/titles&gt;&lt;dates&gt;&lt;year&gt;2025&lt;/year&gt;&lt;/dates&gt;&lt;pub-location&gt;Geneva&lt;/pub-location&gt;&lt;publisher&gt;World Health Organization&lt;/publisher&gt;&lt;work-type&gt;Internet&lt;/work-type&gt;&lt;urls&gt;&lt;related-urls&gt;&lt;url&gt;https://www.who.int/activities/tracking-SARS-CoV-2-variants&lt;/url&gt;&lt;/related-urls&gt;&lt;/urls&gt;&lt;/record&gt;&lt;/Cite&gt;&lt;/EndNote&gt;</w:instrText>
      </w:r>
      <w:r w:rsidR="00710688">
        <w:fldChar w:fldCharType="separate"/>
      </w:r>
      <w:r w:rsidR="00FF3579" w:rsidRPr="00FF3579">
        <w:rPr>
          <w:noProof/>
          <w:vertAlign w:val="superscript"/>
        </w:rPr>
        <w:t>20</w:t>
      </w:r>
      <w:r w:rsidR="00710688">
        <w:fldChar w:fldCharType="end"/>
      </w:r>
      <w:r w:rsidR="00D34BFC">
        <w:t xml:space="preserve"> </w:t>
      </w:r>
      <w:r>
        <w:t>In 2024 there were</w:t>
      </w:r>
      <w:r w:rsidR="002F6378">
        <w:t xml:space="preserve"> </w:t>
      </w:r>
      <w:r>
        <w:t>88 JN.1.7 sequences</w:t>
      </w:r>
      <w:r w:rsidR="002F6378">
        <w:t>,</w:t>
      </w:r>
      <w:r>
        <w:t xml:space="preserve"> 138 JN.1.18 sequences</w:t>
      </w:r>
      <w:r w:rsidR="002F6378">
        <w:t xml:space="preserve">, </w:t>
      </w:r>
      <w:r>
        <w:t xml:space="preserve">839 KP.2 sequences </w:t>
      </w:r>
      <w:r w:rsidR="002F6378">
        <w:t xml:space="preserve">and </w:t>
      </w:r>
      <w:r>
        <w:t xml:space="preserve">5,504 KP.3 sequences identified in </w:t>
      </w:r>
      <w:proofErr w:type="spellStart"/>
      <w:r>
        <w:t>AusTrakka</w:t>
      </w:r>
      <w:proofErr w:type="spellEnd"/>
      <w:r>
        <w:t>.</w:t>
      </w:r>
    </w:p>
    <w:p w14:paraId="16A31AA9" w14:textId="3CF019F1" w:rsidR="00A715E6" w:rsidRDefault="0019761A" w:rsidP="00CB494C">
      <w:r>
        <w:t>On 28 June 2024, LB.1 was designated as a variant under monitoring</w:t>
      </w:r>
      <w:r w:rsidR="0086679D">
        <w:t>. There is limited</w:t>
      </w:r>
      <w:r>
        <w:t xml:space="preserve"> evidence of increased transmissibility and potential for infection even in </w:t>
      </w:r>
      <w:r w:rsidR="004A752A">
        <w:t>vaccinated</w:t>
      </w:r>
      <w:r>
        <w:t xml:space="preserve"> people.</w:t>
      </w:r>
      <w:r w:rsidR="00710688">
        <w:fldChar w:fldCharType="begin"/>
      </w:r>
      <w:r w:rsidR="00C364E0">
        <w:instrText xml:space="preserve"> ADDIN EN.CITE &lt;EndNote&gt;&lt;Cite&gt;&lt;Author&gt;Kaku&lt;/Author&gt;&lt;Year&gt;2024&lt;/Year&gt;&lt;RecNum&gt;2823&lt;/RecNum&gt;&lt;DisplayText&gt;&lt;style face="superscript"&gt;26&lt;/style&gt;&lt;/DisplayText&gt;&lt;record&gt;&lt;rec-number&gt;2823&lt;/rec-number&gt;&lt;foreign-keys&gt;&lt;key app="EN" db-id="ptaw2s0tmse5w0exvrh5d2vpdtxat2eaaazf" timestamp="1742521631"&gt;2823&lt;/key&gt;&lt;/foreign-keys&gt;&lt;ref-type name="Journal Article"&gt;17&lt;/ref-type&gt;&lt;contributors&gt;&lt;authors&gt;&lt;author&gt;Kaku, Yu&lt;/author&gt;&lt;author&gt;Yo, Maximilian Stanley&lt;/author&gt;&lt;author&gt;Tolentino, Jarel Elgin&lt;/author&gt;&lt;author&gt;Uriu, Keiya&lt;/author&gt;&lt;author&gt;Okumura, Kaho&lt;/author&gt;&lt;author&gt;Ito, Jumpei&lt;/author&gt;&lt;author&gt;Sato, Kei&lt;/author&gt;&lt;/authors&gt;&lt;/contributors&gt;&lt;titles&gt;&lt;title&gt;Virological characteristics of the SARS-CoV-2 KP.3, LB.1, and KP.2.3 variants&lt;/title&gt;&lt;secondary-title&gt;Lancet Infect Dis.&lt;/secondary-title&gt;&lt;/titles&gt;&lt;periodical&gt;&lt;full-title&gt;Lancet Infect Dis.&lt;/full-title&gt;&lt;/periodical&gt;&lt;pages&gt;e482-e483&lt;/pages&gt;&lt;volume&gt;24&lt;/volume&gt;&lt;number&gt;8&lt;/number&gt;&lt;dates&gt;&lt;year&gt;2024&lt;/year&gt;&lt;pub-dates&gt;&lt;date&gt;2024/08/01/&lt;/date&gt;&lt;/pub-dates&gt;&lt;/dates&gt;&lt;isbn&gt;1473-3099&lt;/isbn&gt;&lt;urls&gt;&lt;related-urls&gt;&lt;url&gt;https://www.sciencedirect.com/science/article/pii/S1473309924004158&lt;/url&gt;&lt;/related-urls&gt;&lt;/urls&gt;&lt;electronic-resource-num&gt;doi: https://doi.org/10.1016/S1473-3099(24)00415-8&lt;/electronic-resource-num&gt;&lt;/record&gt;&lt;/Cite&gt;&lt;/EndNote&gt;</w:instrText>
      </w:r>
      <w:r w:rsidR="00710688">
        <w:fldChar w:fldCharType="separate"/>
      </w:r>
      <w:r w:rsidR="00E13203" w:rsidRPr="00E13203">
        <w:rPr>
          <w:noProof/>
          <w:vertAlign w:val="superscript"/>
        </w:rPr>
        <w:t>26</w:t>
      </w:r>
      <w:r w:rsidR="00710688">
        <w:fldChar w:fldCharType="end"/>
      </w:r>
      <w:r>
        <w:t xml:space="preserve"> In 2024 there were</w:t>
      </w:r>
      <w:r w:rsidR="00CB494C">
        <w:t xml:space="preserve"> </w:t>
      </w:r>
      <w:r>
        <w:t xml:space="preserve">299 LB.1 sequences identified in </w:t>
      </w:r>
      <w:proofErr w:type="spellStart"/>
      <w:r>
        <w:t>AusTrakka</w:t>
      </w:r>
      <w:proofErr w:type="spellEnd"/>
      <w:r>
        <w:t>.</w:t>
      </w:r>
      <w:r w:rsidR="00203E53">
        <w:t xml:space="preserve"> </w:t>
      </w:r>
      <w:r>
        <w:t>On 19 July 2024, KP.3.1.1 was designated as a variant under monitoring</w:t>
      </w:r>
      <w:r w:rsidR="00AD171E">
        <w:t>. There is</w:t>
      </w:r>
      <w:r>
        <w:t xml:space="preserve"> limited evidence to suggest that KP.3.1.1 may exhibit greater infectivity and immune evasion.</w:t>
      </w:r>
      <w:r w:rsidR="00710688">
        <w:fldChar w:fldCharType="begin"/>
      </w:r>
      <w:r w:rsidR="00C364E0">
        <w:instrText xml:space="preserve"> ADDIN EN.CITE &lt;EndNote&gt;&lt;Cite&gt;&lt;Author&gt;Kaku&lt;/Author&gt;&lt;Year&gt;2024&lt;/Year&gt;&lt;RecNum&gt;2822&lt;/RecNum&gt;&lt;DisplayText&gt;&lt;style face="superscript"&gt;27&lt;/style&gt;&lt;/DisplayText&gt;&lt;record&gt;&lt;rec-number&gt;2822&lt;/rec-number&gt;&lt;foreign-keys&gt;&lt;key app="EN" db-id="ptaw2s0tmse5w0exvrh5d2vpdtxat2eaaazf" timestamp="1742521520"&gt;2822&lt;/key&gt;&lt;/foreign-keys&gt;&lt;ref-type name="Journal Article"&gt;17&lt;/ref-type&gt;&lt;contributors&gt;&lt;authors&gt;&lt;author&gt;Kaku, Yu&lt;/author&gt;&lt;author&gt;Uriu, Keiya&lt;/author&gt;&lt;author&gt;Okumura, Kaho&lt;/author&gt;&lt;author&gt;Ito, Jumpei&lt;/author&gt;&lt;author&gt;Sato, Kei&lt;/author&gt;&lt;/authors&gt;&lt;/contributors&gt;&lt;titles&gt;&lt;title&gt;Virological characteristics of the SARS-CoV-2 KP.3.1.1 variant&lt;/title&gt;&lt;secondary-title&gt;Lancet Infect Dis.&lt;/secondary-title&gt;&lt;/titles&gt;&lt;periodical&gt;&lt;full-title&gt;Lancet Infect Dis.&lt;/full-title&gt;&lt;/periodical&gt;&lt;pages&gt;e609&lt;/pages&gt;&lt;volume&gt;24&lt;/volume&gt;&lt;number&gt;10&lt;/number&gt;&lt;dates&gt;&lt;year&gt;2024&lt;/year&gt;&lt;pub-dates&gt;&lt;date&gt;2024/10/01/&lt;/date&gt;&lt;/pub-dates&gt;&lt;/dates&gt;&lt;isbn&gt;1473-3099&lt;/isbn&gt;&lt;urls&gt;&lt;related-urls&gt;&lt;url&gt;https://www.sciencedirect.com/science/article/pii/S147330992400505X&lt;/url&gt;&lt;/related-urls&gt;&lt;/urls&gt;&lt;electronic-resource-num&gt;doi: https://doi.org/10.1016/S1473-3099(24)00505-X&lt;/electronic-resource-num&gt;&lt;/record&gt;&lt;/Cite&gt;&lt;/EndNote&gt;</w:instrText>
      </w:r>
      <w:r w:rsidR="00710688">
        <w:fldChar w:fldCharType="separate"/>
      </w:r>
      <w:r w:rsidR="00E13203" w:rsidRPr="00E13203">
        <w:rPr>
          <w:noProof/>
          <w:vertAlign w:val="superscript"/>
        </w:rPr>
        <w:t>27</w:t>
      </w:r>
      <w:r w:rsidR="00710688">
        <w:fldChar w:fldCharType="end"/>
      </w:r>
      <w:r>
        <w:t xml:space="preserve"> In 2024 there were</w:t>
      </w:r>
      <w:r w:rsidR="00CB494C">
        <w:t xml:space="preserve"> </w:t>
      </w:r>
      <w:r>
        <w:t xml:space="preserve">2,270 KP.3.1.1 sequences identified in </w:t>
      </w:r>
      <w:proofErr w:type="spellStart"/>
      <w:r>
        <w:t>AusTrakka</w:t>
      </w:r>
      <w:proofErr w:type="spellEnd"/>
      <w:r>
        <w:t>.</w:t>
      </w:r>
    </w:p>
    <w:p w14:paraId="1F38F219" w14:textId="16B228B6" w:rsidR="005057C7" w:rsidRPr="000E02DC" w:rsidRDefault="0019761A" w:rsidP="000E02DC">
      <w:r>
        <w:t>On 24 September 2024, XEC (a recombinant between KS.1.1 [JN.1.13.1.1.1] and KP.3.3) was designated as a variant under monitoring</w:t>
      </w:r>
      <w:r w:rsidR="00DC4009">
        <w:t xml:space="preserve">. There is limited evidence to indicate that XEC may have some </w:t>
      </w:r>
      <w:r>
        <w:t>growth advantage over other circulating variants.</w:t>
      </w:r>
      <w:r w:rsidR="00710688">
        <w:fldChar w:fldCharType="begin"/>
      </w:r>
      <w:r w:rsidR="00E13203">
        <w:instrText xml:space="preserve"> ADDIN EN.CITE &lt;EndNote&gt;&lt;Cite&gt;&lt;Author&gt;World Health Organization Technical Advisory Group on Virus Evolution&lt;/Author&gt;&lt;Year&gt;2024&lt;/Year&gt;&lt;RecNum&gt;2820&lt;/RecNum&gt;&lt;DisplayText&gt;&lt;style face="superscript"&gt;28&lt;/style&gt;&lt;/DisplayText&gt;&lt;record&gt;&lt;rec-number&gt;2820&lt;/rec-number&gt;&lt;foreign-keys&gt;&lt;key app="EN" db-id="ptaw2s0tmse5w0exvrh5d2vpdtxat2eaaazf" timestamp="1742521299"&gt;2820&lt;/key&gt;&lt;/foreign-keys&gt;&lt;ref-type name="Web Page"&gt;12&lt;/ref-type&gt;&lt;contributors&gt;&lt;authors&gt;&lt;author&gt;World Health Organization Technical Advisory Group on Virus Evolution,&lt;/author&gt;&lt;/authors&gt;&lt;/contributors&gt;&lt;titles&gt;&lt;title&gt;Risk evaluation of for SARS-CoV-2 Variant Under Monitoring: XEC&lt;/title&gt;&lt;/titles&gt;&lt;dates&gt;&lt;year&gt;2024&lt;/year&gt;&lt;/dates&gt;&lt;pub-location&gt;Geneva&lt;/pub-location&gt;&lt;publisher&gt;World Health Organization&lt;/publisher&gt;&lt;work-type&gt;Internet&lt;/work-type&gt;&lt;urls&gt;&lt;related-urls&gt;&lt;url&gt;https://www.who.int/docs/default-source/coronaviruse/09122024_xec_ire.pdf&lt;/url&gt;&lt;/related-urls&gt;&lt;/urls&gt;&lt;/record&gt;&lt;/Cite&gt;&lt;/EndNote&gt;</w:instrText>
      </w:r>
      <w:r w:rsidR="00710688">
        <w:fldChar w:fldCharType="separate"/>
      </w:r>
      <w:r w:rsidR="00E13203" w:rsidRPr="00E13203">
        <w:rPr>
          <w:noProof/>
          <w:vertAlign w:val="superscript"/>
        </w:rPr>
        <w:t>28</w:t>
      </w:r>
      <w:r w:rsidR="00710688">
        <w:fldChar w:fldCharType="end"/>
      </w:r>
      <w:r>
        <w:t xml:space="preserve"> In 2024 there were</w:t>
      </w:r>
      <w:r w:rsidR="00F51BBD">
        <w:t xml:space="preserve"> </w:t>
      </w:r>
      <w:r>
        <w:t xml:space="preserve">1,225 XEC sequences identified in </w:t>
      </w:r>
      <w:proofErr w:type="spellStart"/>
      <w:r>
        <w:t>AusTrakka</w:t>
      </w:r>
      <w:proofErr w:type="spellEnd"/>
      <w:r>
        <w:t>.</w:t>
      </w:r>
    </w:p>
    <w:p w14:paraId="16A31AAC" w14:textId="4D41D7BE" w:rsidR="00A715E6" w:rsidRDefault="004A5F5E" w:rsidP="000E02DC">
      <w:pPr>
        <w:pStyle w:val="Caption"/>
      </w:pPr>
      <w:r>
        <w:t>Figure 20</w:t>
      </w:r>
      <w:r w:rsidR="0019761A">
        <w:t xml:space="preserve">a: </w:t>
      </w:r>
      <w:r w:rsidR="00A457F5">
        <w:t xml:space="preserve">SARS-CoV-2 </w:t>
      </w:r>
      <w:r w:rsidR="0019761A">
        <w:t>Omicron sub-lineage* sequences by sample collection date, showing the proportions of sequences per week</w:t>
      </w:r>
      <w:r w:rsidR="007C2A77">
        <w:rPr>
          <w:vertAlign w:val="superscript"/>
        </w:rPr>
        <w:t>†‡</w:t>
      </w:r>
      <w:r w:rsidR="0019761A">
        <w:t xml:space="preserve">, </w:t>
      </w:r>
      <w:r w:rsidR="0019761A" w:rsidRPr="000E02DC">
        <w:t>Australia</w:t>
      </w:r>
      <w:r w:rsidR="0019761A">
        <w:t>, January to December 2024</w:t>
      </w:r>
    </w:p>
    <w:p w14:paraId="281DB4E9" w14:textId="77777777" w:rsidR="000E02DC" w:rsidRDefault="0091228F" w:rsidP="000E02DC">
      <w:pPr>
        <w:pStyle w:val="Smalltext"/>
      </w:pPr>
      <w:r w:rsidRPr="0091228F">
        <w:rPr>
          <w:noProof/>
        </w:rPr>
        <w:drawing>
          <wp:inline distT="0" distB="0" distL="0" distR="0" wp14:anchorId="20040E87" wp14:editId="59158D3B">
            <wp:extent cx="6192520" cy="2477135"/>
            <wp:effectExtent l="0" t="0" r="0" b="0"/>
            <wp:docPr id="800381664" name="Graphic 1" descr="A 100% stacked bar chart showing the proportions of SARS-CoV-2 Omicron sub-lineage sequences per week by sample collection from 1 January to 31 December 2024. The y-axis (left) shows the proportion of SARS-CoV-2 Omicron sub-lineage sequences, and the x-axis shows the week of sample collection. In 2024, the greatest proportion of sequences per week were generally JN.1 and associated sub-sub-lineages, including KP.2, KP.3 and KP.3.1.1. From January to late March, the proportion of JN.1 sequences increased each week until approximately March when the proportions of KP.2 and KP.3 sequences began increasing. From late April to late July, the proportion of KP.2 and KP.3 sequences continued to increase, with the proportion of JN.1 sequences decreasing during the same time. Across June and July, KP.3 was the dominant sub-sub-lineage sequenced. From mid-July, the proportion of KP.3.1.1 began increasing week-on-week until late November. From late August to late December there was an increasing proportion of the recombinant sub-lineage XEC sequenced with some week-on-week decreases observed. By late December, there was an approximately equal proportion of JN.1 (and associated sub-sub lineages) and XEC sequ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381664" name="Graphic 1" descr="A 100% stacked bar chart showing the proportions of SARS-CoV-2 Omicron sub-lineage sequences per week by sample collection from 1 January to 31 December 2024. The y-axis (left) shows the proportion of SARS-CoV-2 Omicron sub-lineage sequences, and the x-axis shows the week of sample collection. In 2024, the greatest proportion of sequences per week were generally JN.1 and associated sub-sub-lineages, including KP.2, KP.3 and KP.3.1.1. From January to late March, the proportion of JN.1 sequences increased each week until approximately March when the proportions of KP.2 and KP.3 sequences began increasing. From late April to late July, the proportion of KP.2 and KP.3 sequences continued to increase, with the proportion of JN.1 sequences decreasing during the same time. Across June and July, KP.3 was the dominant sub-sub-lineage sequenced. From mid-July, the proportion of KP.3.1.1 began increasing week-on-week until late November. From late August to late December there was an increasing proportion of the recombinant sub-lineage XEC sequenced with some week-on-week decreases observed. By late December, there was an approximately equal proportion of JN.1 (and associated sub-sub lineages) and XEC sequences."/>
                    <pic:cNvPicPr/>
                  </pic:nvPicPr>
                  <pic:blipFill>
                    <a:blip r:embed="rId55">
                      <a:extLst>
                        <a:ext uri="{96DAC541-7B7A-43D3-8B79-37D633B846F1}">
                          <asvg:svgBlip xmlns:asvg="http://schemas.microsoft.com/office/drawing/2016/SVG/main" r:embed="rId56"/>
                        </a:ext>
                      </a:extLst>
                    </a:blip>
                    <a:stretch>
                      <a:fillRect/>
                    </a:stretch>
                  </pic:blipFill>
                  <pic:spPr>
                    <a:xfrm>
                      <a:off x="0" y="0"/>
                      <a:ext cx="6192520" cy="2477135"/>
                    </a:xfrm>
                    <a:prstGeom prst="rect">
                      <a:avLst/>
                    </a:prstGeom>
                  </pic:spPr>
                </pic:pic>
              </a:graphicData>
            </a:graphic>
          </wp:inline>
        </w:drawing>
      </w:r>
      <w:r>
        <w:t xml:space="preserve">Source: </w:t>
      </w:r>
      <w:proofErr w:type="spellStart"/>
      <w:r>
        <w:t>AusTrakka</w:t>
      </w:r>
      <w:proofErr w:type="spellEnd"/>
      <w:r w:rsidR="009B023F">
        <w:t xml:space="preserve">, extracted </w:t>
      </w:r>
      <w:r w:rsidR="009B023F" w:rsidRPr="009B023F">
        <w:t>24 February 2025</w:t>
      </w:r>
      <w:r w:rsidR="00CE256D">
        <w:t>.</w:t>
      </w:r>
    </w:p>
    <w:p w14:paraId="0182C658" w14:textId="3FD6A250" w:rsidR="000E02DC" w:rsidRDefault="0091228F" w:rsidP="000E02DC">
      <w:pPr>
        <w:pStyle w:val="Smalltext"/>
      </w:pPr>
      <w:r>
        <w:t>* Some sub-</w:t>
      </w:r>
      <w:proofErr w:type="spellStart"/>
      <w:r>
        <w:t>sublineages</w:t>
      </w:r>
      <w:proofErr w:type="spellEnd"/>
      <w:r>
        <w:t xml:space="preserve"> are shown alongside their parent </w:t>
      </w:r>
      <w:r w:rsidR="00396C84">
        <w:t>lineage but</w:t>
      </w:r>
      <w:r>
        <w:t xml:space="preserve"> not included in the parent lineage totals. For instance, KP.2 and KP.3 are sub-sub lineages of JN.1, so the total of JN.1 sequences will be higher than shown in the corresponding colour alone and should include the KP.2 and KP.3 totals.</w:t>
      </w:r>
    </w:p>
    <w:p w14:paraId="3855B172" w14:textId="7231F4A1" w:rsidR="000E02DC" w:rsidRDefault="007C2A77" w:rsidP="000E02DC">
      <w:pPr>
        <w:pStyle w:val="Smalltext"/>
      </w:pPr>
      <w:r>
        <w:t>†</w:t>
      </w:r>
      <w:r w:rsidR="0091228F">
        <w:t xml:space="preserve"> Sequences in </w:t>
      </w:r>
      <w:proofErr w:type="spellStart"/>
      <w:r w:rsidR="0091228F">
        <w:t>AusTrakka</w:t>
      </w:r>
      <w:proofErr w:type="spellEnd"/>
      <w:r w:rsidR="0091228F">
        <w:t xml:space="preserve"> aggregated by week and reported based on date of sample collection, not date of sequencing.</w:t>
      </w:r>
    </w:p>
    <w:p w14:paraId="3106B6E5" w14:textId="35D14520" w:rsidR="000E02DC" w:rsidRDefault="007C2A77" w:rsidP="000E02DC">
      <w:pPr>
        <w:pStyle w:val="Smalltext"/>
      </w:pPr>
      <w:r w:rsidRPr="007C2A77">
        <w:t>‡</w:t>
      </w:r>
      <w:r w:rsidR="0091228F">
        <w:t xml:space="preserve"> Proportions in </w:t>
      </w:r>
      <w:r w:rsidR="004A5F5E">
        <w:t>Figure 20</w:t>
      </w:r>
      <w:r w:rsidR="0091228F">
        <w:t xml:space="preserve">A may not be representative when sequence numbers are small; refer to </w:t>
      </w:r>
      <w:r w:rsidR="004A5F5E">
        <w:t>Figure 20</w:t>
      </w:r>
      <w:r w:rsidR="0091228F">
        <w:t>B. Data for earlier weeks may change between reporting periods as sequences with older collection dates are uploaded. These numbers are not equivalent to number of cases, as there are many cases which may not be sequenced. Non</w:t>
      </w:r>
      <w:r w:rsidR="002A0356">
        <w:t xml:space="preserve"> variant of interest</w:t>
      </w:r>
      <w:r w:rsidR="0091228F">
        <w:t xml:space="preserve"> and </w:t>
      </w:r>
      <w:proofErr w:type="spellStart"/>
      <w:r w:rsidR="0091228F">
        <w:t>non</w:t>
      </w:r>
      <w:r w:rsidR="002A0356">
        <w:t xml:space="preserve"> variant</w:t>
      </w:r>
      <w:proofErr w:type="spellEnd"/>
      <w:r w:rsidR="002A0356">
        <w:t xml:space="preserve"> under monitoring</w:t>
      </w:r>
      <w:r w:rsidR="0091228F">
        <w:t xml:space="preserve"> Omicron sub-lineages have been collapsed into parent lineages BA.1, BA.2, BA.3, BA.4 and BA.5.</w:t>
      </w:r>
    </w:p>
    <w:p w14:paraId="16A31AAE" w14:textId="4639C350" w:rsidR="00A715E6" w:rsidRDefault="004A5F5E" w:rsidP="000E02DC">
      <w:pPr>
        <w:pStyle w:val="Caption"/>
      </w:pPr>
      <w:r>
        <w:lastRenderedPageBreak/>
        <w:t>Figure 20</w:t>
      </w:r>
      <w:r w:rsidR="0019761A">
        <w:t xml:space="preserve">b: </w:t>
      </w:r>
      <w:r w:rsidR="00A457F5">
        <w:t xml:space="preserve">SARS-CoV-2 </w:t>
      </w:r>
      <w:r w:rsidR="0019761A">
        <w:t>Omicron sub-lineage* sequences by sample collection date, showing the count of sequences per week</w:t>
      </w:r>
      <w:r w:rsidR="007C2A77">
        <w:rPr>
          <w:vertAlign w:val="superscript"/>
        </w:rPr>
        <w:t>†‡</w:t>
      </w:r>
      <w:r w:rsidR="0019761A">
        <w:t>, Australia, January to December 2024</w:t>
      </w:r>
    </w:p>
    <w:p w14:paraId="6879762C" w14:textId="77777777" w:rsidR="000E02DC" w:rsidRDefault="00760847" w:rsidP="000E02DC">
      <w:pPr>
        <w:pStyle w:val="Smalltext"/>
      </w:pPr>
      <w:r w:rsidRPr="00760847">
        <w:rPr>
          <w:noProof/>
        </w:rPr>
        <w:drawing>
          <wp:inline distT="0" distB="0" distL="0" distR="0" wp14:anchorId="1CA75A51" wp14:editId="361C7F97">
            <wp:extent cx="6192520" cy="2477135"/>
            <wp:effectExtent l="0" t="0" r="0" b="0"/>
            <wp:docPr id="1512926293" name="Graphic 1" descr="A bar chart showing the number of SARS-CoV-2 Omicron sub-lineage sequences per week by sample collection from 1 January to 31 December 2024. The y-axis (left) shows the count of SARS-CoV-2 Omicron sub-lineage sequences, and the x-axis shows the week of sample collection. There were a greater number of sequences by sample collection date from January to June (about 250–375 sequences per week) compared to July to December (about 200 sequences per week). The greatest number of sequences per week was reported in late April and early May with approximately 400 sequences per week. JN.1 and associated sub-sub-lineages, including KP.2 and KP.3 were the most common sequences for most of the year. From January to late April, JN.1 sequences were most common. From late April to late July, there was an increasing number of KP.2 and KP.3 sequences, with the number of JN.1 sequences decreasing during the same time. From late July to early November, there was an increasing number of KP.3.1.1 sequences, with the number of KP.2 and KP.3 sequences decreasing during the same time. From late August until early December, there was an increasing number of the recombinant sub-lineage XEC sequences, with the number of XEC and KP.3.1.1 sequences per week becoming approximately equal in late Novemb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26293" name="Graphic 1" descr="A bar chart showing the number of SARS-CoV-2 Omicron sub-lineage sequences per week by sample collection from 1 January to 31 December 2024. The y-axis (left) shows the count of SARS-CoV-2 Omicron sub-lineage sequences, and the x-axis shows the week of sample collection. There were a greater number of sequences by sample collection date from January to June (about 250–375 sequences per week) compared to July to December (about 200 sequences per week). The greatest number of sequences per week was reported in late April and early May with approximately 400 sequences per week. JN.1 and associated sub-sub-lineages, including KP.2 and KP.3 were the most common sequences for most of the year. From January to late April, JN.1 sequences were most common. From late April to late July, there was an increasing number of KP.2 and KP.3 sequences, with the number of JN.1 sequences decreasing during the same time. From late July to early November, there was an increasing number of KP.3.1.1 sequences, with the number of KP.2 and KP.3 sequences decreasing during the same time. From late August until early December, there was an increasing number of the recombinant sub-lineage XEC sequences, with the number of XEC and KP.3.1.1 sequences per week becoming approximately equal in late November. "/>
                    <pic:cNvPicPr/>
                  </pic:nvPicPr>
                  <pic:blipFill>
                    <a:blip r:embed="rId57">
                      <a:extLst>
                        <a:ext uri="{96DAC541-7B7A-43D3-8B79-37D633B846F1}">
                          <asvg:svgBlip xmlns:asvg="http://schemas.microsoft.com/office/drawing/2016/SVG/main" r:embed="rId58"/>
                        </a:ext>
                      </a:extLst>
                    </a:blip>
                    <a:stretch>
                      <a:fillRect/>
                    </a:stretch>
                  </pic:blipFill>
                  <pic:spPr>
                    <a:xfrm>
                      <a:off x="0" y="0"/>
                      <a:ext cx="6192520" cy="2477135"/>
                    </a:xfrm>
                    <a:prstGeom prst="rect">
                      <a:avLst/>
                    </a:prstGeom>
                  </pic:spPr>
                </pic:pic>
              </a:graphicData>
            </a:graphic>
          </wp:inline>
        </w:drawing>
      </w:r>
      <w:r>
        <w:t xml:space="preserve">Source: </w:t>
      </w:r>
      <w:proofErr w:type="spellStart"/>
      <w:r>
        <w:t>AusTrakka</w:t>
      </w:r>
      <w:proofErr w:type="spellEnd"/>
      <w:r w:rsidR="009B023F">
        <w:t xml:space="preserve">, extracted </w:t>
      </w:r>
      <w:r w:rsidR="009B023F" w:rsidRPr="009B023F">
        <w:t>24 February 2025</w:t>
      </w:r>
      <w:r w:rsidR="00CE256D">
        <w:t>.</w:t>
      </w:r>
    </w:p>
    <w:p w14:paraId="182A60FC" w14:textId="5B01A08F" w:rsidR="000E02DC" w:rsidRDefault="00760847" w:rsidP="000E02DC">
      <w:pPr>
        <w:pStyle w:val="Smalltext"/>
      </w:pPr>
      <w:r>
        <w:t>* Some sub-</w:t>
      </w:r>
      <w:proofErr w:type="spellStart"/>
      <w:r>
        <w:t>sublineages</w:t>
      </w:r>
      <w:proofErr w:type="spellEnd"/>
      <w:r>
        <w:t xml:space="preserve"> are shown alongside their parent </w:t>
      </w:r>
      <w:proofErr w:type="gramStart"/>
      <w:r>
        <w:t>lineage, but</w:t>
      </w:r>
      <w:proofErr w:type="gramEnd"/>
      <w:r>
        <w:t xml:space="preserve"> not included in the parent lineage totals. For instance, KP.2 and KP.3 are sub-sub lineages of JN.1, so the total of JN.1 sequences will be higher than shown in the corresponding colour </w:t>
      </w:r>
      <w:r w:rsidR="00DC7B69">
        <w:t>alone and</w:t>
      </w:r>
      <w:r>
        <w:t xml:space="preserve"> should include the KP.2 and KP.3 totals.</w:t>
      </w:r>
    </w:p>
    <w:p w14:paraId="73D30210" w14:textId="6FD34C7E" w:rsidR="000E02DC" w:rsidRDefault="007C2A77" w:rsidP="000E02DC">
      <w:pPr>
        <w:pStyle w:val="Smalltext"/>
      </w:pPr>
      <w:r>
        <w:t>†</w:t>
      </w:r>
      <w:r w:rsidR="00760847">
        <w:t xml:space="preserve"> Sequences in </w:t>
      </w:r>
      <w:proofErr w:type="spellStart"/>
      <w:r w:rsidR="00760847">
        <w:t>AusTrakka</w:t>
      </w:r>
      <w:proofErr w:type="spellEnd"/>
      <w:r w:rsidR="00760847">
        <w:t xml:space="preserve"> aggregated by week and reported based on date of sample collection, not date of sequencing.</w:t>
      </w:r>
    </w:p>
    <w:p w14:paraId="617CE6B6" w14:textId="4890BDED" w:rsidR="000E02DC" w:rsidRDefault="007C2A77" w:rsidP="000E02DC">
      <w:pPr>
        <w:pStyle w:val="Smalltext"/>
      </w:pPr>
      <w:r w:rsidRPr="007C2A77">
        <w:t>‡</w:t>
      </w:r>
      <w:r w:rsidR="00760847">
        <w:t xml:space="preserve"> Data for earlier weeks may change between reporting periods as sequences with older collection dates are uploaded. These numbers are not equivalent to number of cases, as there are many cases which may not be sequenced. </w:t>
      </w:r>
      <w:r w:rsidR="002A0356">
        <w:t xml:space="preserve">Non variant of interest and </w:t>
      </w:r>
      <w:proofErr w:type="spellStart"/>
      <w:r w:rsidR="002A0356">
        <w:t>non variant</w:t>
      </w:r>
      <w:proofErr w:type="spellEnd"/>
      <w:r w:rsidR="002A0356">
        <w:t xml:space="preserve"> under monitoring</w:t>
      </w:r>
      <w:r w:rsidR="00760847">
        <w:t xml:space="preserve"> Omicron sub-lineages have been collapsed into parent lineages BA.1, BA.2, BA.3, BA.4 and BA.5.</w:t>
      </w:r>
    </w:p>
    <w:p w14:paraId="1C425E07" w14:textId="35F3B53E" w:rsidR="0095389D" w:rsidRDefault="0019761A" w:rsidP="000E02DC">
      <w:pPr>
        <w:pStyle w:val="Smalltext"/>
      </w:pPr>
      <w:r>
        <w:t>In 2024, the WHO Collaborating Centre for Reference and Research on Influenza</w:t>
      </w:r>
      <w:r w:rsidR="00912CF1">
        <w:t xml:space="preserve"> (the Centre)</w:t>
      </w:r>
      <w:r>
        <w:t xml:space="preserve"> </w:t>
      </w:r>
      <w:r w:rsidR="009325B6" w:rsidRPr="009325B6">
        <w:t>antigenically</w:t>
      </w:r>
      <w:r w:rsidR="009325B6">
        <w:t xml:space="preserve"> </w:t>
      </w:r>
      <w:r>
        <w:t>characterised 3,920 influenza viruses</w:t>
      </w:r>
      <w:r w:rsidR="009325B6">
        <w:t xml:space="preserve"> from Australia</w:t>
      </w:r>
      <w:r>
        <w:t>, of which</w:t>
      </w:r>
      <w:r w:rsidR="00A13553">
        <w:t xml:space="preserve"> </w:t>
      </w:r>
      <w:r>
        <w:t xml:space="preserve">45.8% (1,794/3,920) </w:t>
      </w:r>
      <w:r w:rsidR="002217C0">
        <w:t>were</w:t>
      </w:r>
      <w:r>
        <w:t xml:space="preserve"> influenza A(H1N1)</w:t>
      </w:r>
      <w:r w:rsidR="00A13553">
        <w:t xml:space="preserve">, </w:t>
      </w:r>
      <w:r>
        <w:t xml:space="preserve">46.9% (1,838/3,920) </w:t>
      </w:r>
      <w:r w:rsidR="002217C0">
        <w:t>were</w:t>
      </w:r>
      <w:r>
        <w:t xml:space="preserve"> influenza A(H3N2)</w:t>
      </w:r>
      <w:r w:rsidR="00A13553">
        <w:t xml:space="preserve">, </w:t>
      </w:r>
      <w:r>
        <w:t xml:space="preserve">7.3% (288/3,920) </w:t>
      </w:r>
      <w:r w:rsidR="002217C0">
        <w:t>were</w:t>
      </w:r>
      <w:r>
        <w:t xml:space="preserve"> influenza B/Victoria</w:t>
      </w:r>
      <w:r w:rsidR="00430E18">
        <w:t xml:space="preserve"> (Table 6)</w:t>
      </w:r>
      <w:r>
        <w:t>.</w:t>
      </w:r>
      <w:r w:rsidR="00AF0AA4">
        <w:t xml:space="preserve"> </w:t>
      </w:r>
      <w:r>
        <w:t xml:space="preserve">In 2024, there </w:t>
      </w:r>
      <w:r w:rsidR="002217C0">
        <w:t>were</w:t>
      </w:r>
      <w:r>
        <w:t xml:space="preserve"> no influenza B/Yamagata viruses characterised by the Centre (</w:t>
      </w:r>
      <w:r w:rsidR="00663F8B">
        <w:t>Table 6</w:t>
      </w:r>
      <w:r>
        <w:t xml:space="preserve">). </w:t>
      </w:r>
    </w:p>
    <w:p w14:paraId="614289FF" w14:textId="64CF88DB" w:rsidR="00AF0AA4" w:rsidRDefault="0019761A" w:rsidP="00673AA8">
      <w:r>
        <w:t>The B/Yamagata lineage was last identified in Australia in a sample typed by the Centre in 2020</w:t>
      </w:r>
      <w:r w:rsidR="00912CF1">
        <w:t>,</w:t>
      </w:r>
      <w:r w:rsidR="001F5D40">
        <w:fldChar w:fldCharType="begin"/>
      </w:r>
      <w:r w:rsidR="00E13203">
        <w:instrText xml:space="preserve"> ADDIN EN.CITE &lt;EndNote&gt;&lt;Cite&gt;&lt;Author&gt;Australian Government Department of Health&lt;/Author&gt;&lt;Year&gt;2020&lt;/Year&gt;&lt;RecNum&gt;2824&lt;/RecNum&gt;&lt;DisplayText&gt;&lt;style face="superscript"&gt;29&lt;/style&gt;&lt;/DisplayText&gt;&lt;record&gt;&lt;rec-number&gt;2824&lt;/rec-number&gt;&lt;foreign-keys&gt;&lt;key app="EN" db-id="ptaw2s0tmse5w0exvrh5d2vpdtxat2eaaazf" timestamp="1742521930"&gt;2824&lt;/key&gt;&lt;/foreign-keys&gt;&lt;ref-type name="Web Page"&gt;12&lt;/ref-type&gt;&lt;contributors&gt;&lt;authors&gt;&lt;author&gt;Australian Government Department of Health,&lt;/author&gt;&lt;/authors&gt;&lt;/contributors&gt;&lt;titles&gt;&lt;title&gt;National 2020 Influenza Season Summary&lt;/title&gt;&lt;/titles&gt;&lt;dates&gt;&lt;year&gt;2020&lt;/year&gt;&lt;/dates&gt;&lt;pub-location&gt;Canberra&lt;/pub-location&gt;&lt;publisher&gt;Australian Government Department of Health&lt;/publisher&gt;&lt;work-type&gt;Internet&lt;/work-type&gt;&lt;urls&gt;&lt;related-urls&gt;&lt;url&gt;https://www.health.gov.au/resources/publications/aisr-2020-national-influenza-season-summary&lt;/url&gt;&lt;/related-urls&gt;&lt;/urls&gt;&lt;/record&gt;&lt;/Cite&gt;&lt;/EndNote&gt;</w:instrText>
      </w:r>
      <w:r w:rsidR="001F5D40">
        <w:fldChar w:fldCharType="separate"/>
      </w:r>
      <w:r w:rsidR="00E13203" w:rsidRPr="00E13203">
        <w:rPr>
          <w:noProof/>
          <w:vertAlign w:val="superscript"/>
        </w:rPr>
        <w:t>29</w:t>
      </w:r>
      <w:r w:rsidR="001F5D40">
        <w:fldChar w:fldCharType="end"/>
      </w:r>
      <w:r w:rsidR="00AF5D5E">
        <w:t xml:space="preserve"> and </w:t>
      </w:r>
      <w:r w:rsidR="00115990">
        <w:t>some</w:t>
      </w:r>
      <w:r w:rsidR="00DB5073">
        <w:t xml:space="preserve"> experts believe the lineage </w:t>
      </w:r>
      <w:r w:rsidR="002C40C7">
        <w:t>could now potentially be</w:t>
      </w:r>
      <w:r w:rsidR="00136950">
        <w:t xml:space="preserve"> extinct </w:t>
      </w:r>
      <w:r w:rsidR="00677FBF">
        <w:t>globally</w:t>
      </w:r>
      <w:r w:rsidR="0093346C">
        <w:t>.</w:t>
      </w:r>
      <w:r w:rsidR="0093346C">
        <w:fldChar w:fldCharType="begin"/>
      </w:r>
      <w:r w:rsidR="00C364E0">
        <w:instrText xml:space="preserve"> ADDIN EN.CITE &lt;EndNote&gt;&lt;Cite&gt;&lt;Author&gt;Barr&lt;/Author&gt;&lt;Year&gt;2024&lt;/Year&gt;&lt;RecNum&gt;2834&lt;/RecNum&gt;&lt;DisplayText&gt;&lt;style face="superscript"&gt;30&lt;/style&gt;&lt;/DisplayText&gt;&lt;record&gt;&lt;rec-number&gt;2834&lt;/rec-number&gt;&lt;foreign-keys&gt;&lt;key app="EN" db-id="ptaw2s0tmse5w0exvrh5d2vpdtxat2eaaazf" timestamp="1742540670"&gt;2834&lt;/key&gt;&lt;/foreign-keys&gt;&lt;ref-type name="Journal Article"&gt;17&lt;/ref-type&gt;&lt;contributors&gt;&lt;authors&gt;&lt;author&gt;Barr, Ian G.&lt;/author&gt;&lt;author&gt;Subbarao, Kanta&lt;/author&gt;&lt;/authors&gt;&lt;/contributors&gt;&lt;titles&gt;&lt;title&gt;Implications of the apparent extinction of B/Yamagata-lineage human influenza viruses&lt;/title&gt;&lt;secondary-title&gt;npj Vaccines&lt;/secondary-title&gt;&lt;/titles&gt;&lt;periodical&gt;&lt;full-title&gt;npj Vaccines&lt;/full-title&gt;&lt;/periodical&gt;&lt;pages&gt;219&lt;/pages&gt;&lt;volume&gt;9&lt;/volume&gt;&lt;number&gt;1&lt;/number&gt;&lt;dates&gt;&lt;year&gt;2024&lt;/year&gt;&lt;pub-dates&gt;&lt;date&gt;2024/11/16&lt;/date&gt;&lt;/pub-dates&gt;&lt;/dates&gt;&lt;isbn&gt;2059-0105&lt;/isbn&gt;&lt;urls&gt;&lt;related-urls&gt;&lt;url&gt;https://doi.org/10.1038/s41541-024-01010-y&lt;/url&gt;&lt;/related-urls&gt;&lt;/urls&gt;&lt;electronic-resource-num&gt;doi: https://doi.org/10.1038/s41541-024-01010-y&lt;/electronic-resource-num&gt;&lt;/record&gt;&lt;/Cite&gt;&lt;/EndNote&gt;</w:instrText>
      </w:r>
      <w:r w:rsidR="0093346C">
        <w:fldChar w:fldCharType="separate"/>
      </w:r>
      <w:r w:rsidR="00E13203" w:rsidRPr="00E13203">
        <w:rPr>
          <w:noProof/>
          <w:vertAlign w:val="superscript"/>
        </w:rPr>
        <w:t>30</w:t>
      </w:r>
      <w:r w:rsidR="0093346C">
        <w:fldChar w:fldCharType="end"/>
      </w:r>
      <w:r w:rsidR="00677FBF">
        <w:t xml:space="preserve"> </w:t>
      </w:r>
      <w:r w:rsidR="00287033" w:rsidRPr="00287033">
        <w:t xml:space="preserve">While there have been </w:t>
      </w:r>
      <w:r w:rsidR="004514E2">
        <w:t>sporadic</w:t>
      </w:r>
      <w:r w:rsidR="00287033" w:rsidRPr="00287033">
        <w:t xml:space="preserve"> reports of </w:t>
      </w:r>
      <w:r w:rsidR="00287033">
        <w:t>influenza B/Yamagata</w:t>
      </w:r>
      <w:r w:rsidR="00287033" w:rsidRPr="00287033">
        <w:t xml:space="preserve"> viruses detected after </w:t>
      </w:r>
      <w:r w:rsidR="00287033">
        <w:t>2020</w:t>
      </w:r>
      <w:r w:rsidR="00287033" w:rsidRPr="00287033">
        <w:t xml:space="preserve">, </w:t>
      </w:r>
      <w:r w:rsidR="003C0DDB">
        <w:t xml:space="preserve">these could potentially have been misreported </w:t>
      </w:r>
      <w:r w:rsidR="002B4DF9">
        <w:t>and</w:t>
      </w:r>
      <w:r w:rsidR="001B1E48">
        <w:t xml:space="preserve"> are not known to have been confirmed by </w:t>
      </w:r>
      <w:r w:rsidR="0037731A">
        <w:t>genomic</w:t>
      </w:r>
      <w:r w:rsidR="001B1E48">
        <w:t xml:space="preserve"> sequencing</w:t>
      </w:r>
      <w:r w:rsidR="009F3DE2">
        <w:t xml:space="preserve">, so </w:t>
      </w:r>
      <w:r w:rsidR="002939C4">
        <w:t>should be interpreted with caution.</w:t>
      </w:r>
      <w:r w:rsidR="0095389D">
        <w:fldChar w:fldCharType="begin"/>
      </w:r>
      <w:r w:rsidR="00C364E0">
        <w:instrText xml:space="preserve"> ADDIN EN.CITE &lt;EndNote&gt;&lt;Cite&gt;&lt;Author&gt;Caini&lt;/Author&gt;&lt;Year&gt;2024&lt;/Year&gt;&lt;RecNum&gt;2830&lt;/RecNum&gt;&lt;DisplayText&gt;&lt;style face="superscript"&gt;31&lt;/style&gt;&lt;/DisplayText&gt;&lt;record&gt;&lt;rec-number&gt;2830&lt;/rec-number&gt;&lt;foreign-keys&gt;&lt;key app="EN" db-id="ptaw2s0tmse5w0exvrh5d2vpdtxat2eaaazf" timestamp="1742524912"&gt;2830&lt;/key&gt;&lt;/foreign-keys&gt;&lt;ref-type name="Journal Article"&gt;17&lt;/ref-type&gt;&lt;contributors&gt;&lt;authors&gt;&lt;author&gt;Caini, Saverio&lt;/author&gt;&lt;author&gt;Meijer, Adam&lt;/author&gt;&lt;author&gt;Nunes, Marta C.&lt;/author&gt;&lt;author&gt;Henaff, Laetitia&lt;/author&gt;&lt;author&gt;Zounon, Malaika&lt;/author&gt;&lt;author&gt;Boudewijns, Bronke&lt;/author&gt;&lt;author&gt;Del Riccio, Marco&lt;/author&gt;&lt;author&gt;Paget, John&lt;/author&gt;&lt;/authors&gt;&lt;/contributors&gt;&lt;titles&gt;&lt;title&gt;Probable extinction of influenza B/Yamagata and its public health implications: a systematic literature review and assessment of global surveillance databases&lt;/title&gt;&lt;secondary-title&gt;Lancet Microbe&lt;/secondary-title&gt;&lt;/titles&gt;&lt;periodical&gt;&lt;full-title&gt;Lancet Microbe&lt;/full-title&gt;&lt;/periodical&gt;&lt;volume&gt;5&lt;/volume&gt;&lt;number&gt;8&lt;/number&gt;&lt;dates&gt;&lt;year&gt;2024&lt;/year&gt;&lt;/dates&gt;&lt;publisher&gt;Elsevier&lt;/publisher&gt;&lt;isbn&gt;2666-5247&lt;/isbn&gt;&lt;urls&gt;&lt;related-urls&gt;&lt;url&gt;https://doi.org/10.1016/S2666-5247(24)00066-1&lt;/url&gt;&lt;/related-urls&gt;&lt;/urls&gt;&lt;electronic-resource-num&gt;doi: https://doi.org/10.1016/S2666-5247(24)00066-1&lt;/electronic-resource-num&gt;&lt;access-date&gt;2025/03/20&lt;/access-date&gt;&lt;/record&gt;&lt;/Cite&gt;&lt;/EndNote&gt;</w:instrText>
      </w:r>
      <w:r w:rsidR="0095389D">
        <w:fldChar w:fldCharType="separate"/>
      </w:r>
      <w:r w:rsidR="00E13203" w:rsidRPr="00E13203">
        <w:rPr>
          <w:noProof/>
          <w:vertAlign w:val="superscript"/>
        </w:rPr>
        <w:t>31</w:t>
      </w:r>
      <w:r w:rsidR="0095389D">
        <w:fldChar w:fldCharType="end"/>
      </w:r>
      <w:r w:rsidR="0093346C" w:rsidDel="0093346C">
        <w:t xml:space="preserve"> </w:t>
      </w:r>
    </w:p>
    <w:p w14:paraId="16A31AB6" w14:textId="75B2A3CB" w:rsidR="00A715E6" w:rsidRDefault="00782BE7" w:rsidP="00673AA8">
      <w:r>
        <w:t xml:space="preserve">In 2024, 1.0% (11/1,151) of the influenza A(H1N1) samples tested </w:t>
      </w:r>
      <w:r w:rsidR="00E42A13">
        <w:t>and</w:t>
      </w:r>
      <w:r>
        <w:t xml:space="preserve"> </w:t>
      </w:r>
      <w:r w:rsidR="00E42A13">
        <w:t xml:space="preserve">0.1% (1/1,227) of the influenza A(H3N2) samples tested </w:t>
      </w:r>
      <w:r>
        <w:t xml:space="preserve">demonstrated </w:t>
      </w:r>
      <w:r w:rsidR="00CB79CF">
        <w:t xml:space="preserve">highly </w:t>
      </w:r>
      <w:r>
        <w:t>reduced inhibition to Oseltamivir. None of the samples tested demonstrated reduced inhibition to Zanamivir.</w:t>
      </w:r>
    </w:p>
    <w:p w14:paraId="16A31AB7" w14:textId="2292FC1B" w:rsidR="00A715E6" w:rsidRDefault="00663F8B" w:rsidP="001D2466">
      <w:pPr>
        <w:pStyle w:val="Caption"/>
      </w:pPr>
      <w:r>
        <w:t>Table 6</w:t>
      </w:r>
      <w:r w:rsidR="0019761A">
        <w:t>: Australian influenza viruses typed by haemagglutination inhibition assay</w:t>
      </w:r>
      <w:r w:rsidR="00C45C12">
        <w:t>, by</w:t>
      </w:r>
      <w:r w:rsidR="0019761A">
        <w:t xml:space="preserve"> jurisdiction*</w:t>
      </w:r>
      <w:r w:rsidR="0019761A">
        <w:rPr>
          <w:vertAlign w:val="superscript"/>
        </w:rPr>
        <w:t>†</w:t>
      </w:r>
      <w:r w:rsidR="0019761A">
        <w:t>, 1 January to 31 December 2024</w:t>
      </w:r>
    </w:p>
    <w:tbl>
      <w:tblPr>
        <w:tblW w:w="5000" w:type="pct"/>
        <w:jc w:val="center"/>
        <w:tblLook w:val="0420" w:firstRow="1" w:lastRow="0" w:firstColumn="0" w:lastColumn="0" w:noHBand="0" w:noVBand="1"/>
        <w:tblDescription w:val="A table summarising the Australian influenza viruses typed by the World Health Organization Collaborating Centre for Reference and Research on Influenza by haemagglutination inhibition assay and state or territory of residence from 1 January to 31 December 2024. In 2024, there were 3,920 influenza virus samples typed including 1,794 influenza A(H1N1) viruses, 1,838 influenza A(H3N2) viruses, 288 B/Victoria viruses, and no influenza B/Yamagata viruses. In 2024, most samples typed were from Victoria (n= 1,255), followed by the Northern Territory (n=824) and New South Wales (n=549). "/>
      </w:tblPr>
      <w:tblGrid>
        <w:gridCol w:w="2584"/>
        <w:gridCol w:w="808"/>
        <w:gridCol w:w="879"/>
        <w:gridCol w:w="710"/>
        <w:gridCol w:w="710"/>
        <w:gridCol w:w="710"/>
        <w:gridCol w:w="795"/>
        <w:gridCol w:w="923"/>
        <w:gridCol w:w="710"/>
        <w:gridCol w:w="923"/>
      </w:tblGrid>
      <w:tr w:rsidR="00A715E6" w14:paraId="16A31AC2" w14:textId="77777777">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8"/>
                <w:szCs w:val="18"/>
              </w:rPr>
            </w:pPr>
            <w:r>
              <w:rPr>
                <w:rFonts w:eastAsia="Arial" w:cs="Arial"/>
                <w:b/>
                <w:color w:val="033636"/>
                <w:sz w:val="18"/>
                <w:szCs w:val="18"/>
              </w:rPr>
              <w:t>Strain</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ACT</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A"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NSW</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NT</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Qld</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SA</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E" w14:textId="2EAA3143"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Tas</w:t>
            </w:r>
            <w:r w:rsidR="003C3704">
              <w:rPr>
                <w:rFonts w:eastAsia="Arial" w:cs="Arial"/>
                <w:b/>
                <w:color w:val="033636"/>
                <w:sz w:val="18"/>
                <w:szCs w:val="18"/>
              </w:rPr>
              <w:t>.</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BF" w14:textId="646C6D4E"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Vic</w:t>
            </w:r>
            <w:r w:rsidR="003C3704">
              <w:rPr>
                <w:rFonts w:eastAsia="Arial" w:cs="Arial"/>
                <w:b/>
                <w:color w:val="033636"/>
                <w:sz w:val="18"/>
                <w:szCs w:val="18"/>
              </w:rPr>
              <w:t>.</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C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WA</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6A31AC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Total</w:t>
            </w:r>
          </w:p>
        </w:tc>
      </w:tr>
      <w:tr w:rsidR="00A715E6" w14:paraId="16A31ACD"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3"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H1N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4"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5"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5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8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A"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59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1,794</w:t>
            </w:r>
          </w:p>
        </w:tc>
      </w:tr>
      <w:tr w:rsidR="00A715E6" w14:paraId="16A31AD8"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E"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A(H3N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CF"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7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0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3"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8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4"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5"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54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1,838</w:t>
            </w:r>
          </w:p>
        </w:tc>
      </w:tr>
      <w:tr w:rsidR="00A715E6" w14:paraId="16A31AE3"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B/Victoria lineag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A"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2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E"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DF"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1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88</w:t>
            </w:r>
          </w:p>
        </w:tc>
      </w:tr>
      <w:tr w:rsidR="00A715E6" w14:paraId="16A31AEE"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4"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8"/>
                <w:szCs w:val="18"/>
              </w:rPr>
            </w:pPr>
            <w:r>
              <w:rPr>
                <w:rFonts w:eastAsia="Arial" w:cs="Arial"/>
                <w:color w:val="033636"/>
                <w:sz w:val="18"/>
                <w:szCs w:val="18"/>
              </w:rPr>
              <w:t>B/Yamagata lineage</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5"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9"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A"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B"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C"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8"/>
                <w:szCs w:val="18"/>
              </w:rPr>
            </w:pPr>
            <w:r>
              <w:rPr>
                <w:rFonts w:eastAsia="Arial" w:cs="Arial"/>
                <w:color w:val="033636"/>
                <w:sz w:val="18"/>
                <w:szCs w:val="18"/>
              </w:rPr>
              <w:t>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D"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0</w:t>
            </w:r>
          </w:p>
        </w:tc>
      </w:tr>
      <w:tr w:rsidR="00A715E6" w14:paraId="16A31AF9" w14:textId="77777777">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EF"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8"/>
                <w:szCs w:val="18"/>
              </w:rPr>
            </w:pPr>
            <w:r>
              <w:rPr>
                <w:rFonts w:eastAsia="Arial" w:cs="Arial"/>
                <w:b/>
                <w:color w:val="033636"/>
                <w:sz w:val="18"/>
                <w:szCs w:val="18"/>
              </w:rPr>
              <w:t>Total</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0"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25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1"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5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2"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82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3"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19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4"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17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5"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3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6"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1,25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7"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3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31AF8" w14:textId="77777777" w:rsidR="00A715E6" w:rsidRDefault="0019761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8"/>
                <w:szCs w:val="18"/>
              </w:rPr>
            </w:pPr>
            <w:r>
              <w:rPr>
                <w:rFonts w:eastAsia="Arial" w:cs="Arial"/>
                <w:b/>
                <w:color w:val="033636"/>
                <w:sz w:val="18"/>
                <w:szCs w:val="18"/>
              </w:rPr>
              <w:t>3,920</w:t>
            </w:r>
          </w:p>
        </w:tc>
      </w:tr>
    </w:tbl>
    <w:p w14:paraId="16A31AFC" w14:textId="423E3F01" w:rsidR="00A715E6" w:rsidRDefault="0019761A" w:rsidP="000E02DC">
      <w:pPr>
        <w:pStyle w:val="Smalltext"/>
      </w:pPr>
      <w:r>
        <w:t>Source: World Health Organization (WHO) Collaborating Centre for Reference and Research on Influenza</w:t>
      </w:r>
      <w:r w:rsidR="001E394B" w:rsidRPr="00C23A60">
        <w:rPr>
          <w:szCs w:val="18"/>
        </w:rPr>
        <w:t>, extracted 5 March 2025</w:t>
      </w:r>
      <w:r w:rsidR="00CE256D">
        <w:rPr>
          <w:szCs w:val="18"/>
        </w:rPr>
        <w:t>.</w:t>
      </w:r>
      <w:r>
        <w:br/>
        <w:t>*Viruses tested by the WHO Collaborating Centre for Reference and Research on Influenza are not necessarily a random sample of all those in the community.</w:t>
      </w:r>
      <w:r>
        <w:br/>
        <w:t xml:space="preserve">† Jurisdiction indicates the residential location for the individual tested, not the </w:t>
      </w:r>
      <w:r w:rsidR="00172C05">
        <w:t xml:space="preserve">location of the </w:t>
      </w:r>
      <w:r>
        <w:t>submitting laboratory.</w:t>
      </w:r>
      <w:r>
        <w:br w:type="page"/>
      </w:r>
    </w:p>
    <w:p w14:paraId="16A31AFD" w14:textId="77777777" w:rsidR="00A715E6" w:rsidRDefault="0019761A">
      <w:pPr>
        <w:pStyle w:val="Heading1"/>
      </w:pPr>
      <w:bookmarkStart w:id="32" w:name="_Toc194074624"/>
      <w:bookmarkStart w:id="33" w:name="vaccine-coverage-effectiveness-and-match"/>
      <w:bookmarkEnd w:id="30"/>
      <w:r>
        <w:lastRenderedPageBreak/>
        <w:t>Vaccine coverage, effectiveness and match</w:t>
      </w:r>
      <w:bookmarkEnd w:id="32"/>
    </w:p>
    <w:p w14:paraId="45A90A66" w14:textId="27819B83" w:rsidR="00B37DDA" w:rsidRDefault="0019761A" w:rsidP="00B37DDA">
      <w:r>
        <w:t xml:space="preserve">Vaccine </w:t>
      </w:r>
      <w:r w:rsidR="00E12E97">
        <w:t xml:space="preserve">coverage, </w:t>
      </w:r>
      <w:r>
        <w:t>effectiveness and match for acute respiratory infections are monitored from several data sources in Australia.</w:t>
      </w:r>
      <w:r w:rsidR="00B37DDA" w:rsidRPr="00B37DDA">
        <w:t xml:space="preserve"> </w:t>
      </w:r>
      <w:r w:rsidR="00B37DDA">
        <w:t xml:space="preserve">As noted in the Future Directions section, the interim Australian CDC is working on expanding the vaccine coverage and effectiveness reporting included in the Australian Respiratory Surveillance Report series. Until the inclusion of these updated data, </w:t>
      </w:r>
      <w:r w:rsidR="004368A4">
        <w:t xml:space="preserve">COVID-19 </w:t>
      </w:r>
      <w:r w:rsidR="00B37DDA">
        <w:t>vaccine advice and information on the number of administered COVID-19 vaccine doses remain available on the Department of Health and Aged Care web pages.</w:t>
      </w:r>
      <w:r w:rsidR="00B37DDA">
        <w:fldChar w:fldCharType="begin"/>
      </w:r>
      <w:r w:rsidR="00E13203">
        <w:instrText xml:space="preserve"> ADDIN EN.CITE &lt;EndNote&gt;&lt;Cite&gt;&lt;Author&gt;Australian Government Department of Health and Aged Care&lt;/Author&gt;&lt;Year&gt;2025&lt;/Year&gt;&lt;RecNum&gt;2837&lt;/RecNum&gt;&lt;DisplayText&gt;&lt;style face="superscript"&gt;32&lt;/style&gt;&lt;/DisplayText&gt;&lt;record&gt;&lt;rec-number&gt;2837&lt;/rec-number&gt;&lt;foreign-keys&gt;&lt;key app="EN" db-id="ptaw2s0tmse5w0exvrh5d2vpdtxat2eaaazf" timestamp="1742789421"&gt;2837&lt;/key&gt;&lt;/foreign-keys&gt;&lt;ref-type name="Web Page"&gt;12&lt;/ref-type&gt;&lt;contributors&gt;&lt;authors&gt;&lt;author&gt;Australian Government Department of Health and Aged Care,&lt;/author&gt;&lt;/authors&gt;&lt;/contributors&gt;&lt;titles&gt;&lt;title&gt;COVID-19 vaccines&lt;/title&gt;&lt;/titles&gt;&lt;dates&gt;&lt;year&gt;2025&lt;/year&gt;&lt;/dates&gt;&lt;pub-location&gt;Canberra&lt;/pub-location&gt;&lt;publisher&gt;Australian Government Department of Health and Aged Care&lt;/publisher&gt;&lt;work-type&gt;Internet&lt;/work-type&gt;&lt;urls&gt;&lt;related-urls&gt;&lt;url&gt;https://www.health.gov.au/our-work/covid-19-vaccines&lt;/url&gt;&lt;/related-urls&gt;&lt;/urls&gt;&lt;/record&gt;&lt;/Cite&gt;&lt;/EndNote&gt;</w:instrText>
      </w:r>
      <w:r w:rsidR="00B37DDA">
        <w:fldChar w:fldCharType="separate"/>
      </w:r>
      <w:r w:rsidR="00E13203" w:rsidRPr="00E13203">
        <w:rPr>
          <w:noProof/>
          <w:vertAlign w:val="superscript"/>
        </w:rPr>
        <w:t>32</w:t>
      </w:r>
      <w:r w:rsidR="00B37DDA">
        <w:fldChar w:fldCharType="end"/>
      </w:r>
      <w:r w:rsidR="00DA2144">
        <w:t xml:space="preserve"> </w:t>
      </w:r>
      <w:r w:rsidR="000556BA">
        <w:t xml:space="preserve">Advice </w:t>
      </w:r>
      <w:r w:rsidR="0054284D">
        <w:t>for</w:t>
      </w:r>
      <w:r w:rsidR="000556BA">
        <w:t xml:space="preserve"> influenza</w:t>
      </w:r>
      <w:r w:rsidR="0054284D">
        <w:fldChar w:fldCharType="begin"/>
      </w:r>
      <w:r w:rsidR="00E13203">
        <w:instrText xml:space="preserve"> ADDIN EN.CITE &lt;EndNote&gt;&lt;Cite&gt;&lt;Author&gt;Australian Government Department of Health and Aged Care&lt;/Author&gt;&lt;Year&gt;2025&lt;/Year&gt;&lt;RecNum&gt;2825&lt;/RecNum&gt;&lt;DisplayText&gt;&lt;style face="superscript"&gt;33&lt;/style&gt;&lt;/DisplayText&gt;&lt;record&gt;&lt;rec-number&gt;2825&lt;/rec-number&gt;&lt;foreign-keys&gt;&lt;key app="EN" db-id="ptaw2s0tmse5w0exvrh5d2vpdtxat2eaaazf" timestamp="1742523116"&gt;2825&lt;/key&gt;&lt;/foreign-keys&gt;&lt;ref-type name="Web Page"&gt;12&lt;/ref-type&gt;&lt;contributors&gt;&lt;authors&gt;&lt;author&gt;Australian Government Department of Health and Aged Care,&lt;/author&gt;&lt;/authors&gt;&lt;/contributors&gt;&lt;titles&gt;&lt;title&gt;Influenza (flu) vaccine&lt;/title&gt;&lt;/titles&gt;&lt;dates&gt;&lt;year&gt;2025&lt;/year&gt;&lt;/dates&gt;&lt;pub-location&gt;Canberra&lt;/pub-location&gt;&lt;publisher&gt;Australian Government Department of Health and Aged Care&lt;/publisher&gt;&lt;work-type&gt;Internet &lt;/work-type&gt;&lt;urls&gt;&lt;related-urls&gt;&lt;url&gt;https://www.health.gov.au/topics/immunisation/vaccines/influenza-flu-vaccine&lt;/url&gt;&lt;/related-urls&gt;&lt;/urls&gt;&lt;/record&gt;&lt;/Cite&gt;&lt;/EndNote&gt;</w:instrText>
      </w:r>
      <w:r w:rsidR="0054284D">
        <w:fldChar w:fldCharType="separate"/>
      </w:r>
      <w:r w:rsidR="00E13203" w:rsidRPr="00E13203">
        <w:rPr>
          <w:noProof/>
          <w:vertAlign w:val="superscript"/>
        </w:rPr>
        <w:t>33</w:t>
      </w:r>
      <w:r w:rsidR="0054284D">
        <w:fldChar w:fldCharType="end"/>
      </w:r>
      <w:r w:rsidR="000556BA">
        <w:t xml:space="preserve"> and RSV</w:t>
      </w:r>
      <w:r w:rsidR="00DE4B99">
        <w:fldChar w:fldCharType="begin"/>
      </w:r>
      <w:r w:rsidR="00E13203">
        <w:instrText xml:space="preserve"> ADDIN EN.CITE &lt;EndNote&gt;&lt;Cite&gt;&lt;Author&gt;Australian Government Department of Health and Aged Care&lt;/Author&gt;&lt;Year&gt;2025&lt;/Year&gt;&lt;RecNum&gt;2838&lt;/RecNum&gt;&lt;DisplayText&gt;&lt;style face="superscript"&gt;34&lt;/style&gt;&lt;/DisplayText&gt;&lt;record&gt;&lt;rec-number&gt;2838&lt;/rec-number&gt;&lt;foreign-keys&gt;&lt;key app="EN" db-id="ptaw2s0tmse5w0exvrh5d2vpdtxat2eaaazf" timestamp="1742789714"&gt;2838&lt;/key&gt;&lt;/foreign-keys&gt;&lt;ref-type name="Web Page"&gt;12&lt;/ref-type&gt;&lt;contributors&gt;&lt;authors&gt;&lt;author&gt;Australian Government Department of Health and Aged Care,&lt;/author&gt;&lt;/authors&gt;&lt;/contributors&gt;&lt;titles&gt;&lt;title&gt;Respiratory syncytial virus (RSV) vaccine&lt;/title&gt;&lt;/titles&gt;&lt;dates&gt;&lt;year&gt;2025&lt;/year&gt;&lt;/dates&gt;&lt;pub-location&gt;Canberra&lt;/pub-location&gt;&lt;publisher&gt;Australian Government Department of Health and Aged Care&lt;/publisher&gt;&lt;work-type&gt;Internet&lt;/work-type&gt;&lt;urls&gt;&lt;related-urls&gt;&lt;url&gt;https://www.health.gov.au/topics/immunisation/vaccines/respiratory-syncytial-virus-rsv-vaccine&lt;/url&gt;&lt;/related-urls&gt;&lt;/urls&gt;&lt;/record&gt;&lt;/Cite&gt;&lt;/EndNote&gt;</w:instrText>
      </w:r>
      <w:r w:rsidR="00DE4B99">
        <w:fldChar w:fldCharType="separate"/>
      </w:r>
      <w:r w:rsidR="00E13203" w:rsidRPr="00E13203">
        <w:rPr>
          <w:noProof/>
          <w:vertAlign w:val="superscript"/>
        </w:rPr>
        <w:t>34</w:t>
      </w:r>
      <w:r w:rsidR="00DE4B99">
        <w:fldChar w:fldCharType="end"/>
      </w:r>
      <w:r w:rsidR="000556BA">
        <w:t xml:space="preserve"> vaccines </w:t>
      </w:r>
      <w:r w:rsidR="004B2B56">
        <w:t xml:space="preserve">is </w:t>
      </w:r>
      <w:r w:rsidR="000556BA">
        <w:t xml:space="preserve">also available. </w:t>
      </w:r>
    </w:p>
    <w:p w14:paraId="16A31AFF" w14:textId="2A90EAC4" w:rsidR="00A715E6" w:rsidRDefault="0019761A" w:rsidP="000E02DC">
      <w:pPr>
        <w:pStyle w:val="Heading2"/>
      </w:pPr>
      <w:bookmarkStart w:id="34" w:name="_Toc194074625"/>
      <w:bookmarkStart w:id="35" w:name="vaccine-coverage"/>
      <w:r>
        <w:t>Vaccine coverage</w:t>
      </w:r>
      <w:bookmarkEnd w:id="34"/>
    </w:p>
    <w:p w14:paraId="1F0FD508" w14:textId="77777777" w:rsidR="00B35589" w:rsidRDefault="003E7E67" w:rsidP="007C556A">
      <w:r w:rsidRPr="005B61F5">
        <w:t xml:space="preserve">Influenza virus strains change year to year, so annual vaccination before the peak </w:t>
      </w:r>
      <w:r w:rsidR="00043DCD">
        <w:t>of the</w:t>
      </w:r>
      <w:r w:rsidRPr="005B61F5">
        <w:t xml:space="preserve"> influenza season will provide Australians with the best protection against influenza and its complications. </w:t>
      </w:r>
      <w:r w:rsidR="00D370FD" w:rsidRPr="005B61F5">
        <w:t xml:space="preserve">The seasonal influenza vaccine is recommended for everyone aged 6 months and over. In Australia, </w:t>
      </w:r>
      <w:r w:rsidR="007252D8">
        <w:t xml:space="preserve">the influenza vaccine </w:t>
      </w:r>
      <w:r w:rsidR="00D370FD" w:rsidRPr="005B61F5">
        <w:t xml:space="preserve">is available </w:t>
      </w:r>
      <w:r w:rsidR="500EF1A7">
        <w:t xml:space="preserve">for </w:t>
      </w:r>
      <w:r w:rsidR="00D370FD">
        <w:t>free</w:t>
      </w:r>
      <w:r w:rsidR="00D370FD" w:rsidRPr="005B61F5">
        <w:t xml:space="preserve"> under the National Immunisation Program for people most at risk of severe influenza infection</w:t>
      </w:r>
      <w:r w:rsidR="00B35589">
        <w:t xml:space="preserve">, including: </w:t>
      </w:r>
    </w:p>
    <w:p w14:paraId="68B39C69" w14:textId="77777777" w:rsidR="00712A0D" w:rsidRDefault="00712A0D" w:rsidP="001D2466">
      <w:pPr>
        <w:pStyle w:val="ListBullet"/>
      </w:pPr>
      <w:r w:rsidRPr="00712A0D">
        <w:t>Aboriginal and Torres Strait Islander people aged 6 months and over</w:t>
      </w:r>
    </w:p>
    <w:p w14:paraId="1CAB0FA2" w14:textId="77777777" w:rsidR="000C4962" w:rsidRDefault="000C4962" w:rsidP="001D2466">
      <w:pPr>
        <w:pStyle w:val="ListBullet"/>
      </w:pPr>
      <w:r>
        <w:t>c</w:t>
      </w:r>
      <w:r w:rsidRPr="000C4962">
        <w:t>hildren aged 6 months to under 5 years</w:t>
      </w:r>
    </w:p>
    <w:p w14:paraId="666EC48B" w14:textId="77777777" w:rsidR="000C4962" w:rsidRDefault="000C4962" w:rsidP="001D2466">
      <w:pPr>
        <w:pStyle w:val="ListBullet"/>
      </w:pPr>
      <w:r>
        <w:t xml:space="preserve">pregnant people </w:t>
      </w:r>
    </w:p>
    <w:p w14:paraId="2200CEBC" w14:textId="77777777" w:rsidR="00B42BB2" w:rsidRDefault="000C4962" w:rsidP="001D2466">
      <w:pPr>
        <w:pStyle w:val="ListBullet"/>
      </w:pPr>
      <w:r>
        <w:t>people aged 65 years and over</w:t>
      </w:r>
    </w:p>
    <w:p w14:paraId="080A6146" w14:textId="51DCEA12" w:rsidR="003E7E67" w:rsidRPr="005B61F5" w:rsidRDefault="00B42BB2" w:rsidP="001D2466">
      <w:pPr>
        <w:pStyle w:val="ListBullet"/>
      </w:pPr>
      <w:r>
        <w:t xml:space="preserve">people aged 6 months and over who have </w:t>
      </w:r>
      <w:r w:rsidR="006B5C62">
        <w:t>medical</w:t>
      </w:r>
      <w:r>
        <w:t xml:space="preserve"> conditions that mean they have a higher risk of severe infection</w:t>
      </w:r>
      <w:r w:rsidR="00A035A4">
        <w:t>.</w:t>
      </w:r>
      <w:r w:rsidR="006E5E14">
        <w:fldChar w:fldCharType="begin"/>
      </w:r>
      <w:r w:rsidR="00E13203">
        <w:instrText xml:space="preserve"> ADDIN EN.CITE &lt;EndNote&gt;&lt;Cite&gt;&lt;Author&gt;Australian Government Department of Health and Aged Care&lt;/Author&gt;&lt;Year&gt;2025&lt;/Year&gt;&lt;RecNum&gt;2825&lt;/RecNum&gt;&lt;DisplayText&gt;&lt;style face="superscript"&gt;33&lt;/style&gt;&lt;/DisplayText&gt;&lt;record&gt;&lt;rec-number&gt;2825&lt;/rec-number&gt;&lt;foreign-keys&gt;&lt;key app="EN" db-id="ptaw2s0tmse5w0exvrh5d2vpdtxat2eaaazf" timestamp="1742523116"&gt;2825&lt;/key&gt;&lt;/foreign-keys&gt;&lt;ref-type name="Web Page"&gt;12&lt;/ref-type&gt;&lt;contributors&gt;&lt;authors&gt;&lt;author&gt;Australian Government Department of Health and Aged Care,&lt;/author&gt;&lt;/authors&gt;&lt;/contributors&gt;&lt;titles&gt;&lt;title&gt;Influenza (flu) vaccine&lt;/title&gt;&lt;/titles&gt;&lt;dates&gt;&lt;year&gt;2025&lt;/year&gt;&lt;/dates&gt;&lt;pub-location&gt;Canberra&lt;/pub-location&gt;&lt;publisher&gt;Australian Government Department of Health and Aged Care&lt;/publisher&gt;&lt;work-type&gt;Internet &lt;/work-type&gt;&lt;urls&gt;&lt;related-urls&gt;&lt;url&gt;https://www.health.gov.au/topics/immunisation/vaccines/influenza-flu-vaccine&lt;/url&gt;&lt;/related-urls&gt;&lt;/urls&gt;&lt;/record&gt;&lt;/Cite&gt;&lt;/EndNote&gt;</w:instrText>
      </w:r>
      <w:r w:rsidR="006E5E14">
        <w:fldChar w:fldCharType="separate"/>
      </w:r>
      <w:r w:rsidR="00E13203" w:rsidRPr="00712A0D">
        <w:rPr>
          <w:noProof/>
          <w:vertAlign w:val="superscript"/>
        </w:rPr>
        <w:t>33</w:t>
      </w:r>
      <w:r w:rsidR="006E5E14">
        <w:fldChar w:fldCharType="end"/>
      </w:r>
      <w:r w:rsidR="00D370FD" w:rsidRPr="005B61F5">
        <w:t xml:space="preserve"> </w:t>
      </w:r>
    </w:p>
    <w:p w14:paraId="25C709FE" w14:textId="42D5115B" w:rsidR="004C35D6" w:rsidRPr="005B61F5" w:rsidRDefault="00CD3F98" w:rsidP="007C556A">
      <w:r w:rsidRPr="005B61F5">
        <w:t>In 2024</w:t>
      </w:r>
      <w:r w:rsidR="001A7832" w:rsidRPr="005B61F5">
        <w:t xml:space="preserve"> (up to 6 October 2024)</w:t>
      </w:r>
      <w:r w:rsidRPr="005B61F5">
        <w:t>,</w:t>
      </w:r>
      <w:r w:rsidR="0036547D" w:rsidRPr="005B61F5">
        <w:t xml:space="preserve"> estimated</w:t>
      </w:r>
      <w:r w:rsidRPr="005B61F5">
        <w:t xml:space="preserve"> </w:t>
      </w:r>
      <w:r w:rsidR="001A7832" w:rsidRPr="005B61F5">
        <w:t>influenza vaccine coverage</w:t>
      </w:r>
      <w:r w:rsidR="00E26B41" w:rsidRPr="005B61F5">
        <w:t xml:space="preserve"> in the Australian </w:t>
      </w:r>
      <w:r w:rsidR="0036547D" w:rsidRPr="005B61F5">
        <w:t>population was 30.1%, which is lower than in 2021 (31.1%), 2022 (</w:t>
      </w:r>
      <w:r w:rsidR="0003326E" w:rsidRPr="005B61F5">
        <w:t>38.4%</w:t>
      </w:r>
      <w:r w:rsidR="0036547D" w:rsidRPr="005B61F5">
        <w:t>) and 2023</w:t>
      </w:r>
      <w:r w:rsidR="0003326E" w:rsidRPr="005B61F5">
        <w:t xml:space="preserve"> (32.1%)</w:t>
      </w:r>
      <w:r w:rsidR="0036547D" w:rsidRPr="005B61F5">
        <w:t xml:space="preserve">. </w:t>
      </w:r>
      <w:r w:rsidR="003A5AA4" w:rsidRPr="003A5AA4">
        <w:t>Across age groups, influenza vaccine coverage was much higher in those aged 65 years and over (61.1%) than in those aged 5–64 years (22.7%), or &gt;6 months to &lt;5 years (26.1%).</w:t>
      </w:r>
      <w:r w:rsidR="003A5AA4">
        <w:t xml:space="preserve"> </w:t>
      </w:r>
      <w:r w:rsidR="00EF65D0" w:rsidRPr="00EF65D0">
        <w:t>While coverage rates for those aged 65 years and over remain higher compared to other age groups, there has been a decline in coverage rates from 2023 to 2024</w:t>
      </w:r>
      <w:r w:rsidR="00EF65D0">
        <w:t xml:space="preserve">. </w:t>
      </w:r>
      <w:r w:rsidR="00FA1449" w:rsidRPr="005B61F5">
        <w:t>In 2024 (up to 6 October 2024), estimated influenza vaccine coverage</w:t>
      </w:r>
      <w:r w:rsidR="00FA1449">
        <w:t xml:space="preserve"> varied between jurisdictions</w:t>
      </w:r>
      <w:r w:rsidR="00A25FE3">
        <w:t>, ranging from</w:t>
      </w:r>
      <w:r w:rsidR="00FF3B9F">
        <w:t xml:space="preserve"> 24.8%</w:t>
      </w:r>
      <w:r w:rsidR="00713983">
        <w:t xml:space="preserve"> in the </w:t>
      </w:r>
      <w:r w:rsidR="005B1319">
        <w:t>NT</w:t>
      </w:r>
      <w:r w:rsidR="00713983">
        <w:t xml:space="preserve"> to </w:t>
      </w:r>
      <w:r w:rsidR="00A564B7">
        <w:t>38.3%</w:t>
      </w:r>
      <w:r w:rsidR="00713983">
        <w:t xml:space="preserve"> in the </w:t>
      </w:r>
      <w:r w:rsidR="005B1319">
        <w:t>ACT</w:t>
      </w:r>
      <w:r w:rsidR="00A564B7">
        <w:t>.</w:t>
      </w:r>
    </w:p>
    <w:p w14:paraId="2581B8AC" w14:textId="0F310FB4" w:rsidR="00B6189F" w:rsidRPr="002517AA" w:rsidRDefault="009B7B0D" w:rsidP="007C556A">
      <w:r w:rsidRPr="005B61F5">
        <w:t>In 2024 (up to 6 October 2024), estimated</w:t>
      </w:r>
      <w:r w:rsidR="00B6189F" w:rsidRPr="005B61F5">
        <w:t xml:space="preserve"> influenza vaccine coverage for Aboriginal and Torres Strait Islander p</w:t>
      </w:r>
      <w:r w:rsidRPr="005B61F5">
        <w:t>opulations</w:t>
      </w:r>
      <w:r w:rsidR="00F44402" w:rsidRPr="005B61F5">
        <w:t xml:space="preserve"> </w:t>
      </w:r>
      <w:r w:rsidR="00DF267B" w:rsidRPr="005B61F5">
        <w:t xml:space="preserve">(22.6%) </w:t>
      </w:r>
      <w:r w:rsidR="00F44402" w:rsidRPr="005B61F5">
        <w:t>was lower than the total Australian population</w:t>
      </w:r>
      <w:r w:rsidR="00DF267B" w:rsidRPr="005B61F5">
        <w:t xml:space="preserve"> (30.1%). </w:t>
      </w:r>
      <w:r w:rsidR="00305811">
        <w:t>In 202</w:t>
      </w:r>
      <w:r w:rsidR="007E14B7">
        <w:t>4</w:t>
      </w:r>
      <w:r w:rsidR="00305811">
        <w:t xml:space="preserve">, </w:t>
      </w:r>
      <w:r w:rsidR="00305811" w:rsidRPr="003E10E0">
        <w:t xml:space="preserve">estimated influenza vaccine coverage for Aboriginal and Torres Strait Islander populations </w:t>
      </w:r>
      <w:r w:rsidR="00305811">
        <w:t xml:space="preserve">was slightly </w:t>
      </w:r>
      <w:r w:rsidR="007E14B7">
        <w:t xml:space="preserve">lower than in 2023 </w:t>
      </w:r>
      <w:r w:rsidR="001975D7">
        <w:t>(24.5%)</w:t>
      </w:r>
      <w:r w:rsidR="00305811">
        <w:t xml:space="preserve">. </w:t>
      </w:r>
      <w:r w:rsidR="004E5884">
        <w:t>Across age groups</w:t>
      </w:r>
      <w:r w:rsidR="265A5AC4">
        <w:t xml:space="preserve"> for Aboriginal and Torres Strait Islander populations</w:t>
      </w:r>
      <w:r w:rsidR="004E5884" w:rsidRPr="003E10E0">
        <w:t>, influenza vaccine coverage was much higher in those aged 65 years and over (6</w:t>
      </w:r>
      <w:r w:rsidR="00104216">
        <w:t>0</w:t>
      </w:r>
      <w:r w:rsidR="004E5884" w:rsidRPr="003E10E0">
        <w:t>.</w:t>
      </w:r>
      <w:r w:rsidR="00104216">
        <w:t>9</w:t>
      </w:r>
      <w:r w:rsidR="004E5884" w:rsidRPr="003E10E0">
        <w:t>%) than in those aged</w:t>
      </w:r>
      <w:r w:rsidR="004E5884">
        <w:t xml:space="preserve"> 5–64 years (</w:t>
      </w:r>
      <w:r w:rsidR="00136604">
        <w:t>19</w:t>
      </w:r>
      <w:r w:rsidR="004E5884">
        <w:t>.</w:t>
      </w:r>
      <w:r w:rsidR="00136604">
        <w:t>9</w:t>
      </w:r>
      <w:r w:rsidR="004E5884">
        <w:t>%), or</w:t>
      </w:r>
      <w:r w:rsidR="004E5884" w:rsidRPr="003E10E0">
        <w:t xml:space="preserve"> &gt;6 months to &lt;</w:t>
      </w:r>
      <w:r w:rsidR="004E5884">
        <w:t>5</w:t>
      </w:r>
      <w:r w:rsidR="004E5884" w:rsidRPr="003E10E0">
        <w:t xml:space="preserve"> years (</w:t>
      </w:r>
      <w:r w:rsidR="00136604">
        <w:t>19</w:t>
      </w:r>
      <w:r w:rsidR="004E5884" w:rsidRPr="003E10E0">
        <w:t>.</w:t>
      </w:r>
      <w:r w:rsidR="00136604">
        <w:t>3</w:t>
      </w:r>
      <w:r w:rsidR="004E5884" w:rsidRPr="003E10E0">
        <w:t>%)</w:t>
      </w:r>
      <w:r w:rsidR="004E5884">
        <w:t>.</w:t>
      </w:r>
      <w:r w:rsidR="00753FDA">
        <w:t xml:space="preserve"> </w:t>
      </w:r>
      <w:r w:rsidR="00DC517A" w:rsidRPr="00DC517A">
        <w:t xml:space="preserve">While coverage rates for those aged 65 years and over remain higher compared to other age groups, there has been a decline in coverage rates from 2023 to 2024. </w:t>
      </w:r>
      <w:r w:rsidR="00DC458B">
        <w:t>I</w:t>
      </w:r>
      <w:r w:rsidR="00DC458B" w:rsidRPr="005B61F5">
        <w:t>n 2024 (up to 6 October 2024), estimated influenza vaccine coverage</w:t>
      </w:r>
      <w:r w:rsidR="00DC458B">
        <w:t xml:space="preserve"> among Aboriginal and Torres Strait Islander populations varied between jurisdictions, ranging from 18.1%</w:t>
      </w:r>
      <w:r w:rsidR="00713983">
        <w:t xml:space="preserve"> in </w:t>
      </w:r>
      <w:r w:rsidR="005B1319">
        <w:t>WA</w:t>
      </w:r>
      <w:r w:rsidR="00713983">
        <w:t xml:space="preserve"> to </w:t>
      </w:r>
      <w:r w:rsidR="00DC458B">
        <w:t>3</w:t>
      </w:r>
      <w:r w:rsidR="008B78B6">
        <w:t>2</w:t>
      </w:r>
      <w:r w:rsidR="00DC458B">
        <w:t>.</w:t>
      </w:r>
      <w:r w:rsidR="008B78B6">
        <w:t>8</w:t>
      </w:r>
      <w:r w:rsidR="00DC458B">
        <w:t>%</w:t>
      </w:r>
      <w:r w:rsidR="008B78B6">
        <w:t xml:space="preserve"> in the </w:t>
      </w:r>
      <w:r w:rsidR="005B1319">
        <w:t>NT</w:t>
      </w:r>
      <w:r w:rsidR="008B78B6">
        <w:t>.</w:t>
      </w:r>
    </w:p>
    <w:p w14:paraId="16A31B01" w14:textId="0453654B" w:rsidR="00A715E6" w:rsidRDefault="0019761A" w:rsidP="000E02DC">
      <w:pPr>
        <w:pStyle w:val="Heading2"/>
      </w:pPr>
      <w:bookmarkStart w:id="36" w:name="_Toc194074626"/>
      <w:bookmarkStart w:id="37" w:name="vaccine-effectiveness"/>
      <w:bookmarkEnd w:id="35"/>
      <w:r>
        <w:t>Vaccine effectiveness</w:t>
      </w:r>
      <w:bookmarkEnd w:id="36"/>
    </w:p>
    <w:p w14:paraId="16A31B02" w14:textId="3205D19B" w:rsidR="00A715E6" w:rsidRDefault="0019761A" w:rsidP="007C556A">
      <w:r>
        <w:t>Vaccine effectiveness is the reduction in risk of influenza and its complications in those vaccinated, compared to those not vaccinated. Vaccine effectiveness is typically between 40</w:t>
      </w:r>
      <w:r w:rsidR="004F3FA0">
        <w:t>–</w:t>
      </w:r>
      <w:r>
        <w:t>60%,</w:t>
      </w:r>
      <w:r w:rsidR="003F2707">
        <w:fldChar w:fldCharType="begin"/>
      </w:r>
      <w:r w:rsidR="00C364E0">
        <w:instrText xml:space="preserve"> ADDIN EN.CITE &lt;EndNote&gt;&lt;Cite&gt;&lt;Author&gt;Trombetta&lt;/Author&gt;&lt;Year&gt;2022&lt;/Year&gt;&lt;RecNum&gt;2826&lt;/RecNum&gt;&lt;DisplayText&gt;&lt;style face="superscript"&gt;35&lt;/style&gt;&lt;/DisplayText&gt;&lt;record&gt;&lt;rec-number&gt;2826&lt;/rec-number&gt;&lt;foreign-keys&gt;&lt;key app="EN" db-id="ptaw2s0tmse5w0exvrh5d2vpdtxat2eaaazf" timestamp="1742523193"&gt;2826&lt;/key&gt;&lt;/foreign-keys&gt;&lt;ref-type name="Journal Article"&gt;17&lt;/ref-type&gt;&lt;contributors&gt;&lt;authors&gt;&lt;author&gt;Trombetta, Claudia M.&lt;/author&gt;&lt;author&gt;Kistner, Otfried&lt;/author&gt;&lt;author&gt;Montomoli, Emanuele&lt;/author&gt;&lt;author&gt;Viviani, Simonetta&lt;/author&gt;&lt;author&gt;Marchi, Serena&lt;/author&gt;&lt;/authors&gt;&lt;/contributors&gt;&lt;titles&gt;&lt;title&gt;Influenza Viruses and Vaccines: The Role of Vaccine Effectiveness Studies for Evaluation of the Benefits of Influenza Vaccines&lt;/title&gt;&lt;secondary-title&gt;Vaccines&lt;/secondary-title&gt;&lt;/titles&gt;&lt;periodical&gt;&lt;full-title&gt;Vaccines&lt;/full-title&gt;&lt;/periodical&gt;&lt;volume&gt;10&lt;/volume&gt;&lt;number&gt;5&lt;/number&gt;&lt;keywords&gt;&lt;keyword&gt;influenza virus&lt;/keyword&gt;&lt;keyword&gt;vaccine&lt;/keyword&gt;&lt;keyword&gt;effectiveness&lt;/keyword&gt;&lt;/keywords&gt;&lt;dates&gt;&lt;year&gt;2022&lt;/year&gt;&lt;/dates&gt;&lt;isbn&gt;2076-393X&lt;/isbn&gt;&lt;urls&gt;&lt;/urls&gt;&lt;electronic-resource-num&gt;doi: https://doi.org/10.3390/vaccines10050714&lt;/electronic-resource-num&gt;&lt;/record&gt;&lt;/Cite&gt;&lt;/EndNote&gt;</w:instrText>
      </w:r>
      <w:r w:rsidR="003F2707">
        <w:fldChar w:fldCharType="separate"/>
      </w:r>
      <w:r w:rsidR="00E13203" w:rsidRPr="00E13203">
        <w:rPr>
          <w:noProof/>
          <w:vertAlign w:val="superscript"/>
        </w:rPr>
        <w:t>35</w:t>
      </w:r>
      <w:r w:rsidR="003F2707">
        <w:fldChar w:fldCharType="end"/>
      </w:r>
      <w:r>
        <w:t xml:space="preserve"> which means that vaccinated individuals are roughly 40</w:t>
      </w:r>
      <w:r w:rsidR="004F3FA0">
        <w:t>–</w:t>
      </w:r>
      <w:r>
        <w:t xml:space="preserve">60% less likely to get influenza or severe influenza than unvaccinated people. Vaccine effectiveness varies from season to season based on the antigenic similarity </w:t>
      </w:r>
      <w:r w:rsidR="009A227A">
        <w:t xml:space="preserve">(or match) </w:t>
      </w:r>
      <w:r>
        <w:t>between vaccine strains and circulating strains of influenza</w:t>
      </w:r>
      <w:r w:rsidR="00E51118">
        <w:t>, and pre-existing immunity in the population</w:t>
      </w:r>
      <w:r>
        <w:t>.</w:t>
      </w:r>
    </w:p>
    <w:p w14:paraId="16A31B03" w14:textId="5ADD9F5D" w:rsidR="00A715E6" w:rsidRDefault="0019761A" w:rsidP="007C556A">
      <w:r>
        <w:t>In 2024, Australian studies suggest</w:t>
      </w:r>
      <w:r w:rsidR="006B2D13">
        <w:t>ed</w:t>
      </w:r>
      <w:r>
        <w:t xml:space="preserve"> vaccinated people </w:t>
      </w:r>
      <w:r w:rsidR="001D3202">
        <w:t xml:space="preserve">were </w:t>
      </w:r>
      <w:r>
        <w:t>about 55% less likely to attend general practice or be hospitalised with influenza than unvaccinated people.</w:t>
      </w:r>
    </w:p>
    <w:p w14:paraId="16A31B05" w14:textId="53E87F40" w:rsidR="00A715E6" w:rsidRDefault="0019761A" w:rsidP="007C556A">
      <w:r>
        <w:t xml:space="preserve">Final estimated vaccine effectiveness against general practice attendance was 56% (95% Confidence Interval [CI]: 40, 68). </w:t>
      </w:r>
      <w:r w:rsidR="00314A09">
        <w:t>Estimated vaccine effectiveness differed against general practice attendance for those with influenza A(H1N1) (65%; 95% CI: 37, 82) and influenza A(H3N2) (49%; 95% CI: 26, 65)</w:t>
      </w:r>
      <w:r w:rsidR="00AD13B8">
        <w:t>;</w:t>
      </w:r>
      <w:r w:rsidR="00314A09">
        <w:t xml:space="preserve"> </w:t>
      </w:r>
      <w:r w:rsidR="00D511E3">
        <w:t>h</w:t>
      </w:r>
      <w:r w:rsidR="00314A09">
        <w:t xml:space="preserve">owever, for both </w:t>
      </w:r>
      <w:r>
        <w:t xml:space="preserve">influenza A(H1N1) or A(H3N2), vaccine effectiveness appeared to be </w:t>
      </w:r>
      <w:r w:rsidR="00314A09">
        <w:t xml:space="preserve">highest </w:t>
      </w:r>
      <w:r>
        <w:t xml:space="preserve">in adults aged 65 years and </w:t>
      </w:r>
      <w:r>
        <w:lastRenderedPageBreak/>
        <w:t>over.</w:t>
      </w:r>
      <w:r w:rsidR="007C556A">
        <w:t xml:space="preserve"> </w:t>
      </w:r>
      <w:r>
        <w:t>Final estimated vaccine effectiveness against hospitalisation was 55% (95% CI: 50, 60</w:t>
      </w:r>
      <w:r w:rsidR="00693982">
        <w:t>) and</w:t>
      </w:r>
      <w:r w:rsidR="006A7ADF">
        <w:t xml:space="preserve"> was similar </w:t>
      </w:r>
      <w:r w:rsidR="00EE07A6">
        <w:t>for influenza A(H1N1) and influenza A(H3N2)</w:t>
      </w:r>
      <w:r>
        <w:t>.</w:t>
      </w:r>
    </w:p>
    <w:p w14:paraId="16A31B07" w14:textId="643C79AD" w:rsidR="00A715E6" w:rsidRPr="004F3FA0" w:rsidRDefault="0019761A" w:rsidP="007C556A">
      <w:r>
        <w:t xml:space="preserve">Vaccine effectiveness was not able to be estimated against influenza B due to low circulation of influenza B </w:t>
      </w:r>
      <w:r w:rsidR="004E68F4">
        <w:t>during the 2024 season</w:t>
      </w:r>
      <w:r>
        <w:t xml:space="preserve"> (and therefore small numbers of general practice attendance or hospitalisations </w:t>
      </w:r>
      <w:r w:rsidRPr="004F3FA0">
        <w:t>with influenza B).</w:t>
      </w:r>
    </w:p>
    <w:p w14:paraId="16A31B08" w14:textId="409E53AB" w:rsidR="00A715E6" w:rsidRPr="004F3FA0" w:rsidRDefault="0019761A" w:rsidP="007C556A">
      <w:r w:rsidRPr="004F3FA0">
        <w:t xml:space="preserve">The 2024 estimates are higher when compared to </w:t>
      </w:r>
      <w:r w:rsidR="004C0813">
        <w:t xml:space="preserve">interim </w:t>
      </w:r>
      <w:r w:rsidRPr="004F3FA0">
        <w:t>estimates</w:t>
      </w:r>
      <w:r w:rsidR="00496E02" w:rsidRPr="004F3FA0">
        <w:t xml:space="preserve"> </w:t>
      </w:r>
      <w:r w:rsidR="00F76824">
        <w:t>in</w:t>
      </w:r>
      <w:r w:rsidR="00BB2941">
        <w:t xml:space="preserve"> </w:t>
      </w:r>
      <w:r w:rsidR="00EE072A">
        <w:t>2019 and 2022</w:t>
      </w:r>
      <w:r w:rsidR="00971130">
        <w:t>,</w:t>
      </w:r>
      <w:r w:rsidR="006E3996">
        <w:fldChar w:fldCharType="begin"/>
      </w:r>
      <w:r w:rsidR="00E13203">
        <w:instrText xml:space="preserve"> ADDIN EN.CITE &lt;EndNote&gt;&lt;Cite&gt;&lt;Author&gt;Australian Government Department of Health and Aged Care&lt;/Author&gt;&lt;Year&gt;2022&lt;/Year&gt;&lt;RecNum&gt;2828&lt;/RecNum&gt;&lt;DisplayText&gt;&lt;style face="superscript"&gt;36,37&lt;/style&gt;&lt;/DisplayText&gt;&lt;record&gt;&lt;rec-number&gt;2828&lt;/rec-number&gt;&lt;foreign-keys&gt;&lt;key app="EN" db-id="ptaw2s0tmse5w0exvrh5d2vpdtxat2eaaazf" timestamp="1742523802"&gt;2828&lt;/key&gt;&lt;/foreign-keys&gt;&lt;ref-type name="Web Page"&gt;12&lt;/ref-type&gt;&lt;contributors&gt;&lt;authors&gt;&lt;author&gt;Australian Government Department of Health and Aged Care,&lt;/author&gt;&lt;/authors&gt;&lt;/contributors&gt;&lt;titles&gt;&lt;title&gt;National 2022 Influenza Season Summary&lt;/title&gt;&lt;/titles&gt;&lt;dates&gt;&lt;year&gt;2022&lt;/year&gt;&lt;/dates&gt;&lt;pub-location&gt;Canberra&lt;/pub-location&gt;&lt;publisher&gt;Australian Government Department of Health and Aged Care&lt;/publisher&gt;&lt;work-type&gt;Internet&lt;/work-type&gt;&lt;urls&gt;&lt;related-urls&gt;&lt;url&gt;https://www.health.gov.au/resources/publications/aisr-2022-national-influenza-season-summary&lt;/url&gt;&lt;/related-urls&gt;&lt;/urls&gt;&lt;/record&gt;&lt;/Cite&gt;&lt;Cite&gt;&lt;Author&gt;Australian Government Department of Health and Aged Care&lt;/Author&gt;&lt;Year&gt;2021&lt;/Year&gt;&lt;RecNum&gt;2829&lt;/RecNum&gt;&lt;record&gt;&lt;rec-number&gt;2829&lt;/rec-number&gt;&lt;foreign-keys&gt;&lt;key app="EN" db-id="ptaw2s0tmse5w0exvrh5d2vpdtxat2eaaazf" timestamp="1742524112"&gt;2829&lt;/key&gt;&lt;/foreign-keys&gt;&lt;ref-type name="Web Page"&gt;12&lt;/ref-type&gt;&lt;contributors&gt;&lt;authors&gt;&lt;author&gt;Australian Government Department of Health and Aged Care,&lt;/author&gt;&lt;/authors&gt;&lt;/contributors&gt;&lt;titles&gt;&lt;title&gt;2019 Influenza Season in Australia; A summary from the National Influenza Surveillance Committee&lt;/title&gt;&lt;/titles&gt;&lt;dates&gt;&lt;year&gt;2021&lt;/year&gt;&lt;/dates&gt;&lt;pub-location&gt;Canberra&lt;/pub-location&gt;&lt;publisher&gt;Australian Government Department of Health and Aged Care&lt;/publisher&gt;&lt;work-type&gt;Internet&lt;/work-type&gt;&lt;urls&gt;&lt;related-urls&gt;&lt;url&gt;https://www.health.gov.au/resources/publications/aisr-2019-national-influenza-season-summary&lt;/url&gt;&lt;/related-urls&gt;&lt;/urls&gt;&lt;/record&gt;&lt;/Cite&gt;&lt;/EndNote&gt;</w:instrText>
      </w:r>
      <w:r w:rsidR="006E3996">
        <w:fldChar w:fldCharType="separate"/>
      </w:r>
      <w:r w:rsidR="00E13203" w:rsidRPr="00E13203">
        <w:rPr>
          <w:noProof/>
          <w:vertAlign w:val="superscript"/>
        </w:rPr>
        <w:t>36,37</w:t>
      </w:r>
      <w:r w:rsidR="006E3996">
        <w:fldChar w:fldCharType="end"/>
      </w:r>
      <w:r w:rsidR="00971130" w:rsidRPr="00971130">
        <w:t xml:space="preserve"> </w:t>
      </w:r>
      <w:r w:rsidR="00971130" w:rsidRPr="004F3FA0">
        <w:t>but are lower than the interim estimates in 2023</w:t>
      </w:r>
      <w:r w:rsidR="006F54A7">
        <w:t xml:space="preserve"> (64%–68%)</w:t>
      </w:r>
      <w:r w:rsidR="00CB6602">
        <w:t>.</w:t>
      </w:r>
      <w:r w:rsidR="00CB6602">
        <w:fldChar w:fldCharType="begin"/>
      </w:r>
      <w:r w:rsidR="00E13203">
        <w:instrText xml:space="preserve"> ADDIN EN.CITE &lt;EndNote&gt;&lt;Cite&gt;&lt;Author&gt;Australian Government Department of Health and Aged Care&lt;/Author&gt;&lt;Year&gt;2023&lt;/Year&gt;&lt;RecNum&gt;2827&lt;/RecNum&gt;&lt;DisplayText&gt;&lt;style face="superscript"&gt;38&lt;/style&gt;&lt;/DisplayText&gt;&lt;record&gt;&lt;rec-number&gt;2827&lt;/rec-number&gt;&lt;foreign-keys&gt;&lt;key app="EN" db-id="ptaw2s0tmse5w0exvrh5d2vpdtxat2eaaazf" timestamp="1742523609"&gt;2827&lt;/key&gt;&lt;/foreign-keys&gt;&lt;ref-type name="Web Page"&gt;12&lt;/ref-type&gt;&lt;contributors&gt;&lt;authors&gt;&lt;author&gt;Australian Government Department of Health and Aged Care,&lt;/author&gt;&lt;/authors&gt;&lt;/contributors&gt;&lt;titles&gt;&lt;title&gt;Australian Influenza Surveillance Report – 2023 End of Season Summary&lt;/title&gt;&lt;/titles&gt;&lt;dates&gt;&lt;year&gt;2023&lt;/year&gt;&lt;/dates&gt;&lt;pub-location&gt;Canberra&lt;/pub-location&gt;&lt;publisher&gt;Australian Government Department of Health and Aged Care&lt;/publisher&gt;&lt;work-type&gt;Internet&lt;/work-type&gt;&lt;urls&gt;&lt;related-urls&gt;&lt;url&gt;https://www.health.gov.au/resources/publications/aisr-2023-national-influenza-season-summary&lt;/url&gt;&lt;/related-urls&gt;&lt;/urls&gt;&lt;/record&gt;&lt;/Cite&gt;&lt;/EndNote&gt;</w:instrText>
      </w:r>
      <w:r w:rsidR="00CB6602">
        <w:fldChar w:fldCharType="separate"/>
      </w:r>
      <w:r w:rsidR="00E13203" w:rsidRPr="00E13203">
        <w:rPr>
          <w:noProof/>
          <w:vertAlign w:val="superscript"/>
        </w:rPr>
        <w:t>38</w:t>
      </w:r>
      <w:r w:rsidR="00CB6602">
        <w:fldChar w:fldCharType="end"/>
      </w:r>
      <w:r w:rsidR="00CC44C1">
        <w:t xml:space="preserve"> </w:t>
      </w:r>
      <w:r w:rsidRPr="004F3FA0">
        <w:t xml:space="preserve">The </w:t>
      </w:r>
      <w:r w:rsidR="00455500">
        <w:t>relatively high</w:t>
      </w:r>
      <w:r w:rsidRPr="004F3FA0">
        <w:t xml:space="preserve"> vaccine effectiveness in 2024 is likely due to a good match between circulating and vaccine strains and an earlier season with less opportunity for immunological waning after vaccination.</w:t>
      </w:r>
    </w:p>
    <w:p w14:paraId="16A31B09" w14:textId="5E35CF84" w:rsidR="00A715E6" w:rsidRDefault="0019761A" w:rsidP="000E02DC">
      <w:pPr>
        <w:pStyle w:val="Heading2"/>
      </w:pPr>
      <w:bookmarkStart w:id="38" w:name="_Toc194074627"/>
      <w:bookmarkStart w:id="39" w:name="vaccine-match"/>
      <w:bookmarkEnd w:id="37"/>
      <w:r>
        <w:t>Vaccine match</w:t>
      </w:r>
      <w:bookmarkEnd w:id="38"/>
    </w:p>
    <w:p w14:paraId="3F466FD8" w14:textId="3A6207F6" w:rsidR="002A4906" w:rsidRDefault="0019761A" w:rsidP="000E02DC">
      <w:r>
        <w:t xml:space="preserve">In 2024, 98.6% (1,769/1,794) of influenza A(H1N1) isolates, 86.1% (1,583/1,838) of influenza A(H3N2) isolates and 100% (288/288) of influenza B/Victoria lineage isolates characterised </w:t>
      </w:r>
      <w:r w:rsidR="00953B2C">
        <w:t>were</w:t>
      </w:r>
      <w:r>
        <w:t xml:space="preserve"> antigenically </w:t>
      </w:r>
      <w:proofErr w:type="gramStart"/>
      <w:r>
        <w:t>similar to</w:t>
      </w:r>
      <w:proofErr w:type="gramEnd"/>
      <w:r>
        <w:t xml:space="preserve"> the corresponding 2024 vaccine components.</w:t>
      </w:r>
      <w:r w:rsidR="00684E11">
        <w:t xml:space="preserve"> </w:t>
      </w:r>
      <w:r w:rsidR="00453EDB">
        <w:t xml:space="preserve">The </w:t>
      </w:r>
      <w:r w:rsidR="00815AE5">
        <w:t xml:space="preserve">2024 influenza vaccine </w:t>
      </w:r>
      <w:r w:rsidR="00453EDB">
        <w:t xml:space="preserve">match </w:t>
      </w:r>
      <w:r w:rsidR="00283DE5">
        <w:t>was</w:t>
      </w:r>
      <w:r w:rsidR="00815AE5">
        <w:t xml:space="preserve"> </w:t>
      </w:r>
      <w:proofErr w:type="gramStart"/>
      <w:r w:rsidR="00815AE5">
        <w:t>similar to</w:t>
      </w:r>
      <w:proofErr w:type="gramEnd"/>
      <w:r w:rsidR="00815AE5">
        <w:t xml:space="preserve"> t</w:t>
      </w:r>
      <w:r w:rsidR="00AB6AA1">
        <w:t>he match observed in</w:t>
      </w:r>
      <w:r w:rsidR="00815AE5">
        <w:t xml:space="preserve"> 2023</w:t>
      </w:r>
      <w:r w:rsidR="00AB6AA1">
        <w:t>.</w:t>
      </w:r>
    </w:p>
    <w:p w14:paraId="0BE16910" w14:textId="40D17A1D" w:rsidR="00B65642" w:rsidRDefault="006F36C4" w:rsidP="000E02DC">
      <w:r w:rsidRPr="006F36C4">
        <w:t>Th</w:t>
      </w:r>
      <w:r>
        <w:t>e</w:t>
      </w:r>
      <w:r w:rsidRPr="006F36C4">
        <w:t xml:space="preserve"> high level of </w:t>
      </w:r>
      <w:r w:rsidR="004845A8">
        <w:t xml:space="preserve">antigenic </w:t>
      </w:r>
      <w:r w:rsidRPr="006F36C4">
        <w:t>similarity</w:t>
      </w:r>
      <w:r>
        <w:t xml:space="preserve"> between </w:t>
      </w:r>
      <w:r w:rsidR="0052685C">
        <w:t xml:space="preserve">influenza virus </w:t>
      </w:r>
      <w:r w:rsidR="00FC2C8A">
        <w:t xml:space="preserve">isolates and </w:t>
      </w:r>
      <w:r w:rsidR="0052685C">
        <w:t xml:space="preserve">influenza </w:t>
      </w:r>
      <w:r w:rsidR="00FC2C8A">
        <w:t>vaccine components</w:t>
      </w:r>
      <w:r w:rsidRPr="006F36C4">
        <w:t xml:space="preserve"> indicates that the 2024 </w:t>
      </w:r>
      <w:r w:rsidR="00FC2C8A">
        <w:t>in</w:t>
      </w:r>
      <w:r w:rsidRPr="006F36C4">
        <w:t>flu</w:t>
      </w:r>
      <w:r w:rsidR="00FC2C8A">
        <w:t>enza</w:t>
      </w:r>
      <w:r w:rsidRPr="006F36C4">
        <w:t xml:space="preserve"> vaccine was well-matched to the circulating strains of the influenza virus</w:t>
      </w:r>
      <w:r w:rsidR="009D758D">
        <w:t xml:space="preserve">, which is important for the effectiveness of the influenza vaccine in preventing influenza infections and severity of infection. </w:t>
      </w:r>
      <w:r w:rsidR="0052685C">
        <w:t xml:space="preserve"> </w:t>
      </w:r>
      <w:r w:rsidR="00526667">
        <w:t xml:space="preserve"> </w:t>
      </w:r>
    </w:p>
    <w:p w14:paraId="16A31B0B" w14:textId="77777777" w:rsidR="00A715E6" w:rsidRPr="00B65642" w:rsidRDefault="0019761A" w:rsidP="000E02DC">
      <w:pPr>
        <w:pStyle w:val="Heading3"/>
      </w:pPr>
      <w:bookmarkStart w:id="40" w:name="X11e183019b6c97a8a483303dcdc96288654cacf"/>
      <w:r w:rsidRPr="00B65642">
        <w:t>2024 Australian Influenza Vaccines Composition</w:t>
      </w:r>
    </w:p>
    <w:p w14:paraId="16A31B0D" w14:textId="109422CB" w:rsidR="00A715E6" w:rsidRDefault="0019761A" w:rsidP="003761CA">
      <w:r>
        <w:t xml:space="preserve">In 2024, all </w:t>
      </w:r>
      <w:r w:rsidRPr="002F564E">
        <w:t xml:space="preserve">southern hemisphere seasonal influenza </w:t>
      </w:r>
      <w:r w:rsidR="00644617" w:rsidRPr="002F564E">
        <w:t>vacc</w:t>
      </w:r>
      <w:r w:rsidR="00644617">
        <w:t>ines</w:t>
      </w:r>
      <w:r w:rsidR="00644617" w:rsidRPr="002F564E">
        <w:t xml:space="preserve"> </w:t>
      </w:r>
      <w:r w:rsidRPr="002F564E">
        <w:t>registered for use in Australia</w:t>
      </w:r>
      <w:r>
        <w:t xml:space="preserve"> were quadrivalent influenza vaccines.</w:t>
      </w:r>
      <w:r w:rsidR="003761CA">
        <w:t xml:space="preserve"> </w:t>
      </w:r>
      <w:r>
        <w:t>In 2024, the influenza virus strains included in egg-based quadrivalent influenza vaccines in Australia were:</w:t>
      </w:r>
    </w:p>
    <w:p w14:paraId="16A31B0E" w14:textId="77777777" w:rsidR="00A715E6" w:rsidRDefault="0019761A" w:rsidP="001D2466">
      <w:pPr>
        <w:pStyle w:val="ListBullet"/>
      </w:pPr>
      <w:r>
        <w:t>A/Victoria/4897/2022 (H1N</w:t>
      </w:r>
      <w:proofErr w:type="gramStart"/>
      <w:r>
        <w:t>1)pdm</w:t>
      </w:r>
      <w:proofErr w:type="gramEnd"/>
      <w:r>
        <w:t>09-like virus</w:t>
      </w:r>
    </w:p>
    <w:p w14:paraId="16A31B0F" w14:textId="77777777" w:rsidR="00A715E6" w:rsidRDefault="0019761A" w:rsidP="001D2466">
      <w:pPr>
        <w:pStyle w:val="ListBullet"/>
      </w:pPr>
      <w:r>
        <w:t>A/Thailand/8/2022 (H3N2)-like virus</w:t>
      </w:r>
    </w:p>
    <w:p w14:paraId="16A31B10" w14:textId="77777777" w:rsidR="00A715E6" w:rsidRDefault="0019761A" w:rsidP="001D2466">
      <w:pPr>
        <w:pStyle w:val="ListBullet"/>
      </w:pPr>
      <w:r>
        <w:t>B/Austria/1359417/2021 (B/Victoria lineage)-like virus</w:t>
      </w:r>
    </w:p>
    <w:p w14:paraId="16A31B11" w14:textId="77777777" w:rsidR="00A715E6" w:rsidRDefault="0019761A" w:rsidP="001D2466">
      <w:pPr>
        <w:pStyle w:val="ListBullet"/>
      </w:pPr>
      <w:r>
        <w:t>B/Phuket/3073/2013 (B/Yamagata lineage)-like virus.</w:t>
      </w:r>
    </w:p>
    <w:p w14:paraId="16A31B12" w14:textId="77777777" w:rsidR="00A715E6" w:rsidRDefault="0019761A" w:rsidP="003761CA">
      <w:r>
        <w:t>In 2024, the influenza virus strains included in cell-based quadrivalent influenza vaccines in Australia were:</w:t>
      </w:r>
    </w:p>
    <w:p w14:paraId="16A31B13" w14:textId="77777777" w:rsidR="00A715E6" w:rsidRDefault="0019761A" w:rsidP="001D2466">
      <w:pPr>
        <w:pStyle w:val="ListBullet"/>
      </w:pPr>
      <w:r>
        <w:t>A/Wisconsin/67/2022 (H1N</w:t>
      </w:r>
      <w:proofErr w:type="gramStart"/>
      <w:r>
        <w:t>1)pdm</w:t>
      </w:r>
      <w:proofErr w:type="gramEnd"/>
      <w:r>
        <w:t>09-like virus</w:t>
      </w:r>
    </w:p>
    <w:p w14:paraId="16A31B14" w14:textId="77777777" w:rsidR="00A715E6" w:rsidRDefault="0019761A" w:rsidP="001D2466">
      <w:pPr>
        <w:pStyle w:val="ListBullet"/>
      </w:pPr>
      <w:r>
        <w:t>A/Massachusetts/18/2022 (H3N2)-like virus</w:t>
      </w:r>
    </w:p>
    <w:p w14:paraId="16A31B15" w14:textId="77777777" w:rsidR="00A715E6" w:rsidRDefault="0019761A" w:rsidP="001D2466">
      <w:pPr>
        <w:pStyle w:val="ListBullet"/>
      </w:pPr>
      <w:r>
        <w:t>B/Austria/1359417/2021 (B/Victoria lineage)-like virus</w:t>
      </w:r>
    </w:p>
    <w:p w14:paraId="16A31B16" w14:textId="77777777" w:rsidR="00A715E6" w:rsidRDefault="0019761A" w:rsidP="001D2466">
      <w:pPr>
        <w:pStyle w:val="ListBullet"/>
      </w:pPr>
      <w:r>
        <w:t>B/Phuket/3073/2013 (B/Yamagata lineage)-like virus.</w:t>
      </w:r>
    </w:p>
    <w:p w14:paraId="16A31B17" w14:textId="77777777" w:rsidR="00A715E6" w:rsidRDefault="0019761A">
      <w:r>
        <w:br w:type="page"/>
      </w:r>
    </w:p>
    <w:p w14:paraId="16A31B18" w14:textId="77777777" w:rsidR="00A715E6" w:rsidRDefault="0019761A">
      <w:pPr>
        <w:pStyle w:val="Heading1"/>
      </w:pPr>
      <w:bookmarkStart w:id="41" w:name="_Toc194074628"/>
      <w:bookmarkStart w:id="42" w:name="future-directions"/>
      <w:bookmarkEnd w:id="33"/>
      <w:bookmarkEnd w:id="39"/>
      <w:bookmarkEnd w:id="40"/>
      <w:r>
        <w:lastRenderedPageBreak/>
        <w:t>Future directions</w:t>
      </w:r>
      <w:bookmarkEnd w:id="41"/>
    </w:p>
    <w:p w14:paraId="0C1F020A" w14:textId="2409469F" w:rsidR="004F10E2" w:rsidRDefault="004F10E2" w:rsidP="000E02DC">
      <w:pPr>
        <w:pStyle w:val="Heading2"/>
      </w:pPr>
      <w:bookmarkStart w:id="43" w:name="_Toc194074629"/>
      <w:bookmarkStart w:id="44" w:name="use-this-text-for-a-heading"/>
      <w:r>
        <w:t>Healthdirect</w:t>
      </w:r>
      <w:bookmarkEnd w:id="43"/>
    </w:p>
    <w:p w14:paraId="4F1BCA1B" w14:textId="06FFE674" w:rsidR="004F10E2" w:rsidRPr="001A3FE4" w:rsidRDefault="0038004B" w:rsidP="0010540D">
      <w:r>
        <w:t>The interim Australian CDC are working with partners Healthdirect</w:t>
      </w:r>
      <w:r w:rsidR="00B13D0A">
        <w:t xml:space="preserve"> to </w:t>
      </w:r>
      <w:r w:rsidR="0076755D">
        <w:t>expand</w:t>
      </w:r>
      <w:r w:rsidR="00B13D0A">
        <w:t xml:space="preserve"> the </w:t>
      </w:r>
      <w:r w:rsidR="006C2D9E">
        <w:t xml:space="preserve">reporting </w:t>
      </w:r>
      <w:r w:rsidR="00B13D0A">
        <w:t xml:space="preserve">of </w:t>
      </w:r>
      <w:r w:rsidR="00E94346">
        <w:t>health interactions</w:t>
      </w:r>
      <w:r w:rsidR="006C2D9E">
        <w:t xml:space="preserve"> that represents</w:t>
      </w:r>
      <w:r w:rsidR="00256A2D">
        <w:t xml:space="preserve"> trends in acute respiratory illness in the community and how this influences healthcare utilisation</w:t>
      </w:r>
      <w:r w:rsidR="00A80880" w:rsidRPr="00A80880">
        <w:t xml:space="preserve"> </w:t>
      </w:r>
      <w:r w:rsidR="00A80880">
        <w:t>from 2025 onwards.</w:t>
      </w:r>
      <w:r w:rsidR="00B13D0A">
        <w:t xml:space="preserve"> </w:t>
      </w:r>
      <w:r w:rsidR="002C5507">
        <w:t xml:space="preserve">Including additional data from Healthdirect </w:t>
      </w:r>
      <w:r w:rsidR="005C2644">
        <w:t xml:space="preserve">in the </w:t>
      </w:r>
      <w:r w:rsidR="005C2644" w:rsidRPr="00DF55F9">
        <w:t>Australian Respiratory Surveillance Reports</w:t>
      </w:r>
      <w:r w:rsidR="005C2644">
        <w:t xml:space="preserve"> </w:t>
      </w:r>
      <w:r w:rsidR="002C5507">
        <w:t xml:space="preserve">will </w:t>
      </w:r>
      <w:r w:rsidR="00450A10">
        <w:t xml:space="preserve">provide </w:t>
      </w:r>
      <w:r w:rsidR="00205160">
        <w:t xml:space="preserve">an </w:t>
      </w:r>
      <w:r w:rsidR="00A347DC">
        <w:t>enhanced</w:t>
      </w:r>
      <w:r w:rsidR="00450A10">
        <w:t xml:space="preserve"> </w:t>
      </w:r>
      <w:r w:rsidR="00FB7C08">
        <w:t xml:space="preserve">picture </w:t>
      </w:r>
      <w:r w:rsidR="001D60C8">
        <w:t xml:space="preserve">of acute respiratory illness trends and healthcare </w:t>
      </w:r>
      <w:r w:rsidR="00A67F41">
        <w:t>utilisation in the community</w:t>
      </w:r>
      <w:r w:rsidR="0022777D">
        <w:t>.</w:t>
      </w:r>
    </w:p>
    <w:p w14:paraId="05F9E9D1" w14:textId="06621DFF" w:rsidR="001D73C6" w:rsidRDefault="001D73C6" w:rsidP="000E02DC">
      <w:pPr>
        <w:pStyle w:val="Heading2"/>
      </w:pPr>
      <w:bookmarkStart w:id="45" w:name="_Toc194074630"/>
      <w:r>
        <w:t>Mortality surveillance</w:t>
      </w:r>
      <w:bookmarkEnd w:id="45"/>
    </w:p>
    <w:p w14:paraId="5F8BB783" w14:textId="29C739E2" w:rsidR="001D73C6" w:rsidRDefault="001D73C6" w:rsidP="001D73C6">
      <w:r>
        <w:t>The interim Australian CDC has previously reported on deaths associated with COVID-19, influenza and RSV notified to the NNDSS. Over time, the completeness, representativeness and timeliness of the NNDSS notification data for deaths associated with these acute respiratory infections has decreased</w:t>
      </w:r>
      <w:r w:rsidR="00EF039A">
        <w:t xml:space="preserve"> </w:t>
      </w:r>
      <w:r w:rsidRPr="00A40511">
        <w:t>making it difficult to accurately report mortality trends over time.</w:t>
      </w:r>
      <w:r>
        <w:t xml:space="preserve"> As the NNDSS notification data </w:t>
      </w:r>
      <w:r w:rsidR="00AE5276">
        <w:t>are</w:t>
      </w:r>
      <w:r>
        <w:t xml:space="preserve"> likely to be an underestimate and d</w:t>
      </w:r>
      <w:r w:rsidR="00AE5276">
        <w:t>o</w:t>
      </w:r>
      <w:r>
        <w:t xml:space="preserve"> not represent the true mortality associated with these acute respiratory infections</w:t>
      </w:r>
      <w:r w:rsidR="00AE5276">
        <w:t>,</w:t>
      </w:r>
      <w:r>
        <w:t xml:space="preserve"> the interim Australian CDC </w:t>
      </w:r>
      <w:r w:rsidR="000B66B4">
        <w:t>has transitioned</w:t>
      </w:r>
      <w:r>
        <w:t xml:space="preserve"> to </w:t>
      </w:r>
      <w:r w:rsidRPr="005C49DE">
        <w:t>ABS Provisional Mortality Statistics</w:t>
      </w:r>
      <w:r>
        <w:t xml:space="preserve"> for surveillance of </w:t>
      </w:r>
      <w:r w:rsidRPr="000F6616">
        <w:t xml:space="preserve">deaths involving acute respiratory infections </w:t>
      </w:r>
      <w:r>
        <w:t xml:space="preserve">from 2025 onwards. </w:t>
      </w:r>
      <w:r w:rsidRPr="003B043F">
        <w:t>The ABS Provisional Mortality Statistics are national</w:t>
      </w:r>
      <w:r w:rsidR="003D2EE8">
        <w:t>ly</w:t>
      </w:r>
      <w:r w:rsidRPr="003B043F">
        <w:t xml:space="preserve"> representative, and there is standardisation in the collection, processing, classification, and presentation of causes of death statistics.</w:t>
      </w:r>
      <w:r w:rsidRPr="00804530">
        <w:t xml:space="preserve"> </w:t>
      </w:r>
      <w:r>
        <w:t>Mortality surveillance</w:t>
      </w:r>
      <w:r w:rsidRPr="00804530">
        <w:t xml:space="preserve"> using the ABS Provisional Mortality Statistics is consistent with our Australian National Surveillance Plan for COVID-19, Influenza and RSV.</w:t>
      </w:r>
      <w:r w:rsidR="00EF5E80">
        <w:fldChar w:fldCharType="begin"/>
      </w:r>
      <w:r w:rsidR="00EF5E80">
        <w:instrText xml:space="preserve"> ADDIN EN.CITE &lt;EndNote&gt;&lt;Cite&gt;&lt;Author&gt;Australian Government Department of Health and Aged Care and interim Australian Centre for Disease Control&lt;/Author&gt;&lt;Year&gt;2024&lt;/Year&gt;&lt;RecNum&gt;2809&lt;/RecNum&gt;&lt;DisplayText&gt;&lt;style face="superscript"&gt;1&lt;/style&gt;&lt;/DisplayText&gt;&lt;record&gt;&lt;rec-number&gt;2809&lt;/rec-number&gt;&lt;foreign-keys&gt;&lt;key app="EN" db-id="ptaw2s0tmse5w0exvrh5d2vpdtxat2eaaazf" timestamp="1742516858"&gt;2809&lt;/key&gt;&lt;/foreign-keys&gt;&lt;ref-type name="Web Page"&gt;12&lt;/ref-type&gt;&lt;contributors&gt;&lt;authors&gt;&lt;author&gt;Australian Government Department of Health and Aged Care and 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EndNote&gt;</w:instrText>
      </w:r>
      <w:r w:rsidR="00EF5E80">
        <w:fldChar w:fldCharType="separate"/>
      </w:r>
      <w:r w:rsidR="00EF5E80" w:rsidRPr="00EF5E80">
        <w:rPr>
          <w:noProof/>
          <w:vertAlign w:val="superscript"/>
        </w:rPr>
        <w:t>1</w:t>
      </w:r>
      <w:r w:rsidR="00EF5E80">
        <w:fldChar w:fldCharType="end"/>
      </w:r>
    </w:p>
    <w:p w14:paraId="39A25DD6" w14:textId="488153F2" w:rsidR="0070221D" w:rsidRDefault="0070221D" w:rsidP="000E02DC">
      <w:pPr>
        <w:pStyle w:val="Heading2"/>
      </w:pPr>
      <w:r>
        <w:t>Priority populations</w:t>
      </w:r>
    </w:p>
    <w:p w14:paraId="2B915BC5" w14:textId="53B95722" w:rsidR="0070221D" w:rsidRDefault="0070221D" w:rsidP="00DF1AF0">
      <w:r>
        <w:t xml:space="preserve">The interim Australian CDC, in collaboration with the National Respiratory Infections Surveillance Committee is aiming to enhance </w:t>
      </w:r>
      <w:r w:rsidR="00B30C63">
        <w:t xml:space="preserve">surveillance and </w:t>
      </w:r>
      <w:r w:rsidR="00717223">
        <w:t>r</w:t>
      </w:r>
      <w:r>
        <w:t>eporting</w:t>
      </w:r>
      <w:r w:rsidR="001334CE">
        <w:t xml:space="preserve"> </w:t>
      </w:r>
      <w:r w:rsidR="00B30C63">
        <w:t>for</w:t>
      </w:r>
      <w:r w:rsidR="001334CE">
        <w:t xml:space="preserve"> priority populations</w:t>
      </w:r>
      <w:r>
        <w:t xml:space="preserve"> </w:t>
      </w:r>
      <w:r w:rsidR="00DF1AF0">
        <w:t xml:space="preserve">including Aboriginal and Torres Strait Islander people, infants and young children, older Australians and aged care facility residents, people with serious health conditions, people from culturally and linguistically diverse backgrounds, and people with a disability. These groups are a priority for surveillance and response as they may be at higher risk of COVID-19, influenza, or RSV infection and/or </w:t>
      </w:r>
      <w:r w:rsidR="00B30C63">
        <w:t>severe disease</w:t>
      </w:r>
      <w:r>
        <w:t>.</w:t>
      </w:r>
      <w:r w:rsidR="00EF5E80">
        <w:fldChar w:fldCharType="begin"/>
      </w:r>
      <w:r w:rsidR="00EF5E80">
        <w:instrText xml:space="preserve"> ADDIN EN.CITE &lt;EndNote&gt;&lt;Cite&gt;&lt;Author&gt;Australian Government Department of Health and Aged Care and interim Australian Centre for Disease Control&lt;/Author&gt;&lt;Year&gt;2024&lt;/Year&gt;&lt;RecNum&gt;2809&lt;/RecNum&gt;&lt;DisplayText&gt;&lt;style face="superscript"&gt;1&lt;/style&gt;&lt;/DisplayText&gt;&lt;record&gt;&lt;rec-number&gt;2809&lt;/rec-number&gt;&lt;foreign-keys&gt;&lt;key app="EN" db-id="ptaw2s0tmse5w0exvrh5d2vpdtxat2eaaazf" timestamp="1742516858"&gt;2809&lt;/key&gt;&lt;/foreign-keys&gt;&lt;ref-type name="Web Page"&gt;12&lt;/ref-type&gt;&lt;contributors&gt;&lt;authors&gt;&lt;author&gt;Australian Government Department of Health and Aged Care and interim Australian Centre for Disease Control,&lt;/author&gt;&lt;/authors&gt;&lt;/contributors&gt;&lt;titles&gt;&lt;title&gt;Australian National Surveillance Plan for COVID-19, Influenza, and RSV&lt;/title&gt;&lt;/titles&gt;&lt;dates&gt;&lt;year&gt;2024&lt;/year&gt;&lt;/dates&gt;&lt;pub-location&gt;Canberra&lt;/pub-location&gt;&lt;publisher&gt;Australian Government Department of Health and Aged Care and interim Australian Centre for Disease Control&lt;/publisher&gt;&lt;work-type&gt;Internet&lt;/work-type&gt;&lt;urls&gt;&lt;related-urls&gt;&lt;url&gt;https://www.health.gov.au/resources/publications/australian-national-disease-surveillance-plan-for-covid-19-influenza-and-rsv&lt;/url&gt;&lt;/related-urls&gt;&lt;/urls&gt;&lt;/record&gt;&lt;/Cite&gt;&lt;/EndNote&gt;</w:instrText>
      </w:r>
      <w:r w:rsidR="00EF5E80">
        <w:fldChar w:fldCharType="separate"/>
      </w:r>
      <w:r w:rsidR="00EF5E80" w:rsidRPr="00EF5E80">
        <w:rPr>
          <w:noProof/>
          <w:vertAlign w:val="superscript"/>
        </w:rPr>
        <w:t>1</w:t>
      </w:r>
      <w:r w:rsidR="00EF5E80">
        <w:fldChar w:fldCharType="end"/>
      </w:r>
    </w:p>
    <w:p w14:paraId="68CCD9CA" w14:textId="5E672042" w:rsidR="00774E4A" w:rsidRDefault="00437BAA" w:rsidP="000E02DC">
      <w:pPr>
        <w:pStyle w:val="Heading2"/>
      </w:pPr>
      <w:bookmarkStart w:id="46" w:name="_Toc194074631"/>
      <w:r>
        <w:t xml:space="preserve">Vaccine </w:t>
      </w:r>
      <w:r w:rsidR="0096206E">
        <w:t>coverage and effectiveness</w:t>
      </w:r>
      <w:bookmarkEnd w:id="46"/>
      <w:r>
        <w:t xml:space="preserve"> </w:t>
      </w:r>
    </w:p>
    <w:p w14:paraId="02CF6DD9" w14:textId="0D5261D2" w:rsidR="00774E4A" w:rsidRDefault="007442DE">
      <w:r>
        <w:t>The interim Australian CDC</w:t>
      </w:r>
      <w:r w:rsidR="0088696D">
        <w:t xml:space="preserve">, in collaboration with </w:t>
      </w:r>
      <w:r w:rsidR="002A533A">
        <w:t xml:space="preserve">the </w:t>
      </w:r>
      <w:r w:rsidR="00B72D3A">
        <w:t xml:space="preserve">National Immunisation Division of the </w:t>
      </w:r>
      <w:r w:rsidR="002A533A">
        <w:t>Department of Health and Aged Care</w:t>
      </w:r>
      <w:r w:rsidR="0088696D">
        <w:t>,</w:t>
      </w:r>
      <w:r w:rsidR="002A533A">
        <w:t xml:space="preserve"> </w:t>
      </w:r>
      <w:r w:rsidR="00B72D3A">
        <w:t xml:space="preserve">and the National </w:t>
      </w:r>
      <w:r w:rsidR="000E6E48">
        <w:t xml:space="preserve">Centre for Immunisation Research and Surveillance </w:t>
      </w:r>
      <w:r w:rsidR="00027197">
        <w:t xml:space="preserve">is aiming to </w:t>
      </w:r>
      <w:r w:rsidR="00381E10">
        <w:t xml:space="preserve">enhance vaccine </w:t>
      </w:r>
      <w:r w:rsidR="004E7DAF">
        <w:t xml:space="preserve">reporting </w:t>
      </w:r>
      <w:r w:rsidR="00BD7979">
        <w:t xml:space="preserve">in the Australian Respiratory Surveillance </w:t>
      </w:r>
      <w:r w:rsidR="00C029ED">
        <w:t>Reports</w:t>
      </w:r>
      <w:r w:rsidR="004E7DAF">
        <w:t>.</w:t>
      </w:r>
      <w:r w:rsidR="004113EA">
        <w:t xml:space="preserve"> </w:t>
      </w:r>
      <w:r w:rsidR="00E433A3">
        <w:t>Starting in</w:t>
      </w:r>
      <w:r w:rsidR="00B17272">
        <w:t xml:space="preserve"> 2025</w:t>
      </w:r>
      <w:r w:rsidR="00B150C1">
        <w:t xml:space="preserve">, these reports </w:t>
      </w:r>
      <w:r w:rsidR="00817CE8">
        <w:t xml:space="preserve">will include </w:t>
      </w:r>
      <w:r w:rsidR="00A54654">
        <w:t xml:space="preserve">vaccine coverage </w:t>
      </w:r>
      <w:r w:rsidR="00027197">
        <w:t>data</w:t>
      </w:r>
      <w:r w:rsidR="00A54654">
        <w:t xml:space="preserve"> </w:t>
      </w:r>
      <w:r w:rsidR="00814CA0">
        <w:t>for</w:t>
      </w:r>
      <w:r w:rsidR="00627B17">
        <w:t xml:space="preserve"> COVID-19 and influenza, </w:t>
      </w:r>
      <w:r w:rsidR="009231C5">
        <w:t>RSV immunisation</w:t>
      </w:r>
      <w:r w:rsidR="00E433A3">
        <w:t xml:space="preserve"> dose</w:t>
      </w:r>
      <w:r w:rsidR="009231C5">
        <w:t>s</w:t>
      </w:r>
      <w:r w:rsidR="00E37251">
        <w:t xml:space="preserve"> for monoclonal antibodies and vaccines</w:t>
      </w:r>
      <w:r w:rsidR="009C26EB">
        <w:t xml:space="preserve">, and </w:t>
      </w:r>
      <w:r w:rsidR="00AF3315">
        <w:t xml:space="preserve">work towards </w:t>
      </w:r>
      <w:r w:rsidR="00883099">
        <w:t>rep</w:t>
      </w:r>
      <w:r w:rsidR="00D92AE9">
        <w:t xml:space="preserve">orting vaccine effectiveness estimates for COVID-19 and RSV. </w:t>
      </w:r>
      <w:r w:rsidR="007D49B0" w:rsidRPr="007D49B0">
        <w:t xml:space="preserve">Improved vaccine reporting is essential for making informed decisions on resource allocation, planning vaccination campaigns, and ultimately reducing the incidence and severity of </w:t>
      </w:r>
      <w:r w:rsidR="00663703">
        <w:t xml:space="preserve">acute </w:t>
      </w:r>
      <w:r w:rsidR="007D49B0" w:rsidRPr="007D49B0">
        <w:t>respiratory infections in the population.</w:t>
      </w:r>
    </w:p>
    <w:p w14:paraId="3D406D62" w14:textId="77777777" w:rsidR="00437BAA" w:rsidRDefault="00437BAA" w:rsidP="000E02DC">
      <w:pPr>
        <w:pStyle w:val="Heading2"/>
      </w:pPr>
      <w:bookmarkStart w:id="47" w:name="_Toc194074632"/>
      <w:r>
        <w:t>Wastewater surveillance</w:t>
      </w:r>
      <w:bookmarkEnd w:id="47"/>
    </w:p>
    <w:p w14:paraId="16A31B1B" w14:textId="0E4DB2CD" w:rsidR="00A715E6" w:rsidRDefault="00D64928">
      <w:r w:rsidRPr="00D64928">
        <w:t>The interim Australian CDC is in the process of establishing a National Wastewater Surveillance Program as a key recommendation of the COVID-19 Response Inquiry. The program will be governed by the i</w:t>
      </w:r>
      <w:r>
        <w:t xml:space="preserve">nterim </w:t>
      </w:r>
      <w:r w:rsidR="00422EC9">
        <w:t xml:space="preserve">Australia </w:t>
      </w:r>
      <w:r w:rsidRPr="00D64928">
        <w:t xml:space="preserve">CDC in consultation with jurisdictions and will be piloted for three years with ongoing evaluation. The program is planned to include sentinel surveillance of current national priority pathogens of pandemic or epidemic potential </w:t>
      </w:r>
      <w:r w:rsidR="00C86EE7">
        <w:t>such as</w:t>
      </w:r>
      <w:r w:rsidRPr="00D64928">
        <w:t xml:space="preserve"> SARS-CoV-2, influenza, RSV</w:t>
      </w:r>
      <w:r w:rsidR="006D2114">
        <w:t>,</w:t>
      </w:r>
      <w:r w:rsidRPr="00D64928">
        <w:t xml:space="preserve"> and polio</w:t>
      </w:r>
      <w:r w:rsidR="00822E3D">
        <w:t>virus</w:t>
      </w:r>
      <w:r w:rsidRPr="00D64928">
        <w:t>.</w:t>
      </w:r>
      <w:r w:rsidR="00B74084">
        <w:t xml:space="preserve"> Once the </w:t>
      </w:r>
      <w:r w:rsidR="00F34B7A">
        <w:t xml:space="preserve">program is established </w:t>
      </w:r>
      <w:r w:rsidR="00C52695">
        <w:t>surveillance data</w:t>
      </w:r>
      <w:r w:rsidR="00A01A83">
        <w:t xml:space="preserve"> for acute respiratory infections</w:t>
      </w:r>
      <w:r w:rsidR="00C52695">
        <w:t xml:space="preserve"> could be included in the Australian Respiratory Surveillance Reports</w:t>
      </w:r>
      <w:r w:rsidR="00AF2D08">
        <w:t>.</w:t>
      </w:r>
      <w:r w:rsidR="0019761A">
        <w:br w:type="page"/>
      </w:r>
    </w:p>
    <w:p w14:paraId="19DD0A1B" w14:textId="6E9BB955" w:rsidR="002A5C82" w:rsidRDefault="002A5C82">
      <w:pPr>
        <w:pStyle w:val="Heading1"/>
      </w:pPr>
      <w:bookmarkStart w:id="48" w:name="_Toc194074633"/>
      <w:bookmarkStart w:id="49" w:name="supplementary-tables"/>
      <w:bookmarkEnd w:id="42"/>
      <w:bookmarkEnd w:id="44"/>
      <w:r>
        <w:lastRenderedPageBreak/>
        <w:t>References</w:t>
      </w:r>
      <w:bookmarkEnd w:id="48"/>
      <w:r>
        <w:t xml:space="preserve"> </w:t>
      </w:r>
    </w:p>
    <w:bookmarkEnd w:id="49"/>
    <w:p w14:paraId="252381B7" w14:textId="015ECE43" w:rsidR="00EF5E80" w:rsidRPr="00EF5E80" w:rsidRDefault="008742D9" w:rsidP="00EF5E80">
      <w:pPr>
        <w:pStyle w:val="EndNoteBibliography"/>
        <w:spacing w:after="0"/>
      </w:pPr>
      <w:r>
        <w:fldChar w:fldCharType="begin"/>
      </w:r>
      <w:r>
        <w:instrText xml:space="preserve"> ADDIN EN.REFLIST </w:instrText>
      </w:r>
      <w:r>
        <w:fldChar w:fldCharType="separate"/>
      </w:r>
      <w:r w:rsidR="00EF5E80" w:rsidRPr="00EF5E80">
        <w:t>1.</w:t>
      </w:r>
      <w:r w:rsidR="00EF5E80" w:rsidRPr="00EF5E80">
        <w:tab/>
        <w:t xml:space="preserve">Australian Government Department of Health and Aged Care and interim Australian Centre for Disease Control. Australian National Surveillance Plan for COVID-19, Influenza, and RSV [Internet]. Canberra: Australian Government Department of Health and Aged Care and interim Australian Centre for Disease Control; 2024. Available from: </w:t>
      </w:r>
      <w:hyperlink r:id="rId59" w:history="1">
        <w:r w:rsidR="00EF5E80" w:rsidRPr="00EF5E80">
          <w:rPr>
            <w:rStyle w:val="Hyperlink"/>
          </w:rPr>
          <w:t>https://www.health.gov.au/resources/publications/australian-national-disease-surveillance-plan-for-covid-19-influenza-and-rsv</w:t>
        </w:r>
      </w:hyperlink>
      <w:r w:rsidR="00EF5E80" w:rsidRPr="00EF5E80">
        <w:t>.</w:t>
      </w:r>
    </w:p>
    <w:p w14:paraId="376A4201" w14:textId="47809457" w:rsidR="00EF5E80" w:rsidRPr="00EF5E80" w:rsidRDefault="00EF5E80" w:rsidP="00EF5E80">
      <w:pPr>
        <w:pStyle w:val="EndNoteBibliography"/>
        <w:spacing w:after="0"/>
      </w:pPr>
      <w:r w:rsidRPr="00EF5E80">
        <w:t>2.</w:t>
      </w:r>
      <w:r w:rsidRPr="00EF5E80">
        <w:tab/>
        <w:t xml:space="preserve">Australian Government Department of Health and Aged Care. National Health Security Act, 2007 Canberra: Australian Government Department of Health and Aged Care; 2007. Available from: </w:t>
      </w:r>
      <w:hyperlink r:id="rId60" w:history="1">
        <w:r w:rsidRPr="00EF5E80">
          <w:rPr>
            <w:rStyle w:val="Hyperlink"/>
          </w:rPr>
          <w:t>https://www.legislation.gov.au/C2007A00174</w:t>
        </w:r>
      </w:hyperlink>
      <w:r w:rsidRPr="00EF5E80">
        <w:t>.</w:t>
      </w:r>
    </w:p>
    <w:p w14:paraId="77C73D64" w14:textId="6537E426" w:rsidR="00EF5E80" w:rsidRPr="00EF5E80" w:rsidRDefault="00EF5E80" w:rsidP="00EF5E80">
      <w:pPr>
        <w:pStyle w:val="EndNoteBibliography"/>
        <w:spacing w:after="0"/>
      </w:pPr>
      <w:r w:rsidRPr="00EF5E80">
        <w:t>3.</w:t>
      </w:r>
      <w:r w:rsidRPr="00EF5E80">
        <w:tab/>
        <w:t xml:space="preserve">Australian Government Department of Health and Aged Care. National Health Security (National Notifiable Disease List) Instrument 2018 Canberra: Australian Government Department of Health and Aged Care; 2018. Available from: </w:t>
      </w:r>
      <w:hyperlink r:id="rId61" w:history="1">
        <w:r w:rsidRPr="00EF5E80">
          <w:rPr>
            <w:rStyle w:val="Hyperlink"/>
          </w:rPr>
          <w:t>https://www.legislation.gov.au/F2018L00450</w:t>
        </w:r>
      </w:hyperlink>
      <w:r w:rsidRPr="00EF5E80">
        <w:t>.</w:t>
      </w:r>
    </w:p>
    <w:p w14:paraId="5C8FC318" w14:textId="05D5B8C6" w:rsidR="00EF5E80" w:rsidRPr="00EF5E80" w:rsidRDefault="00EF5E80" w:rsidP="00EF5E80">
      <w:pPr>
        <w:pStyle w:val="EndNoteBibliography"/>
        <w:spacing w:after="0"/>
      </w:pPr>
      <w:r w:rsidRPr="00EF5E80">
        <w:t>4.</w:t>
      </w:r>
      <w:r w:rsidRPr="00EF5E80">
        <w:tab/>
        <w:t xml:space="preserve">Australian Government Department of Health. National Health Security Agreement [Internet]. Canberra: Australian Government Department of Health; 2011. Available from: </w:t>
      </w:r>
      <w:hyperlink r:id="rId62" w:history="1">
        <w:r w:rsidRPr="00EF5E80">
          <w:rPr>
            <w:rStyle w:val="Hyperlink"/>
          </w:rPr>
          <w:t>https://www.health.gov.au/resources/publications/national-health-security-agreement</w:t>
        </w:r>
      </w:hyperlink>
      <w:r w:rsidRPr="00EF5E80">
        <w:t>.</w:t>
      </w:r>
    </w:p>
    <w:p w14:paraId="4C2AF867" w14:textId="07D5C2FA" w:rsidR="00EF5E80" w:rsidRPr="00EF5E80" w:rsidRDefault="00EF5E80" w:rsidP="00EF5E80">
      <w:pPr>
        <w:pStyle w:val="EndNoteBibliography"/>
        <w:spacing w:after="0"/>
      </w:pPr>
      <w:r w:rsidRPr="00EF5E80">
        <w:t>5.</w:t>
      </w:r>
      <w:r w:rsidRPr="00EF5E80">
        <w:tab/>
        <w:t xml:space="preserve">Australian Bureau of Statistics. National, state and territory population [Internet]. Canberra: Australian Bureau of Statistics; 2024. Available from: </w:t>
      </w:r>
      <w:hyperlink r:id="rId63" w:history="1">
        <w:r w:rsidRPr="00EF5E80">
          <w:rPr>
            <w:rStyle w:val="Hyperlink"/>
          </w:rPr>
          <w:t>https://www.abs.gov.au/statistics/people/population/national-state-and-territory-population/jun-2024</w:t>
        </w:r>
      </w:hyperlink>
      <w:r w:rsidRPr="00EF5E80">
        <w:t>.</w:t>
      </w:r>
    </w:p>
    <w:p w14:paraId="7357FAE7" w14:textId="17EFE23F" w:rsidR="00EF5E80" w:rsidRPr="00EF5E80" w:rsidRDefault="00EF5E80" w:rsidP="00EF5E80">
      <w:pPr>
        <w:pStyle w:val="EndNoteBibliography"/>
        <w:spacing w:after="0"/>
      </w:pPr>
      <w:r w:rsidRPr="00EF5E80">
        <w:t>6.</w:t>
      </w:r>
      <w:r w:rsidRPr="00EF5E80">
        <w:tab/>
        <w:t xml:space="preserve">Australian Institute of Health and Welfare. Person—Indigenous status, code N; Identifying and definitional attributes [Internet]. Canberra: Australian Institute of Health and Welfare. Available from: </w:t>
      </w:r>
      <w:hyperlink r:id="rId64" w:history="1">
        <w:r w:rsidRPr="00EF5E80">
          <w:rPr>
            <w:rStyle w:val="Hyperlink"/>
          </w:rPr>
          <w:t>https://meteor.aihw.gov.au/content/602543</w:t>
        </w:r>
      </w:hyperlink>
      <w:r w:rsidRPr="00EF5E80">
        <w:t>.</w:t>
      </w:r>
    </w:p>
    <w:p w14:paraId="2F96776D" w14:textId="06B26025" w:rsidR="00EF5E80" w:rsidRPr="00EF5E80" w:rsidRDefault="00EF5E80" w:rsidP="00EF5E80">
      <w:pPr>
        <w:pStyle w:val="EndNoteBibliography"/>
        <w:spacing w:after="0"/>
      </w:pPr>
      <w:r w:rsidRPr="00EF5E80">
        <w:t>7.</w:t>
      </w:r>
      <w:r w:rsidRPr="00EF5E80">
        <w:tab/>
        <w:t xml:space="preserve">Fogarty W, Lovell, M., Langenberg, J. &amp; Heron, M-J. Deficit Discourse and Strengths-based Approaches: Changing the Narrative of Aboriginal and Torres Strait Islander Health and Wellbeing [Internet]. Melbourne: The Lowitja Institute; 2018. Available from: </w:t>
      </w:r>
      <w:hyperlink r:id="rId65" w:history="1">
        <w:r w:rsidRPr="00EF5E80">
          <w:rPr>
            <w:rStyle w:val="Hyperlink"/>
          </w:rPr>
          <w:t>https://www.lowitja.org.au/resource/deficit-discourse-strengths-based/</w:t>
        </w:r>
      </w:hyperlink>
      <w:r w:rsidRPr="00EF5E80">
        <w:t>.</w:t>
      </w:r>
    </w:p>
    <w:p w14:paraId="608BF548" w14:textId="443FC735" w:rsidR="00EF5E80" w:rsidRPr="00EF5E80" w:rsidRDefault="00EF5E80" w:rsidP="00EF5E80">
      <w:pPr>
        <w:pStyle w:val="EndNoteBibliography"/>
        <w:spacing w:after="0"/>
      </w:pPr>
      <w:r w:rsidRPr="00EF5E80">
        <w:t>8.</w:t>
      </w:r>
      <w:r w:rsidRPr="00EF5E80">
        <w:tab/>
        <w:t xml:space="preserve">Australian Government Department of Health and Aged Care. CDNA surveillance case definitions [Internet]. Canberra: Australian Government Department of Health and Aged Care; 2022. Available from: </w:t>
      </w:r>
      <w:hyperlink r:id="rId66" w:history="1">
        <w:r w:rsidRPr="00EF5E80">
          <w:rPr>
            <w:rStyle w:val="Hyperlink"/>
          </w:rPr>
          <w:t>https://www.health.gov.au/resources/collections/cdna-surveillance-case-definitions</w:t>
        </w:r>
      </w:hyperlink>
      <w:r w:rsidRPr="00EF5E80">
        <w:t>.</w:t>
      </w:r>
    </w:p>
    <w:p w14:paraId="528797DA" w14:textId="171A5F2F" w:rsidR="00EF5E80" w:rsidRPr="00EF5E80" w:rsidRDefault="00EF5E80" w:rsidP="00EF5E80">
      <w:pPr>
        <w:pStyle w:val="EndNoteBibliography"/>
        <w:spacing w:after="0"/>
      </w:pPr>
      <w:r w:rsidRPr="00EF5E80">
        <w:t>9.</w:t>
      </w:r>
      <w:r w:rsidRPr="00EF5E80">
        <w:tab/>
        <w:t xml:space="preserve">Australian Bureau of Statistics. Deaths due to COVID-19, influenza and RSV in Australia - 2022 - January 2025; Acute respiratory disease mortality in Australia [Internet]. Canberra: Australian Bureau of Statistics; 2025. Available from: </w:t>
      </w:r>
      <w:hyperlink r:id="rId67" w:history="1">
        <w:r w:rsidRPr="00EF5E80">
          <w:rPr>
            <w:rStyle w:val="Hyperlink"/>
          </w:rPr>
          <w:t>https://www.abs.gov.au/articles/deaths-due-covid-19-influenza-and-rsv-australia-2022-january-2025</w:t>
        </w:r>
      </w:hyperlink>
      <w:r w:rsidRPr="00EF5E80">
        <w:t>.</w:t>
      </w:r>
    </w:p>
    <w:p w14:paraId="4BE43164" w14:textId="395925DB" w:rsidR="00EF5E80" w:rsidRPr="00EF5E80" w:rsidRDefault="00EF5E80" w:rsidP="00EF5E80">
      <w:pPr>
        <w:pStyle w:val="EndNoteBibliography"/>
        <w:spacing w:after="0"/>
      </w:pPr>
      <w:r w:rsidRPr="00EF5E80">
        <w:t>10.</w:t>
      </w:r>
      <w:r w:rsidRPr="00EF5E80">
        <w:tab/>
        <w:t xml:space="preserve">Australian Bureau of Statistics. Provisional Mortality Statistics methodology [Internet]. Canberra: Australian Bureau of Statistics; 2024. Available from: </w:t>
      </w:r>
      <w:hyperlink r:id="rId68" w:history="1">
        <w:r w:rsidRPr="00EF5E80">
          <w:rPr>
            <w:rStyle w:val="Hyperlink"/>
          </w:rPr>
          <w:t>https://www.abs.gov.au/methodologies/provisional-mortality-statistics-methodology</w:t>
        </w:r>
      </w:hyperlink>
      <w:r w:rsidRPr="00EF5E80">
        <w:t>.</w:t>
      </w:r>
    </w:p>
    <w:p w14:paraId="26AD0DDC" w14:textId="667CD86B" w:rsidR="00EF5E80" w:rsidRPr="00EF5E80" w:rsidRDefault="00EF5E80" w:rsidP="00EF5E80">
      <w:pPr>
        <w:pStyle w:val="EndNoteBibliography"/>
        <w:spacing w:after="0"/>
      </w:pPr>
      <w:r w:rsidRPr="00EF5E80">
        <w:t>11.</w:t>
      </w:r>
      <w:r w:rsidRPr="00EF5E80">
        <w:tab/>
        <w:t xml:space="preserve">National Centre for Immunisation Research and Surveillance. History of immunisation in Australia; Immunisation policy history [Internet]. Westmead: National Centre for Immunisation Research and Surveillance; 2024. Available from: </w:t>
      </w:r>
      <w:hyperlink r:id="rId69" w:history="1">
        <w:r w:rsidRPr="00EF5E80">
          <w:rPr>
            <w:rStyle w:val="Hyperlink"/>
          </w:rPr>
          <w:t>https://ncirs.org.au/health-professionals/history-immunisation-australia</w:t>
        </w:r>
      </w:hyperlink>
      <w:r w:rsidRPr="00EF5E80">
        <w:t>.</w:t>
      </w:r>
    </w:p>
    <w:p w14:paraId="327FCC04" w14:textId="5D412908" w:rsidR="00EF5E80" w:rsidRPr="00EF5E80" w:rsidRDefault="00EF5E80" w:rsidP="00EF5E80">
      <w:pPr>
        <w:pStyle w:val="EndNoteBibliography"/>
        <w:spacing w:after="0"/>
      </w:pPr>
      <w:r w:rsidRPr="00EF5E80">
        <w:t>12.</w:t>
      </w:r>
      <w:r w:rsidRPr="00EF5E80">
        <w:tab/>
        <w:t xml:space="preserve">Carlson SJ, Innes RJI, Howard ZL, Baldwin Z, Butler M, Dalton CB. FluTracking: Weekly online community-based surveillance of influenza-like illness in Australia, 2019 Annual Report. </w:t>
      </w:r>
      <w:r w:rsidRPr="00EF5E80">
        <w:rPr>
          <w:i/>
        </w:rPr>
        <w:t>Commun Dis Intell</w:t>
      </w:r>
      <w:r w:rsidRPr="00EF5E80">
        <w:t xml:space="preserve">. 2023;47. [doi: </w:t>
      </w:r>
      <w:hyperlink r:id="rId70" w:history="1">
        <w:r w:rsidRPr="00EF5E80">
          <w:rPr>
            <w:rStyle w:val="Hyperlink"/>
          </w:rPr>
          <w:t>https://doi.org/10.33321/cdi.2023.47.14</w:t>
        </w:r>
      </w:hyperlink>
      <w:r w:rsidRPr="00EF5E80">
        <w:t>]</w:t>
      </w:r>
    </w:p>
    <w:p w14:paraId="6E375214" w14:textId="2279E9A3" w:rsidR="00EF5E80" w:rsidRPr="00EF5E80" w:rsidRDefault="00EF5E80" w:rsidP="00EF5E80">
      <w:pPr>
        <w:pStyle w:val="EndNoteBibliography"/>
        <w:spacing w:after="0"/>
      </w:pPr>
      <w:r w:rsidRPr="00EF5E80">
        <w:t>13.</w:t>
      </w:r>
      <w:r w:rsidRPr="00EF5E80">
        <w:tab/>
        <w:t xml:space="preserve">FluTracking. Methods for calculating Fever and Cough Incidence [Internet]. Wallsend: FluTracking. Available from: </w:t>
      </w:r>
      <w:hyperlink r:id="rId71" w:history="1">
        <w:r w:rsidRPr="00EF5E80">
          <w:rPr>
            <w:rStyle w:val="Hyperlink"/>
          </w:rPr>
          <w:t>https://info.flutracking.net/methods/</w:t>
        </w:r>
      </w:hyperlink>
      <w:r w:rsidRPr="00EF5E80">
        <w:t>.</w:t>
      </w:r>
    </w:p>
    <w:p w14:paraId="36EC7B62" w14:textId="4178529D" w:rsidR="00EF5E80" w:rsidRPr="00EF5E80" w:rsidRDefault="00EF5E80" w:rsidP="00EF5E80">
      <w:pPr>
        <w:pStyle w:val="EndNoteBibliography"/>
        <w:spacing w:after="0"/>
      </w:pPr>
      <w:r w:rsidRPr="00EF5E80">
        <w:t>14.</w:t>
      </w:r>
      <w:r w:rsidRPr="00EF5E80">
        <w:tab/>
        <w:t xml:space="preserve">Global Influenza Programme. WHO surveillance case definitions for ILI and SARI [Internet]. Geneva: World Health Organization; 2025. Available from: </w:t>
      </w:r>
      <w:hyperlink r:id="rId72" w:history="1">
        <w:r w:rsidRPr="00EF5E80">
          <w:rPr>
            <w:rStyle w:val="Hyperlink"/>
          </w:rPr>
          <w:t>https://www.who.int/teams/global-influenza-programme/surveillance-and-monitoring/case-definitions-for-ili-and-sari</w:t>
        </w:r>
      </w:hyperlink>
      <w:r w:rsidRPr="00EF5E80">
        <w:t>.</w:t>
      </w:r>
    </w:p>
    <w:p w14:paraId="5331B351" w14:textId="18C067BF" w:rsidR="00EF5E80" w:rsidRPr="00EF5E80" w:rsidRDefault="00EF5E80" w:rsidP="00EF5E80">
      <w:pPr>
        <w:pStyle w:val="EndNoteBibliography"/>
        <w:spacing w:after="0"/>
      </w:pPr>
      <w:r w:rsidRPr="00EF5E80">
        <w:t>15.</w:t>
      </w:r>
      <w:r w:rsidRPr="00EF5E80">
        <w:tab/>
        <w:t xml:space="preserve">Australian and New Zealand Intensive Care Research Centre (ANZIC-RC). SPRINT-SARI (Australia) [Internet]. Melbourne: Monash University; 2025. Available from: </w:t>
      </w:r>
      <w:hyperlink r:id="rId73" w:history="1">
        <w:r w:rsidRPr="00EF5E80">
          <w:rPr>
            <w:rStyle w:val="Hyperlink"/>
          </w:rPr>
          <w:t>https://www.monash.edu/medicine/sphpm/anzicrc/research/sprint-sari</w:t>
        </w:r>
      </w:hyperlink>
      <w:r w:rsidRPr="00EF5E80">
        <w:t>.</w:t>
      </w:r>
    </w:p>
    <w:p w14:paraId="2E9B08D0" w14:textId="0B59B65B" w:rsidR="00EF5E80" w:rsidRPr="00EF5E80" w:rsidRDefault="00EF5E80" w:rsidP="00EF5E80">
      <w:pPr>
        <w:pStyle w:val="EndNoteBibliography"/>
        <w:spacing w:after="0"/>
      </w:pPr>
      <w:r w:rsidRPr="00EF5E80">
        <w:t>16.</w:t>
      </w:r>
      <w:r w:rsidRPr="00EF5E80">
        <w:tab/>
        <w:t xml:space="preserve">Pilcher D, Coatsworth NR, Rosenow M, McClure J. A national system for monitoring intensive care unit demand and capacity: the Critical Health Resources Information System (CHRIS). </w:t>
      </w:r>
      <w:r w:rsidRPr="00EF5E80">
        <w:rPr>
          <w:i/>
        </w:rPr>
        <w:t>Med J Aust</w:t>
      </w:r>
      <w:r w:rsidRPr="00EF5E80">
        <w:t xml:space="preserve">. 2021;214(7):297-8.e1. [doi: </w:t>
      </w:r>
      <w:hyperlink r:id="rId74" w:history="1">
        <w:r w:rsidRPr="00EF5E80">
          <w:rPr>
            <w:rStyle w:val="Hyperlink"/>
          </w:rPr>
          <w:t>https://doi.org/10.5694/mja2.50988</w:t>
        </w:r>
      </w:hyperlink>
      <w:r w:rsidRPr="00EF5E80">
        <w:t>]</w:t>
      </w:r>
    </w:p>
    <w:p w14:paraId="4BFF896D" w14:textId="5DFB7A4C" w:rsidR="00EF5E80" w:rsidRPr="00EF5E80" w:rsidRDefault="00EF5E80" w:rsidP="00EF5E80">
      <w:pPr>
        <w:pStyle w:val="EndNoteBibliography"/>
        <w:spacing w:after="0"/>
      </w:pPr>
      <w:r w:rsidRPr="00EF5E80">
        <w:lastRenderedPageBreak/>
        <w:t>17.</w:t>
      </w:r>
      <w:r w:rsidRPr="00EF5E80">
        <w:tab/>
        <w:t xml:space="preserve">Global Influenza Programme. National Influenza Centres [Internet]. Geneva: World Health Organization; 2025. Available from: </w:t>
      </w:r>
      <w:hyperlink r:id="rId75" w:history="1">
        <w:r w:rsidRPr="00EF5E80">
          <w:rPr>
            <w:rStyle w:val="Hyperlink"/>
          </w:rPr>
          <w:t>https://www.who.int/initiatives/global-influenza-surveillance-and-response-system/national-influenza-centres</w:t>
        </w:r>
      </w:hyperlink>
      <w:r w:rsidRPr="00EF5E80">
        <w:t>.</w:t>
      </w:r>
    </w:p>
    <w:p w14:paraId="5420225E" w14:textId="159A7591" w:rsidR="00EF5E80" w:rsidRPr="00EF5E80" w:rsidRDefault="00EF5E80" w:rsidP="00EF5E80">
      <w:pPr>
        <w:pStyle w:val="EndNoteBibliography"/>
        <w:spacing w:after="0"/>
      </w:pPr>
      <w:r w:rsidRPr="00EF5E80">
        <w:t>18.</w:t>
      </w:r>
      <w:r w:rsidRPr="00EF5E80">
        <w:tab/>
        <w:t xml:space="preserve">Communicable Diseases Genomics Network. AUSTRAKKA; Overview [Internet]. Melbourne: Communicable Diseases Genomics Network; 2024. Available from: </w:t>
      </w:r>
      <w:hyperlink r:id="rId76" w:history="1">
        <w:r w:rsidRPr="00EF5E80">
          <w:rPr>
            <w:rStyle w:val="Hyperlink"/>
          </w:rPr>
          <w:t>https://www.cdgn.org.au/austrakka</w:t>
        </w:r>
      </w:hyperlink>
      <w:r w:rsidRPr="00EF5E80">
        <w:t>.</w:t>
      </w:r>
    </w:p>
    <w:p w14:paraId="7BF1D9C5" w14:textId="07082897" w:rsidR="00EF5E80" w:rsidRPr="00EF5E80" w:rsidRDefault="00EF5E80" w:rsidP="00EF5E80">
      <w:pPr>
        <w:pStyle w:val="EndNoteBibliography"/>
        <w:spacing w:after="0"/>
      </w:pPr>
      <w:r w:rsidRPr="00EF5E80">
        <w:t>19.</w:t>
      </w:r>
      <w:r w:rsidRPr="00EF5E80">
        <w:tab/>
        <w:t xml:space="preserve">Rambaut A, Holmes EC, O’Toole Á, Hill V, McCrone JT, Ruis C, et al. A dynamic nomenclature proposal for SARS-CoV-2 lineages to assist genomic epidemiology. </w:t>
      </w:r>
      <w:r w:rsidRPr="00EF5E80">
        <w:rPr>
          <w:i/>
        </w:rPr>
        <w:t>Nat Microbiol</w:t>
      </w:r>
      <w:r w:rsidRPr="00EF5E80">
        <w:t xml:space="preserve">. 2020;5(11):1403-7. [doi: </w:t>
      </w:r>
      <w:hyperlink r:id="rId77" w:history="1">
        <w:r w:rsidRPr="00EF5E80">
          <w:rPr>
            <w:rStyle w:val="Hyperlink"/>
          </w:rPr>
          <w:t>https://doi.org/10.1038/s41564-020-0770-5</w:t>
        </w:r>
      </w:hyperlink>
      <w:r w:rsidRPr="00EF5E80">
        <w:t>]</w:t>
      </w:r>
    </w:p>
    <w:p w14:paraId="31AC2A2E" w14:textId="32FFBCF1" w:rsidR="00EF5E80" w:rsidRPr="00EF5E80" w:rsidRDefault="00EF5E80" w:rsidP="00EF5E80">
      <w:pPr>
        <w:pStyle w:val="EndNoteBibliography"/>
        <w:spacing w:after="0"/>
      </w:pPr>
      <w:r w:rsidRPr="00EF5E80">
        <w:t>20.</w:t>
      </w:r>
      <w:r w:rsidRPr="00EF5E80">
        <w:tab/>
        <w:t xml:space="preserve">World Health Organization. Tracking SARS-CoV-2 variants [Internet]. Geneva: World Health Organization; 2025. Available from: </w:t>
      </w:r>
      <w:hyperlink r:id="rId78" w:history="1">
        <w:r w:rsidRPr="00EF5E80">
          <w:rPr>
            <w:rStyle w:val="Hyperlink"/>
          </w:rPr>
          <w:t>https://www.who.int/activities/tracking-SARS-CoV-2-variants</w:t>
        </w:r>
      </w:hyperlink>
      <w:r w:rsidRPr="00EF5E80">
        <w:t>.</w:t>
      </w:r>
    </w:p>
    <w:p w14:paraId="6289D5BC" w14:textId="128DE61E" w:rsidR="00EF5E80" w:rsidRPr="00EF5E80" w:rsidRDefault="00EF5E80" w:rsidP="00EF5E80">
      <w:pPr>
        <w:pStyle w:val="EndNoteBibliography"/>
        <w:spacing w:after="0"/>
      </w:pPr>
      <w:r w:rsidRPr="00EF5E80">
        <w:t>21.</w:t>
      </w:r>
      <w:r w:rsidRPr="00EF5E80">
        <w:tab/>
        <w:t xml:space="preserve">Global Influenza Programme. WHO Collaborating Centres [Internet]. Geneva: World Health Organization; 2025. Available from: </w:t>
      </w:r>
      <w:hyperlink r:id="rId79" w:history="1">
        <w:r w:rsidRPr="00EF5E80">
          <w:rPr>
            <w:rStyle w:val="Hyperlink"/>
          </w:rPr>
          <w:t>https://www.who.int/initiatives/global-influenza-surveillance-and-response-system/who-collaboration-center-erl</w:t>
        </w:r>
      </w:hyperlink>
      <w:r w:rsidRPr="00EF5E80">
        <w:t>.</w:t>
      </w:r>
    </w:p>
    <w:p w14:paraId="27BBCF1C" w14:textId="6C070E55" w:rsidR="00EF5E80" w:rsidRPr="00EF5E80" w:rsidRDefault="00EF5E80" w:rsidP="00EF5E80">
      <w:pPr>
        <w:pStyle w:val="EndNoteBibliography"/>
        <w:spacing w:after="0"/>
      </w:pPr>
      <w:r w:rsidRPr="00EF5E80">
        <w:t>22.</w:t>
      </w:r>
      <w:r w:rsidRPr="00EF5E80">
        <w:tab/>
        <w:t xml:space="preserve">Townsend JP, Hassler HB, Lamb AD, Sah P, Alvarez Nishio A, Nguyen C, et al. Seasonality of endemic COVID-19. </w:t>
      </w:r>
      <w:r w:rsidRPr="00EF5E80">
        <w:rPr>
          <w:i/>
        </w:rPr>
        <w:t>mBio</w:t>
      </w:r>
      <w:r w:rsidRPr="00EF5E80">
        <w:t xml:space="preserve">. 2023;14(6):e0142623. [doi: </w:t>
      </w:r>
      <w:hyperlink r:id="rId80" w:history="1">
        <w:r w:rsidRPr="00EF5E80">
          <w:rPr>
            <w:rStyle w:val="Hyperlink"/>
          </w:rPr>
          <w:t>https://doi.org/10.1128/mbio.01426-23</w:t>
        </w:r>
      </w:hyperlink>
      <w:r w:rsidRPr="00EF5E80">
        <w:t>]</w:t>
      </w:r>
    </w:p>
    <w:p w14:paraId="31B16BFF" w14:textId="32B0AAD0" w:rsidR="00EF5E80" w:rsidRPr="00EF5E80" w:rsidRDefault="00EF5E80" w:rsidP="00EF5E80">
      <w:pPr>
        <w:pStyle w:val="EndNoteBibliography"/>
        <w:spacing w:after="0"/>
      </w:pPr>
      <w:r w:rsidRPr="00EF5E80">
        <w:t>23.</w:t>
      </w:r>
      <w:r w:rsidRPr="00EF5E80">
        <w:tab/>
        <w:t xml:space="preserve">Australian Government Department of Health and Aged Care. National Notifiable Diseases Surveillance System (NNDSS) data visualisation tool [Internet]. Canberra: Australian Government Department of Health and Aged Care. Available from: </w:t>
      </w:r>
      <w:hyperlink r:id="rId81" w:history="1">
        <w:r w:rsidRPr="00EF5E80">
          <w:rPr>
            <w:rStyle w:val="Hyperlink"/>
          </w:rPr>
          <w:t>https://nindss.health.gov.au/pbi-dashboard/</w:t>
        </w:r>
      </w:hyperlink>
      <w:r w:rsidRPr="00EF5E80">
        <w:t>.</w:t>
      </w:r>
    </w:p>
    <w:p w14:paraId="3946F176" w14:textId="6B13EF86" w:rsidR="00EF5E80" w:rsidRPr="00EF5E80" w:rsidRDefault="00EF5E80" w:rsidP="00EF5E80">
      <w:pPr>
        <w:pStyle w:val="EndNoteBibliography"/>
        <w:spacing w:after="0"/>
      </w:pPr>
      <w:r w:rsidRPr="00EF5E80">
        <w:t>24.</w:t>
      </w:r>
      <w:r w:rsidRPr="00EF5E80">
        <w:tab/>
        <w:t xml:space="preserve">Lu C, Barr IG, Lambert S, Mengersen K, Wang L, Yang W, et al. Shifts in seasonal influenza patterns in Australia during and after COVID-19: A comprehensive analysis. </w:t>
      </w:r>
      <w:r w:rsidRPr="00EF5E80">
        <w:rPr>
          <w:i/>
        </w:rPr>
        <w:t>J Infect Public Health</w:t>
      </w:r>
      <w:r w:rsidRPr="00EF5E80">
        <w:t xml:space="preserve">. 2025;18(1):102620. [doi: </w:t>
      </w:r>
      <w:hyperlink r:id="rId82" w:history="1">
        <w:r w:rsidRPr="00EF5E80">
          <w:rPr>
            <w:rStyle w:val="Hyperlink"/>
          </w:rPr>
          <w:t>https://doi.org/10.1016/j.jiph.2024.102620</w:t>
        </w:r>
      </w:hyperlink>
      <w:r w:rsidRPr="00EF5E80">
        <w:t>]</w:t>
      </w:r>
    </w:p>
    <w:p w14:paraId="42676681" w14:textId="144837ED" w:rsidR="00EF5E80" w:rsidRPr="00EF5E80" w:rsidRDefault="00EF5E80" w:rsidP="00EF5E80">
      <w:pPr>
        <w:pStyle w:val="EndNoteBibliography"/>
        <w:spacing w:after="0"/>
      </w:pPr>
      <w:r w:rsidRPr="00EF5E80">
        <w:t>25.</w:t>
      </w:r>
      <w:r w:rsidRPr="00EF5E80">
        <w:tab/>
        <w:t xml:space="preserve">Australian Bureau of Statistics. Deaths due to COVID-19, influenza and RSV in Australia - 2022 - November 2024 [Internet]. Canberra: Australian Bureau of Statistics; 2025. Available from: </w:t>
      </w:r>
      <w:hyperlink r:id="rId83" w:history="1">
        <w:r w:rsidRPr="00EF5E80">
          <w:rPr>
            <w:rStyle w:val="Hyperlink"/>
          </w:rPr>
          <w:t>https://www.abs.gov.au/articles/deaths-due-covid-19-influenza-and-rsv-australia-2022-november-2024</w:t>
        </w:r>
      </w:hyperlink>
      <w:r w:rsidRPr="00EF5E80">
        <w:t>.</w:t>
      </w:r>
    </w:p>
    <w:p w14:paraId="3CD1B042" w14:textId="5E0D135D" w:rsidR="00EF5E80" w:rsidRPr="00EF5E80" w:rsidRDefault="00EF5E80" w:rsidP="00EF5E80">
      <w:pPr>
        <w:pStyle w:val="EndNoteBibliography"/>
        <w:spacing w:after="0"/>
      </w:pPr>
      <w:r w:rsidRPr="00EF5E80">
        <w:t>26.</w:t>
      </w:r>
      <w:r w:rsidRPr="00EF5E80">
        <w:tab/>
        <w:t xml:space="preserve">Kaku Y, Yo MS, Tolentino JE, Uriu K, Okumura K, Ito J, et al. Virological characteristics of the SARS-CoV-2 KP.3, LB.1, and KP.2.3 variants. </w:t>
      </w:r>
      <w:r w:rsidRPr="00EF5E80">
        <w:rPr>
          <w:i/>
        </w:rPr>
        <w:t>Lancet Infect Dis</w:t>
      </w:r>
      <w:r w:rsidRPr="00EF5E80">
        <w:t xml:space="preserve">. 2024;24(8):e482-e3. [doi: </w:t>
      </w:r>
      <w:hyperlink r:id="rId84" w:history="1">
        <w:r w:rsidRPr="00EF5E80">
          <w:rPr>
            <w:rStyle w:val="Hyperlink"/>
          </w:rPr>
          <w:t>https://doi.org/10.1016/S1473-3099(24)00415-8</w:t>
        </w:r>
      </w:hyperlink>
      <w:r w:rsidRPr="00EF5E80">
        <w:t>]</w:t>
      </w:r>
    </w:p>
    <w:p w14:paraId="7B3F9427" w14:textId="40A70EA8" w:rsidR="00EF5E80" w:rsidRPr="00EF5E80" w:rsidRDefault="00EF5E80" w:rsidP="00EF5E80">
      <w:pPr>
        <w:pStyle w:val="EndNoteBibliography"/>
        <w:spacing w:after="0"/>
      </w:pPr>
      <w:r w:rsidRPr="00EF5E80">
        <w:t>27.</w:t>
      </w:r>
      <w:r w:rsidRPr="00EF5E80">
        <w:tab/>
        <w:t xml:space="preserve">Kaku Y, Uriu K, Okumura K, Ito J, Sato K. Virological characteristics of the SARS-CoV-2 KP.3.1.1 variant. </w:t>
      </w:r>
      <w:r w:rsidRPr="00EF5E80">
        <w:rPr>
          <w:i/>
        </w:rPr>
        <w:t>Lancet Infect Dis</w:t>
      </w:r>
      <w:r w:rsidRPr="00EF5E80">
        <w:t xml:space="preserve">. 2024;24(10):e609. [doi: </w:t>
      </w:r>
      <w:hyperlink r:id="rId85" w:history="1">
        <w:r w:rsidRPr="00EF5E80">
          <w:rPr>
            <w:rStyle w:val="Hyperlink"/>
          </w:rPr>
          <w:t>https://doi.org/10.1016/S1473-3099(24)00505-X</w:t>
        </w:r>
      </w:hyperlink>
      <w:r w:rsidRPr="00EF5E80">
        <w:t>]</w:t>
      </w:r>
    </w:p>
    <w:p w14:paraId="37C9675A" w14:textId="0ADADF4A" w:rsidR="00EF5E80" w:rsidRPr="00EF5E80" w:rsidRDefault="00EF5E80" w:rsidP="00EF5E80">
      <w:pPr>
        <w:pStyle w:val="EndNoteBibliography"/>
        <w:spacing w:after="0"/>
      </w:pPr>
      <w:r w:rsidRPr="00EF5E80">
        <w:t>28.</w:t>
      </w:r>
      <w:r w:rsidRPr="00EF5E80">
        <w:tab/>
        <w:t xml:space="preserve">World Health Organization Technical Advisory Group on Virus Evolution. Risk evaluation of for SARS-CoV-2 Variant Under Monitoring: XEC [Internet]. Geneva: World Health Organization; 2024. Available from: </w:t>
      </w:r>
      <w:hyperlink r:id="rId86" w:history="1">
        <w:r w:rsidRPr="00EF5E80">
          <w:rPr>
            <w:rStyle w:val="Hyperlink"/>
          </w:rPr>
          <w:t>https://www.who.int/docs/default-source/coronaviruse/09122024_xec_ire.pdf</w:t>
        </w:r>
      </w:hyperlink>
      <w:r w:rsidRPr="00EF5E80">
        <w:t>.</w:t>
      </w:r>
    </w:p>
    <w:p w14:paraId="389105D9" w14:textId="537B7030" w:rsidR="00EF5E80" w:rsidRPr="00EF5E80" w:rsidRDefault="00EF5E80" w:rsidP="00EF5E80">
      <w:pPr>
        <w:pStyle w:val="EndNoteBibliography"/>
        <w:spacing w:after="0"/>
      </w:pPr>
      <w:r w:rsidRPr="00EF5E80">
        <w:t>29.</w:t>
      </w:r>
      <w:r w:rsidRPr="00EF5E80">
        <w:tab/>
        <w:t xml:space="preserve">Australian Government Department of Health. National 2020 Influenza Season Summary [Internet]. Canberra: Australian Government Department of Health; 2020. Available from: </w:t>
      </w:r>
      <w:hyperlink r:id="rId87" w:history="1">
        <w:r w:rsidRPr="00EF5E80">
          <w:rPr>
            <w:rStyle w:val="Hyperlink"/>
          </w:rPr>
          <w:t>https://www.health.gov.au/resources/publications/aisr-2020-national-influenza-season-summary</w:t>
        </w:r>
      </w:hyperlink>
      <w:r w:rsidRPr="00EF5E80">
        <w:t>.</w:t>
      </w:r>
    </w:p>
    <w:p w14:paraId="608AB6E8" w14:textId="090038B0" w:rsidR="00EF5E80" w:rsidRPr="00EF5E80" w:rsidRDefault="00EF5E80" w:rsidP="00EF5E80">
      <w:pPr>
        <w:pStyle w:val="EndNoteBibliography"/>
        <w:spacing w:after="0"/>
      </w:pPr>
      <w:r w:rsidRPr="00EF5E80">
        <w:t>30.</w:t>
      </w:r>
      <w:r w:rsidRPr="00EF5E80">
        <w:tab/>
        <w:t xml:space="preserve">Barr IG, Subbarao K. Implications of the apparent extinction of B/Yamagata-lineage human influenza viruses. </w:t>
      </w:r>
      <w:r w:rsidRPr="00EF5E80">
        <w:rPr>
          <w:i/>
        </w:rPr>
        <w:t>npj Vaccines</w:t>
      </w:r>
      <w:r w:rsidRPr="00EF5E80">
        <w:t xml:space="preserve">. 2024;9(1):219. [doi: </w:t>
      </w:r>
      <w:hyperlink r:id="rId88" w:history="1">
        <w:r w:rsidRPr="00EF5E80">
          <w:rPr>
            <w:rStyle w:val="Hyperlink"/>
          </w:rPr>
          <w:t>https://doi.org/10.1038/s41541-024-01010-y</w:t>
        </w:r>
      </w:hyperlink>
      <w:r w:rsidRPr="00EF5E80">
        <w:t>]</w:t>
      </w:r>
    </w:p>
    <w:p w14:paraId="5DFCC717" w14:textId="4A5A0880" w:rsidR="00EF5E80" w:rsidRPr="00EF5E80" w:rsidRDefault="00EF5E80" w:rsidP="00EF5E80">
      <w:pPr>
        <w:pStyle w:val="EndNoteBibliography"/>
        <w:spacing w:after="0"/>
      </w:pPr>
      <w:r w:rsidRPr="00EF5E80">
        <w:t>31.</w:t>
      </w:r>
      <w:r w:rsidRPr="00EF5E80">
        <w:tab/>
        <w:t xml:space="preserve">Caini S, Meijer A, Nunes MC, Henaff L, Zounon M, Boudewijns B, et al. Probable extinction of influenza B/Yamagata and its public health implications: a systematic literature review and assessment of global surveillance databases. </w:t>
      </w:r>
      <w:r w:rsidRPr="00EF5E80">
        <w:rPr>
          <w:i/>
        </w:rPr>
        <w:t>Lancet Microbe</w:t>
      </w:r>
      <w:r w:rsidRPr="00EF5E80">
        <w:t xml:space="preserve">. 2024;5(8). [doi: </w:t>
      </w:r>
      <w:hyperlink r:id="rId89" w:history="1">
        <w:r w:rsidRPr="00EF5E80">
          <w:rPr>
            <w:rStyle w:val="Hyperlink"/>
          </w:rPr>
          <w:t>https://doi.org/10.1016/S2666-5247(24)00066-1</w:t>
        </w:r>
      </w:hyperlink>
      <w:r w:rsidRPr="00EF5E80">
        <w:t>]</w:t>
      </w:r>
    </w:p>
    <w:p w14:paraId="77FD3E79" w14:textId="59524EFD" w:rsidR="00EF5E80" w:rsidRPr="00EF5E80" w:rsidRDefault="00EF5E80" w:rsidP="00EF5E80">
      <w:pPr>
        <w:pStyle w:val="EndNoteBibliography"/>
        <w:spacing w:after="0"/>
      </w:pPr>
      <w:r w:rsidRPr="00EF5E80">
        <w:t>32.</w:t>
      </w:r>
      <w:r w:rsidRPr="00EF5E80">
        <w:tab/>
        <w:t xml:space="preserve">Australian Government Department of Health and Aged Care. COVID-19 vaccines [Internet]. Canberra: Australian Government Department of Health and Aged Care; 2025. Available from: </w:t>
      </w:r>
      <w:hyperlink r:id="rId90" w:history="1">
        <w:r w:rsidRPr="00EF5E80">
          <w:rPr>
            <w:rStyle w:val="Hyperlink"/>
          </w:rPr>
          <w:t>https://www.health.gov.au/our-work/covid-19-vaccines</w:t>
        </w:r>
      </w:hyperlink>
      <w:r w:rsidRPr="00EF5E80">
        <w:t>.</w:t>
      </w:r>
    </w:p>
    <w:p w14:paraId="2B87D388" w14:textId="257E2C73" w:rsidR="00EF5E80" w:rsidRPr="00EF5E80" w:rsidRDefault="00EF5E80" w:rsidP="00EF5E80">
      <w:pPr>
        <w:pStyle w:val="EndNoteBibliography"/>
        <w:spacing w:after="0"/>
      </w:pPr>
      <w:r w:rsidRPr="00EF5E80">
        <w:t>33.</w:t>
      </w:r>
      <w:r w:rsidRPr="00EF5E80">
        <w:tab/>
        <w:t xml:space="preserve">Australian Government Department of Health and Aged Care. Influenza (flu) vaccine [Internet ]. Canberra: Australian Government Department of Health and Aged Care; 2025. Available from: </w:t>
      </w:r>
      <w:hyperlink r:id="rId91" w:history="1">
        <w:r w:rsidRPr="00EF5E80">
          <w:rPr>
            <w:rStyle w:val="Hyperlink"/>
          </w:rPr>
          <w:t>https://www.health.gov.au/topics/immunisation/vaccines/influenza-flu-vaccine</w:t>
        </w:r>
      </w:hyperlink>
      <w:r w:rsidRPr="00EF5E80">
        <w:t>.</w:t>
      </w:r>
    </w:p>
    <w:p w14:paraId="6A1ACE91" w14:textId="45BD77EC" w:rsidR="00EF5E80" w:rsidRPr="00EF5E80" w:rsidRDefault="00EF5E80" w:rsidP="00EF5E80">
      <w:pPr>
        <w:pStyle w:val="EndNoteBibliography"/>
        <w:spacing w:after="0"/>
      </w:pPr>
      <w:r w:rsidRPr="00EF5E80">
        <w:t>34.</w:t>
      </w:r>
      <w:r w:rsidRPr="00EF5E80">
        <w:tab/>
        <w:t xml:space="preserve">Australian Government Department of Health and Aged Care. Respiratory syncytial virus (RSV) vaccine [Internet]. Canberra: Australian Government Department of Health and Aged Care; 2025. Available from: </w:t>
      </w:r>
      <w:hyperlink r:id="rId92" w:history="1">
        <w:r w:rsidRPr="00EF5E80">
          <w:rPr>
            <w:rStyle w:val="Hyperlink"/>
          </w:rPr>
          <w:t>https://www.health.gov.au/topics/immunisation/vaccines/respiratory-syncytial-virus-rsv-vaccine</w:t>
        </w:r>
      </w:hyperlink>
      <w:r w:rsidRPr="00EF5E80">
        <w:t>.</w:t>
      </w:r>
    </w:p>
    <w:p w14:paraId="0C17D0F8" w14:textId="6542F7EF" w:rsidR="00EF5E80" w:rsidRPr="00EF5E80" w:rsidRDefault="00EF5E80" w:rsidP="00EF5E80">
      <w:pPr>
        <w:pStyle w:val="EndNoteBibliography"/>
        <w:spacing w:after="0"/>
      </w:pPr>
      <w:r w:rsidRPr="00EF5E80">
        <w:t>35.</w:t>
      </w:r>
      <w:r w:rsidRPr="00EF5E80">
        <w:tab/>
        <w:t xml:space="preserve">Trombetta CM, Kistner O, Montomoli E, Viviani S, Marchi S. Influenza Viruses and Vaccines: The Role of Vaccine Effectiveness Studies for Evaluation of the Benefits of Influenza Vaccines. </w:t>
      </w:r>
      <w:r w:rsidRPr="00EF5E80">
        <w:rPr>
          <w:i/>
        </w:rPr>
        <w:t>Vaccines</w:t>
      </w:r>
      <w:r w:rsidRPr="00EF5E80">
        <w:t xml:space="preserve">. 2022;10(5). [doi: </w:t>
      </w:r>
      <w:hyperlink r:id="rId93" w:history="1">
        <w:r w:rsidRPr="00EF5E80">
          <w:rPr>
            <w:rStyle w:val="Hyperlink"/>
          </w:rPr>
          <w:t>https://doi.org/10.3390/vaccines10050714</w:t>
        </w:r>
      </w:hyperlink>
      <w:r w:rsidRPr="00EF5E80">
        <w:t>]</w:t>
      </w:r>
    </w:p>
    <w:p w14:paraId="78F1D1A7" w14:textId="25169D14" w:rsidR="00EF5E80" w:rsidRPr="00EF5E80" w:rsidRDefault="00EF5E80" w:rsidP="00EF5E80">
      <w:pPr>
        <w:pStyle w:val="EndNoteBibliography"/>
        <w:spacing w:after="0"/>
      </w:pPr>
      <w:r w:rsidRPr="00EF5E80">
        <w:lastRenderedPageBreak/>
        <w:t>36.</w:t>
      </w:r>
      <w:r w:rsidRPr="00EF5E80">
        <w:tab/>
        <w:t xml:space="preserve">Australian Government Department of Health and Aged Care. National 2022 Influenza Season Summary [Internet]. Canberra: Australian Government Department of Health and Aged Care; 2022. Available from: </w:t>
      </w:r>
      <w:hyperlink r:id="rId94" w:history="1">
        <w:r w:rsidRPr="00EF5E80">
          <w:rPr>
            <w:rStyle w:val="Hyperlink"/>
          </w:rPr>
          <w:t>https://www.health.gov.au/resources/publications/aisr-2022-national-influenza-season-summary</w:t>
        </w:r>
      </w:hyperlink>
      <w:r w:rsidRPr="00EF5E80">
        <w:t>.</w:t>
      </w:r>
    </w:p>
    <w:p w14:paraId="0DF0858D" w14:textId="4078E58F" w:rsidR="00EF5E80" w:rsidRPr="00EF5E80" w:rsidRDefault="00EF5E80" w:rsidP="00EF5E80">
      <w:pPr>
        <w:pStyle w:val="EndNoteBibliography"/>
        <w:spacing w:after="0"/>
      </w:pPr>
      <w:r w:rsidRPr="00EF5E80">
        <w:t>37.</w:t>
      </w:r>
      <w:r w:rsidRPr="00EF5E80">
        <w:tab/>
        <w:t xml:space="preserve">Australian Government Department of Health and Aged Care. 2019 Influenza Season in Australia; A summary from the National Influenza Surveillance Committee [Internet]. Canberra: Australian Government Department of Health and Aged Care; 2021. Available from: </w:t>
      </w:r>
      <w:hyperlink r:id="rId95" w:history="1">
        <w:r w:rsidRPr="00EF5E80">
          <w:rPr>
            <w:rStyle w:val="Hyperlink"/>
          </w:rPr>
          <w:t>https://www.health.gov.au/resources/publications/aisr-2019-national-influenza-season-summary</w:t>
        </w:r>
      </w:hyperlink>
      <w:r w:rsidRPr="00EF5E80">
        <w:t>.</w:t>
      </w:r>
    </w:p>
    <w:p w14:paraId="6B798E99" w14:textId="1DE0D825" w:rsidR="00EF5E80" w:rsidRPr="00EF5E80" w:rsidRDefault="00EF5E80" w:rsidP="00EF5E80">
      <w:pPr>
        <w:pStyle w:val="EndNoteBibliography"/>
      </w:pPr>
      <w:r w:rsidRPr="00EF5E80">
        <w:t>38.</w:t>
      </w:r>
      <w:r w:rsidRPr="00EF5E80">
        <w:tab/>
        <w:t xml:space="preserve">Australian Government Department of Health and Aged Care. Australian Influenza Surveillance Report – 2023 End of Season Summary [Internet]. Canberra: Australian Government Department of Health and Aged Care; 2023. Available from: </w:t>
      </w:r>
      <w:hyperlink r:id="rId96" w:history="1">
        <w:r w:rsidRPr="00EF5E80">
          <w:rPr>
            <w:rStyle w:val="Hyperlink"/>
          </w:rPr>
          <w:t>https://www.health.gov.au/resources/publications/aisr-2023-national-influenza-season-summary</w:t>
        </w:r>
      </w:hyperlink>
      <w:r w:rsidRPr="00EF5E80">
        <w:t>.</w:t>
      </w:r>
    </w:p>
    <w:p w14:paraId="16A31CC3" w14:textId="3A01A090" w:rsidR="00A715E6" w:rsidRDefault="008742D9">
      <w:r>
        <w:fldChar w:fldCharType="end"/>
      </w:r>
    </w:p>
    <w:p w14:paraId="4000181B" w14:textId="3CFE77AD" w:rsidR="008742D9" w:rsidRDefault="008742D9">
      <w:pPr>
        <w:spacing w:before="0" w:after="0" w:line="240" w:lineRule="auto"/>
      </w:pPr>
      <w:r>
        <w:br w:type="page"/>
      </w:r>
    </w:p>
    <w:p w14:paraId="7533CAA7" w14:textId="77777777" w:rsidR="008742D9" w:rsidRDefault="008742D9" w:rsidP="008742D9">
      <w:pPr>
        <w:pStyle w:val="Heading1"/>
      </w:pPr>
      <w:bookmarkStart w:id="50" w:name="_Toc194074634"/>
      <w:r>
        <w:lastRenderedPageBreak/>
        <w:t>Supplementary tables</w:t>
      </w:r>
      <w:bookmarkEnd w:id="50"/>
    </w:p>
    <w:p w14:paraId="5EF26EDD" w14:textId="5C149AE2" w:rsidR="008742D9" w:rsidRDefault="008742D9" w:rsidP="008742D9">
      <w:r>
        <w:rPr>
          <w:b/>
          <w:bCs/>
        </w:rPr>
        <w:br/>
        <w:t>Table S1: Notified cases and notification rate per 100,000 population by disease, five-year age group, and jurisdiction*</w:t>
      </w:r>
      <w:r>
        <w:rPr>
          <w:b/>
          <w:bCs/>
          <w:vertAlign w:val="superscript"/>
        </w:rPr>
        <w:t>†</w:t>
      </w:r>
      <w:r>
        <w:rPr>
          <w:b/>
          <w:bCs/>
        </w:rPr>
        <w:t>, Australia, 1 January to 31 December 2023</w:t>
      </w:r>
    </w:p>
    <w:tbl>
      <w:tblPr>
        <w:tblW w:w="5000" w:type="pct"/>
        <w:jc w:val="center"/>
        <w:tblLook w:val="0420" w:firstRow="1" w:lastRow="0" w:firstColumn="0" w:lastColumn="0" w:noHBand="0" w:noVBand="1"/>
      </w:tblPr>
      <w:tblGrid>
        <w:gridCol w:w="728"/>
        <w:gridCol w:w="1429"/>
        <w:gridCol w:w="1579"/>
        <w:gridCol w:w="1429"/>
        <w:gridCol w:w="1579"/>
        <w:gridCol w:w="1429"/>
        <w:gridCol w:w="1579"/>
      </w:tblGrid>
      <w:tr w:rsidR="008C5398" w:rsidRPr="008C5398" w14:paraId="030B136B" w14:textId="77777777" w:rsidTr="00A7551D">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0F0A5DFC"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BC435C3"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 xml:space="preserve">COVID-19 </w:t>
            </w:r>
            <w:r w:rsidRPr="008C5398">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14F2992"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COVID-19</w:t>
            </w:r>
            <w:r w:rsidRPr="008C5398">
              <w:rPr>
                <w:rFonts w:eastAsia="Arial" w:cs="Arial"/>
                <w:b/>
                <w:color w:val="033636"/>
                <w:sz w:val="16"/>
                <w:szCs w:val="16"/>
              </w:rPr>
              <w:br/>
              <w:t>notification r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4FA9490"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Influenza</w:t>
            </w:r>
            <w:r w:rsidRPr="008C5398">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7C223FEF"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Influenza</w:t>
            </w:r>
            <w:r w:rsidRPr="008C5398">
              <w:rPr>
                <w:rFonts w:eastAsia="Arial" w:cs="Arial"/>
                <w:b/>
                <w:color w:val="033636"/>
                <w:sz w:val="16"/>
                <w:szCs w:val="16"/>
              </w:rPr>
              <w:br/>
              <w:t>notification r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48FBBC0B"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RSV</w:t>
            </w:r>
            <w:r w:rsidRPr="008C5398">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7C69D486" w14:textId="77777777" w:rsidR="008C5398" w:rsidRPr="008C5398" w:rsidRDefault="008C5398"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RSV</w:t>
            </w:r>
            <w:r w:rsidRPr="008C5398">
              <w:rPr>
                <w:rFonts w:eastAsia="Arial" w:cs="Arial"/>
                <w:b/>
                <w:color w:val="033636"/>
                <w:sz w:val="16"/>
                <w:szCs w:val="16"/>
              </w:rPr>
              <w:br/>
              <w:t>notification rate</w:t>
            </w:r>
          </w:p>
        </w:tc>
      </w:tr>
      <w:tr w:rsidR="008742D9" w:rsidRPr="008C5398" w14:paraId="5DD55DDC" w14:textId="77777777" w:rsidTr="00DF709A">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661B7C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8C5398">
              <w:rPr>
                <w:rFonts w:eastAsia="Arial" w:cs="Arial"/>
                <w:b/>
                <w:color w:val="033636"/>
                <w:sz w:val="16"/>
                <w:szCs w:val="16"/>
              </w:rPr>
              <w:t>Age group (years)</w:t>
            </w:r>
          </w:p>
        </w:tc>
      </w:tr>
      <w:tr w:rsidR="008742D9" w:rsidRPr="008C5398" w14:paraId="532C9C7A"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D7E9CB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D4EB92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0,55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21C82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6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B07BEA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5,4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32AFC7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3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3253B1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4,85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659194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298</w:t>
            </w:r>
          </w:p>
        </w:tc>
      </w:tr>
      <w:tr w:rsidR="008742D9" w:rsidRPr="008C5398" w14:paraId="1BD9B9BE"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7BD7B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710BC0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4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809A23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A1241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2,25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F2A02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24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AF8016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7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75A3CC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20</w:t>
            </w:r>
          </w:p>
        </w:tc>
      </w:tr>
      <w:tr w:rsidR="008742D9" w:rsidRPr="008C5398" w14:paraId="5E22B5EE"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AB76AA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10–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982ED6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5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EDA110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9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ECC5BD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2,88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EC0B5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A7CDAD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1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2E3F45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89</w:t>
            </w:r>
          </w:p>
        </w:tc>
      </w:tr>
      <w:tr w:rsidR="008742D9" w:rsidRPr="008C5398" w14:paraId="11CB76C5"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AA47F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15–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398E7F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9,15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C08B38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5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4DCC52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01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83FAA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632B25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7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1F0111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65</w:t>
            </w:r>
          </w:p>
        </w:tc>
      </w:tr>
      <w:tr w:rsidR="008742D9" w:rsidRPr="008C5398" w14:paraId="21540788"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59822E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20–2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7EFE3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55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AEC1E3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F50C6E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1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8EC57D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7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F3134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9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13820E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3</w:t>
            </w:r>
          </w:p>
        </w:tc>
      </w:tr>
      <w:tr w:rsidR="008742D9" w:rsidRPr="008C5398" w14:paraId="4902DE7C"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FB1A14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25–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C86105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7,5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E2CCB3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77DDED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38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2DBC03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369E87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6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07883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1</w:t>
            </w:r>
          </w:p>
        </w:tc>
      </w:tr>
      <w:tr w:rsidR="008742D9" w:rsidRPr="008C5398" w14:paraId="27300242"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1E0FC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30–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50A2E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7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A87698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96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7E8AE4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7,92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4717BE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7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0AC398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23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A2777E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59</w:t>
            </w:r>
          </w:p>
        </w:tc>
      </w:tr>
      <w:tr w:rsidR="008742D9" w:rsidRPr="008C5398" w14:paraId="05B96E27"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7D364E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35–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3D3FF3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7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6F1B0A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99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13A75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0,5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A070A4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B21E13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98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DC9E74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51</w:t>
            </w:r>
          </w:p>
        </w:tc>
      </w:tr>
      <w:tr w:rsidR="008742D9" w:rsidRPr="008C5398" w14:paraId="29C46C2B"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C370D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40–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5CD859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8,29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8A80E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98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4807E6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8,40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07E16C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99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03B9BB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4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9D19EC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3</w:t>
            </w:r>
          </w:p>
        </w:tc>
      </w:tr>
      <w:tr w:rsidR="008742D9" w:rsidRPr="008C5398" w14:paraId="2B1E1782"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76727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45–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E12AFC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6,8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DED354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2217D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7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FAA48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8577D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58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353A64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59</w:t>
            </w:r>
          </w:p>
        </w:tc>
      </w:tr>
      <w:tr w:rsidR="008742D9" w:rsidRPr="008C5398" w14:paraId="05BA6743"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C788E6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50–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7FCA7E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0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C29E5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1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4048E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87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03926E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4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B9617E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32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81FC44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7</w:t>
            </w:r>
          </w:p>
        </w:tc>
      </w:tr>
      <w:tr w:rsidR="008742D9" w:rsidRPr="008C5398" w14:paraId="2135C4E6"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B182C0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55–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95E460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26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B1AF4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B9DC86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5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1DE53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8EE779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7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F6FDB1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46</w:t>
            </w:r>
          </w:p>
        </w:tc>
      </w:tr>
      <w:tr w:rsidR="008742D9" w:rsidRPr="008C5398" w14:paraId="77A423C2"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CF6B7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60–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E5AB21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3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6FBC0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9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8C587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88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2BA36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5297BB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3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37C03A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82</w:t>
            </w:r>
          </w:p>
        </w:tc>
      </w:tr>
      <w:tr w:rsidR="008742D9" w:rsidRPr="008C5398" w14:paraId="4B7CE3DF"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EFCB57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65–6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C9CCE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3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BC58DF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56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4E3CF1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7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28C6C1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9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01B73D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1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36DB0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06</w:t>
            </w:r>
          </w:p>
        </w:tc>
      </w:tr>
      <w:tr w:rsidR="008742D9" w:rsidRPr="008C5398" w14:paraId="210ED7E4"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13EBD6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EF5C92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12,12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32ACB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3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119CB1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8,31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5920C6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EF372D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8,91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C8A4F3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66</w:t>
            </w:r>
          </w:p>
        </w:tc>
      </w:tr>
      <w:tr w:rsidR="008742D9" w:rsidRPr="008C5398" w14:paraId="42CB3321" w14:textId="77777777" w:rsidTr="00DF709A">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17CFB8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8C5398">
              <w:rPr>
                <w:rFonts w:eastAsia="Arial" w:cs="Arial"/>
                <w:b/>
                <w:color w:val="033636"/>
                <w:sz w:val="16"/>
                <w:szCs w:val="16"/>
              </w:rPr>
              <w:t xml:space="preserve">Jurisdiction </w:t>
            </w:r>
          </w:p>
        </w:tc>
      </w:tr>
      <w:tr w:rsidR="008742D9" w:rsidRPr="008C5398" w14:paraId="6EC65606"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87549D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AC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9E703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35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743767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1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223E16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1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58B457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AF5F68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05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8FE4C6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33</w:t>
            </w:r>
          </w:p>
        </w:tc>
      </w:tr>
      <w:tr w:rsidR="008742D9" w:rsidRPr="008C5398" w14:paraId="791C38B0"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9DF040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NSW</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BA9CD38"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65,36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C32A6E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3A93D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4,6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45518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3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548B8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6,5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79361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49</w:t>
            </w:r>
          </w:p>
        </w:tc>
      </w:tr>
      <w:tr w:rsidR="008742D9" w:rsidRPr="008C5398" w14:paraId="7424A537"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AB7A43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N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223713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1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4BB8E1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5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A47084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77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214BF2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8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0F5A8E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B5CDA0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35</w:t>
            </w:r>
          </w:p>
        </w:tc>
      </w:tr>
      <w:tr w:rsidR="008742D9" w:rsidRPr="008C5398" w14:paraId="44EE74FD"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CE3200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Ql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05149F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7,5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98E9DB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46007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4,3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B8C1CC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33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93A13B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8,79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13C16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15</w:t>
            </w:r>
          </w:p>
        </w:tc>
      </w:tr>
      <w:tr w:rsidR="008742D9" w:rsidRPr="008C5398" w14:paraId="3DE62AB5"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B0AE41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S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BDCA8C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2,8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B42FDF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75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166869"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2,3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AB0895F"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19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192B37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2,17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3FCA22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48</w:t>
            </w:r>
          </w:p>
        </w:tc>
      </w:tr>
      <w:tr w:rsidR="008742D9" w:rsidRPr="008C5398" w14:paraId="774E6C90"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201341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Ta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33894D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4,98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CB2322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6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B3AD14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5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A7BFCE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2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A19E1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03A4AA5"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71</w:t>
            </w:r>
          </w:p>
        </w:tc>
      </w:tr>
      <w:tr w:rsidR="008742D9" w:rsidRPr="008C5398" w14:paraId="1AC0CE1A"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A7BB3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Vic.</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BC6CE6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3,22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4EA1F7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6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C4DE7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56,1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9809D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8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6BF8D27"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5,2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D96BC40"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62</w:t>
            </w:r>
          </w:p>
        </w:tc>
      </w:tr>
      <w:tr w:rsidR="008742D9" w:rsidRPr="008C5398" w14:paraId="2EB89307"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AF6FD1"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8C5398">
              <w:rPr>
                <w:rFonts w:eastAsia="Arial" w:cs="Arial"/>
                <w:color w:val="033636"/>
                <w:sz w:val="16"/>
                <w:szCs w:val="16"/>
              </w:rPr>
              <w:t>W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261A3D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9,08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D7D70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6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160487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21,19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5C89D7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71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C4D22AA"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10,54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6379E16"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8C5398">
              <w:rPr>
                <w:rFonts w:eastAsia="Arial" w:cs="Arial"/>
                <w:color w:val="033636"/>
                <w:sz w:val="16"/>
                <w:szCs w:val="16"/>
              </w:rPr>
              <w:t>356</w:t>
            </w:r>
          </w:p>
        </w:tc>
      </w:tr>
      <w:tr w:rsidR="008742D9" w:rsidRPr="008C5398" w14:paraId="595FDCE1"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9ED2FA2"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8C5398">
              <w:rPr>
                <w:rFonts w:eastAsia="Arial" w:cs="Arial"/>
                <w:b/>
                <w:color w:val="033636"/>
                <w:sz w:val="16"/>
                <w:szCs w:val="16"/>
              </w:rPr>
              <w:t>Total</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B494D9E"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341,6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33724C"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1,2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EB4CDE3"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289,1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94B561B"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1,0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A331F14"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128,12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63C10DD" w14:textId="77777777" w:rsidR="008742D9" w:rsidRPr="008C5398"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8C5398">
              <w:rPr>
                <w:rFonts w:eastAsia="Arial" w:cs="Arial"/>
                <w:b/>
                <w:color w:val="033636"/>
                <w:sz w:val="16"/>
                <w:szCs w:val="16"/>
              </w:rPr>
              <w:t>471</w:t>
            </w:r>
          </w:p>
        </w:tc>
      </w:tr>
    </w:tbl>
    <w:p w14:paraId="4DA98179" w14:textId="1ED1EF83" w:rsidR="008742D9" w:rsidRDefault="00106431" w:rsidP="008742D9">
      <w:r w:rsidRPr="001A4DB7">
        <w:rPr>
          <w:sz w:val="14"/>
        </w:rPr>
        <w:t xml:space="preserve">Source: </w:t>
      </w:r>
      <w:r w:rsidRPr="00132D56">
        <w:rPr>
          <w:sz w:val="14"/>
          <w:szCs w:val="18"/>
        </w:rPr>
        <w:t>National Notifiable Diseases Surveillance System (NNDSS)</w:t>
      </w:r>
      <w:r w:rsidRPr="00C23A60">
        <w:rPr>
          <w:sz w:val="14"/>
          <w:szCs w:val="18"/>
        </w:rPr>
        <w:t>, extracted 5 March 2025</w:t>
      </w:r>
      <w:r>
        <w:rPr>
          <w:sz w:val="14"/>
          <w:szCs w:val="18"/>
        </w:rPr>
        <w:t>.</w:t>
      </w:r>
      <w:r w:rsidRPr="001A4DB7">
        <w:rPr>
          <w:sz w:val="14"/>
        </w:rPr>
        <w:br/>
      </w:r>
      <w:r w:rsidR="008742D9">
        <w:br w:type="page"/>
      </w:r>
    </w:p>
    <w:p w14:paraId="7AD8E1B6" w14:textId="2650A9E2" w:rsidR="008742D9" w:rsidRDefault="008742D9" w:rsidP="008742D9">
      <w:pPr>
        <w:pStyle w:val="BodyText"/>
      </w:pPr>
      <w:r>
        <w:rPr>
          <w:b/>
          <w:bCs/>
        </w:rPr>
        <w:lastRenderedPageBreak/>
        <w:t>Table S2: Notified cases and notification rate per 100,000 population by disease, five-year age group, and jurisdiction*</w:t>
      </w:r>
      <w:r>
        <w:rPr>
          <w:b/>
          <w:bCs/>
          <w:vertAlign w:val="superscript"/>
        </w:rPr>
        <w:t>†</w:t>
      </w:r>
      <w:r>
        <w:rPr>
          <w:b/>
          <w:bCs/>
        </w:rPr>
        <w:t>, Australia, 1 January to 31 December 2022</w:t>
      </w:r>
    </w:p>
    <w:tbl>
      <w:tblPr>
        <w:tblW w:w="5000" w:type="pct"/>
        <w:jc w:val="center"/>
        <w:tblLook w:val="0420" w:firstRow="1" w:lastRow="0" w:firstColumn="0" w:lastColumn="0" w:noHBand="0" w:noVBand="1"/>
      </w:tblPr>
      <w:tblGrid>
        <w:gridCol w:w="728"/>
        <w:gridCol w:w="1429"/>
        <w:gridCol w:w="1579"/>
        <w:gridCol w:w="1429"/>
        <w:gridCol w:w="1579"/>
        <w:gridCol w:w="1429"/>
        <w:gridCol w:w="1579"/>
      </w:tblGrid>
      <w:tr w:rsidR="0025527B" w:rsidRPr="0025527B" w14:paraId="4F746FF3" w14:textId="77777777" w:rsidTr="00A7551D">
        <w:trPr>
          <w:tblHeader/>
          <w:jc w:val="center"/>
        </w:trPr>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22E5A3B7"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5EC65B9A"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 xml:space="preserve">COVID-19 </w:t>
            </w:r>
            <w:r w:rsidRPr="0025527B">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7AB4FEA7"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COVID-19</w:t>
            </w:r>
            <w:r w:rsidRPr="0025527B">
              <w:rPr>
                <w:rFonts w:eastAsia="Arial" w:cs="Arial"/>
                <w:b/>
                <w:color w:val="033636"/>
                <w:sz w:val="16"/>
                <w:szCs w:val="16"/>
              </w:rPr>
              <w:br/>
              <w:t>notification r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0C9A5976"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Influenza</w:t>
            </w:r>
            <w:r w:rsidRPr="0025527B">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1866C309"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Influenza</w:t>
            </w:r>
            <w:r w:rsidRPr="0025527B">
              <w:rPr>
                <w:rFonts w:eastAsia="Arial" w:cs="Arial"/>
                <w:b/>
                <w:color w:val="033636"/>
                <w:sz w:val="16"/>
                <w:szCs w:val="16"/>
              </w:rPr>
              <w:br/>
              <w:t>notification rate</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3954E877"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RSV</w:t>
            </w:r>
            <w:r w:rsidRPr="0025527B">
              <w:rPr>
                <w:rFonts w:eastAsia="Arial" w:cs="Arial"/>
                <w:b/>
                <w:color w:val="033636"/>
                <w:sz w:val="16"/>
                <w:szCs w:val="16"/>
              </w:rPr>
              <w:br/>
              <w:t>notified cases</w:t>
            </w:r>
          </w:p>
        </w:tc>
        <w:tc>
          <w:tcPr>
            <w:tcW w:w="0" w:type="auto"/>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0966FFEA" w14:textId="77777777" w:rsidR="0025527B" w:rsidRPr="0025527B" w:rsidRDefault="0025527B" w:rsidP="00A7551D">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RSV</w:t>
            </w:r>
            <w:r w:rsidRPr="0025527B">
              <w:rPr>
                <w:rFonts w:eastAsia="Arial" w:cs="Arial"/>
                <w:b/>
                <w:color w:val="033636"/>
                <w:sz w:val="16"/>
                <w:szCs w:val="16"/>
              </w:rPr>
              <w:br/>
              <w:t>notification rate</w:t>
            </w:r>
          </w:p>
        </w:tc>
      </w:tr>
      <w:tr w:rsidR="008742D9" w:rsidRPr="0025527B" w14:paraId="01E39DCF" w14:textId="77777777" w:rsidTr="00DF709A">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7AC20FC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25527B">
              <w:rPr>
                <w:rFonts w:eastAsia="Arial" w:cs="Arial"/>
                <w:b/>
                <w:color w:val="033636"/>
                <w:sz w:val="16"/>
                <w:szCs w:val="16"/>
              </w:rPr>
              <w:t>Age group (years)</w:t>
            </w:r>
          </w:p>
        </w:tc>
      </w:tr>
      <w:tr w:rsidR="008742D9" w:rsidRPr="0025527B" w14:paraId="64F59AF4"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429CC5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290092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04,9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ABC2A3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5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AB211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9,8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3207AC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98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012992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8,1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895E5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191</w:t>
            </w:r>
          </w:p>
        </w:tc>
      </w:tr>
      <w:tr w:rsidR="008742D9" w:rsidRPr="0025527B" w14:paraId="16E998CD"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D4670F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267690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3,10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435E49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8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28FA95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6,31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C60F7D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F11405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48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3DE016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03</w:t>
            </w:r>
          </w:p>
        </w:tc>
      </w:tr>
      <w:tr w:rsidR="008742D9" w:rsidRPr="0025527B" w14:paraId="7C3AB380"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A97C10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10–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AD4C0C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44,5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EF42B3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60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82BD60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4,3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4BE584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5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4C98A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1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689B6E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86</w:t>
            </w:r>
          </w:p>
        </w:tc>
      </w:tr>
      <w:tr w:rsidR="008742D9" w:rsidRPr="0025527B" w14:paraId="173C043C"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30531C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15–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95492D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77,79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C92F8D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6,7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D60E75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1,3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9978D8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8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61E6D1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81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84B991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69</w:t>
            </w:r>
          </w:p>
        </w:tc>
      </w:tr>
      <w:tr w:rsidR="008742D9" w:rsidRPr="0025527B" w14:paraId="1B956B13"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7B2A3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20–2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0F779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95,77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6ACB9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11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C12535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5,68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6146D3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87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8AE1EA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35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ADA164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2</w:t>
            </w:r>
          </w:p>
        </w:tc>
      </w:tr>
      <w:tr w:rsidR="008742D9" w:rsidRPr="0025527B" w14:paraId="0E9D2DE9"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E39844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25–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F938EF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28,0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AE0CCB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1,4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1B1FD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0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4A04E6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0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EC5EB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60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AFB880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1</w:t>
            </w:r>
          </w:p>
        </w:tc>
      </w:tr>
      <w:tr w:rsidR="008742D9" w:rsidRPr="0025527B" w14:paraId="6AB9AE49"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EF7092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30–3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27F2C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12,69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59926D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0,23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F74C81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5,7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E2C47E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7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3D07D2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0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05E3F9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51</w:t>
            </w:r>
          </w:p>
        </w:tc>
      </w:tr>
      <w:tr w:rsidR="008742D9" w:rsidRPr="0025527B" w14:paraId="4A9A5C50"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060163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35–3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41F55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91,87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A6D895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9,7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73A585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6,57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45C195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8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C44CB4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8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36AD1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6</w:t>
            </w:r>
          </w:p>
        </w:tc>
      </w:tr>
      <w:tr w:rsidR="008742D9" w:rsidRPr="0025527B" w14:paraId="0D5DCB31"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ED43B9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40–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EFDB64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41,96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64615F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8,4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9C54E3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8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1576C4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9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E1ABD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2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98A655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0</w:t>
            </w:r>
          </w:p>
        </w:tc>
      </w:tr>
      <w:tr w:rsidR="008742D9" w:rsidRPr="0025527B" w14:paraId="6EB53B26"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248C67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45–4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CF23E1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11,06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443B13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9,1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3F1ACA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9,24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9791BD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2E088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F09314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6</w:t>
            </w:r>
          </w:p>
        </w:tc>
      </w:tr>
      <w:tr w:rsidR="008742D9" w:rsidRPr="0025527B" w14:paraId="236339BB"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9AB1B6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50–5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446851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96,9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6CEBA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7,56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D98F19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76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78B66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4FA35C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64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EEF61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56</w:t>
            </w:r>
          </w:p>
        </w:tc>
      </w:tr>
      <w:tr w:rsidR="008742D9" w:rsidRPr="0025527B" w14:paraId="28059F55"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AA73F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55–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62F3A4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59,1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CDA5E3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6,90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5D9AA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59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02F2B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6269F4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7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2B9ABE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80</w:t>
            </w:r>
          </w:p>
        </w:tc>
      </w:tr>
      <w:tr w:rsidR="008742D9" w:rsidRPr="0025527B" w14:paraId="51D54621"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ABE397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60–6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EB0C82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30,38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FA71B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5,0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8E9E16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20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784D4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0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538C2F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94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D9BECB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92</w:t>
            </w:r>
          </w:p>
        </w:tc>
      </w:tr>
      <w:tr w:rsidR="008742D9" w:rsidRPr="0025527B" w14:paraId="0CAD4EEC"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DF0406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65–6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4E4405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73,50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383DED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76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094E5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5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10EAD0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B10CE7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74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ECCAA4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02</w:t>
            </w:r>
          </w:p>
        </w:tc>
      </w:tr>
      <w:tr w:rsidR="008742D9" w:rsidRPr="0025527B" w14:paraId="062C34B2"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B9613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7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5D35EA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31,96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8E25D2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93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F1D1F2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13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B41D20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723E1F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8,9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6A07EC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67</w:t>
            </w:r>
          </w:p>
        </w:tc>
      </w:tr>
      <w:tr w:rsidR="008742D9" w:rsidRPr="0025527B" w14:paraId="16D2F519" w14:textId="77777777" w:rsidTr="00DF709A">
        <w:trPr>
          <w:tblHeader/>
          <w:jc w:val="center"/>
        </w:trPr>
        <w:tc>
          <w:tcPr>
            <w:tcW w:w="0" w:type="auto"/>
            <w:gridSpan w:val="7"/>
            <w:tcBorders>
              <w:top w:val="single" w:sz="6" w:space="0" w:color="00DCA1"/>
              <w:left w:val="none" w:sz="0" w:space="0" w:color="000000"/>
              <w:bottom w:val="single" w:sz="6" w:space="0" w:color="00DCA1"/>
              <w:right w:val="none" w:sz="0" w:space="0" w:color="000000"/>
            </w:tcBorders>
            <w:shd w:val="clear" w:color="auto" w:fill="00DCA1"/>
            <w:tcMar>
              <w:top w:w="0" w:type="dxa"/>
              <w:left w:w="0" w:type="dxa"/>
              <w:bottom w:w="0" w:type="dxa"/>
              <w:right w:w="0" w:type="dxa"/>
            </w:tcMar>
            <w:vAlign w:val="center"/>
          </w:tcPr>
          <w:p w14:paraId="68EE3E2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25527B">
              <w:rPr>
                <w:rFonts w:eastAsia="Arial" w:cs="Arial"/>
                <w:b/>
                <w:color w:val="033636"/>
                <w:sz w:val="16"/>
                <w:szCs w:val="16"/>
              </w:rPr>
              <w:t xml:space="preserve">Jurisdiction </w:t>
            </w:r>
          </w:p>
        </w:tc>
      </w:tr>
      <w:tr w:rsidR="008742D9" w:rsidRPr="0025527B" w14:paraId="3AC71439"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61189E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AC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9E3A01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4,02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C811E9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6,15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7E91D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11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2ACE36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4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D9CD68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2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4DE2F3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00</w:t>
            </w:r>
          </w:p>
        </w:tc>
      </w:tr>
      <w:tr w:rsidR="008742D9" w:rsidRPr="0025527B" w14:paraId="4F115503"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25F991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NSW</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881AF2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827,5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22A095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1,54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1B4739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16,37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2C2674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37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700F45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97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AA9CC5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0</w:t>
            </w:r>
          </w:p>
        </w:tc>
      </w:tr>
      <w:tr w:rsidR="008742D9" w:rsidRPr="0025527B" w14:paraId="4A4EB83D"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6F7366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NT</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EEA68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2,44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277106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8,80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CBC782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79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55AA0B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87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D3CAC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9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816B5F0"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08</w:t>
            </w:r>
          </w:p>
        </w:tc>
      </w:tr>
      <w:tr w:rsidR="008742D9" w:rsidRPr="0025527B" w14:paraId="2BB94EA9"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8FEE64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Qld</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5D4539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28,54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D985525"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1,251</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80765C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4,43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ED7539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9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5AE7D5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9,70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20BDA0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32</w:t>
            </w:r>
          </w:p>
        </w:tc>
      </w:tr>
      <w:tr w:rsidR="008742D9" w:rsidRPr="0025527B" w14:paraId="47982FEB"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0B81B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S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77CE90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87,5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059D5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5,96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871278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2,09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80676F4"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4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B0E53B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9,53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FAE950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08</w:t>
            </w:r>
          </w:p>
        </w:tc>
      </w:tr>
      <w:tr w:rsidR="008742D9" w:rsidRPr="0025527B" w14:paraId="2645B9AF"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473264F"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Tas.</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9179A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62,01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7F56E3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0,77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D91E656"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2,98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13E271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1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86F7461"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03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6D075D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701</w:t>
            </w:r>
          </w:p>
        </w:tc>
      </w:tr>
      <w:tr w:rsidR="008742D9" w:rsidRPr="0025527B" w14:paraId="4B8C33D7"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BF13CB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Vic.</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B3705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989,75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EEA232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17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753960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6,599</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CAFD5A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52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0A511BC"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2,342</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7A622A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63</w:t>
            </w:r>
          </w:p>
        </w:tc>
      </w:tr>
      <w:tr w:rsidR="008742D9" w:rsidRPr="0025527B" w14:paraId="5F7F5C2C"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CAD8A6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color w:val="033636"/>
                <w:sz w:val="16"/>
                <w:szCs w:val="16"/>
              </w:rPr>
            </w:pPr>
            <w:r w:rsidRPr="0025527B">
              <w:rPr>
                <w:rFonts w:eastAsia="Arial" w:cs="Arial"/>
                <w:color w:val="033636"/>
                <w:sz w:val="16"/>
                <w:szCs w:val="16"/>
              </w:rPr>
              <w:t>WA</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8A3A6A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90,6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093E0E19"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6,547</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CAF80F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4,063</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63F454AE"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474</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2F619132"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11,65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D0BF9E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color w:val="033636"/>
                <w:sz w:val="16"/>
                <w:szCs w:val="16"/>
              </w:rPr>
            </w:pPr>
            <w:r w:rsidRPr="0025527B">
              <w:rPr>
                <w:rFonts w:eastAsia="Arial" w:cs="Arial"/>
                <w:color w:val="033636"/>
                <w:sz w:val="16"/>
                <w:szCs w:val="16"/>
              </w:rPr>
              <w:t>393</w:t>
            </w:r>
          </w:p>
        </w:tc>
      </w:tr>
      <w:tr w:rsidR="008742D9" w:rsidRPr="0025527B" w14:paraId="6C4EFF2C" w14:textId="77777777" w:rsidTr="00DF709A">
        <w:trPr>
          <w:jc w:val="center"/>
        </w:trPr>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3FFFFD8"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s="Arial"/>
                <w:b/>
                <w:color w:val="033636"/>
                <w:sz w:val="16"/>
                <w:szCs w:val="16"/>
              </w:rPr>
            </w:pPr>
            <w:r w:rsidRPr="0025527B">
              <w:rPr>
                <w:rFonts w:eastAsia="Arial" w:cs="Arial"/>
                <w:b/>
                <w:color w:val="033636"/>
                <w:sz w:val="16"/>
                <w:szCs w:val="16"/>
              </w:rPr>
              <w:t>Total</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7F06BE9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4,632,556</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40CB48E7"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17,02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1B8A4DA"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233,455</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33991E5B"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858</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142E56C3"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95,960</w:t>
            </w:r>
          </w:p>
        </w:tc>
        <w:tc>
          <w:tcPr>
            <w:tcW w:w="0" w:type="auto"/>
            <w:tcBorders>
              <w:top w:val="single" w:sz="6" w:space="0" w:color="00DCA1"/>
              <w:left w:val="none" w:sz="0" w:space="0" w:color="000000"/>
              <w:bottom w:val="single" w:sz="6" w:space="0" w:color="00DCA1"/>
              <w:right w:val="none" w:sz="0" w:space="0" w:color="000000"/>
            </w:tcBorders>
            <w:shd w:val="clear" w:color="auto" w:fill="FFFFFF"/>
            <w:tcMar>
              <w:top w:w="0" w:type="dxa"/>
              <w:left w:w="0" w:type="dxa"/>
              <w:bottom w:w="0" w:type="dxa"/>
              <w:right w:w="0" w:type="dxa"/>
            </w:tcMar>
            <w:vAlign w:val="center"/>
          </w:tcPr>
          <w:p w14:paraId="50C3382D" w14:textId="77777777" w:rsidR="008742D9" w:rsidRPr="0025527B" w:rsidRDefault="008742D9" w:rsidP="00DF709A">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eastAsia="Arial" w:cs="Arial"/>
                <w:b/>
                <w:color w:val="033636"/>
                <w:sz w:val="16"/>
                <w:szCs w:val="16"/>
              </w:rPr>
            </w:pPr>
            <w:r w:rsidRPr="0025527B">
              <w:rPr>
                <w:rFonts w:eastAsia="Arial" w:cs="Arial"/>
                <w:b/>
                <w:color w:val="033636"/>
                <w:sz w:val="16"/>
                <w:szCs w:val="16"/>
              </w:rPr>
              <w:t>353</w:t>
            </w:r>
          </w:p>
        </w:tc>
      </w:tr>
    </w:tbl>
    <w:p w14:paraId="0941F387" w14:textId="3FF26BBF" w:rsidR="008742D9" w:rsidRDefault="00106431" w:rsidP="000E02DC">
      <w:r w:rsidRPr="001A4DB7">
        <w:rPr>
          <w:sz w:val="14"/>
        </w:rPr>
        <w:t xml:space="preserve">Source: </w:t>
      </w:r>
      <w:r w:rsidRPr="00132D56">
        <w:rPr>
          <w:sz w:val="14"/>
          <w:szCs w:val="18"/>
        </w:rPr>
        <w:t>National Notifiable Diseases Surveillance System (NNDSS)</w:t>
      </w:r>
      <w:r w:rsidRPr="00C23A60">
        <w:rPr>
          <w:sz w:val="14"/>
          <w:szCs w:val="18"/>
        </w:rPr>
        <w:t>, extracted 5 March 2025</w:t>
      </w:r>
      <w:r>
        <w:rPr>
          <w:sz w:val="14"/>
          <w:szCs w:val="18"/>
        </w:rPr>
        <w:t>.</w:t>
      </w:r>
    </w:p>
    <w:sectPr w:rsidR="008742D9">
      <w:footerReference w:type="default" r:id="rId97"/>
      <w:headerReference w:type="first" r:id="rId98"/>
      <w:type w:val="continuous"/>
      <w:pgSz w:w="11906" w:h="16838"/>
      <w:pgMar w:top="1077" w:right="1077" w:bottom="1077" w:left="1077" w:header="851"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EFC4A2" w14:textId="77777777" w:rsidR="00D84300" w:rsidRDefault="00D84300">
      <w:pPr>
        <w:spacing w:before="0" w:after="0" w:line="240" w:lineRule="auto"/>
      </w:pPr>
      <w:r>
        <w:separator/>
      </w:r>
    </w:p>
  </w:endnote>
  <w:endnote w:type="continuationSeparator" w:id="0">
    <w:p w14:paraId="6E1FE116" w14:textId="77777777" w:rsidR="00D84300" w:rsidRDefault="00D84300">
      <w:pPr>
        <w:spacing w:before="0" w:after="0" w:line="240" w:lineRule="auto"/>
      </w:pPr>
      <w:r>
        <w:continuationSeparator/>
      </w:r>
    </w:p>
  </w:endnote>
  <w:endnote w:type="continuationNotice" w:id="1">
    <w:p w14:paraId="39614104" w14:textId="77777777" w:rsidR="00D84300" w:rsidRDefault="00D8430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bCs/>
        <w:color w:val="FFFFFF"/>
        <w:sz w:val="16"/>
        <w:szCs w:val="16"/>
      </w:rPr>
      <w:id w:val="-215809206"/>
      <w:docPartObj>
        <w:docPartGallery w:val="Page Numbers (Bottom of Page)"/>
        <w:docPartUnique/>
      </w:docPartObj>
    </w:sdtPr>
    <w:sdtEndPr>
      <w:rPr>
        <w:sz w:val="20"/>
        <w:szCs w:val="20"/>
      </w:rPr>
    </w:sdtEndPr>
    <w:sdtContent>
      <w:p w14:paraId="16A3200B" w14:textId="0EA84C06" w:rsidR="003C2CDA" w:rsidRPr="005816BB" w:rsidRDefault="00E718A2" w:rsidP="005A5B54">
        <w:pPr>
          <w:pStyle w:val="Footer"/>
          <w:tabs>
            <w:tab w:val="left" w:pos="7620"/>
          </w:tabs>
          <w:jc w:val="center"/>
          <w:rPr>
            <w:b/>
            <w:color w:val="FFFFFF"/>
            <w:sz w:val="24"/>
            <w:szCs w:val="32"/>
          </w:rPr>
        </w:pPr>
        <w:r w:rsidRPr="005816BB">
          <w:rPr>
            <w:b/>
            <w:bCs/>
            <w:noProof/>
            <w:color w:val="FFFFFF"/>
            <w:sz w:val="24"/>
            <w:szCs w:val="32"/>
          </w:rPr>
          <w:drawing>
            <wp:anchor distT="0" distB="0" distL="114300" distR="114300" simplePos="0" relativeHeight="251658241" behindDoc="1" locked="1" layoutInCell="1" allowOverlap="1" wp14:anchorId="784B728D" wp14:editId="65B0197E">
              <wp:simplePos x="0" y="0"/>
              <wp:positionH relativeFrom="page">
                <wp:posOffset>-106680</wp:posOffset>
              </wp:positionH>
              <wp:positionV relativeFrom="page">
                <wp:posOffset>10001250</wp:posOffset>
              </wp:positionV>
              <wp:extent cx="7667625" cy="859790"/>
              <wp:effectExtent l="0" t="0" r="9525"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67625" cy="859790"/>
                      </a:xfrm>
                      <a:prstGeom prst="rect">
                        <a:avLst/>
                      </a:prstGeom>
                    </pic:spPr>
                  </pic:pic>
                </a:graphicData>
              </a:graphic>
              <wp14:sizeRelH relativeFrom="margin">
                <wp14:pctWidth>0</wp14:pctWidth>
              </wp14:sizeRelH>
              <wp14:sizeRelV relativeFrom="margin">
                <wp14:pctHeight>0</wp14:pctHeight>
              </wp14:sizeRelV>
            </wp:anchor>
          </w:drawing>
        </w:r>
        <w:r w:rsidR="0019761A" w:rsidRPr="005816BB">
          <w:rPr>
            <w:b/>
            <w:color w:val="FFFFFF"/>
          </w:rPr>
          <w:t>Interim Australian Centre for Disease Control ​</w:t>
        </w:r>
        <w:r w:rsidR="0019761A" w:rsidRPr="005816BB">
          <w:rPr>
            <w:b/>
            <w:color w:val="FFFFFF"/>
          </w:rPr>
          <w:tab/>
        </w:r>
        <w:r w:rsidR="005A5B54" w:rsidRPr="005816BB">
          <w:rPr>
            <w:b/>
            <w:bCs/>
            <w:color w:val="FFFFFF"/>
          </w:rPr>
          <w:tab/>
        </w:r>
        <w:r w:rsidR="005A5B54" w:rsidRPr="005816BB">
          <w:rPr>
            <w:b/>
            <w:bCs/>
            <w:color w:val="FFFFFF"/>
          </w:rPr>
          <w:tab/>
        </w:r>
        <w:r w:rsidR="0019761A" w:rsidRPr="005816BB">
          <w:rPr>
            <w:b/>
            <w:bCs/>
            <w:color w:val="FFFFFF"/>
          </w:rPr>
          <w:t>​ </w:t>
        </w:r>
        <w:r w:rsidR="005816BB">
          <w:rPr>
            <w:b/>
            <w:bCs/>
            <w:color w:val="FFFFFF"/>
          </w:rPr>
          <w:t xml:space="preserve">  </w:t>
        </w:r>
        <w:r w:rsidR="0019761A" w:rsidRPr="005816BB">
          <w:rPr>
            <w:b/>
            <w:color w:val="FFFFFF"/>
          </w:rPr>
          <w:fldChar w:fldCharType="begin"/>
        </w:r>
        <w:r w:rsidR="0019761A" w:rsidRPr="005816BB">
          <w:rPr>
            <w:b/>
            <w:color w:val="FFFFFF"/>
          </w:rPr>
          <w:instrText xml:space="preserve"> PAGE   \* MERGEFORMAT </w:instrText>
        </w:r>
        <w:r w:rsidR="0019761A" w:rsidRPr="005816BB">
          <w:rPr>
            <w:b/>
            <w:color w:val="FFFFFF"/>
          </w:rPr>
          <w:fldChar w:fldCharType="separate"/>
        </w:r>
        <w:r w:rsidR="0019761A" w:rsidRPr="005816BB">
          <w:rPr>
            <w:b/>
            <w:color w:val="FFFFFF"/>
          </w:rPr>
          <w:t>1</w:t>
        </w:r>
        <w:r w:rsidR="0019761A" w:rsidRPr="005816BB">
          <w:rPr>
            <w:b/>
            <w:color w:val="FFFFF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0DE4BA" w14:textId="77777777" w:rsidR="00D84300" w:rsidRDefault="00D84300">
      <w:r>
        <w:separator/>
      </w:r>
    </w:p>
  </w:footnote>
  <w:footnote w:type="continuationSeparator" w:id="0">
    <w:p w14:paraId="76AB8891" w14:textId="77777777" w:rsidR="00D84300" w:rsidRDefault="00D84300">
      <w:r>
        <w:continuationSeparator/>
      </w:r>
    </w:p>
  </w:footnote>
  <w:footnote w:type="continuationNotice" w:id="1">
    <w:p w14:paraId="66A341BA" w14:textId="77777777" w:rsidR="00D84300" w:rsidRDefault="00D84300">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3200C" w14:textId="77777777" w:rsidR="003C2CDA" w:rsidRDefault="0019761A">
    <w:pPr>
      <w:pStyle w:val="Header"/>
    </w:pPr>
    <w:r>
      <w:rPr>
        <w:noProof/>
        <w:lang w:eastAsia="en-AU"/>
      </w:rPr>
      <w:drawing>
        <wp:anchor distT="0" distB="0" distL="114300" distR="114300" simplePos="0" relativeHeight="251658240" behindDoc="1" locked="1" layoutInCell="1" allowOverlap="1" wp14:anchorId="16A3200D" wp14:editId="16A3200E">
          <wp:simplePos x="0" y="0"/>
          <wp:positionH relativeFrom="page">
            <wp:posOffset>0</wp:posOffset>
          </wp:positionH>
          <wp:positionV relativeFrom="page">
            <wp:align>top</wp:align>
          </wp:positionV>
          <wp:extent cx="7563600" cy="10692000"/>
          <wp:effectExtent l="0" t="0" r="5715" b="1905"/>
          <wp:wrapNone/>
          <wp:docPr id="1322968069" name="Picture 13229680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3600" cy="10692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F8961F8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00254"/>
    <w:multiLevelType w:val="hybridMultilevel"/>
    <w:tmpl w:val="BCCC8438"/>
    <w:lvl w:ilvl="0" w:tplc="4F083940">
      <w:start w:val="1"/>
      <w:numFmt w:val="decimal"/>
      <w:lvlText w:val="%1."/>
      <w:lvlJc w:val="left"/>
      <w:pPr>
        <w:ind w:left="720" w:hanging="360"/>
      </w:pPr>
      <w:rPr>
        <w:rFonts w:ascii="Verdana" w:hAnsi="Verdana" w:hint="default"/>
        <w:color w:val="000000"/>
        <w:sz w:val="17"/>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363506"/>
    <w:multiLevelType w:val="hybridMultilevel"/>
    <w:tmpl w:val="6B92250C"/>
    <w:lvl w:ilvl="0" w:tplc="38E4F190">
      <w:start w:val="1"/>
      <w:numFmt w:val="bullet"/>
      <w:lvlText w:val=""/>
      <w:lvlJc w:val="left"/>
      <w:pPr>
        <w:ind w:left="360" w:hanging="360"/>
      </w:pPr>
      <w:rPr>
        <w:rFonts w:ascii="Symbol" w:hAnsi="Symbol" w:cs="Symbol" w:hint="default"/>
        <w:b w:val="0"/>
        <w:i w:val="0"/>
        <w:color w:val="033636" w:themeColor="text1"/>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DC250B"/>
    <w:multiLevelType w:val="hybridMultilevel"/>
    <w:tmpl w:val="8C507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900771"/>
    <w:multiLevelType w:val="hybridMultilevel"/>
    <w:tmpl w:val="438A7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3B27B9F"/>
    <w:multiLevelType w:val="hybridMultilevel"/>
    <w:tmpl w:val="CA049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45C56486"/>
    <w:multiLevelType w:val="hybridMultilevel"/>
    <w:tmpl w:val="5E22D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0064E0"/>
    <w:multiLevelType w:val="hybridMultilevel"/>
    <w:tmpl w:val="13FC0F52"/>
    <w:lvl w:ilvl="0" w:tplc="3B00CCF6">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6661762A"/>
    <w:multiLevelType w:val="multilevel"/>
    <w:tmpl w:val="D6529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925F39"/>
    <w:multiLevelType w:val="hybridMultilevel"/>
    <w:tmpl w:val="F8961F8C"/>
    <w:lvl w:ilvl="0" w:tplc="FFFFFFFF">
      <w:start w:val="1"/>
      <w:numFmt w:val="decimal"/>
      <w:lvlText w:val="•"/>
      <w:lvlJc w:val="left"/>
      <w:pPr>
        <w:ind w:left="720" w:hanging="480"/>
      </w:pPr>
    </w:lvl>
    <w:lvl w:ilvl="1" w:tplc="FFFFFFFF">
      <w:start w:val="1"/>
      <w:numFmt w:val="decimal"/>
      <w:lvlText w:val="–"/>
      <w:lvlJc w:val="left"/>
      <w:pPr>
        <w:ind w:left="1440" w:hanging="480"/>
      </w:pPr>
    </w:lvl>
    <w:lvl w:ilvl="2" w:tplc="FFFFFFFF">
      <w:numFmt w:val="bullet"/>
      <w:lvlText w:val="•"/>
      <w:lvlJc w:val="left"/>
      <w:pPr>
        <w:ind w:left="2160" w:hanging="480"/>
      </w:pPr>
    </w:lvl>
    <w:lvl w:ilvl="3" w:tplc="FFFFFFFF">
      <w:numFmt w:val="bullet"/>
      <w:lvlText w:val="–"/>
      <w:lvlJc w:val="left"/>
      <w:pPr>
        <w:ind w:left="2880" w:hanging="480"/>
      </w:pPr>
    </w:lvl>
    <w:lvl w:ilvl="4" w:tplc="FFFFFFFF">
      <w:numFmt w:val="bullet"/>
      <w:lvlText w:val="•"/>
      <w:lvlJc w:val="left"/>
      <w:pPr>
        <w:ind w:left="3600" w:hanging="480"/>
      </w:pPr>
    </w:lvl>
    <w:lvl w:ilvl="5" w:tplc="FFFFFFFF">
      <w:numFmt w:val="bullet"/>
      <w:lvlText w:val="–"/>
      <w:lvlJc w:val="left"/>
      <w:pPr>
        <w:ind w:left="4320" w:hanging="480"/>
      </w:pPr>
    </w:lvl>
    <w:lvl w:ilvl="6" w:tplc="FFFFFFFF">
      <w:numFmt w:val="bullet"/>
      <w:lvlText w:val="•"/>
      <w:lvlJc w:val="left"/>
      <w:pPr>
        <w:ind w:left="5040" w:hanging="480"/>
      </w:pPr>
    </w:lvl>
    <w:lvl w:ilvl="7" w:tplc="FFFFFFFF">
      <w:numFmt w:val="bullet"/>
      <w:lvlText w:val="–"/>
      <w:lvlJc w:val="left"/>
      <w:pPr>
        <w:ind w:left="5760" w:hanging="480"/>
      </w:pPr>
    </w:lvl>
    <w:lvl w:ilvl="8" w:tplc="FFFFFFFF">
      <w:numFmt w:val="bullet"/>
      <w:lvlText w:val="•"/>
      <w:lvlJc w:val="left"/>
      <w:pPr>
        <w:ind w:left="6480" w:hanging="480"/>
      </w:pPr>
    </w:lvl>
  </w:abstractNum>
  <w:abstractNum w:abstractNumId="14"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1939170792">
    <w:abstractNumId w:val="3"/>
  </w:num>
  <w:num w:numId="2" w16cid:durableId="28997209">
    <w:abstractNumId w:val="8"/>
  </w:num>
  <w:num w:numId="3" w16cid:durableId="1504319644">
    <w:abstractNumId w:val="16"/>
  </w:num>
  <w:num w:numId="4" w16cid:durableId="1823959635">
    <w:abstractNumId w:val="11"/>
  </w:num>
  <w:num w:numId="5" w16cid:durableId="1449813617">
    <w:abstractNumId w:val="14"/>
  </w:num>
  <w:num w:numId="6" w16cid:durableId="1444181194">
    <w:abstractNumId w:val="1"/>
  </w:num>
  <w:num w:numId="7" w16cid:durableId="464591575">
    <w:abstractNumId w:val="0"/>
  </w:num>
  <w:num w:numId="8" w16cid:durableId="1169717549">
    <w:abstractNumId w:val="0"/>
  </w:num>
  <w:num w:numId="9" w16cid:durableId="116460633">
    <w:abstractNumId w:val="0"/>
  </w:num>
  <w:num w:numId="10" w16cid:durableId="1643805397">
    <w:abstractNumId w:val="0"/>
  </w:num>
  <w:num w:numId="11" w16cid:durableId="956720664">
    <w:abstractNumId w:val="0"/>
  </w:num>
  <w:num w:numId="12" w16cid:durableId="1275014547">
    <w:abstractNumId w:val="0"/>
  </w:num>
  <w:num w:numId="13" w16cid:durableId="240022177">
    <w:abstractNumId w:val="0"/>
  </w:num>
  <w:num w:numId="14" w16cid:durableId="1260869624">
    <w:abstractNumId w:val="0"/>
  </w:num>
  <w:num w:numId="15" w16cid:durableId="246884534">
    <w:abstractNumId w:val="0"/>
  </w:num>
  <w:num w:numId="16" w16cid:durableId="179509675">
    <w:abstractNumId w:val="0"/>
  </w:num>
  <w:num w:numId="17" w16cid:durableId="992105336">
    <w:abstractNumId w:val="0"/>
  </w:num>
  <w:num w:numId="18" w16cid:durableId="2046056513">
    <w:abstractNumId w:val="0"/>
  </w:num>
  <w:num w:numId="19" w16cid:durableId="357581007">
    <w:abstractNumId w:val="0"/>
  </w:num>
  <w:num w:numId="20" w16cid:durableId="1157108461">
    <w:abstractNumId w:val="0"/>
  </w:num>
  <w:num w:numId="21" w16cid:durableId="779105951">
    <w:abstractNumId w:val="0"/>
  </w:num>
  <w:num w:numId="22" w16cid:durableId="420301233">
    <w:abstractNumId w:val="0"/>
  </w:num>
  <w:num w:numId="23" w16cid:durableId="1053044565">
    <w:abstractNumId w:val="0"/>
  </w:num>
  <w:num w:numId="24" w16cid:durableId="1695032543">
    <w:abstractNumId w:val="0"/>
  </w:num>
  <w:num w:numId="25" w16cid:durableId="388655431">
    <w:abstractNumId w:val="0"/>
  </w:num>
  <w:num w:numId="26" w16cid:durableId="1046874819">
    <w:abstractNumId w:val="0"/>
  </w:num>
  <w:num w:numId="27" w16cid:durableId="1835607393">
    <w:abstractNumId w:val="0"/>
  </w:num>
  <w:num w:numId="28" w16cid:durableId="2102607857">
    <w:abstractNumId w:val="0"/>
  </w:num>
  <w:num w:numId="29" w16cid:durableId="179858887">
    <w:abstractNumId w:val="0"/>
  </w:num>
  <w:num w:numId="30" w16cid:durableId="1641424743">
    <w:abstractNumId w:val="0"/>
  </w:num>
  <w:num w:numId="31" w16cid:durableId="1849174465">
    <w:abstractNumId w:val="0"/>
  </w:num>
  <w:num w:numId="32" w16cid:durableId="278493910">
    <w:abstractNumId w:val="0"/>
  </w:num>
  <w:num w:numId="33" w16cid:durableId="128401471">
    <w:abstractNumId w:val="0"/>
  </w:num>
  <w:num w:numId="34" w16cid:durableId="1508860718">
    <w:abstractNumId w:val="0"/>
  </w:num>
  <w:num w:numId="35" w16cid:durableId="8333337">
    <w:abstractNumId w:val="0"/>
  </w:num>
  <w:num w:numId="36" w16cid:durableId="1682506627">
    <w:abstractNumId w:val="0"/>
  </w:num>
  <w:num w:numId="37" w16cid:durableId="2066952389">
    <w:abstractNumId w:val="0"/>
  </w:num>
  <w:num w:numId="38" w16cid:durableId="1309438782">
    <w:abstractNumId w:val="0"/>
  </w:num>
  <w:num w:numId="39" w16cid:durableId="1102262901">
    <w:abstractNumId w:val="0"/>
  </w:num>
  <w:num w:numId="40" w16cid:durableId="1817451088">
    <w:abstractNumId w:val="0"/>
  </w:num>
  <w:num w:numId="41" w16cid:durableId="153691934">
    <w:abstractNumId w:val="0"/>
  </w:num>
  <w:num w:numId="42" w16cid:durableId="1124427879">
    <w:abstractNumId w:val="0"/>
  </w:num>
  <w:num w:numId="43" w16cid:durableId="726031829">
    <w:abstractNumId w:val="0"/>
  </w:num>
  <w:num w:numId="44" w16cid:durableId="674380429">
    <w:abstractNumId w:val="0"/>
  </w:num>
  <w:num w:numId="45" w16cid:durableId="574898966">
    <w:abstractNumId w:val="0"/>
  </w:num>
  <w:num w:numId="46" w16cid:durableId="455179187">
    <w:abstractNumId w:val="0"/>
  </w:num>
  <w:num w:numId="47" w16cid:durableId="1490290978">
    <w:abstractNumId w:val="0"/>
  </w:num>
  <w:num w:numId="48" w16cid:durableId="1714426523">
    <w:abstractNumId w:val="0"/>
  </w:num>
  <w:num w:numId="49" w16cid:durableId="427232568">
    <w:abstractNumId w:val="0"/>
  </w:num>
  <w:num w:numId="50" w16cid:durableId="388308801">
    <w:abstractNumId w:val="0"/>
  </w:num>
  <w:num w:numId="51" w16cid:durableId="1587494202">
    <w:abstractNumId w:val="0"/>
  </w:num>
  <w:num w:numId="52" w16cid:durableId="1542396320">
    <w:abstractNumId w:val="0"/>
  </w:num>
  <w:num w:numId="53" w16cid:durableId="935089952">
    <w:abstractNumId w:val="0"/>
  </w:num>
  <w:num w:numId="54" w16cid:durableId="1222985836">
    <w:abstractNumId w:val="13"/>
  </w:num>
  <w:num w:numId="55" w16cid:durableId="2117600464">
    <w:abstractNumId w:val="9"/>
  </w:num>
  <w:num w:numId="56" w16cid:durableId="749739437">
    <w:abstractNumId w:val="5"/>
  </w:num>
  <w:num w:numId="57" w16cid:durableId="604701375">
    <w:abstractNumId w:val="12"/>
  </w:num>
  <w:num w:numId="58" w16cid:durableId="1779328738">
    <w:abstractNumId w:val="10"/>
  </w:num>
  <w:num w:numId="59" w16cid:durableId="1601134077">
    <w:abstractNumId w:val="6"/>
  </w:num>
  <w:num w:numId="60" w16cid:durableId="561913990">
    <w:abstractNumId w:val="15"/>
  </w:num>
  <w:num w:numId="61" w16cid:durableId="1986205280">
    <w:abstractNumId w:val="4"/>
  </w:num>
  <w:num w:numId="62" w16cid:durableId="195630780">
    <w:abstractNumId w:val="2"/>
  </w:num>
  <w:num w:numId="63" w16cid:durableId="719326286">
    <w:abstractNumId w:val="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aw2s0tmse5w0exvrh5d2vpdtxat2eaaazf&quot;&gt;My EndNote Library&lt;record-ids&gt;&lt;item&gt;2809&lt;/item&gt;&lt;item&gt;2810&lt;/item&gt;&lt;item&gt;2811&lt;/item&gt;&lt;item&gt;2812&lt;/item&gt;&lt;item&gt;2813&lt;/item&gt;&lt;item&gt;2814&lt;/item&gt;&lt;item&gt;2815&lt;/item&gt;&lt;item&gt;2816&lt;/item&gt;&lt;item&gt;2817&lt;/item&gt;&lt;item&gt;2818&lt;/item&gt;&lt;item&gt;2819&lt;/item&gt;&lt;item&gt;2820&lt;/item&gt;&lt;item&gt;2822&lt;/item&gt;&lt;item&gt;2823&lt;/item&gt;&lt;item&gt;2824&lt;/item&gt;&lt;item&gt;2825&lt;/item&gt;&lt;item&gt;2826&lt;/item&gt;&lt;item&gt;2827&lt;/item&gt;&lt;item&gt;2828&lt;/item&gt;&lt;item&gt;2829&lt;/item&gt;&lt;item&gt;2830&lt;/item&gt;&lt;item&gt;2831&lt;/item&gt;&lt;item&gt;2832&lt;/item&gt;&lt;item&gt;2833&lt;/item&gt;&lt;item&gt;2834&lt;/item&gt;&lt;item&gt;2835&lt;/item&gt;&lt;item&gt;2836&lt;/item&gt;&lt;item&gt;2837&lt;/item&gt;&lt;item&gt;2838&lt;/item&gt;&lt;item&gt;2839&lt;/item&gt;&lt;item&gt;2840&lt;/item&gt;&lt;item&gt;2841&lt;/item&gt;&lt;item&gt;2842&lt;/item&gt;&lt;item&gt;2843&lt;/item&gt;&lt;item&gt;2844&lt;/item&gt;&lt;item&gt;2845&lt;/item&gt;&lt;item&gt;2846&lt;/item&gt;&lt;item&gt;2847&lt;/item&gt;&lt;/record-ids&gt;&lt;/item&gt;&lt;/Libraries&gt;"/>
  </w:docVars>
  <w:rsids>
    <w:rsidRoot w:val="00A715E6"/>
    <w:rsid w:val="000001BF"/>
    <w:rsid w:val="00000357"/>
    <w:rsid w:val="00000B85"/>
    <w:rsid w:val="00001B35"/>
    <w:rsid w:val="00001F7C"/>
    <w:rsid w:val="0000216F"/>
    <w:rsid w:val="000021AC"/>
    <w:rsid w:val="000021CB"/>
    <w:rsid w:val="00002885"/>
    <w:rsid w:val="000034C8"/>
    <w:rsid w:val="0000356A"/>
    <w:rsid w:val="0000369A"/>
    <w:rsid w:val="0000420E"/>
    <w:rsid w:val="000048B6"/>
    <w:rsid w:val="00004B6E"/>
    <w:rsid w:val="00004BA9"/>
    <w:rsid w:val="0000716E"/>
    <w:rsid w:val="0000750E"/>
    <w:rsid w:val="00007A9A"/>
    <w:rsid w:val="0001106D"/>
    <w:rsid w:val="000112D8"/>
    <w:rsid w:val="000116EF"/>
    <w:rsid w:val="00012474"/>
    <w:rsid w:val="00012611"/>
    <w:rsid w:val="00012A42"/>
    <w:rsid w:val="00012DAB"/>
    <w:rsid w:val="00013588"/>
    <w:rsid w:val="00014737"/>
    <w:rsid w:val="00014C39"/>
    <w:rsid w:val="00014D6F"/>
    <w:rsid w:val="00014E88"/>
    <w:rsid w:val="0001516F"/>
    <w:rsid w:val="00015569"/>
    <w:rsid w:val="0001567A"/>
    <w:rsid w:val="00015CEF"/>
    <w:rsid w:val="000168F2"/>
    <w:rsid w:val="000169A0"/>
    <w:rsid w:val="00017170"/>
    <w:rsid w:val="00017E32"/>
    <w:rsid w:val="00020C4E"/>
    <w:rsid w:val="000214B3"/>
    <w:rsid w:val="0002233E"/>
    <w:rsid w:val="00022405"/>
    <w:rsid w:val="0002286B"/>
    <w:rsid w:val="00022A5A"/>
    <w:rsid w:val="00023844"/>
    <w:rsid w:val="000238C6"/>
    <w:rsid w:val="000238D5"/>
    <w:rsid w:val="0002420A"/>
    <w:rsid w:val="00024B22"/>
    <w:rsid w:val="000252A0"/>
    <w:rsid w:val="00025DE0"/>
    <w:rsid w:val="0002605C"/>
    <w:rsid w:val="0002615E"/>
    <w:rsid w:val="0002643A"/>
    <w:rsid w:val="00026FB9"/>
    <w:rsid w:val="00027197"/>
    <w:rsid w:val="0002720D"/>
    <w:rsid w:val="000279D5"/>
    <w:rsid w:val="000306B6"/>
    <w:rsid w:val="000308DC"/>
    <w:rsid w:val="000316B3"/>
    <w:rsid w:val="00031C04"/>
    <w:rsid w:val="00031DA7"/>
    <w:rsid w:val="00033126"/>
    <w:rsid w:val="0003326E"/>
    <w:rsid w:val="00033607"/>
    <w:rsid w:val="00033A2E"/>
    <w:rsid w:val="00033A5D"/>
    <w:rsid w:val="00033B4F"/>
    <w:rsid w:val="000343F9"/>
    <w:rsid w:val="00034BEA"/>
    <w:rsid w:val="000352BD"/>
    <w:rsid w:val="00035DDD"/>
    <w:rsid w:val="000362FD"/>
    <w:rsid w:val="00036398"/>
    <w:rsid w:val="00036BB4"/>
    <w:rsid w:val="00037315"/>
    <w:rsid w:val="000375B9"/>
    <w:rsid w:val="00037787"/>
    <w:rsid w:val="000403F7"/>
    <w:rsid w:val="000403FF"/>
    <w:rsid w:val="00040698"/>
    <w:rsid w:val="000407C3"/>
    <w:rsid w:val="00040E14"/>
    <w:rsid w:val="00040F21"/>
    <w:rsid w:val="00041828"/>
    <w:rsid w:val="00041974"/>
    <w:rsid w:val="000430E8"/>
    <w:rsid w:val="0004361C"/>
    <w:rsid w:val="000439BE"/>
    <w:rsid w:val="00043A76"/>
    <w:rsid w:val="00043DCD"/>
    <w:rsid w:val="00044B05"/>
    <w:rsid w:val="0004545E"/>
    <w:rsid w:val="0004617F"/>
    <w:rsid w:val="000466DF"/>
    <w:rsid w:val="0004701B"/>
    <w:rsid w:val="00047606"/>
    <w:rsid w:val="000477C2"/>
    <w:rsid w:val="0005056B"/>
    <w:rsid w:val="0005116B"/>
    <w:rsid w:val="00051F94"/>
    <w:rsid w:val="000522FE"/>
    <w:rsid w:val="00052898"/>
    <w:rsid w:val="00052A6F"/>
    <w:rsid w:val="0005331D"/>
    <w:rsid w:val="00053915"/>
    <w:rsid w:val="00053AEF"/>
    <w:rsid w:val="000556BA"/>
    <w:rsid w:val="00055B72"/>
    <w:rsid w:val="00056963"/>
    <w:rsid w:val="000570FA"/>
    <w:rsid w:val="00057146"/>
    <w:rsid w:val="000576E0"/>
    <w:rsid w:val="00057734"/>
    <w:rsid w:val="00057FA2"/>
    <w:rsid w:val="00060069"/>
    <w:rsid w:val="00060092"/>
    <w:rsid w:val="000600DE"/>
    <w:rsid w:val="000600E1"/>
    <w:rsid w:val="000609A2"/>
    <w:rsid w:val="00060EE9"/>
    <w:rsid w:val="00061B79"/>
    <w:rsid w:val="00061E82"/>
    <w:rsid w:val="0006209B"/>
    <w:rsid w:val="000625BB"/>
    <w:rsid w:val="000630BC"/>
    <w:rsid w:val="0006358F"/>
    <w:rsid w:val="00063716"/>
    <w:rsid w:val="00063AEA"/>
    <w:rsid w:val="00063D88"/>
    <w:rsid w:val="00064667"/>
    <w:rsid w:val="000648D0"/>
    <w:rsid w:val="0006513F"/>
    <w:rsid w:val="00065AEC"/>
    <w:rsid w:val="00065C96"/>
    <w:rsid w:val="00066801"/>
    <w:rsid w:val="00066843"/>
    <w:rsid w:val="000668DF"/>
    <w:rsid w:val="00066C27"/>
    <w:rsid w:val="00066C8B"/>
    <w:rsid w:val="00067929"/>
    <w:rsid w:val="00067D3F"/>
    <w:rsid w:val="00070500"/>
    <w:rsid w:val="0007086B"/>
    <w:rsid w:val="00070A61"/>
    <w:rsid w:val="00072B62"/>
    <w:rsid w:val="00072C35"/>
    <w:rsid w:val="0007336D"/>
    <w:rsid w:val="000733BF"/>
    <w:rsid w:val="00073683"/>
    <w:rsid w:val="00073909"/>
    <w:rsid w:val="00073977"/>
    <w:rsid w:val="00073E15"/>
    <w:rsid w:val="000743FE"/>
    <w:rsid w:val="000745AD"/>
    <w:rsid w:val="00074B2D"/>
    <w:rsid w:val="0007530D"/>
    <w:rsid w:val="000754F1"/>
    <w:rsid w:val="0007561F"/>
    <w:rsid w:val="00075B63"/>
    <w:rsid w:val="00075DC5"/>
    <w:rsid w:val="00075E7D"/>
    <w:rsid w:val="000764B2"/>
    <w:rsid w:val="00076DD0"/>
    <w:rsid w:val="000770E0"/>
    <w:rsid w:val="00077225"/>
    <w:rsid w:val="00081133"/>
    <w:rsid w:val="000812A1"/>
    <w:rsid w:val="00081355"/>
    <w:rsid w:val="000813A1"/>
    <w:rsid w:val="000820BB"/>
    <w:rsid w:val="0008266F"/>
    <w:rsid w:val="0008273C"/>
    <w:rsid w:val="00082DE4"/>
    <w:rsid w:val="00083FD1"/>
    <w:rsid w:val="00084229"/>
    <w:rsid w:val="000845C0"/>
    <w:rsid w:val="00084719"/>
    <w:rsid w:val="00084A7A"/>
    <w:rsid w:val="0008532A"/>
    <w:rsid w:val="0008548A"/>
    <w:rsid w:val="00085B40"/>
    <w:rsid w:val="00086C00"/>
    <w:rsid w:val="000871C6"/>
    <w:rsid w:val="0008799A"/>
    <w:rsid w:val="0009029C"/>
    <w:rsid w:val="0009076B"/>
    <w:rsid w:val="00090BB9"/>
    <w:rsid w:val="0009116C"/>
    <w:rsid w:val="000915C2"/>
    <w:rsid w:val="00091C20"/>
    <w:rsid w:val="00091D0B"/>
    <w:rsid w:val="000923D9"/>
    <w:rsid w:val="00092BB7"/>
    <w:rsid w:val="00093472"/>
    <w:rsid w:val="00093496"/>
    <w:rsid w:val="000934B2"/>
    <w:rsid w:val="00093A5C"/>
    <w:rsid w:val="000949B9"/>
    <w:rsid w:val="00094E1D"/>
    <w:rsid w:val="000953F0"/>
    <w:rsid w:val="000957D0"/>
    <w:rsid w:val="00095B7B"/>
    <w:rsid w:val="00095CB7"/>
    <w:rsid w:val="00096826"/>
    <w:rsid w:val="0009723C"/>
    <w:rsid w:val="000A004A"/>
    <w:rsid w:val="000A00A1"/>
    <w:rsid w:val="000A0260"/>
    <w:rsid w:val="000A040D"/>
    <w:rsid w:val="000A04D4"/>
    <w:rsid w:val="000A1069"/>
    <w:rsid w:val="000A16A3"/>
    <w:rsid w:val="000A25C7"/>
    <w:rsid w:val="000A2A94"/>
    <w:rsid w:val="000A2F51"/>
    <w:rsid w:val="000A358A"/>
    <w:rsid w:val="000A3D53"/>
    <w:rsid w:val="000A408E"/>
    <w:rsid w:val="000A4139"/>
    <w:rsid w:val="000A4431"/>
    <w:rsid w:val="000A4519"/>
    <w:rsid w:val="000A4580"/>
    <w:rsid w:val="000A4990"/>
    <w:rsid w:val="000A51BF"/>
    <w:rsid w:val="000A5D4B"/>
    <w:rsid w:val="000A5E02"/>
    <w:rsid w:val="000A6464"/>
    <w:rsid w:val="000A6D04"/>
    <w:rsid w:val="000A6E67"/>
    <w:rsid w:val="000A736E"/>
    <w:rsid w:val="000A7926"/>
    <w:rsid w:val="000A7DC1"/>
    <w:rsid w:val="000B00BE"/>
    <w:rsid w:val="000B0CB6"/>
    <w:rsid w:val="000B167E"/>
    <w:rsid w:val="000B1697"/>
    <w:rsid w:val="000B17C5"/>
    <w:rsid w:val="000B2207"/>
    <w:rsid w:val="000B29C0"/>
    <w:rsid w:val="000B312A"/>
    <w:rsid w:val="000B3712"/>
    <w:rsid w:val="000B37FB"/>
    <w:rsid w:val="000B3F17"/>
    <w:rsid w:val="000B4504"/>
    <w:rsid w:val="000B48D8"/>
    <w:rsid w:val="000B4981"/>
    <w:rsid w:val="000B5069"/>
    <w:rsid w:val="000B53F2"/>
    <w:rsid w:val="000B577C"/>
    <w:rsid w:val="000B5945"/>
    <w:rsid w:val="000B5DAC"/>
    <w:rsid w:val="000B6598"/>
    <w:rsid w:val="000B66B4"/>
    <w:rsid w:val="000B716E"/>
    <w:rsid w:val="000B798D"/>
    <w:rsid w:val="000B7D8F"/>
    <w:rsid w:val="000C0A65"/>
    <w:rsid w:val="000C10BF"/>
    <w:rsid w:val="000C1294"/>
    <w:rsid w:val="000C1492"/>
    <w:rsid w:val="000C16E3"/>
    <w:rsid w:val="000C1C56"/>
    <w:rsid w:val="000C2C30"/>
    <w:rsid w:val="000C3122"/>
    <w:rsid w:val="000C35E9"/>
    <w:rsid w:val="000C3B92"/>
    <w:rsid w:val="000C3C60"/>
    <w:rsid w:val="000C4962"/>
    <w:rsid w:val="000C54EB"/>
    <w:rsid w:val="000C5A5C"/>
    <w:rsid w:val="000C5C51"/>
    <w:rsid w:val="000C5C7C"/>
    <w:rsid w:val="000C6579"/>
    <w:rsid w:val="000C6B4F"/>
    <w:rsid w:val="000D1AFF"/>
    <w:rsid w:val="000D1E52"/>
    <w:rsid w:val="000D1E57"/>
    <w:rsid w:val="000D2714"/>
    <w:rsid w:val="000D3A6C"/>
    <w:rsid w:val="000D3F54"/>
    <w:rsid w:val="000D41D0"/>
    <w:rsid w:val="000D4248"/>
    <w:rsid w:val="000D4486"/>
    <w:rsid w:val="000D462D"/>
    <w:rsid w:val="000D5189"/>
    <w:rsid w:val="000D55EC"/>
    <w:rsid w:val="000D55F8"/>
    <w:rsid w:val="000D594B"/>
    <w:rsid w:val="000D5A90"/>
    <w:rsid w:val="000D69D0"/>
    <w:rsid w:val="000D6DBE"/>
    <w:rsid w:val="000D6FF1"/>
    <w:rsid w:val="000D70E6"/>
    <w:rsid w:val="000D7350"/>
    <w:rsid w:val="000D74BB"/>
    <w:rsid w:val="000D7541"/>
    <w:rsid w:val="000E02DC"/>
    <w:rsid w:val="000E03B4"/>
    <w:rsid w:val="000E0588"/>
    <w:rsid w:val="000E06E6"/>
    <w:rsid w:val="000E12FF"/>
    <w:rsid w:val="000E1623"/>
    <w:rsid w:val="000E16FD"/>
    <w:rsid w:val="000E17A2"/>
    <w:rsid w:val="000E17A9"/>
    <w:rsid w:val="000E1BA7"/>
    <w:rsid w:val="000E2A78"/>
    <w:rsid w:val="000E386F"/>
    <w:rsid w:val="000E4F48"/>
    <w:rsid w:val="000E5C49"/>
    <w:rsid w:val="000E6E48"/>
    <w:rsid w:val="000E6EA3"/>
    <w:rsid w:val="000E74D1"/>
    <w:rsid w:val="000E7AC1"/>
    <w:rsid w:val="000F00B4"/>
    <w:rsid w:val="000F04AD"/>
    <w:rsid w:val="000F0D0B"/>
    <w:rsid w:val="000F1279"/>
    <w:rsid w:val="000F147C"/>
    <w:rsid w:val="000F16C5"/>
    <w:rsid w:val="000F187A"/>
    <w:rsid w:val="000F1FD2"/>
    <w:rsid w:val="000F2353"/>
    <w:rsid w:val="000F2695"/>
    <w:rsid w:val="000F289E"/>
    <w:rsid w:val="000F33DA"/>
    <w:rsid w:val="000F3EAA"/>
    <w:rsid w:val="000F3F79"/>
    <w:rsid w:val="000F4ACE"/>
    <w:rsid w:val="000F4D99"/>
    <w:rsid w:val="000F5005"/>
    <w:rsid w:val="000F5106"/>
    <w:rsid w:val="000F58C8"/>
    <w:rsid w:val="000F59E6"/>
    <w:rsid w:val="000F5A22"/>
    <w:rsid w:val="000F5C17"/>
    <w:rsid w:val="000F5E8F"/>
    <w:rsid w:val="000F6616"/>
    <w:rsid w:val="000F6841"/>
    <w:rsid w:val="000F6917"/>
    <w:rsid w:val="000F75D1"/>
    <w:rsid w:val="000F7AFF"/>
    <w:rsid w:val="00100DFF"/>
    <w:rsid w:val="00101B06"/>
    <w:rsid w:val="00101E8D"/>
    <w:rsid w:val="001020E1"/>
    <w:rsid w:val="001021E1"/>
    <w:rsid w:val="00102A7B"/>
    <w:rsid w:val="00102AFD"/>
    <w:rsid w:val="00102F99"/>
    <w:rsid w:val="001039CA"/>
    <w:rsid w:val="00103B06"/>
    <w:rsid w:val="00104216"/>
    <w:rsid w:val="001042D1"/>
    <w:rsid w:val="00104E5E"/>
    <w:rsid w:val="00104E8D"/>
    <w:rsid w:val="00105032"/>
    <w:rsid w:val="00105169"/>
    <w:rsid w:val="0010540D"/>
    <w:rsid w:val="00105C2A"/>
    <w:rsid w:val="00106082"/>
    <w:rsid w:val="001060E3"/>
    <w:rsid w:val="0010617D"/>
    <w:rsid w:val="00106431"/>
    <w:rsid w:val="00106905"/>
    <w:rsid w:val="00106DE7"/>
    <w:rsid w:val="001074B0"/>
    <w:rsid w:val="00107731"/>
    <w:rsid w:val="001102FF"/>
    <w:rsid w:val="0011067B"/>
    <w:rsid w:val="0011098F"/>
    <w:rsid w:val="00110EEB"/>
    <w:rsid w:val="00111649"/>
    <w:rsid w:val="00111E0F"/>
    <w:rsid w:val="0011211D"/>
    <w:rsid w:val="001123C3"/>
    <w:rsid w:val="00112725"/>
    <w:rsid w:val="00112744"/>
    <w:rsid w:val="00112807"/>
    <w:rsid w:val="00112D25"/>
    <w:rsid w:val="001130DB"/>
    <w:rsid w:val="001132D9"/>
    <w:rsid w:val="00113381"/>
    <w:rsid w:val="00113611"/>
    <w:rsid w:val="00113954"/>
    <w:rsid w:val="00113B0E"/>
    <w:rsid w:val="00113BD4"/>
    <w:rsid w:val="001141C4"/>
    <w:rsid w:val="00114D76"/>
    <w:rsid w:val="00114FD1"/>
    <w:rsid w:val="0011543B"/>
    <w:rsid w:val="00115990"/>
    <w:rsid w:val="00116422"/>
    <w:rsid w:val="00116AE7"/>
    <w:rsid w:val="00120016"/>
    <w:rsid w:val="00120826"/>
    <w:rsid w:val="0012093B"/>
    <w:rsid w:val="0012139A"/>
    <w:rsid w:val="0012150B"/>
    <w:rsid w:val="001220EF"/>
    <w:rsid w:val="00122DE7"/>
    <w:rsid w:val="00123085"/>
    <w:rsid w:val="001239E3"/>
    <w:rsid w:val="001244B7"/>
    <w:rsid w:val="00125909"/>
    <w:rsid w:val="00125C17"/>
    <w:rsid w:val="00125C71"/>
    <w:rsid w:val="00125DE1"/>
    <w:rsid w:val="00125FD5"/>
    <w:rsid w:val="001264A3"/>
    <w:rsid w:val="001264D6"/>
    <w:rsid w:val="00126AFF"/>
    <w:rsid w:val="001276AA"/>
    <w:rsid w:val="001306A0"/>
    <w:rsid w:val="001309E5"/>
    <w:rsid w:val="001309FE"/>
    <w:rsid w:val="00130EC8"/>
    <w:rsid w:val="00131198"/>
    <w:rsid w:val="0013177C"/>
    <w:rsid w:val="00131AFA"/>
    <w:rsid w:val="00131B6C"/>
    <w:rsid w:val="0013230F"/>
    <w:rsid w:val="00132375"/>
    <w:rsid w:val="0013293A"/>
    <w:rsid w:val="00132B52"/>
    <w:rsid w:val="00132D56"/>
    <w:rsid w:val="00132EBB"/>
    <w:rsid w:val="00132EF2"/>
    <w:rsid w:val="001334CE"/>
    <w:rsid w:val="00133D88"/>
    <w:rsid w:val="0013406C"/>
    <w:rsid w:val="001345AA"/>
    <w:rsid w:val="00134C02"/>
    <w:rsid w:val="00134F4D"/>
    <w:rsid w:val="00134F69"/>
    <w:rsid w:val="001357D4"/>
    <w:rsid w:val="00136604"/>
    <w:rsid w:val="00136950"/>
    <w:rsid w:val="00137042"/>
    <w:rsid w:val="00137AA5"/>
    <w:rsid w:val="00137B1F"/>
    <w:rsid w:val="00137D9F"/>
    <w:rsid w:val="00140210"/>
    <w:rsid w:val="00140FDC"/>
    <w:rsid w:val="001412B9"/>
    <w:rsid w:val="00142080"/>
    <w:rsid w:val="001421F5"/>
    <w:rsid w:val="0014282F"/>
    <w:rsid w:val="00142961"/>
    <w:rsid w:val="0014520D"/>
    <w:rsid w:val="00145428"/>
    <w:rsid w:val="00145842"/>
    <w:rsid w:val="00145956"/>
    <w:rsid w:val="00145D91"/>
    <w:rsid w:val="00146894"/>
    <w:rsid w:val="001469BB"/>
    <w:rsid w:val="00146BFB"/>
    <w:rsid w:val="00146C02"/>
    <w:rsid w:val="00147293"/>
    <w:rsid w:val="001478C3"/>
    <w:rsid w:val="00150929"/>
    <w:rsid w:val="00150BA0"/>
    <w:rsid w:val="001513EF"/>
    <w:rsid w:val="00151B42"/>
    <w:rsid w:val="00152408"/>
    <w:rsid w:val="001524EF"/>
    <w:rsid w:val="0015252B"/>
    <w:rsid w:val="00152675"/>
    <w:rsid w:val="00152B85"/>
    <w:rsid w:val="00153134"/>
    <w:rsid w:val="001533C7"/>
    <w:rsid w:val="001536F7"/>
    <w:rsid w:val="00153A48"/>
    <w:rsid w:val="00153A52"/>
    <w:rsid w:val="00153B0D"/>
    <w:rsid w:val="00153F15"/>
    <w:rsid w:val="00154AC2"/>
    <w:rsid w:val="00154EEB"/>
    <w:rsid w:val="00154F7B"/>
    <w:rsid w:val="00155945"/>
    <w:rsid w:val="00155FB3"/>
    <w:rsid w:val="0015609B"/>
    <w:rsid w:val="00157167"/>
    <w:rsid w:val="00157247"/>
    <w:rsid w:val="00157DF2"/>
    <w:rsid w:val="001603AE"/>
    <w:rsid w:val="0016047C"/>
    <w:rsid w:val="0016053E"/>
    <w:rsid w:val="001608DE"/>
    <w:rsid w:val="00162AAD"/>
    <w:rsid w:val="00162BF2"/>
    <w:rsid w:val="001633DB"/>
    <w:rsid w:val="0016368D"/>
    <w:rsid w:val="001639D4"/>
    <w:rsid w:val="00163A9A"/>
    <w:rsid w:val="00163C32"/>
    <w:rsid w:val="00163E37"/>
    <w:rsid w:val="00164496"/>
    <w:rsid w:val="001647A9"/>
    <w:rsid w:val="001652F1"/>
    <w:rsid w:val="00165548"/>
    <w:rsid w:val="00165C83"/>
    <w:rsid w:val="00165D87"/>
    <w:rsid w:val="001661DA"/>
    <w:rsid w:val="0016624E"/>
    <w:rsid w:val="001668A6"/>
    <w:rsid w:val="00166AAC"/>
    <w:rsid w:val="0016714F"/>
    <w:rsid w:val="001672A7"/>
    <w:rsid w:val="001673D7"/>
    <w:rsid w:val="00167DF2"/>
    <w:rsid w:val="001708EA"/>
    <w:rsid w:val="001709E4"/>
    <w:rsid w:val="00170AFE"/>
    <w:rsid w:val="00170C8D"/>
    <w:rsid w:val="00170FE0"/>
    <w:rsid w:val="001712EC"/>
    <w:rsid w:val="00171699"/>
    <w:rsid w:val="0017219F"/>
    <w:rsid w:val="00172BD0"/>
    <w:rsid w:val="00172C05"/>
    <w:rsid w:val="00173464"/>
    <w:rsid w:val="00173E76"/>
    <w:rsid w:val="001741DF"/>
    <w:rsid w:val="0017475A"/>
    <w:rsid w:val="001748A6"/>
    <w:rsid w:val="001748F4"/>
    <w:rsid w:val="00175F5D"/>
    <w:rsid w:val="00176DB4"/>
    <w:rsid w:val="00176F9F"/>
    <w:rsid w:val="0017719D"/>
    <w:rsid w:val="001774BB"/>
    <w:rsid w:val="00177A63"/>
    <w:rsid w:val="00177AF8"/>
    <w:rsid w:val="00177FC9"/>
    <w:rsid w:val="0018093A"/>
    <w:rsid w:val="00180B5D"/>
    <w:rsid w:val="00180BD3"/>
    <w:rsid w:val="00180FE3"/>
    <w:rsid w:val="00181C93"/>
    <w:rsid w:val="0018273C"/>
    <w:rsid w:val="00182B19"/>
    <w:rsid w:val="00182BF0"/>
    <w:rsid w:val="00182E33"/>
    <w:rsid w:val="00183885"/>
    <w:rsid w:val="00183F1F"/>
    <w:rsid w:val="00184978"/>
    <w:rsid w:val="00184A79"/>
    <w:rsid w:val="00185072"/>
    <w:rsid w:val="00185492"/>
    <w:rsid w:val="00186058"/>
    <w:rsid w:val="0018692B"/>
    <w:rsid w:val="00186D5F"/>
    <w:rsid w:val="00187404"/>
    <w:rsid w:val="00187B7C"/>
    <w:rsid w:val="00187C1D"/>
    <w:rsid w:val="00187C67"/>
    <w:rsid w:val="001904CE"/>
    <w:rsid w:val="00190860"/>
    <w:rsid w:val="00190AEF"/>
    <w:rsid w:val="00190B0D"/>
    <w:rsid w:val="00190DFA"/>
    <w:rsid w:val="0019110C"/>
    <w:rsid w:val="001911E7"/>
    <w:rsid w:val="0019130E"/>
    <w:rsid w:val="001919F4"/>
    <w:rsid w:val="00191E26"/>
    <w:rsid w:val="001926E3"/>
    <w:rsid w:val="0019299A"/>
    <w:rsid w:val="00192FE7"/>
    <w:rsid w:val="00193094"/>
    <w:rsid w:val="0019416F"/>
    <w:rsid w:val="00194B55"/>
    <w:rsid w:val="00194BB3"/>
    <w:rsid w:val="00195F17"/>
    <w:rsid w:val="0019620C"/>
    <w:rsid w:val="001964CF"/>
    <w:rsid w:val="00196AED"/>
    <w:rsid w:val="00196F0B"/>
    <w:rsid w:val="00197105"/>
    <w:rsid w:val="001975D7"/>
    <w:rsid w:val="0019761A"/>
    <w:rsid w:val="00197D3A"/>
    <w:rsid w:val="001A0280"/>
    <w:rsid w:val="001A02C1"/>
    <w:rsid w:val="001A03F0"/>
    <w:rsid w:val="001A0849"/>
    <w:rsid w:val="001A0DA4"/>
    <w:rsid w:val="001A0F47"/>
    <w:rsid w:val="001A12A2"/>
    <w:rsid w:val="001A2057"/>
    <w:rsid w:val="001A21E8"/>
    <w:rsid w:val="001A2B20"/>
    <w:rsid w:val="001A2E66"/>
    <w:rsid w:val="001A39DC"/>
    <w:rsid w:val="001A3AA3"/>
    <w:rsid w:val="001A3C1D"/>
    <w:rsid w:val="001A3EC6"/>
    <w:rsid w:val="001A3FE4"/>
    <w:rsid w:val="001A4C82"/>
    <w:rsid w:val="001A4D76"/>
    <w:rsid w:val="001A4DB7"/>
    <w:rsid w:val="001A5742"/>
    <w:rsid w:val="001A5859"/>
    <w:rsid w:val="001A59CD"/>
    <w:rsid w:val="001A5E38"/>
    <w:rsid w:val="001A6F44"/>
    <w:rsid w:val="001A7832"/>
    <w:rsid w:val="001B04DB"/>
    <w:rsid w:val="001B05D5"/>
    <w:rsid w:val="001B05EE"/>
    <w:rsid w:val="001B0B77"/>
    <w:rsid w:val="001B11AD"/>
    <w:rsid w:val="001B1E48"/>
    <w:rsid w:val="001B1FDF"/>
    <w:rsid w:val="001B2175"/>
    <w:rsid w:val="001B26B7"/>
    <w:rsid w:val="001B2A0A"/>
    <w:rsid w:val="001B3182"/>
    <w:rsid w:val="001B32C3"/>
    <w:rsid w:val="001B33D9"/>
    <w:rsid w:val="001B3652"/>
    <w:rsid w:val="001B3F85"/>
    <w:rsid w:val="001B632E"/>
    <w:rsid w:val="001B6335"/>
    <w:rsid w:val="001B6F74"/>
    <w:rsid w:val="001B6FAE"/>
    <w:rsid w:val="001B7AFB"/>
    <w:rsid w:val="001B7CA3"/>
    <w:rsid w:val="001C04AF"/>
    <w:rsid w:val="001C15B8"/>
    <w:rsid w:val="001C16F0"/>
    <w:rsid w:val="001C2415"/>
    <w:rsid w:val="001C2A42"/>
    <w:rsid w:val="001C372B"/>
    <w:rsid w:val="001C4222"/>
    <w:rsid w:val="001C4411"/>
    <w:rsid w:val="001C441B"/>
    <w:rsid w:val="001C4F3A"/>
    <w:rsid w:val="001C54E5"/>
    <w:rsid w:val="001C55E2"/>
    <w:rsid w:val="001C560D"/>
    <w:rsid w:val="001C5672"/>
    <w:rsid w:val="001C5DAE"/>
    <w:rsid w:val="001C611C"/>
    <w:rsid w:val="001C639D"/>
    <w:rsid w:val="001C648D"/>
    <w:rsid w:val="001C65A9"/>
    <w:rsid w:val="001C67B6"/>
    <w:rsid w:val="001C7B63"/>
    <w:rsid w:val="001C7F7C"/>
    <w:rsid w:val="001C7F7E"/>
    <w:rsid w:val="001D08DC"/>
    <w:rsid w:val="001D138D"/>
    <w:rsid w:val="001D1C34"/>
    <w:rsid w:val="001D2466"/>
    <w:rsid w:val="001D269A"/>
    <w:rsid w:val="001D29E1"/>
    <w:rsid w:val="001D3202"/>
    <w:rsid w:val="001D3251"/>
    <w:rsid w:val="001D4785"/>
    <w:rsid w:val="001D49B4"/>
    <w:rsid w:val="001D54FA"/>
    <w:rsid w:val="001D5611"/>
    <w:rsid w:val="001D5657"/>
    <w:rsid w:val="001D5661"/>
    <w:rsid w:val="001D56BE"/>
    <w:rsid w:val="001D5715"/>
    <w:rsid w:val="001D607F"/>
    <w:rsid w:val="001D60C8"/>
    <w:rsid w:val="001D6540"/>
    <w:rsid w:val="001D6581"/>
    <w:rsid w:val="001D6A3F"/>
    <w:rsid w:val="001D6C01"/>
    <w:rsid w:val="001D6F52"/>
    <w:rsid w:val="001D719A"/>
    <w:rsid w:val="001D7208"/>
    <w:rsid w:val="001D73BD"/>
    <w:rsid w:val="001D73C6"/>
    <w:rsid w:val="001E0270"/>
    <w:rsid w:val="001E039C"/>
    <w:rsid w:val="001E091D"/>
    <w:rsid w:val="001E14F2"/>
    <w:rsid w:val="001E152A"/>
    <w:rsid w:val="001E1BD2"/>
    <w:rsid w:val="001E20C8"/>
    <w:rsid w:val="001E21E9"/>
    <w:rsid w:val="001E2E18"/>
    <w:rsid w:val="001E2F55"/>
    <w:rsid w:val="001E394B"/>
    <w:rsid w:val="001E4713"/>
    <w:rsid w:val="001E477C"/>
    <w:rsid w:val="001E4B5E"/>
    <w:rsid w:val="001E4BD4"/>
    <w:rsid w:val="001E5089"/>
    <w:rsid w:val="001E57BD"/>
    <w:rsid w:val="001E59AD"/>
    <w:rsid w:val="001E5B71"/>
    <w:rsid w:val="001E5D64"/>
    <w:rsid w:val="001E5FB4"/>
    <w:rsid w:val="001E6268"/>
    <w:rsid w:val="001E6BBA"/>
    <w:rsid w:val="001E75F2"/>
    <w:rsid w:val="001F0040"/>
    <w:rsid w:val="001F04CB"/>
    <w:rsid w:val="001F091F"/>
    <w:rsid w:val="001F1946"/>
    <w:rsid w:val="001F1E8D"/>
    <w:rsid w:val="001F34C7"/>
    <w:rsid w:val="001F362E"/>
    <w:rsid w:val="001F403F"/>
    <w:rsid w:val="001F4426"/>
    <w:rsid w:val="001F45A3"/>
    <w:rsid w:val="001F4D0B"/>
    <w:rsid w:val="001F4F6F"/>
    <w:rsid w:val="001F5241"/>
    <w:rsid w:val="001F52E0"/>
    <w:rsid w:val="001F5651"/>
    <w:rsid w:val="001F5A58"/>
    <w:rsid w:val="001F5D40"/>
    <w:rsid w:val="001F6BA3"/>
    <w:rsid w:val="001F7551"/>
    <w:rsid w:val="001F75F3"/>
    <w:rsid w:val="00200078"/>
    <w:rsid w:val="00202843"/>
    <w:rsid w:val="0020394F"/>
    <w:rsid w:val="00203C5E"/>
    <w:rsid w:val="00203E53"/>
    <w:rsid w:val="00204011"/>
    <w:rsid w:val="00204559"/>
    <w:rsid w:val="002045C8"/>
    <w:rsid w:val="00204EBB"/>
    <w:rsid w:val="00205160"/>
    <w:rsid w:val="00205276"/>
    <w:rsid w:val="002056B8"/>
    <w:rsid w:val="00206FD8"/>
    <w:rsid w:val="00207363"/>
    <w:rsid w:val="0020774A"/>
    <w:rsid w:val="00210DEC"/>
    <w:rsid w:val="00211087"/>
    <w:rsid w:val="0021120C"/>
    <w:rsid w:val="002113F4"/>
    <w:rsid w:val="00211729"/>
    <w:rsid w:val="002121EF"/>
    <w:rsid w:val="00212385"/>
    <w:rsid w:val="002128D7"/>
    <w:rsid w:val="00212A5E"/>
    <w:rsid w:val="00212A67"/>
    <w:rsid w:val="00212AFB"/>
    <w:rsid w:val="002139CA"/>
    <w:rsid w:val="00213ACA"/>
    <w:rsid w:val="00213F2F"/>
    <w:rsid w:val="002141A2"/>
    <w:rsid w:val="00214622"/>
    <w:rsid w:val="00215226"/>
    <w:rsid w:val="0021593E"/>
    <w:rsid w:val="00215BDF"/>
    <w:rsid w:val="00215DBF"/>
    <w:rsid w:val="0021604B"/>
    <w:rsid w:val="002161D1"/>
    <w:rsid w:val="0021647F"/>
    <w:rsid w:val="00216AA1"/>
    <w:rsid w:val="002178ED"/>
    <w:rsid w:val="00217912"/>
    <w:rsid w:val="00217FEA"/>
    <w:rsid w:val="002208EE"/>
    <w:rsid w:val="00220FB6"/>
    <w:rsid w:val="00221411"/>
    <w:rsid w:val="002214A6"/>
    <w:rsid w:val="002217C0"/>
    <w:rsid w:val="00221A76"/>
    <w:rsid w:val="002220DA"/>
    <w:rsid w:val="002224B0"/>
    <w:rsid w:val="0022278E"/>
    <w:rsid w:val="00222AF1"/>
    <w:rsid w:val="00222D13"/>
    <w:rsid w:val="002233DC"/>
    <w:rsid w:val="0022389F"/>
    <w:rsid w:val="00223B83"/>
    <w:rsid w:val="0022469E"/>
    <w:rsid w:val="00224A86"/>
    <w:rsid w:val="00224AFC"/>
    <w:rsid w:val="00224F24"/>
    <w:rsid w:val="0022519F"/>
    <w:rsid w:val="00225492"/>
    <w:rsid w:val="002265DD"/>
    <w:rsid w:val="00226A98"/>
    <w:rsid w:val="0022742D"/>
    <w:rsid w:val="002276E8"/>
    <w:rsid w:val="002276F8"/>
    <w:rsid w:val="0022777D"/>
    <w:rsid w:val="002309FF"/>
    <w:rsid w:val="00230FB1"/>
    <w:rsid w:val="0023103E"/>
    <w:rsid w:val="00231AB4"/>
    <w:rsid w:val="00231BA0"/>
    <w:rsid w:val="00231D76"/>
    <w:rsid w:val="002320B5"/>
    <w:rsid w:val="0023237D"/>
    <w:rsid w:val="00232D2F"/>
    <w:rsid w:val="00232D58"/>
    <w:rsid w:val="00232E16"/>
    <w:rsid w:val="00233225"/>
    <w:rsid w:val="00233358"/>
    <w:rsid w:val="00234354"/>
    <w:rsid w:val="0023439A"/>
    <w:rsid w:val="00234EBC"/>
    <w:rsid w:val="00234FDA"/>
    <w:rsid w:val="002352EC"/>
    <w:rsid w:val="00235C36"/>
    <w:rsid w:val="00235CC2"/>
    <w:rsid w:val="00235FFF"/>
    <w:rsid w:val="00236981"/>
    <w:rsid w:val="00236A17"/>
    <w:rsid w:val="00236B9A"/>
    <w:rsid w:val="002370F5"/>
    <w:rsid w:val="00237181"/>
    <w:rsid w:val="00237676"/>
    <w:rsid w:val="00237DDA"/>
    <w:rsid w:val="0024034D"/>
    <w:rsid w:val="00240704"/>
    <w:rsid w:val="002413B1"/>
    <w:rsid w:val="00241F40"/>
    <w:rsid w:val="00242474"/>
    <w:rsid w:val="00242A57"/>
    <w:rsid w:val="00243046"/>
    <w:rsid w:val="0024383C"/>
    <w:rsid w:val="00243AA2"/>
    <w:rsid w:val="00243B2F"/>
    <w:rsid w:val="002441D5"/>
    <w:rsid w:val="00244246"/>
    <w:rsid w:val="00244B22"/>
    <w:rsid w:val="002453D6"/>
    <w:rsid w:val="00245442"/>
    <w:rsid w:val="0024598B"/>
    <w:rsid w:val="002466D4"/>
    <w:rsid w:val="00246C92"/>
    <w:rsid w:val="00246D5A"/>
    <w:rsid w:val="00247B58"/>
    <w:rsid w:val="00247F07"/>
    <w:rsid w:val="00250035"/>
    <w:rsid w:val="002503B2"/>
    <w:rsid w:val="0025067C"/>
    <w:rsid w:val="002507E3"/>
    <w:rsid w:val="0025080E"/>
    <w:rsid w:val="002517AA"/>
    <w:rsid w:val="00251B78"/>
    <w:rsid w:val="00252903"/>
    <w:rsid w:val="0025291E"/>
    <w:rsid w:val="00252DA8"/>
    <w:rsid w:val="0025374A"/>
    <w:rsid w:val="002539D1"/>
    <w:rsid w:val="00253CA8"/>
    <w:rsid w:val="00253E7D"/>
    <w:rsid w:val="00254895"/>
    <w:rsid w:val="00254AA7"/>
    <w:rsid w:val="00254C52"/>
    <w:rsid w:val="00254C6C"/>
    <w:rsid w:val="0025527B"/>
    <w:rsid w:val="00255D17"/>
    <w:rsid w:val="00255DFF"/>
    <w:rsid w:val="00255E68"/>
    <w:rsid w:val="00256146"/>
    <w:rsid w:val="00256A2D"/>
    <w:rsid w:val="00256E5F"/>
    <w:rsid w:val="0025745E"/>
    <w:rsid w:val="00260238"/>
    <w:rsid w:val="00260ADB"/>
    <w:rsid w:val="0026170F"/>
    <w:rsid w:val="00261CC4"/>
    <w:rsid w:val="002623F4"/>
    <w:rsid w:val="00262A9D"/>
    <w:rsid w:val="00264A84"/>
    <w:rsid w:val="00264C5C"/>
    <w:rsid w:val="00264E7A"/>
    <w:rsid w:val="0026520F"/>
    <w:rsid w:val="00265371"/>
    <w:rsid w:val="00265A3D"/>
    <w:rsid w:val="00266085"/>
    <w:rsid w:val="002665B5"/>
    <w:rsid w:val="002672AD"/>
    <w:rsid w:val="002673B9"/>
    <w:rsid w:val="00267A0B"/>
    <w:rsid w:val="00267B41"/>
    <w:rsid w:val="00267BE4"/>
    <w:rsid w:val="00270E66"/>
    <w:rsid w:val="00270EAD"/>
    <w:rsid w:val="00271025"/>
    <w:rsid w:val="00271227"/>
    <w:rsid w:val="00271410"/>
    <w:rsid w:val="002722F1"/>
    <w:rsid w:val="002723C1"/>
    <w:rsid w:val="00272595"/>
    <w:rsid w:val="00272B64"/>
    <w:rsid w:val="002739F8"/>
    <w:rsid w:val="00274371"/>
    <w:rsid w:val="00274522"/>
    <w:rsid w:val="0027468D"/>
    <w:rsid w:val="00275DB3"/>
    <w:rsid w:val="0027643C"/>
    <w:rsid w:val="00276C91"/>
    <w:rsid w:val="00277484"/>
    <w:rsid w:val="00277E99"/>
    <w:rsid w:val="0028031C"/>
    <w:rsid w:val="00280686"/>
    <w:rsid w:val="00280D1E"/>
    <w:rsid w:val="00280D25"/>
    <w:rsid w:val="00280E2B"/>
    <w:rsid w:val="00280F04"/>
    <w:rsid w:val="00281B77"/>
    <w:rsid w:val="00281EC0"/>
    <w:rsid w:val="00281F4F"/>
    <w:rsid w:val="00282103"/>
    <w:rsid w:val="00282325"/>
    <w:rsid w:val="0028234C"/>
    <w:rsid w:val="0028274D"/>
    <w:rsid w:val="002828CF"/>
    <w:rsid w:val="0028312E"/>
    <w:rsid w:val="00283833"/>
    <w:rsid w:val="00283C6B"/>
    <w:rsid w:val="00283DE5"/>
    <w:rsid w:val="00284202"/>
    <w:rsid w:val="00284287"/>
    <w:rsid w:val="00284D5E"/>
    <w:rsid w:val="00284E68"/>
    <w:rsid w:val="00285434"/>
    <w:rsid w:val="00286CBE"/>
    <w:rsid w:val="00286E3B"/>
    <w:rsid w:val="00287033"/>
    <w:rsid w:val="00287775"/>
    <w:rsid w:val="00287D05"/>
    <w:rsid w:val="002902E5"/>
    <w:rsid w:val="0029072D"/>
    <w:rsid w:val="00290FD1"/>
    <w:rsid w:val="00291429"/>
    <w:rsid w:val="0029165D"/>
    <w:rsid w:val="0029169C"/>
    <w:rsid w:val="0029179A"/>
    <w:rsid w:val="00291E08"/>
    <w:rsid w:val="00291EF2"/>
    <w:rsid w:val="00292027"/>
    <w:rsid w:val="00292622"/>
    <w:rsid w:val="00292ACA"/>
    <w:rsid w:val="00292B47"/>
    <w:rsid w:val="00292B8D"/>
    <w:rsid w:val="002939C4"/>
    <w:rsid w:val="00294101"/>
    <w:rsid w:val="00294448"/>
    <w:rsid w:val="00295E3E"/>
    <w:rsid w:val="00296AC9"/>
    <w:rsid w:val="002970BF"/>
    <w:rsid w:val="002977A1"/>
    <w:rsid w:val="00297B24"/>
    <w:rsid w:val="002A0356"/>
    <w:rsid w:val="002A0E9B"/>
    <w:rsid w:val="002A0F74"/>
    <w:rsid w:val="002A1037"/>
    <w:rsid w:val="002A1774"/>
    <w:rsid w:val="002A1D27"/>
    <w:rsid w:val="002A297B"/>
    <w:rsid w:val="002A2DF6"/>
    <w:rsid w:val="002A3448"/>
    <w:rsid w:val="002A3843"/>
    <w:rsid w:val="002A3C29"/>
    <w:rsid w:val="002A46AE"/>
    <w:rsid w:val="002A4906"/>
    <w:rsid w:val="002A4AC6"/>
    <w:rsid w:val="002A4E49"/>
    <w:rsid w:val="002A533A"/>
    <w:rsid w:val="002A53B5"/>
    <w:rsid w:val="002A5B5E"/>
    <w:rsid w:val="002A5C82"/>
    <w:rsid w:val="002A6474"/>
    <w:rsid w:val="002A655F"/>
    <w:rsid w:val="002A6749"/>
    <w:rsid w:val="002A6AC0"/>
    <w:rsid w:val="002A6D74"/>
    <w:rsid w:val="002A707E"/>
    <w:rsid w:val="002A70F9"/>
    <w:rsid w:val="002A72E9"/>
    <w:rsid w:val="002A74F2"/>
    <w:rsid w:val="002A7581"/>
    <w:rsid w:val="002A7CCD"/>
    <w:rsid w:val="002A7D88"/>
    <w:rsid w:val="002B0075"/>
    <w:rsid w:val="002B03A7"/>
    <w:rsid w:val="002B0452"/>
    <w:rsid w:val="002B0513"/>
    <w:rsid w:val="002B0610"/>
    <w:rsid w:val="002B095B"/>
    <w:rsid w:val="002B0CFC"/>
    <w:rsid w:val="002B0D8F"/>
    <w:rsid w:val="002B1AA1"/>
    <w:rsid w:val="002B1C7E"/>
    <w:rsid w:val="002B1F0A"/>
    <w:rsid w:val="002B2011"/>
    <w:rsid w:val="002B248E"/>
    <w:rsid w:val="002B32D2"/>
    <w:rsid w:val="002B4DF9"/>
    <w:rsid w:val="002B5286"/>
    <w:rsid w:val="002B577E"/>
    <w:rsid w:val="002B5FE8"/>
    <w:rsid w:val="002B67ED"/>
    <w:rsid w:val="002B6840"/>
    <w:rsid w:val="002B6AE2"/>
    <w:rsid w:val="002B6BDF"/>
    <w:rsid w:val="002B6D05"/>
    <w:rsid w:val="002B7192"/>
    <w:rsid w:val="002B7611"/>
    <w:rsid w:val="002B78CA"/>
    <w:rsid w:val="002B7BDE"/>
    <w:rsid w:val="002B7C4B"/>
    <w:rsid w:val="002C0871"/>
    <w:rsid w:val="002C0D4F"/>
    <w:rsid w:val="002C1617"/>
    <w:rsid w:val="002C1875"/>
    <w:rsid w:val="002C23A0"/>
    <w:rsid w:val="002C2C8B"/>
    <w:rsid w:val="002C319D"/>
    <w:rsid w:val="002C32DB"/>
    <w:rsid w:val="002C3815"/>
    <w:rsid w:val="002C40C7"/>
    <w:rsid w:val="002C4486"/>
    <w:rsid w:val="002C5507"/>
    <w:rsid w:val="002C590C"/>
    <w:rsid w:val="002C5911"/>
    <w:rsid w:val="002C5AFE"/>
    <w:rsid w:val="002C5B3F"/>
    <w:rsid w:val="002C5C3A"/>
    <w:rsid w:val="002D0A85"/>
    <w:rsid w:val="002D0F7A"/>
    <w:rsid w:val="002D134F"/>
    <w:rsid w:val="002D1479"/>
    <w:rsid w:val="002D171A"/>
    <w:rsid w:val="002D1B8A"/>
    <w:rsid w:val="002D1D6B"/>
    <w:rsid w:val="002D1DB8"/>
    <w:rsid w:val="002D1EDD"/>
    <w:rsid w:val="002D1F19"/>
    <w:rsid w:val="002D27EE"/>
    <w:rsid w:val="002D27F3"/>
    <w:rsid w:val="002D2818"/>
    <w:rsid w:val="002D30D3"/>
    <w:rsid w:val="002D385A"/>
    <w:rsid w:val="002D3BB4"/>
    <w:rsid w:val="002D4ACE"/>
    <w:rsid w:val="002D567C"/>
    <w:rsid w:val="002D5705"/>
    <w:rsid w:val="002D59F6"/>
    <w:rsid w:val="002D5C81"/>
    <w:rsid w:val="002D5ECE"/>
    <w:rsid w:val="002D6490"/>
    <w:rsid w:val="002D7C69"/>
    <w:rsid w:val="002D7FF8"/>
    <w:rsid w:val="002E00C7"/>
    <w:rsid w:val="002E057F"/>
    <w:rsid w:val="002E0C40"/>
    <w:rsid w:val="002E103F"/>
    <w:rsid w:val="002E12FA"/>
    <w:rsid w:val="002E1588"/>
    <w:rsid w:val="002E1A9C"/>
    <w:rsid w:val="002E20E0"/>
    <w:rsid w:val="002E2B04"/>
    <w:rsid w:val="002E3B68"/>
    <w:rsid w:val="002E4304"/>
    <w:rsid w:val="002E46B7"/>
    <w:rsid w:val="002E4A26"/>
    <w:rsid w:val="002E53E7"/>
    <w:rsid w:val="002E5931"/>
    <w:rsid w:val="002E5C63"/>
    <w:rsid w:val="002E6071"/>
    <w:rsid w:val="002E61A4"/>
    <w:rsid w:val="002E7879"/>
    <w:rsid w:val="002E7E8C"/>
    <w:rsid w:val="002F01A4"/>
    <w:rsid w:val="002F0AD1"/>
    <w:rsid w:val="002F1AF9"/>
    <w:rsid w:val="002F1E5E"/>
    <w:rsid w:val="002F238B"/>
    <w:rsid w:val="002F368F"/>
    <w:rsid w:val="002F3D47"/>
    <w:rsid w:val="002F426D"/>
    <w:rsid w:val="002F4C91"/>
    <w:rsid w:val="002F564E"/>
    <w:rsid w:val="002F6206"/>
    <w:rsid w:val="002F6378"/>
    <w:rsid w:val="002F63AC"/>
    <w:rsid w:val="002F6753"/>
    <w:rsid w:val="002F77D0"/>
    <w:rsid w:val="002F7C5C"/>
    <w:rsid w:val="003000C6"/>
    <w:rsid w:val="00300547"/>
    <w:rsid w:val="00300B6E"/>
    <w:rsid w:val="00300C87"/>
    <w:rsid w:val="003019F8"/>
    <w:rsid w:val="00301AED"/>
    <w:rsid w:val="00301E7B"/>
    <w:rsid w:val="00302E17"/>
    <w:rsid w:val="00302E8E"/>
    <w:rsid w:val="00303403"/>
    <w:rsid w:val="00303549"/>
    <w:rsid w:val="00303716"/>
    <w:rsid w:val="0030389D"/>
    <w:rsid w:val="00303958"/>
    <w:rsid w:val="0030421C"/>
    <w:rsid w:val="00304640"/>
    <w:rsid w:val="00304FFE"/>
    <w:rsid w:val="00305059"/>
    <w:rsid w:val="0030510C"/>
    <w:rsid w:val="003053CB"/>
    <w:rsid w:val="00305546"/>
    <w:rsid w:val="00305811"/>
    <w:rsid w:val="00305CDA"/>
    <w:rsid w:val="00305EC2"/>
    <w:rsid w:val="003060AD"/>
    <w:rsid w:val="00306582"/>
    <w:rsid w:val="00306886"/>
    <w:rsid w:val="00306D4B"/>
    <w:rsid w:val="0030716F"/>
    <w:rsid w:val="00307810"/>
    <w:rsid w:val="00307886"/>
    <w:rsid w:val="00307941"/>
    <w:rsid w:val="0031001C"/>
    <w:rsid w:val="00310669"/>
    <w:rsid w:val="00310D76"/>
    <w:rsid w:val="0031158A"/>
    <w:rsid w:val="00311843"/>
    <w:rsid w:val="00311A23"/>
    <w:rsid w:val="003121A8"/>
    <w:rsid w:val="00312BBB"/>
    <w:rsid w:val="00312D84"/>
    <w:rsid w:val="00313C67"/>
    <w:rsid w:val="003147D3"/>
    <w:rsid w:val="00314A09"/>
    <w:rsid w:val="00315014"/>
    <w:rsid w:val="00315B23"/>
    <w:rsid w:val="003162FE"/>
    <w:rsid w:val="00316D4C"/>
    <w:rsid w:val="00317650"/>
    <w:rsid w:val="00317BA3"/>
    <w:rsid w:val="00317E12"/>
    <w:rsid w:val="0032015C"/>
    <w:rsid w:val="003207A6"/>
    <w:rsid w:val="00320A3F"/>
    <w:rsid w:val="003213DD"/>
    <w:rsid w:val="003217F9"/>
    <w:rsid w:val="0032195C"/>
    <w:rsid w:val="00321D61"/>
    <w:rsid w:val="00323918"/>
    <w:rsid w:val="00323E36"/>
    <w:rsid w:val="00324390"/>
    <w:rsid w:val="0032491D"/>
    <w:rsid w:val="00324AAD"/>
    <w:rsid w:val="00324C31"/>
    <w:rsid w:val="003252B9"/>
    <w:rsid w:val="003255A6"/>
    <w:rsid w:val="00326012"/>
    <w:rsid w:val="00326ADE"/>
    <w:rsid w:val="00326CF5"/>
    <w:rsid w:val="00326FF4"/>
    <w:rsid w:val="003273E3"/>
    <w:rsid w:val="0032777C"/>
    <w:rsid w:val="00327AF6"/>
    <w:rsid w:val="00330C5F"/>
    <w:rsid w:val="00330EDD"/>
    <w:rsid w:val="0033117A"/>
    <w:rsid w:val="00331767"/>
    <w:rsid w:val="00331D7E"/>
    <w:rsid w:val="0033319D"/>
    <w:rsid w:val="00333562"/>
    <w:rsid w:val="003336AE"/>
    <w:rsid w:val="00333C8F"/>
    <w:rsid w:val="0033428D"/>
    <w:rsid w:val="00335863"/>
    <w:rsid w:val="00336179"/>
    <w:rsid w:val="003365FA"/>
    <w:rsid w:val="00336871"/>
    <w:rsid w:val="003402B3"/>
    <w:rsid w:val="003414C4"/>
    <w:rsid w:val="00341EAA"/>
    <w:rsid w:val="00342302"/>
    <w:rsid w:val="0034269B"/>
    <w:rsid w:val="003439BB"/>
    <w:rsid w:val="00344098"/>
    <w:rsid w:val="003441F7"/>
    <w:rsid w:val="00344771"/>
    <w:rsid w:val="00345C38"/>
    <w:rsid w:val="003464A4"/>
    <w:rsid w:val="0034703F"/>
    <w:rsid w:val="003472B8"/>
    <w:rsid w:val="00347BBD"/>
    <w:rsid w:val="00347CC7"/>
    <w:rsid w:val="00347F3F"/>
    <w:rsid w:val="003512D8"/>
    <w:rsid w:val="003519FE"/>
    <w:rsid w:val="00351AF0"/>
    <w:rsid w:val="00351B19"/>
    <w:rsid w:val="00351E97"/>
    <w:rsid w:val="0035272A"/>
    <w:rsid w:val="00353DDB"/>
    <w:rsid w:val="003542AA"/>
    <w:rsid w:val="003545CC"/>
    <w:rsid w:val="00354ECC"/>
    <w:rsid w:val="00355181"/>
    <w:rsid w:val="00355779"/>
    <w:rsid w:val="00355D73"/>
    <w:rsid w:val="00355E20"/>
    <w:rsid w:val="00355FFF"/>
    <w:rsid w:val="00356458"/>
    <w:rsid w:val="003565A1"/>
    <w:rsid w:val="00356891"/>
    <w:rsid w:val="00356E8A"/>
    <w:rsid w:val="00356F35"/>
    <w:rsid w:val="003570CC"/>
    <w:rsid w:val="00357B68"/>
    <w:rsid w:val="00360680"/>
    <w:rsid w:val="003616D8"/>
    <w:rsid w:val="00361998"/>
    <w:rsid w:val="00361EA1"/>
    <w:rsid w:val="0036255C"/>
    <w:rsid w:val="0036286F"/>
    <w:rsid w:val="0036390F"/>
    <w:rsid w:val="00363C1B"/>
    <w:rsid w:val="003644C7"/>
    <w:rsid w:val="003652BD"/>
    <w:rsid w:val="0036547D"/>
    <w:rsid w:val="00365A9E"/>
    <w:rsid w:val="00365DE2"/>
    <w:rsid w:val="00366997"/>
    <w:rsid w:val="00366C54"/>
    <w:rsid w:val="003672C3"/>
    <w:rsid w:val="00367326"/>
    <w:rsid w:val="003677D5"/>
    <w:rsid w:val="00370804"/>
    <w:rsid w:val="0037096B"/>
    <w:rsid w:val="00370A11"/>
    <w:rsid w:val="00371830"/>
    <w:rsid w:val="00371B95"/>
    <w:rsid w:val="00372B36"/>
    <w:rsid w:val="00372E80"/>
    <w:rsid w:val="003732D7"/>
    <w:rsid w:val="003733D4"/>
    <w:rsid w:val="00373C37"/>
    <w:rsid w:val="00373CAA"/>
    <w:rsid w:val="00373F9E"/>
    <w:rsid w:val="003741B7"/>
    <w:rsid w:val="00374FF9"/>
    <w:rsid w:val="00375401"/>
    <w:rsid w:val="00375B74"/>
    <w:rsid w:val="00375E22"/>
    <w:rsid w:val="003761CA"/>
    <w:rsid w:val="00376DF1"/>
    <w:rsid w:val="00377092"/>
    <w:rsid w:val="0037731A"/>
    <w:rsid w:val="00377A9A"/>
    <w:rsid w:val="0038004B"/>
    <w:rsid w:val="003803BC"/>
    <w:rsid w:val="003803F2"/>
    <w:rsid w:val="00380AB3"/>
    <w:rsid w:val="00380F0A"/>
    <w:rsid w:val="00380F30"/>
    <w:rsid w:val="00380F82"/>
    <w:rsid w:val="00380FFB"/>
    <w:rsid w:val="003812F2"/>
    <w:rsid w:val="00381E10"/>
    <w:rsid w:val="003828F8"/>
    <w:rsid w:val="00383D73"/>
    <w:rsid w:val="00383E36"/>
    <w:rsid w:val="00383F1F"/>
    <w:rsid w:val="00384479"/>
    <w:rsid w:val="003868DC"/>
    <w:rsid w:val="00386A0D"/>
    <w:rsid w:val="00386C10"/>
    <w:rsid w:val="00386C96"/>
    <w:rsid w:val="00387A67"/>
    <w:rsid w:val="00387BDB"/>
    <w:rsid w:val="003900D6"/>
    <w:rsid w:val="00390522"/>
    <w:rsid w:val="003906D1"/>
    <w:rsid w:val="003908F7"/>
    <w:rsid w:val="00390F40"/>
    <w:rsid w:val="00390F6E"/>
    <w:rsid w:val="00391024"/>
    <w:rsid w:val="00391707"/>
    <w:rsid w:val="00391864"/>
    <w:rsid w:val="00391F79"/>
    <w:rsid w:val="00392762"/>
    <w:rsid w:val="00392A4A"/>
    <w:rsid w:val="00393B9F"/>
    <w:rsid w:val="003942E4"/>
    <w:rsid w:val="0039475F"/>
    <w:rsid w:val="003947B9"/>
    <w:rsid w:val="00396255"/>
    <w:rsid w:val="00396C3C"/>
    <w:rsid w:val="00396C84"/>
    <w:rsid w:val="00396FC9"/>
    <w:rsid w:val="0039715A"/>
    <w:rsid w:val="00397347"/>
    <w:rsid w:val="00397D4F"/>
    <w:rsid w:val="00397D66"/>
    <w:rsid w:val="00397D67"/>
    <w:rsid w:val="003A016C"/>
    <w:rsid w:val="003A04A6"/>
    <w:rsid w:val="003A05A7"/>
    <w:rsid w:val="003A09E5"/>
    <w:rsid w:val="003A13B9"/>
    <w:rsid w:val="003A1E2A"/>
    <w:rsid w:val="003A1FE9"/>
    <w:rsid w:val="003A242B"/>
    <w:rsid w:val="003A25F0"/>
    <w:rsid w:val="003A2F2C"/>
    <w:rsid w:val="003A3326"/>
    <w:rsid w:val="003A343C"/>
    <w:rsid w:val="003A384C"/>
    <w:rsid w:val="003A3C01"/>
    <w:rsid w:val="003A3F96"/>
    <w:rsid w:val="003A4085"/>
    <w:rsid w:val="003A4384"/>
    <w:rsid w:val="003A44C2"/>
    <w:rsid w:val="003A48D2"/>
    <w:rsid w:val="003A5298"/>
    <w:rsid w:val="003A56A4"/>
    <w:rsid w:val="003A5AA4"/>
    <w:rsid w:val="003A6F3C"/>
    <w:rsid w:val="003A70F7"/>
    <w:rsid w:val="003A750E"/>
    <w:rsid w:val="003A7669"/>
    <w:rsid w:val="003A7845"/>
    <w:rsid w:val="003A7C19"/>
    <w:rsid w:val="003A7CC5"/>
    <w:rsid w:val="003A7D67"/>
    <w:rsid w:val="003B008A"/>
    <w:rsid w:val="003B0202"/>
    <w:rsid w:val="003B043F"/>
    <w:rsid w:val="003B10AD"/>
    <w:rsid w:val="003B1A79"/>
    <w:rsid w:val="003B21D5"/>
    <w:rsid w:val="003B2CD6"/>
    <w:rsid w:val="003B3150"/>
    <w:rsid w:val="003B32BF"/>
    <w:rsid w:val="003B3E8D"/>
    <w:rsid w:val="003B4BBB"/>
    <w:rsid w:val="003B4F26"/>
    <w:rsid w:val="003B54B2"/>
    <w:rsid w:val="003B5617"/>
    <w:rsid w:val="003B58F9"/>
    <w:rsid w:val="003B5F23"/>
    <w:rsid w:val="003B62FD"/>
    <w:rsid w:val="003B698C"/>
    <w:rsid w:val="003B6A01"/>
    <w:rsid w:val="003B7CA7"/>
    <w:rsid w:val="003B7CE9"/>
    <w:rsid w:val="003C05DD"/>
    <w:rsid w:val="003C0A31"/>
    <w:rsid w:val="003C0DDB"/>
    <w:rsid w:val="003C1142"/>
    <w:rsid w:val="003C13EA"/>
    <w:rsid w:val="003C14A2"/>
    <w:rsid w:val="003C1680"/>
    <w:rsid w:val="003C28BD"/>
    <w:rsid w:val="003C2C77"/>
    <w:rsid w:val="003C2CDA"/>
    <w:rsid w:val="003C3704"/>
    <w:rsid w:val="003C3899"/>
    <w:rsid w:val="003C396B"/>
    <w:rsid w:val="003C4760"/>
    <w:rsid w:val="003C489D"/>
    <w:rsid w:val="003C4BBE"/>
    <w:rsid w:val="003C5633"/>
    <w:rsid w:val="003C59AC"/>
    <w:rsid w:val="003C5C05"/>
    <w:rsid w:val="003C5F32"/>
    <w:rsid w:val="003C632A"/>
    <w:rsid w:val="003C6CD9"/>
    <w:rsid w:val="003C6E1C"/>
    <w:rsid w:val="003C74CD"/>
    <w:rsid w:val="003D0A6F"/>
    <w:rsid w:val="003D121F"/>
    <w:rsid w:val="003D12FE"/>
    <w:rsid w:val="003D14B7"/>
    <w:rsid w:val="003D1A20"/>
    <w:rsid w:val="003D1EB8"/>
    <w:rsid w:val="003D2DB2"/>
    <w:rsid w:val="003D2DDB"/>
    <w:rsid w:val="003D2EE8"/>
    <w:rsid w:val="003D3903"/>
    <w:rsid w:val="003D3930"/>
    <w:rsid w:val="003D3B81"/>
    <w:rsid w:val="003D3E7E"/>
    <w:rsid w:val="003D43A8"/>
    <w:rsid w:val="003D486B"/>
    <w:rsid w:val="003D49E4"/>
    <w:rsid w:val="003D522E"/>
    <w:rsid w:val="003D57C6"/>
    <w:rsid w:val="003D5AEA"/>
    <w:rsid w:val="003D5ECA"/>
    <w:rsid w:val="003D60AB"/>
    <w:rsid w:val="003D64C3"/>
    <w:rsid w:val="003D684A"/>
    <w:rsid w:val="003D6F9F"/>
    <w:rsid w:val="003D7462"/>
    <w:rsid w:val="003D771B"/>
    <w:rsid w:val="003D7B61"/>
    <w:rsid w:val="003D7BD5"/>
    <w:rsid w:val="003E00C6"/>
    <w:rsid w:val="003E0296"/>
    <w:rsid w:val="003E0EE6"/>
    <w:rsid w:val="003E1CCB"/>
    <w:rsid w:val="003E1F36"/>
    <w:rsid w:val="003E2990"/>
    <w:rsid w:val="003E2B81"/>
    <w:rsid w:val="003E2DFD"/>
    <w:rsid w:val="003E40DD"/>
    <w:rsid w:val="003E44EE"/>
    <w:rsid w:val="003E52A1"/>
    <w:rsid w:val="003E52A4"/>
    <w:rsid w:val="003E5450"/>
    <w:rsid w:val="003E567B"/>
    <w:rsid w:val="003E58DD"/>
    <w:rsid w:val="003E601E"/>
    <w:rsid w:val="003E6204"/>
    <w:rsid w:val="003E6B3D"/>
    <w:rsid w:val="003E6D0A"/>
    <w:rsid w:val="003E7CD2"/>
    <w:rsid w:val="003E7E67"/>
    <w:rsid w:val="003F0867"/>
    <w:rsid w:val="003F0FA9"/>
    <w:rsid w:val="003F124C"/>
    <w:rsid w:val="003F136D"/>
    <w:rsid w:val="003F145A"/>
    <w:rsid w:val="003F1652"/>
    <w:rsid w:val="003F2707"/>
    <w:rsid w:val="003F3541"/>
    <w:rsid w:val="003F383C"/>
    <w:rsid w:val="003F3BE8"/>
    <w:rsid w:val="003F47A5"/>
    <w:rsid w:val="003F4BB0"/>
    <w:rsid w:val="003F5B3B"/>
    <w:rsid w:val="003F6886"/>
    <w:rsid w:val="003F6A7C"/>
    <w:rsid w:val="003F71D4"/>
    <w:rsid w:val="003F7B61"/>
    <w:rsid w:val="00400082"/>
    <w:rsid w:val="00400C4C"/>
    <w:rsid w:val="00402156"/>
    <w:rsid w:val="004022DE"/>
    <w:rsid w:val="0040261D"/>
    <w:rsid w:val="0040299C"/>
    <w:rsid w:val="00402C31"/>
    <w:rsid w:val="004038F4"/>
    <w:rsid w:val="00403DD8"/>
    <w:rsid w:val="004041F8"/>
    <w:rsid w:val="00404835"/>
    <w:rsid w:val="00404E35"/>
    <w:rsid w:val="004050A2"/>
    <w:rsid w:val="00407527"/>
    <w:rsid w:val="004078E4"/>
    <w:rsid w:val="004113EA"/>
    <w:rsid w:val="00411AD1"/>
    <w:rsid w:val="00411C17"/>
    <w:rsid w:val="00411D1D"/>
    <w:rsid w:val="00412504"/>
    <w:rsid w:val="004125AF"/>
    <w:rsid w:val="00413166"/>
    <w:rsid w:val="00413D67"/>
    <w:rsid w:val="004140DA"/>
    <w:rsid w:val="00414946"/>
    <w:rsid w:val="00414EF6"/>
    <w:rsid w:val="0041507A"/>
    <w:rsid w:val="004151FF"/>
    <w:rsid w:val="00415671"/>
    <w:rsid w:val="004159EA"/>
    <w:rsid w:val="00415E0A"/>
    <w:rsid w:val="004169B4"/>
    <w:rsid w:val="004177AB"/>
    <w:rsid w:val="00417A35"/>
    <w:rsid w:val="00420BE0"/>
    <w:rsid w:val="00420F30"/>
    <w:rsid w:val="004220B2"/>
    <w:rsid w:val="004221F0"/>
    <w:rsid w:val="0042225A"/>
    <w:rsid w:val="0042251F"/>
    <w:rsid w:val="00422EC9"/>
    <w:rsid w:val="00423345"/>
    <w:rsid w:val="00423949"/>
    <w:rsid w:val="00423A27"/>
    <w:rsid w:val="00423BE6"/>
    <w:rsid w:val="00423D08"/>
    <w:rsid w:val="00424634"/>
    <w:rsid w:val="00424641"/>
    <w:rsid w:val="00425046"/>
    <w:rsid w:val="0042530A"/>
    <w:rsid w:val="004255C0"/>
    <w:rsid w:val="0042583E"/>
    <w:rsid w:val="00426456"/>
    <w:rsid w:val="00426811"/>
    <w:rsid w:val="004269DE"/>
    <w:rsid w:val="00426FB4"/>
    <w:rsid w:val="004278F1"/>
    <w:rsid w:val="0043008B"/>
    <w:rsid w:val="00430606"/>
    <w:rsid w:val="00430737"/>
    <w:rsid w:val="004308D6"/>
    <w:rsid w:val="004309F5"/>
    <w:rsid w:val="00430E18"/>
    <w:rsid w:val="0043100B"/>
    <w:rsid w:val="00432404"/>
    <w:rsid w:val="00432BEA"/>
    <w:rsid w:val="00433663"/>
    <w:rsid w:val="0043388D"/>
    <w:rsid w:val="00433A2D"/>
    <w:rsid w:val="00434053"/>
    <w:rsid w:val="004343F8"/>
    <w:rsid w:val="00434E8E"/>
    <w:rsid w:val="0043510B"/>
    <w:rsid w:val="00435243"/>
    <w:rsid w:val="00435680"/>
    <w:rsid w:val="004357AF"/>
    <w:rsid w:val="00435F4A"/>
    <w:rsid w:val="00436101"/>
    <w:rsid w:val="004368A4"/>
    <w:rsid w:val="00436904"/>
    <w:rsid w:val="00436932"/>
    <w:rsid w:val="00437A39"/>
    <w:rsid w:val="00437BAA"/>
    <w:rsid w:val="00437C64"/>
    <w:rsid w:val="00437E20"/>
    <w:rsid w:val="00440908"/>
    <w:rsid w:val="00440CA4"/>
    <w:rsid w:val="00441588"/>
    <w:rsid w:val="00441B03"/>
    <w:rsid w:val="00441D33"/>
    <w:rsid w:val="00442058"/>
    <w:rsid w:val="00442420"/>
    <w:rsid w:val="0044323D"/>
    <w:rsid w:val="00443E09"/>
    <w:rsid w:val="00443E32"/>
    <w:rsid w:val="0044445E"/>
    <w:rsid w:val="004445B0"/>
    <w:rsid w:val="00444783"/>
    <w:rsid w:val="00444B04"/>
    <w:rsid w:val="004452D5"/>
    <w:rsid w:val="004454E0"/>
    <w:rsid w:val="00446B3E"/>
    <w:rsid w:val="00446CF6"/>
    <w:rsid w:val="00446E9F"/>
    <w:rsid w:val="00446EC4"/>
    <w:rsid w:val="00446FB5"/>
    <w:rsid w:val="004470E3"/>
    <w:rsid w:val="004472E5"/>
    <w:rsid w:val="00447803"/>
    <w:rsid w:val="00447E9B"/>
    <w:rsid w:val="004503DF"/>
    <w:rsid w:val="0045090D"/>
    <w:rsid w:val="00450A10"/>
    <w:rsid w:val="00450E43"/>
    <w:rsid w:val="00450E8F"/>
    <w:rsid w:val="004514E2"/>
    <w:rsid w:val="004515DE"/>
    <w:rsid w:val="00451610"/>
    <w:rsid w:val="00451A3B"/>
    <w:rsid w:val="00452090"/>
    <w:rsid w:val="00452229"/>
    <w:rsid w:val="0045395F"/>
    <w:rsid w:val="00453EDB"/>
    <w:rsid w:val="00454295"/>
    <w:rsid w:val="00454680"/>
    <w:rsid w:val="004546A2"/>
    <w:rsid w:val="00454BDC"/>
    <w:rsid w:val="00455337"/>
    <w:rsid w:val="00455500"/>
    <w:rsid w:val="00455A5D"/>
    <w:rsid w:val="0045632C"/>
    <w:rsid w:val="00456685"/>
    <w:rsid w:val="00456F4E"/>
    <w:rsid w:val="0045708D"/>
    <w:rsid w:val="004572BE"/>
    <w:rsid w:val="004609F6"/>
    <w:rsid w:val="00460EF3"/>
    <w:rsid w:val="004622A6"/>
    <w:rsid w:val="004622C8"/>
    <w:rsid w:val="00462C7A"/>
    <w:rsid w:val="004631C2"/>
    <w:rsid w:val="00463851"/>
    <w:rsid w:val="0046386E"/>
    <w:rsid w:val="00463D35"/>
    <w:rsid w:val="0046436E"/>
    <w:rsid w:val="004644B6"/>
    <w:rsid w:val="0046465E"/>
    <w:rsid w:val="00464C56"/>
    <w:rsid w:val="004653BE"/>
    <w:rsid w:val="004659E6"/>
    <w:rsid w:val="00465E10"/>
    <w:rsid w:val="004665A7"/>
    <w:rsid w:val="00466B0C"/>
    <w:rsid w:val="00466D3C"/>
    <w:rsid w:val="00467D15"/>
    <w:rsid w:val="00470088"/>
    <w:rsid w:val="004700C1"/>
    <w:rsid w:val="00470238"/>
    <w:rsid w:val="00470481"/>
    <w:rsid w:val="004709D5"/>
    <w:rsid w:val="004710F5"/>
    <w:rsid w:val="00471B30"/>
    <w:rsid w:val="00471B5A"/>
    <w:rsid w:val="00471F27"/>
    <w:rsid w:val="00472292"/>
    <w:rsid w:val="004723A7"/>
    <w:rsid w:val="004725AE"/>
    <w:rsid w:val="00472BB4"/>
    <w:rsid w:val="004736AF"/>
    <w:rsid w:val="00473F85"/>
    <w:rsid w:val="00474122"/>
    <w:rsid w:val="0047413D"/>
    <w:rsid w:val="004754C0"/>
    <w:rsid w:val="00475643"/>
    <w:rsid w:val="004761F8"/>
    <w:rsid w:val="004763AE"/>
    <w:rsid w:val="00476643"/>
    <w:rsid w:val="00476A5A"/>
    <w:rsid w:val="00476EEB"/>
    <w:rsid w:val="00477FA4"/>
    <w:rsid w:val="00481A3A"/>
    <w:rsid w:val="00481EED"/>
    <w:rsid w:val="00481F49"/>
    <w:rsid w:val="00482967"/>
    <w:rsid w:val="00482E0A"/>
    <w:rsid w:val="00482F37"/>
    <w:rsid w:val="00483D9A"/>
    <w:rsid w:val="00484236"/>
    <w:rsid w:val="004845A8"/>
    <w:rsid w:val="00484F65"/>
    <w:rsid w:val="0048529F"/>
    <w:rsid w:val="00485908"/>
    <w:rsid w:val="00485938"/>
    <w:rsid w:val="00485E5B"/>
    <w:rsid w:val="004860E8"/>
    <w:rsid w:val="00486586"/>
    <w:rsid w:val="00486874"/>
    <w:rsid w:val="0048740F"/>
    <w:rsid w:val="00490151"/>
    <w:rsid w:val="00490751"/>
    <w:rsid w:val="004916DD"/>
    <w:rsid w:val="00492287"/>
    <w:rsid w:val="00492C7D"/>
    <w:rsid w:val="00493585"/>
    <w:rsid w:val="0049417F"/>
    <w:rsid w:val="00494183"/>
    <w:rsid w:val="004947A4"/>
    <w:rsid w:val="00494862"/>
    <w:rsid w:val="00494A33"/>
    <w:rsid w:val="00494FFB"/>
    <w:rsid w:val="0049589A"/>
    <w:rsid w:val="00495ECA"/>
    <w:rsid w:val="0049687C"/>
    <w:rsid w:val="00496E02"/>
    <w:rsid w:val="004977D5"/>
    <w:rsid w:val="00497860"/>
    <w:rsid w:val="004A08D0"/>
    <w:rsid w:val="004A0F1A"/>
    <w:rsid w:val="004A128B"/>
    <w:rsid w:val="004A1B81"/>
    <w:rsid w:val="004A2170"/>
    <w:rsid w:val="004A2379"/>
    <w:rsid w:val="004A26FE"/>
    <w:rsid w:val="004A288B"/>
    <w:rsid w:val="004A2B67"/>
    <w:rsid w:val="004A2CE3"/>
    <w:rsid w:val="004A2CE5"/>
    <w:rsid w:val="004A2F59"/>
    <w:rsid w:val="004A301A"/>
    <w:rsid w:val="004A3545"/>
    <w:rsid w:val="004A3975"/>
    <w:rsid w:val="004A3BC5"/>
    <w:rsid w:val="004A4CF0"/>
    <w:rsid w:val="004A56B9"/>
    <w:rsid w:val="004A5F5E"/>
    <w:rsid w:val="004A752A"/>
    <w:rsid w:val="004A7A1E"/>
    <w:rsid w:val="004B0831"/>
    <w:rsid w:val="004B0B29"/>
    <w:rsid w:val="004B0CA2"/>
    <w:rsid w:val="004B1674"/>
    <w:rsid w:val="004B1B7A"/>
    <w:rsid w:val="004B218A"/>
    <w:rsid w:val="004B25D8"/>
    <w:rsid w:val="004B27A9"/>
    <w:rsid w:val="004B2B56"/>
    <w:rsid w:val="004B2B9D"/>
    <w:rsid w:val="004B402F"/>
    <w:rsid w:val="004B430B"/>
    <w:rsid w:val="004B478E"/>
    <w:rsid w:val="004B5004"/>
    <w:rsid w:val="004B520C"/>
    <w:rsid w:val="004B5CC9"/>
    <w:rsid w:val="004B61A3"/>
    <w:rsid w:val="004B6E66"/>
    <w:rsid w:val="004B6F03"/>
    <w:rsid w:val="004B76DD"/>
    <w:rsid w:val="004C029E"/>
    <w:rsid w:val="004C0813"/>
    <w:rsid w:val="004C12EC"/>
    <w:rsid w:val="004C1927"/>
    <w:rsid w:val="004C1E67"/>
    <w:rsid w:val="004C2080"/>
    <w:rsid w:val="004C2456"/>
    <w:rsid w:val="004C2C31"/>
    <w:rsid w:val="004C2FCA"/>
    <w:rsid w:val="004C35D6"/>
    <w:rsid w:val="004C373F"/>
    <w:rsid w:val="004C46E7"/>
    <w:rsid w:val="004C48D4"/>
    <w:rsid w:val="004C609B"/>
    <w:rsid w:val="004C66A1"/>
    <w:rsid w:val="004C6F8D"/>
    <w:rsid w:val="004C7646"/>
    <w:rsid w:val="004C7DC5"/>
    <w:rsid w:val="004D0131"/>
    <w:rsid w:val="004D04A9"/>
    <w:rsid w:val="004D0847"/>
    <w:rsid w:val="004D0C19"/>
    <w:rsid w:val="004D0ED4"/>
    <w:rsid w:val="004D28E9"/>
    <w:rsid w:val="004D29F9"/>
    <w:rsid w:val="004D3070"/>
    <w:rsid w:val="004D31A8"/>
    <w:rsid w:val="004D34AF"/>
    <w:rsid w:val="004D3B68"/>
    <w:rsid w:val="004D3E85"/>
    <w:rsid w:val="004D4064"/>
    <w:rsid w:val="004D47E3"/>
    <w:rsid w:val="004D4CE5"/>
    <w:rsid w:val="004D4FB1"/>
    <w:rsid w:val="004D5015"/>
    <w:rsid w:val="004D548C"/>
    <w:rsid w:val="004D5599"/>
    <w:rsid w:val="004D5618"/>
    <w:rsid w:val="004D5976"/>
    <w:rsid w:val="004D5BFA"/>
    <w:rsid w:val="004D5F3C"/>
    <w:rsid w:val="004D5F4A"/>
    <w:rsid w:val="004D677A"/>
    <w:rsid w:val="004D6899"/>
    <w:rsid w:val="004D6952"/>
    <w:rsid w:val="004D7537"/>
    <w:rsid w:val="004E0226"/>
    <w:rsid w:val="004E0552"/>
    <w:rsid w:val="004E05C7"/>
    <w:rsid w:val="004E06C6"/>
    <w:rsid w:val="004E0DBC"/>
    <w:rsid w:val="004E108C"/>
    <w:rsid w:val="004E1836"/>
    <w:rsid w:val="004E1C50"/>
    <w:rsid w:val="004E2156"/>
    <w:rsid w:val="004E23DA"/>
    <w:rsid w:val="004E2733"/>
    <w:rsid w:val="004E27C4"/>
    <w:rsid w:val="004E27D7"/>
    <w:rsid w:val="004E337B"/>
    <w:rsid w:val="004E36C6"/>
    <w:rsid w:val="004E3953"/>
    <w:rsid w:val="004E3A80"/>
    <w:rsid w:val="004E3C77"/>
    <w:rsid w:val="004E4596"/>
    <w:rsid w:val="004E493E"/>
    <w:rsid w:val="004E5884"/>
    <w:rsid w:val="004E6638"/>
    <w:rsid w:val="004E68F4"/>
    <w:rsid w:val="004E7413"/>
    <w:rsid w:val="004E77E9"/>
    <w:rsid w:val="004E7DAF"/>
    <w:rsid w:val="004F000E"/>
    <w:rsid w:val="004F02AC"/>
    <w:rsid w:val="004F0453"/>
    <w:rsid w:val="004F054F"/>
    <w:rsid w:val="004F0918"/>
    <w:rsid w:val="004F0F53"/>
    <w:rsid w:val="004F10E2"/>
    <w:rsid w:val="004F1840"/>
    <w:rsid w:val="004F1842"/>
    <w:rsid w:val="004F19E1"/>
    <w:rsid w:val="004F1E25"/>
    <w:rsid w:val="004F22A8"/>
    <w:rsid w:val="004F2553"/>
    <w:rsid w:val="004F3FA0"/>
    <w:rsid w:val="004F44F7"/>
    <w:rsid w:val="004F47FD"/>
    <w:rsid w:val="004F4AB0"/>
    <w:rsid w:val="004F4C19"/>
    <w:rsid w:val="004F4DD4"/>
    <w:rsid w:val="004F5496"/>
    <w:rsid w:val="004F54EC"/>
    <w:rsid w:val="004F552E"/>
    <w:rsid w:val="004F596F"/>
    <w:rsid w:val="004F5BE5"/>
    <w:rsid w:val="004F5C45"/>
    <w:rsid w:val="004F5FBF"/>
    <w:rsid w:val="004F6A6F"/>
    <w:rsid w:val="004F6F26"/>
    <w:rsid w:val="004F6FC0"/>
    <w:rsid w:val="004F7035"/>
    <w:rsid w:val="004F706E"/>
    <w:rsid w:val="004F77E2"/>
    <w:rsid w:val="005001E1"/>
    <w:rsid w:val="0050021C"/>
    <w:rsid w:val="00500967"/>
    <w:rsid w:val="00500D83"/>
    <w:rsid w:val="005018CC"/>
    <w:rsid w:val="00501C86"/>
    <w:rsid w:val="0050225E"/>
    <w:rsid w:val="005026FA"/>
    <w:rsid w:val="005031F4"/>
    <w:rsid w:val="0050331C"/>
    <w:rsid w:val="005037EC"/>
    <w:rsid w:val="00503ABD"/>
    <w:rsid w:val="00503CC8"/>
    <w:rsid w:val="00503DB5"/>
    <w:rsid w:val="005040AA"/>
    <w:rsid w:val="00504B01"/>
    <w:rsid w:val="005057BD"/>
    <w:rsid w:val="005057C7"/>
    <w:rsid w:val="005066AB"/>
    <w:rsid w:val="005068E5"/>
    <w:rsid w:val="00507800"/>
    <w:rsid w:val="00510B53"/>
    <w:rsid w:val="00510B70"/>
    <w:rsid w:val="005110EA"/>
    <w:rsid w:val="005111FF"/>
    <w:rsid w:val="00511451"/>
    <w:rsid w:val="00511488"/>
    <w:rsid w:val="00512082"/>
    <w:rsid w:val="00512283"/>
    <w:rsid w:val="0051462E"/>
    <w:rsid w:val="00514BAC"/>
    <w:rsid w:val="00514EF3"/>
    <w:rsid w:val="005158C4"/>
    <w:rsid w:val="00515C1B"/>
    <w:rsid w:val="00515E88"/>
    <w:rsid w:val="00515EAE"/>
    <w:rsid w:val="005160A8"/>
    <w:rsid w:val="00516A3E"/>
    <w:rsid w:val="00516CDC"/>
    <w:rsid w:val="00516DBF"/>
    <w:rsid w:val="00517124"/>
    <w:rsid w:val="00517D01"/>
    <w:rsid w:val="00517D8C"/>
    <w:rsid w:val="00517F04"/>
    <w:rsid w:val="005208B5"/>
    <w:rsid w:val="005210E9"/>
    <w:rsid w:val="0052130F"/>
    <w:rsid w:val="00521310"/>
    <w:rsid w:val="00522886"/>
    <w:rsid w:val="00522915"/>
    <w:rsid w:val="005233D7"/>
    <w:rsid w:val="005234E3"/>
    <w:rsid w:val="005236D5"/>
    <w:rsid w:val="00523BFA"/>
    <w:rsid w:val="00523EC3"/>
    <w:rsid w:val="00524F9D"/>
    <w:rsid w:val="005253FF"/>
    <w:rsid w:val="005255B0"/>
    <w:rsid w:val="00525B2E"/>
    <w:rsid w:val="00525F5A"/>
    <w:rsid w:val="0052650B"/>
    <w:rsid w:val="00526667"/>
    <w:rsid w:val="0052685C"/>
    <w:rsid w:val="00526A72"/>
    <w:rsid w:val="00527100"/>
    <w:rsid w:val="005273EB"/>
    <w:rsid w:val="005274A5"/>
    <w:rsid w:val="0052752D"/>
    <w:rsid w:val="005276D5"/>
    <w:rsid w:val="00530657"/>
    <w:rsid w:val="0053165B"/>
    <w:rsid w:val="00531857"/>
    <w:rsid w:val="00531B8E"/>
    <w:rsid w:val="00533D86"/>
    <w:rsid w:val="005344E8"/>
    <w:rsid w:val="00534C13"/>
    <w:rsid w:val="00535362"/>
    <w:rsid w:val="005357EE"/>
    <w:rsid w:val="00535800"/>
    <w:rsid w:val="0053598B"/>
    <w:rsid w:val="00536182"/>
    <w:rsid w:val="005362DA"/>
    <w:rsid w:val="005365AC"/>
    <w:rsid w:val="00536A53"/>
    <w:rsid w:val="005371B4"/>
    <w:rsid w:val="005374B5"/>
    <w:rsid w:val="0053776D"/>
    <w:rsid w:val="0053787A"/>
    <w:rsid w:val="00540979"/>
    <w:rsid w:val="00540999"/>
    <w:rsid w:val="00540D65"/>
    <w:rsid w:val="00541292"/>
    <w:rsid w:val="00541BF5"/>
    <w:rsid w:val="005421FA"/>
    <w:rsid w:val="0054284D"/>
    <w:rsid w:val="00542A55"/>
    <w:rsid w:val="00542F36"/>
    <w:rsid w:val="00544E9C"/>
    <w:rsid w:val="00544F66"/>
    <w:rsid w:val="005450A2"/>
    <w:rsid w:val="00545B89"/>
    <w:rsid w:val="00545F3E"/>
    <w:rsid w:val="005464D7"/>
    <w:rsid w:val="00547B6F"/>
    <w:rsid w:val="0055044C"/>
    <w:rsid w:val="00550579"/>
    <w:rsid w:val="00550868"/>
    <w:rsid w:val="005515D7"/>
    <w:rsid w:val="005516F3"/>
    <w:rsid w:val="00551C47"/>
    <w:rsid w:val="00551E0B"/>
    <w:rsid w:val="00552BD0"/>
    <w:rsid w:val="00553509"/>
    <w:rsid w:val="00553B67"/>
    <w:rsid w:val="00553FF4"/>
    <w:rsid w:val="0055479E"/>
    <w:rsid w:val="005548C3"/>
    <w:rsid w:val="00554B8E"/>
    <w:rsid w:val="00554F45"/>
    <w:rsid w:val="00555468"/>
    <w:rsid w:val="005565AB"/>
    <w:rsid w:val="00556890"/>
    <w:rsid w:val="00557029"/>
    <w:rsid w:val="0055707C"/>
    <w:rsid w:val="00557997"/>
    <w:rsid w:val="00557A86"/>
    <w:rsid w:val="00557E9F"/>
    <w:rsid w:val="005601B8"/>
    <w:rsid w:val="00560319"/>
    <w:rsid w:val="00560679"/>
    <w:rsid w:val="005608C4"/>
    <w:rsid w:val="00560B64"/>
    <w:rsid w:val="00560D97"/>
    <w:rsid w:val="00561650"/>
    <w:rsid w:val="00561FC7"/>
    <w:rsid w:val="0056243D"/>
    <w:rsid w:val="0056278F"/>
    <w:rsid w:val="00562985"/>
    <w:rsid w:val="00564274"/>
    <w:rsid w:val="00564630"/>
    <w:rsid w:val="0056471A"/>
    <w:rsid w:val="00564D0C"/>
    <w:rsid w:val="00564E8D"/>
    <w:rsid w:val="0056503F"/>
    <w:rsid w:val="00565384"/>
    <w:rsid w:val="0056587C"/>
    <w:rsid w:val="00566035"/>
    <w:rsid w:val="00566601"/>
    <w:rsid w:val="00566ABA"/>
    <w:rsid w:val="00567342"/>
    <w:rsid w:val="00567715"/>
    <w:rsid w:val="00570BC9"/>
    <w:rsid w:val="0057127C"/>
    <w:rsid w:val="00572297"/>
    <w:rsid w:val="005723E9"/>
    <w:rsid w:val="00572ADF"/>
    <w:rsid w:val="00572CA6"/>
    <w:rsid w:val="0057324B"/>
    <w:rsid w:val="00574731"/>
    <w:rsid w:val="00574969"/>
    <w:rsid w:val="00576497"/>
    <w:rsid w:val="00576C5B"/>
    <w:rsid w:val="00576D94"/>
    <w:rsid w:val="00577DB4"/>
    <w:rsid w:val="005816BB"/>
    <w:rsid w:val="005818CB"/>
    <w:rsid w:val="00581AF7"/>
    <w:rsid w:val="00581BB9"/>
    <w:rsid w:val="00583447"/>
    <w:rsid w:val="00583A0B"/>
    <w:rsid w:val="00583D8A"/>
    <w:rsid w:val="00583FF3"/>
    <w:rsid w:val="00585004"/>
    <w:rsid w:val="005856FF"/>
    <w:rsid w:val="005862CD"/>
    <w:rsid w:val="0058653A"/>
    <w:rsid w:val="00586647"/>
    <w:rsid w:val="005868CD"/>
    <w:rsid w:val="00586DE3"/>
    <w:rsid w:val="0058736E"/>
    <w:rsid w:val="0058761B"/>
    <w:rsid w:val="00587649"/>
    <w:rsid w:val="005878C7"/>
    <w:rsid w:val="005905D4"/>
    <w:rsid w:val="00590B59"/>
    <w:rsid w:val="005912AE"/>
    <w:rsid w:val="00591523"/>
    <w:rsid w:val="00591B22"/>
    <w:rsid w:val="00591D2A"/>
    <w:rsid w:val="00591F7E"/>
    <w:rsid w:val="00592185"/>
    <w:rsid w:val="005921C1"/>
    <w:rsid w:val="00593845"/>
    <w:rsid w:val="00594554"/>
    <w:rsid w:val="00594981"/>
    <w:rsid w:val="00594DB2"/>
    <w:rsid w:val="00594DEF"/>
    <w:rsid w:val="005951A5"/>
    <w:rsid w:val="00595BA1"/>
    <w:rsid w:val="00596C71"/>
    <w:rsid w:val="00596E8B"/>
    <w:rsid w:val="005A063B"/>
    <w:rsid w:val="005A0C38"/>
    <w:rsid w:val="005A1342"/>
    <w:rsid w:val="005A15E5"/>
    <w:rsid w:val="005A26BA"/>
    <w:rsid w:val="005A2DCF"/>
    <w:rsid w:val="005A2F80"/>
    <w:rsid w:val="005A305E"/>
    <w:rsid w:val="005A3727"/>
    <w:rsid w:val="005A43B4"/>
    <w:rsid w:val="005A476C"/>
    <w:rsid w:val="005A4861"/>
    <w:rsid w:val="005A4A13"/>
    <w:rsid w:val="005A4C92"/>
    <w:rsid w:val="005A4E81"/>
    <w:rsid w:val="005A4FA9"/>
    <w:rsid w:val="005A5086"/>
    <w:rsid w:val="005A560C"/>
    <w:rsid w:val="005A5B54"/>
    <w:rsid w:val="005B0015"/>
    <w:rsid w:val="005B0BA6"/>
    <w:rsid w:val="005B0D96"/>
    <w:rsid w:val="005B12A8"/>
    <w:rsid w:val="005B1319"/>
    <w:rsid w:val="005B25C9"/>
    <w:rsid w:val="005B2808"/>
    <w:rsid w:val="005B2A6E"/>
    <w:rsid w:val="005B2AE1"/>
    <w:rsid w:val="005B2BD0"/>
    <w:rsid w:val="005B376D"/>
    <w:rsid w:val="005B4AC4"/>
    <w:rsid w:val="005B4D47"/>
    <w:rsid w:val="005B4DDF"/>
    <w:rsid w:val="005B54FA"/>
    <w:rsid w:val="005B5835"/>
    <w:rsid w:val="005B58B6"/>
    <w:rsid w:val="005B61F5"/>
    <w:rsid w:val="005B663E"/>
    <w:rsid w:val="005B672C"/>
    <w:rsid w:val="005B686B"/>
    <w:rsid w:val="005B6B70"/>
    <w:rsid w:val="005B76AA"/>
    <w:rsid w:val="005B7CAD"/>
    <w:rsid w:val="005B7CC3"/>
    <w:rsid w:val="005B7D03"/>
    <w:rsid w:val="005B7FA9"/>
    <w:rsid w:val="005C07B5"/>
    <w:rsid w:val="005C0823"/>
    <w:rsid w:val="005C0E01"/>
    <w:rsid w:val="005C164C"/>
    <w:rsid w:val="005C1802"/>
    <w:rsid w:val="005C189D"/>
    <w:rsid w:val="005C2492"/>
    <w:rsid w:val="005C2644"/>
    <w:rsid w:val="005C2902"/>
    <w:rsid w:val="005C318C"/>
    <w:rsid w:val="005C31E0"/>
    <w:rsid w:val="005C3307"/>
    <w:rsid w:val="005C3544"/>
    <w:rsid w:val="005C3E40"/>
    <w:rsid w:val="005C4083"/>
    <w:rsid w:val="005C49DE"/>
    <w:rsid w:val="005C4F73"/>
    <w:rsid w:val="005C514C"/>
    <w:rsid w:val="005C5813"/>
    <w:rsid w:val="005C5906"/>
    <w:rsid w:val="005C594C"/>
    <w:rsid w:val="005C629B"/>
    <w:rsid w:val="005C6449"/>
    <w:rsid w:val="005C7125"/>
    <w:rsid w:val="005C718C"/>
    <w:rsid w:val="005C73EC"/>
    <w:rsid w:val="005C7D56"/>
    <w:rsid w:val="005C7FCB"/>
    <w:rsid w:val="005D0337"/>
    <w:rsid w:val="005D0BB8"/>
    <w:rsid w:val="005D10AE"/>
    <w:rsid w:val="005D21C9"/>
    <w:rsid w:val="005D22B1"/>
    <w:rsid w:val="005D2551"/>
    <w:rsid w:val="005D2CF5"/>
    <w:rsid w:val="005D301F"/>
    <w:rsid w:val="005D3658"/>
    <w:rsid w:val="005D3744"/>
    <w:rsid w:val="005D37B2"/>
    <w:rsid w:val="005D37E3"/>
    <w:rsid w:val="005D4C54"/>
    <w:rsid w:val="005D5361"/>
    <w:rsid w:val="005D5F95"/>
    <w:rsid w:val="005D66F4"/>
    <w:rsid w:val="005D6EDD"/>
    <w:rsid w:val="005D7B76"/>
    <w:rsid w:val="005D7C41"/>
    <w:rsid w:val="005D7F20"/>
    <w:rsid w:val="005E0B4C"/>
    <w:rsid w:val="005E0E61"/>
    <w:rsid w:val="005E171D"/>
    <w:rsid w:val="005E17E1"/>
    <w:rsid w:val="005E1D6A"/>
    <w:rsid w:val="005E2DBF"/>
    <w:rsid w:val="005E3245"/>
    <w:rsid w:val="005E35C5"/>
    <w:rsid w:val="005E4034"/>
    <w:rsid w:val="005E4086"/>
    <w:rsid w:val="005E4151"/>
    <w:rsid w:val="005E4247"/>
    <w:rsid w:val="005E42DF"/>
    <w:rsid w:val="005E49F4"/>
    <w:rsid w:val="005E4AD3"/>
    <w:rsid w:val="005E4EB4"/>
    <w:rsid w:val="005E6B5A"/>
    <w:rsid w:val="005E6E06"/>
    <w:rsid w:val="005E6F71"/>
    <w:rsid w:val="005E73D9"/>
    <w:rsid w:val="005E7AA2"/>
    <w:rsid w:val="005F06BD"/>
    <w:rsid w:val="005F0B23"/>
    <w:rsid w:val="005F1404"/>
    <w:rsid w:val="005F1A6C"/>
    <w:rsid w:val="005F1DC8"/>
    <w:rsid w:val="005F1EB0"/>
    <w:rsid w:val="005F2AC7"/>
    <w:rsid w:val="005F2C75"/>
    <w:rsid w:val="005F3003"/>
    <w:rsid w:val="005F3414"/>
    <w:rsid w:val="005F378A"/>
    <w:rsid w:val="005F3860"/>
    <w:rsid w:val="005F3CAD"/>
    <w:rsid w:val="005F3D29"/>
    <w:rsid w:val="005F400D"/>
    <w:rsid w:val="005F4137"/>
    <w:rsid w:val="005F4AD6"/>
    <w:rsid w:val="005F4C9B"/>
    <w:rsid w:val="005F4FC6"/>
    <w:rsid w:val="005F5460"/>
    <w:rsid w:val="005F5633"/>
    <w:rsid w:val="005F5A51"/>
    <w:rsid w:val="005F5ADA"/>
    <w:rsid w:val="005F5FC1"/>
    <w:rsid w:val="005F657B"/>
    <w:rsid w:val="005F66D7"/>
    <w:rsid w:val="005F6893"/>
    <w:rsid w:val="005F6E64"/>
    <w:rsid w:val="005F7145"/>
    <w:rsid w:val="005F7603"/>
    <w:rsid w:val="005F77FE"/>
    <w:rsid w:val="005F78C2"/>
    <w:rsid w:val="005F7B65"/>
    <w:rsid w:val="005F7CA4"/>
    <w:rsid w:val="005F7D37"/>
    <w:rsid w:val="00600EB7"/>
    <w:rsid w:val="0060138B"/>
    <w:rsid w:val="0060155C"/>
    <w:rsid w:val="00601AD7"/>
    <w:rsid w:val="006020C0"/>
    <w:rsid w:val="00602167"/>
    <w:rsid w:val="006023F5"/>
    <w:rsid w:val="00602607"/>
    <w:rsid w:val="00602F77"/>
    <w:rsid w:val="00603B97"/>
    <w:rsid w:val="00603C63"/>
    <w:rsid w:val="00604BBC"/>
    <w:rsid w:val="00605962"/>
    <w:rsid w:val="0060659D"/>
    <w:rsid w:val="006066C8"/>
    <w:rsid w:val="0060675E"/>
    <w:rsid w:val="006067F7"/>
    <w:rsid w:val="00606FC1"/>
    <w:rsid w:val="006070EE"/>
    <w:rsid w:val="006071F2"/>
    <w:rsid w:val="00607C29"/>
    <w:rsid w:val="00607F8C"/>
    <w:rsid w:val="006102DD"/>
    <w:rsid w:val="0061088C"/>
    <w:rsid w:val="006110A2"/>
    <w:rsid w:val="00611544"/>
    <w:rsid w:val="0061174F"/>
    <w:rsid w:val="00611CBE"/>
    <w:rsid w:val="00612776"/>
    <w:rsid w:val="006127FC"/>
    <w:rsid w:val="00612D6E"/>
    <w:rsid w:val="0061399C"/>
    <w:rsid w:val="00613DDE"/>
    <w:rsid w:val="00613F51"/>
    <w:rsid w:val="00614235"/>
    <w:rsid w:val="00614241"/>
    <w:rsid w:val="00615BC7"/>
    <w:rsid w:val="00615CC7"/>
    <w:rsid w:val="0061606C"/>
    <w:rsid w:val="0061676B"/>
    <w:rsid w:val="00617C93"/>
    <w:rsid w:val="00620E46"/>
    <w:rsid w:val="00621033"/>
    <w:rsid w:val="006216E0"/>
    <w:rsid w:val="00621AE4"/>
    <w:rsid w:val="006229C3"/>
    <w:rsid w:val="006233D2"/>
    <w:rsid w:val="006235C4"/>
    <w:rsid w:val="00623B45"/>
    <w:rsid w:val="0062410C"/>
    <w:rsid w:val="00624195"/>
    <w:rsid w:val="006243ED"/>
    <w:rsid w:val="00624464"/>
    <w:rsid w:val="0062497A"/>
    <w:rsid w:val="00625437"/>
    <w:rsid w:val="00625504"/>
    <w:rsid w:val="006258B9"/>
    <w:rsid w:val="006260A7"/>
    <w:rsid w:val="006264D2"/>
    <w:rsid w:val="006265D0"/>
    <w:rsid w:val="00626651"/>
    <w:rsid w:val="006266ED"/>
    <w:rsid w:val="00626774"/>
    <w:rsid w:val="00627B17"/>
    <w:rsid w:val="00627F05"/>
    <w:rsid w:val="006301A9"/>
    <w:rsid w:val="00630B37"/>
    <w:rsid w:val="006313F1"/>
    <w:rsid w:val="0063186A"/>
    <w:rsid w:val="0063198D"/>
    <w:rsid w:val="00631DCF"/>
    <w:rsid w:val="006323AC"/>
    <w:rsid w:val="00632723"/>
    <w:rsid w:val="006334AB"/>
    <w:rsid w:val="006335F9"/>
    <w:rsid w:val="00633A85"/>
    <w:rsid w:val="006345A4"/>
    <w:rsid w:val="00634F31"/>
    <w:rsid w:val="006351AA"/>
    <w:rsid w:val="006352E1"/>
    <w:rsid w:val="00635C06"/>
    <w:rsid w:val="00636889"/>
    <w:rsid w:val="0063693B"/>
    <w:rsid w:val="00636B0D"/>
    <w:rsid w:val="00637427"/>
    <w:rsid w:val="006403B3"/>
    <w:rsid w:val="00640593"/>
    <w:rsid w:val="00640646"/>
    <w:rsid w:val="006407B2"/>
    <w:rsid w:val="00640CE0"/>
    <w:rsid w:val="00641EB7"/>
    <w:rsid w:val="00641EFC"/>
    <w:rsid w:val="00642269"/>
    <w:rsid w:val="00642713"/>
    <w:rsid w:val="00642A71"/>
    <w:rsid w:val="00643560"/>
    <w:rsid w:val="006437A8"/>
    <w:rsid w:val="0064382F"/>
    <w:rsid w:val="00644617"/>
    <w:rsid w:val="00645A96"/>
    <w:rsid w:val="00646520"/>
    <w:rsid w:val="00646734"/>
    <w:rsid w:val="006467CE"/>
    <w:rsid w:val="00646A34"/>
    <w:rsid w:val="00646C25"/>
    <w:rsid w:val="00647630"/>
    <w:rsid w:val="00647CDB"/>
    <w:rsid w:val="0065074B"/>
    <w:rsid w:val="006510BA"/>
    <w:rsid w:val="006523EA"/>
    <w:rsid w:val="0065241B"/>
    <w:rsid w:val="006525DF"/>
    <w:rsid w:val="00652609"/>
    <w:rsid w:val="00652743"/>
    <w:rsid w:val="00652745"/>
    <w:rsid w:val="00653162"/>
    <w:rsid w:val="006539E1"/>
    <w:rsid w:val="0065444B"/>
    <w:rsid w:val="00654489"/>
    <w:rsid w:val="00654BFB"/>
    <w:rsid w:val="00655622"/>
    <w:rsid w:val="00656301"/>
    <w:rsid w:val="006576A5"/>
    <w:rsid w:val="006576CA"/>
    <w:rsid w:val="006606A0"/>
    <w:rsid w:val="00660CC4"/>
    <w:rsid w:val="00661147"/>
    <w:rsid w:val="00661986"/>
    <w:rsid w:val="006619B4"/>
    <w:rsid w:val="00661BE0"/>
    <w:rsid w:val="00661EB0"/>
    <w:rsid w:val="00662045"/>
    <w:rsid w:val="006620CE"/>
    <w:rsid w:val="00662298"/>
    <w:rsid w:val="0066246F"/>
    <w:rsid w:val="0066253D"/>
    <w:rsid w:val="00663703"/>
    <w:rsid w:val="00663B7B"/>
    <w:rsid w:val="00663F8B"/>
    <w:rsid w:val="00664283"/>
    <w:rsid w:val="0066470C"/>
    <w:rsid w:val="0066502A"/>
    <w:rsid w:val="00665461"/>
    <w:rsid w:val="006655DD"/>
    <w:rsid w:val="006670F8"/>
    <w:rsid w:val="0066719A"/>
    <w:rsid w:val="0067006F"/>
    <w:rsid w:val="006701EC"/>
    <w:rsid w:val="00670C8E"/>
    <w:rsid w:val="0067178C"/>
    <w:rsid w:val="006719BC"/>
    <w:rsid w:val="00671F50"/>
    <w:rsid w:val="00671FBF"/>
    <w:rsid w:val="0067207E"/>
    <w:rsid w:val="00672453"/>
    <w:rsid w:val="00673AA8"/>
    <w:rsid w:val="0067489C"/>
    <w:rsid w:val="00674D8E"/>
    <w:rsid w:val="0067547E"/>
    <w:rsid w:val="006757D8"/>
    <w:rsid w:val="0067607D"/>
    <w:rsid w:val="006769CE"/>
    <w:rsid w:val="006772F2"/>
    <w:rsid w:val="00677FBF"/>
    <w:rsid w:val="0068127D"/>
    <w:rsid w:val="006815C0"/>
    <w:rsid w:val="006815F1"/>
    <w:rsid w:val="00681A46"/>
    <w:rsid w:val="00682192"/>
    <w:rsid w:val="00682646"/>
    <w:rsid w:val="0068281C"/>
    <w:rsid w:val="0068329F"/>
    <w:rsid w:val="00684E11"/>
    <w:rsid w:val="00685BC7"/>
    <w:rsid w:val="00685C82"/>
    <w:rsid w:val="00685DC8"/>
    <w:rsid w:val="00685EA1"/>
    <w:rsid w:val="00686A05"/>
    <w:rsid w:val="00687729"/>
    <w:rsid w:val="00687958"/>
    <w:rsid w:val="00687A64"/>
    <w:rsid w:val="00687B8E"/>
    <w:rsid w:val="00690955"/>
    <w:rsid w:val="00692061"/>
    <w:rsid w:val="00692096"/>
    <w:rsid w:val="00692101"/>
    <w:rsid w:val="00692AFC"/>
    <w:rsid w:val="00692BF3"/>
    <w:rsid w:val="00693504"/>
    <w:rsid w:val="006935F9"/>
    <w:rsid w:val="00693980"/>
    <w:rsid w:val="00693982"/>
    <w:rsid w:val="0069523B"/>
    <w:rsid w:val="006954B1"/>
    <w:rsid w:val="006955AA"/>
    <w:rsid w:val="0069587D"/>
    <w:rsid w:val="00696070"/>
    <w:rsid w:val="006975F9"/>
    <w:rsid w:val="00697660"/>
    <w:rsid w:val="006977B2"/>
    <w:rsid w:val="006978A6"/>
    <w:rsid w:val="00697DC1"/>
    <w:rsid w:val="006A0996"/>
    <w:rsid w:val="006A09BC"/>
    <w:rsid w:val="006A100C"/>
    <w:rsid w:val="006A1225"/>
    <w:rsid w:val="006A19E5"/>
    <w:rsid w:val="006A240E"/>
    <w:rsid w:val="006A2508"/>
    <w:rsid w:val="006A275A"/>
    <w:rsid w:val="006A2CA8"/>
    <w:rsid w:val="006A2FBA"/>
    <w:rsid w:val="006A3026"/>
    <w:rsid w:val="006A3286"/>
    <w:rsid w:val="006A32D2"/>
    <w:rsid w:val="006A37C1"/>
    <w:rsid w:val="006A3943"/>
    <w:rsid w:val="006A4E37"/>
    <w:rsid w:val="006A521F"/>
    <w:rsid w:val="006A55B8"/>
    <w:rsid w:val="006A5BAD"/>
    <w:rsid w:val="006A6399"/>
    <w:rsid w:val="006A669C"/>
    <w:rsid w:val="006A6867"/>
    <w:rsid w:val="006A6B4A"/>
    <w:rsid w:val="006A77B7"/>
    <w:rsid w:val="006A7A1F"/>
    <w:rsid w:val="006A7A4A"/>
    <w:rsid w:val="006A7ADF"/>
    <w:rsid w:val="006B0530"/>
    <w:rsid w:val="006B0619"/>
    <w:rsid w:val="006B2B41"/>
    <w:rsid w:val="006B2D13"/>
    <w:rsid w:val="006B2EEF"/>
    <w:rsid w:val="006B2F5E"/>
    <w:rsid w:val="006B3121"/>
    <w:rsid w:val="006B31AE"/>
    <w:rsid w:val="006B395C"/>
    <w:rsid w:val="006B3F70"/>
    <w:rsid w:val="006B423E"/>
    <w:rsid w:val="006B455B"/>
    <w:rsid w:val="006B48CB"/>
    <w:rsid w:val="006B4DDE"/>
    <w:rsid w:val="006B506A"/>
    <w:rsid w:val="006B56EF"/>
    <w:rsid w:val="006B5842"/>
    <w:rsid w:val="006B5C62"/>
    <w:rsid w:val="006B6149"/>
    <w:rsid w:val="006B66AF"/>
    <w:rsid w:val="006B7971"/>
    <w:rsid w:val="006C03A9"/>
    <w:rsid w:val="006C1064"/>
    <w:rsid w:val="006C11F1"/>
    <w:rsid w:val="006C1503"/>
    <w:rsid w:val="006C17CD"/>
    <w:rsid w:val="006C19E7"/>
    <w:rsid w:val="006C1ADC"/>
    <w:rsid w:val="006C1D80"/>
    <w:rsid w:val="006C2020"/>
    <w:rsid w:val="006C2386"/>
    <w:rsid w:val="006C2AAF"/>
    <w:rsid w:val="006C2D9E"/>
    <w:rsid w:val="006C2FE1"/>
    <w:rsid w:val="006C3031"/>
    <w:rsid w:val="006C4E65"/>
    <w:rsid w:val="006C54F2"/>
    <w:rsid w:val="006C6C2A"/>
    <w:rsid w:val="006C7A08"/>
    <w:rsid w:val="006C7DB2"/>
    <w:rsid w:val="006D01F8"/>
    <w:rsid w:val="006D0658"/>
    <w:rsid w:val="006D09B4"/>
    <w:rsid w:val="006D1064"/>
    <w:rsid w:val="006D157F"/>
    <w:rsid w:val="006D1CE9"/>
    <w:rsid w:val="006D2013"/>
    <w:rsid w:val="006D2114"/>
    <w:rsid w:val="006D220D"/>
    <w:rsid w:val="006D25AC"/>
    <w:rsid w:val="006D2834"/>
    <w:rsid w:val="006D2949"/>
    <w:rsid w:val="006D4057"/>
    <w:rsid w:val="006D5238"/>
    <w:rsid w:val="006D542A"/>
    <w:rsid w:val="006D599B"/>
    <w:rsid w:val="006D5AD8"/>
    <w:rsid w:val="006D5F47"/>
    <w:rsid w:val="006D6217"/>
    <w:rsid w:val="006D65EF"/>
    <w:rsid w:val="006D7651"/>
    <w:rsid w:val="006E0E02"/>
    <w:rsid w:val="006E1959"/>
    <w:rsid w:val="006E1EAD"/>
    <w:rsid w:val="006E2794"/>
    <w:rsid w:val="006E2C3F"/>
    <w:rsid w:val="006E308C"/>
    <w:rsid w:val="006E3244"/>
    <w:rsid w:val="006E34CA"/>
    <w:rsid w:val="006E35EC"/>
    <w:rsid w:val="006E38CD"/>
    <w:rsid w:val="006E3996"/>
    <w:rsid w:val="006E3E83"/>
    <w:rsid w:val="006E4570"/>
    <w:rsid w:val="006E5121"/>
    <w:rsid w:val="006E5427"/>
    <w:rsid w:val="006E5460"/>
    <w:rsid w:val="006E5DAA"/>
    <w:rsid w:val="006E5E14"/>
    <w:rsid w:val="006E608C"/>
    <w:rsid w:val="006E611E"/>
    <w:rsid w:val="006E67B3"/>
    <w:rsid w:val="006E67F9"/>
    <w:rsid w:val="006E6918"/>
    <w:rsid w:val="006E69C7"/>
    <w:rsid w:val="006E6A13"/>
    <w:rsid w:val="006E6F47"/>
    <w:rsid w:val="006E7DFB"/>
    <w:rsid w:val="006E7E4D"/>
    <w:rsid w:val="006F02F1"/>
    <w:rsid w:val="006F07E2"/>
    <w:rsid w:val="006F0C41"/>
    <w:rsid w:val="006F0CC8"/>
    <w:rsid w:val="006F0FC1"/>
    <w:rsid w:val="006F0FDC"/>
    <w:rsid w:val="006F103B"/>
    <w:rsid w:val="006F189F"/>
    <w:rsid w:val="006F20D6"/>
    <w:rsid w:val="006F23CD"/>
    <w:rsid w:val="006F2510"/>
    <w:rsid w:val="006F26F4"/>
    <w:rsid w:val="006F3650"/>
    <w:rsid w:val="006F36C4"/>
    <w:rsid w:val="006F3797"/>
    <w:rsid w:val="006F4260"/>
    <w:rsid w:val="006F49CC"/>
    <w:rsid w:val="006F4A37"/>
    <w:rsid w:val="006F4ADF"/>
    <w:rsid w:val="006F4B85"/>
    <w:rsid w:val="006F4D24"/>
    <w:rsid w:val="006F51F6"/>
    <w:rsid w:val="006F5355"/>
    <w:rsid w:val="006F54A7"/>
    <w:rsid w:val="006F5976"/>
    <w:rsid w:val="006F6212"/>
    <w:rsid w:val="006F657A"/>
    <w:rsid w:val="006F6796"/>
    <w:rsid w:val="006F777A"/>
    <w:rsid w:val="00700B9C"/>
    <w:rsid w:val="00701328"/>
    <w:rsid w:val="007013D7"/>
    <w:rsid w:val="00701615"/>
    <w:rsid w:val="00701E0C"/>
    <w:rsid w:val="0070221D"/>
    <w:rsid w:val="00702528"/>
    <w:rsid w:val="007026B1"/>
    <w:rsid w:val="00702A44"/>
    <w:rsid w:val="00702EF5"/>
    <w:rsid w:val="007036CB"/>
    <w:rsid w:val="00703A95"/>
    <w:rsid w:val="0070493A"/>
    <w:rsid w:val="00704F9C"/>
    <w:rsid w:val="007053BE"/>
    <w:rsid w:val="00705732"/>
    <w:rsid w:val="007058DD"/>
    <w:rsid w:val="00705E9D"/>
    <w:rsid w:val="007065A0"/>
    <w:rsid w:val="00706694"/>
    <w:rsid w:val="00706CBA"/>
    <w:rsid w:val="007073CD"/>
    <w:rsid w:val="00707B72"/>
    <w:rsid w:val="0071020A"/>
    <w:rsid w:val="00710688"/>
    <w:rsid w:val="007108A8"/>
    <w:rsid w:val="00710C03"/>
    <w:rsid w:val="007112CE"/>
    <w:rsid w:val="00711AB5"/>
    <w:rsid w:val="00711B8E"/>
    <w:rsid w:val="00711F68"/>
    <w:rsid w:val="00712444"/>
    <w:rsid w:val="00712A0D"/>
    <w:rsid w:val="00712B15"/>
    <w:rsid w:val="00712E51"/>
    <w:rsid w:val="0071368B"/>
    <w:rsid w:val="00713983"/>
    <w:rsid w:val="007140B6"/>
    <w:rsid w:val="00714298"/>
    <w:rsid w:val="00714643"/>
    <w:rsid w:val="00714C40"/>
    <w:rsid w:val="0071511C"/>
    <w:rsid w:val="007153E9"/>
    <w:rsid w:val="00715F91"/>
    <w:rsid w:val="0071604D"/>
    <w:rsid w:val="00716571"/>
    <w:rsid w:val="007166B2"/>
    <w:rsid w:val="00717223"/>
    <w:rsid w:val="0071731D"/>
    <w:rsid w:val="0071772C"/>
    <w:rsid w:val="00717FC3"/>
    <w:rsid w:val="0072039E"/>
    <w:rsid w:val="007206A3"/>
    <w:rsid w:val="00720A1B"/>
    <w:rsid w:val="00720E42"/>
    <w:rsid w:val="0072114C"/>
    <w:rsid w:val="007218D0"/>
    <w:rsid w:val="00721A70"/>
    <w:rsid w:val="00721AD8"/>
    <w:rsid w:val="00721AE7"/>
    <w:rsid w:val="007224AA"/>
    <w:rsid w:val="00722C3F"/>
    <w:rsid w:val="007233D4"/>
    <w:rsid w:val="00723C63"/>
    <w:rsid w:val="00723E5E"/>
    <w:rsid w:val="00723EB5"/>
    <w:rsid w:val="00724B70"/>
    <w:rsid w:val="00724C06"/>
    <w:rsid w:val="00724DB0"/>
    <w:rsid w:val="007252D8"/>
    <w:rsid w:val="0072574F"/>
    <w:rsid w:val="007258C9"/>
    <w:rsid w:val="00725CB1"/>
    <w:rsid w:val="00726168"/>
    <w:rsid w:val="00727DD5"/>
    <w:rsid w:val="00730DB5"/>
    <w:rsid w:val="00731029"/>
    <w:rsid w:val="00731159"/>
    <w:rsid w:val="007313E4"/>
    <w:rsid w:val="00731519"/>
    <w:rsid w:val="00731B3D"/>
    <w:rsid w:val="007321A7"/>
    <w:rsid w:val="007324EA"/>
    <w:rsid w:val="0073297E"/>
    <w:rsid w:val="00732D46"/>
    <w:rsid w:val="00732D5E"/>
    <w:rsid w:val="00733034"/>
    <w:rsid w:val="0073399B"/>
    <w:rsid w:val="007347EE"/>
    <w:rsid w:val="0073624A"/>
    <w:rsid w:val="00736788"/>
    <w:rsid w:val="00737136"/>
    <w:rsid w:val="00737377"/>
    <w:rsid w:val="007374D1"/>
    <w:rsid w:val="007379F2"/>
    <w:rsid w:val="00740002"/>
    <w:rsid w:val="00740A0E"/>
    <w:rsid w:val="00740A30"/>
    <w:rsid w:val="00740AF6"/>
    <w:rsid w:val="00740FEF"/>
    <w:rsid w:val="0074198C"/>
    <w:rsid w:val="00742712"/>
    <w:rsid w:val="00742CBB"/>
    <w:rsid w:val="00742E1B"/>
    <w:rsid w:val="00743290"/>
    <w:rsid w:val="007442AA"/>
    <w:rsid w:val="007442DE"/>
    <w:rsid w:val="00744CF6"/>
    <w:rsid w:val="00746491"/>
    <w:rsid w:val="0074786B"/>
    <w:rsid w:val="00747F4D"/>
    <w:rsid w:val="00750AA1"/>
    <w:rsid w:val="00751101"/>
    <w:rsid w:val="00752040"/>
    <w:rsid w:val="007521A6"/>
    <w:rsid w:val="00752286"/>
    <w:rsid w:val="00752F91"/>
    <w:rsid w:val="0075372F"/>
    <w:rsid w:val="00753920"/>
    <w:rsid w:val="007539D2"/>
    <w:rsid w:val="00753FDA"/>
    <w:rsid w:val="00755995"/>
    <w:rsid w:val="007561ED"/>
    <w:rsid w:val="007565E3"/>
    <w:rsid w:val="00756E88"/>
    <w:rsid w:val="0075708E"/>
    <w:rsid w:val="00757894"/>
    <w:rsid w:val="00757D47"/>
    <w:rsid w:val="00757FA6"/>
    <w:rsid w:val="00760441"/>
    <w:rsid w:val="00760847"/>
    <w:rsid w:val="00760967"/>
    <w:rsid w:val="00760B4C"/>
    <w:rsid w:val="00760D6B"/>
    <w:rsid w:val="00761BEF"/>
    <w:rsid w:val="00761C76"/>
    <w:rsid w:val="00762310"/>
    <w:rsid w:val="0076253A"/>
    <w:rsid w:val="00762667"/>
    <w:rsid w:val="00762690"/>
    <w:rsid w:val="00762978"/>
    <w:rsid w:val="00762A77"/>
    <w:rsid w:val="00763707"/>
    <w:rsid w:val="00763A7D"/>
    <w:rsid w:val="007642CE"/>
    <w:rsid w:val="007643C7"/>
    <w:rsid w:val="00764482"/>
    <w:rsid w:val="00765B9E"/>
    <w:rsid w:val="00765C89"/>
    <w:rsid w:val="00765CD4"/>
    <w:rsid w:val="007665F4"/>
    <w:rsid w:val="0076679D"/>
    <w:rsid w:val="0076696A"/>
    <w:rsid w:val="00766B28"/>
    <w:rsid w:val="00766E84"/>
    <w:rsid w:val="0076712A"/>
    <w:rsid w:val="007672D8"/>
    <w:rsid w:val="007674E9"/>
    <w:rsid w:val="0076755D"/>
    <w:rsid w:val="0076756B"/>
    <w:rsid w:val="007679D2"/>
    <w:rsid w:val="00770910"/>
    <w:rsid w:val="00770DA8"/>
    <w:rsid w:val="007711BE"/>
    <w:rsid w:val="0077139D"/>
    <w:rsid w:val="007719D3"/>
    <w:rsid w:val="0077254B"/>
    <w:rsid w:val="00772591"/>
    <w:rsid w:val="007725C1"/>
    <w:rsid w:val="00772FBA"/>
    <w:rsid w:val="007739C0"/>
    <w:rsid w:val="00773A90"/>
    <w:rsid w:val="00773E77"/>
    <w:rsid w:val="0077487E"/>
    <w:rsid w:val="00774E4A"/>
    <w:rsid w:val="00774E60"/>
    <w:rsid w:val="0077515A"/>
    <w:rsid w:val="0077557A"/>
    <w:rsid w:val="00776919"/>
    <w:rsid w:val="00776BD6"/>
    <w:rsid w:val="00776D72"/>
    <w:rsid w:val="007776A3"/>
    <w:rsid w:val="00777998"/>
    <w:rsid w:val="00777ABE"/>
    <w:rsid w:val="0078041C"/>
    <w:rsid w:val="00780622"/>
    <w:rsid w:val="00780A93"/>
    <w:rsid w:val="007811A9"/>
    <w:rsid w:val="0078189A"/>
    <w:rsid w:val="007824F9"/>
    <w:rsid w:val="00782BE7"/>
    <w:rsid w:val="00782E65"/>
    <w:rsid w:val="0078313E"/>
    <w:rsid w:val="00783A45"/>
    <w:rsid w:val="00783DF7"/>
    <w:rsid w:val="00783E0B"/>
    <w:rsid w:val="0078418A"/>
    <w:rsid w:val="007841E4"/>
    <w:rsid w:val="0078463E"/>
    <w:rsid w:val="007847D0"/>
    <w:rsid w:val="00784E0F"/>
    <w:rsid w:val="00785CA9"/>
    <w:rsid w:val="00785CF7"/>
    <w:rsid w:val="00786230"/>
    <w:rsid w:val="00786337"/>
    <w:rsid w:val="0078676F"/>
    <w:rsid w:val="007867C1"/>
    <w:rsid w:val="00786962"/>
    <w:rsid w:val="00786A2A"/>
    <w:rsid w:val="00786E2F"/>
    <w:rsid w:val="007875EB"/>
    <w:rsid w:val="00787973"/>
    <w:rsid w:val="00787DCF"/>
    <w:rsid w:val="0079081A"/>
    <w:rsid w:val="00791F46"/>
    <w:rsid w:val="00792697"/>
    <w:rsid w:val="00792F3E"/>
    <w:rsid w:val="007932DF"/>
    <w:rsid w:val="00793604"/>
    <w:rsid w:val="0079373E"/>
    <w:rsid w:val="00793BD4"/>
    <w:rsid w:val="0079496C"/>
    <w:rsid w:val="0079519D"/>
    <w:rsid w:val="0079562B"/>
    <w:rsid w:val="00795A26"/>
    <w:rsid w:val="00795AB1"/>
    <w:rsid w:val="00795BAC"/>
    <w:rsid w:val="0079633A"/>
    <w:rsid w:val="0079674A"/>
    <w:rsid w:val="00796C9F"/>
    <w:rsid w:val="007974D7"/>
    <w:rsid w:val="00797608"/>
    <w:rsid w:val="0079775F"/>
    <w:rsid w:val="00797D89"/>
    <w:rsid w:val="00797DA4"/>
    <w:rsid w:val="007A0A61"/>
    <w:rsid w:val="007A0CB6"/>
    <w:rsid w:val="007A0EC1"/>
    <w:rsid w:val="007A120E"/>
    <w:rsid w:val="007A2128"/>
    <w:rsid w:val="007A3CBC"/>
    <w:rsid w:val="007A42C9"/>
    <w:rsid w:val="007A4A27"/>
    <w:rsid w:val="007A4FA9"/>
    <w:rsid w:val="007A51BB"/>
    <w:rsid w:val="007A52C4"/>
    <w:rsid w:val="007A55E1"/>
    <w:rsid w:val="007A5A3B"/>
    <w:rsid w:val="007A62F6"/>
    <w:rsid w:val="007A6870"/>
    <w:rsid w:val="007A692F"/>
    <w:rsid w:val="007A6973"/>
    <w:rsid w:val="007A6AF3"/>
    <w:rsid w:val="007A7523"/>
    <w:rsid w:val="007A7579"/>
    <w:rsid w:val="007A7BCA"/>
    <w:rsid w:val="007A7C96"/>
    <w:rsid w:val="007A7D11"/>
    <w:rsid w:val="007B0809"/>
    <w:rsid w:val="007B1727"/>
    <w:rsid w:val="007B194F"/>
    <w:rsid w:val="007B20F4"/>
    <w:rsid w:val="007B2505"/>
    <w:rsid w:val="007B2672"/>
    <w:rsid w:val="007B2AA7"/>
    <w:rsid w:val="007B2CFD"/>
    <w:rsid w:val="007B3058"/>
    <w:rsid w:val="007B3CFC"/>
    <w:rsid w:val="007B46F9"/>
    <w:rsid w:val="007B50C3"/>
    <w:rsid w:val="007B567A"/>
    <w:rsid w:val="007B5779"/>
    <w:rsid w:val="007B5EFD"/>
    <w:rsid w:val="007B6388"/>
    <w:rsid w:val="007B6B28"/>
    <w:rsid w:val="007B6CC1"/>
    <w:rsid w:val="007B75FA"/>
    <w:rsid w:val="007B76CD"/>
    <w:rsid w:val="007B77E5"/>
    <w:rsid w:val="007B7E9E"/>
    <w:rsid w:val="007B7FA0"/>
    <w:rsid w:val="007C0143"/>
    <w:rsid w:val="007C053C"/>
    <w:rsid w:val="007C0572"/>
    <w:rsid w:val="007C05FE"/>
    <w:rsid w:val="007C0957"/>
    <w:rsid w:val="007C19C5"/>
    <w:rsid w:val="007C1C57"/>
    <w:rsid w:val="007C1DD5"/>
    <w:rsid w:val="007C259B"/>
    <w:rsid w:val="007C29F6"/>
    <w:rsid w:val="007C2A77"/>
    <w:rsid w:val="007C2AB7"/>
    <w:rsid w:val="007C2EC4"/>
    <w:rsid w:val="007C3AE7"/>
    <w:rsid w:val="007C3B04"/>
    <w:rsid w:val="007C4A73"/>
    <w:rsid w:val="007C4C15"/>
    <w:rsid w:val="007C556A"/>
    <w:rsid w:val="007D004C"/>
    <w:rsid w:val="007D033B"/>
    <w:rsid w:val="007D22B6"/>
    <w:rsid w:val="007D2CAD"/>
    <w:rsid w:val="007D31C6"/>
    <w:rsid w:val="007D3543"/>
    <w:rsid w:val="007D38C9"/>
    <w:rsid w:val="007D41BF"/>
    <w:rsid w:val="007D45AF"/>
    <w:rsid w:val="007D49B0"/>
    <w:rsid w:val="007D517B"/>
    <w:rsid w:val="007D528F"/>
    <w:rsid w:val="007D52CB"/>
    <w:rsid w:val="007D5310"/>
    <w:rsid w:val="007D5DC9"/>
    <w:rsid w:val="007D6EE5"/>
    <w:rsid w:val="007D7093"/>
    <w:rsid w:val="007D72DA"/>
    <w:rsid w:val="007D7712"/>
    <w:rsid w:val="007D7A0E"/>
    <w:rsid w:val="007D7DA2"/>
    <w:rsid w:val="007D7FAA"/>
    <w:rsid w:val="007E0105"/>
    <w:rsid w:val="007E058E"/>
    <w:rsid w:val="007E0797"/>
    <w:rsid w:val="007E0A3C"/>
    <w:rsid w:val="007E0A85"/>
    <w:rsid w:val="007E0CBB"/>
    <w:rsid w:val="007E14B7"/>
    <w:rsid w:val="007E2090"/>
    <w:rsid w:val="007E25BC"/>
    <w:rsid w:val="007E2EE7"/>
    <w:rsid w:val="007E355D"/>
    <w:rsid w:val="007E4C72"/>
    <w:rsid w:val="007E54C3"/>
    <w:rsid w:val="007E5A6D"/>
    <w:rsid w:val="007E5B87"/>
    <w:rsid w:val="007E7125"/>
    <w:rsid w:val="007E72B1"/>
    <w:rsid w:val="007E75CD"/>
    <w:rsid w:val="007E76F7"/>
    <w:rsid w:val="007E77B4"/>
    <w:rsid w:val="007E7ACD"/>
    <w:rsid w:val="007E7FA6"/>
    <w:rsid w:val="007F03C2"/>
    <w:rsid w:val="007F047C"/>
    <w:rsid w:val="007F0552"/>
    <w:rsid w:val="007F18CD"/>
    <w:rsid w:val="007F1983"/>
    <w:rsid w:val="007F1986"/>
    <w:rsid w:val="007F245D"/>
    <w:rsid w:val="007F2767"/>
    <w:rsid w:val="007F32E8"/>
    <w:rsid w:val="007F3638"/>
    <w:rsid w:val="007F3C73"/>
    <w:rsid w:val="007F3E7D"/>
    <w:rsid w:val="007F3E7E"/>
    <w:rsid w:val="007F3EF7"/>
    <w:rsid w:val="007F4267"/>
    <w:rsid w:val="007F426D"/>
    <w:rsid w:val="007F434D"/>
    <w:rsid w:val="007F4C58"/>
    <w:rsid w:val="007F61A5"/>
    <w:rsid w:val="007F69D4"/>
    <w:rsid w:val="007F6FEF"/>
    <w:rsid w:val="007F71A7"/>
    <w:rsid w:val="007F7345"/>
    <w:rsid w:val="007F7497"/>
    <w:rsid w:val="007F7B05"/>
    <w:rsid w:val="007F7B89"/>
    <w:rsid w:val="007F7F7B"/>
    <w:rsid w:val="0080057D"/>
    <w:rsid w:val="008007C4"/>
    <w:rsid w:val="00800811"/>
    <w:rsid w:val="00803446"/>
    <w:rsid w:val="008035BB"/>
    <w:rsid w:val="008037EB"/>
    <w:rsid w:val="00803DE2"/>
    <w:rsid w:val="00804530"/>
    <w:rsid w:val="0080473D"/>
    <w:rsid w:val="00804908"/>
    <w:rsid w:val="00804A1F"/>
    <w:rsid w:val="00804D5B"/>
    <w:rsid w:val="0080554E"/>
    <w:rsid w:val="008063C2"/>
    <w:rsid w:val="00806A4A"/>
    <w:rsid w:val="00806C7B"/>
    <w:rsid w:val="008073B5"/>
    <w:rsid w:val="0080764E"/>
    <w:rsid w:val="00807AE0"/>
    <w:rsid w:val="00807BD7"/>
    <w:rsid w:val="00810877"/>
    <w:rsid w:val="00810DED"/>
    <w:rsid w:val="00811291"/>
    <w:rsid w:val="00811C00"/>
    <w:rsid w:val="00811C59"/>
    <w:rsid w:val="008120E5"/>
    <w:rsid w:val="008122CC"/>
    <w:rsid w:val="00812732"/>
    <w:rsid w:val="00812E58"/>
    <w:rsid w:val="00813667"/>
    <w:rsid w:val="008139C9"/>
    <w:rsid w:val="00813D1C"/>
    <w:rsid w:val="0081412C"/>
    <w:rsid w:val="008145E7"/>
    <w:rsid w:val="00814764"/>
    <w:rsid w:val="00814A30"/>
    <w:rsid w:val="00814A5F"/>
    <w:rsid w:val="00814CA0"/>
    <w:rsid w:val="00814E9D"/>
    <w:rsid w:val="00814EBA"/>
    <w:rsid w:val="00815546"/>
    <w:rsid w:val="00815AE5"/>
    <w:rsid w:val="00816622"/>
    <w:rsid w:val="0081720F"/>
    <w:rsid w:val="008172DE"/>
    <w:rsid w:val="008174D1"/>
    <w:rsid w:val="00817CE8"/>
    <w:rsid w:val="00820100"/>
    <w:rsid w:val="008205FB"/>
    <w:rsid w:val="00820699"/>
    <w:rsid w:val="00820D21"/>
    <w:rsid w:val="00820D5C"/>
    <w:rsid w:val="00820D66"/>
    <w:rsid w:val="008213CA"/>
    <w:rsid w:val="0082180D"/>
    <w:rsid w:val="00821BEB"/>
    <w:rsid w:val="00821C35"/>
    <w:rsid w:val="00821E93"/>
    <w:rsid w:val="008224CC"/>
    <w:rsid w:val="00822E39"/>
    <w:rsid w:val="00822E3D"/>
    <w:rsid w:val="00822ED7"/>
    <w:rsid w:val="00823175"/>
    <w:rsid w:val="00823D53"/>
    <w:rsid w:val="00824229"/>
    <w:rsid w:val="00824C58"/>
    <w:rsid w:val="0082550F"/>
    <w:rsid w:val="00825C11"/>
    <w:rsid w:val="008265F2"/>
    <w:rsid w:val="00826C3F"/>
    <w:rsid w:val="00826FD8"/>
    <w:rsid w:val="008270FA"/>
    <w:rsid w:val="00827377"/>
    <w:rsid w:val="0082751D"/>
    <w:rsid w:val="00827535"/>
    <w:rsid w:val="00827615"/>
    <w:rsid w:val="008276B0"/>
    <w:rsid w:val="00827D64"/>
    <w:rsid w:val="00827F94"/>
    <w:rsid w:val="00827FF5"/>
    <w:rsid w:val="008301ED"/>
    <w:rsid w:val="00830B48"/>
    <w:rsid w:val="008310BD"/>
    <w:rsid w:val="00831561"/>
    <w:rsid w:val="00831564"/>
    <w:rsid w:val="0083190A"/>
    <w:rsid w:val="00831A00"/>
    <w:rsid w:val="00832ED4"/>
    <w:rsid w:val="00833081"/>
    <w:rsid w:val="00833212"/>
    <w:rsid w:val="00833498"/>
    <w:rsid w:val="008338B9"/>
    <w:rsid w:val="008341AA"/>
    <w:rsid w:val="008344FF"/>
    <w:rsid w:val="0083473F"/>
    <w:rsid w:val="00834EB3"/>
    <w:rsid w:val="00835040"/>
    <w:rsid w:val="00835744"/>
    <w:rsid w:val="00835AA0"/>
    <w:rsid w:val="00835D0E"/>
    <w:rsid w:val="0083622A"/>
    <w:rsid w:val="0083714F"/>
    <w:rsid w:val="00837344"/>
    <w:rsid w:val="0083748D"/>
    <w:rsid w:val="0083768C"/>
    <w:rsid w:val="008377D1"/>
    <w:rsid w:val="008414D2"/>
    <w:rsid w:val="00841588"/>
    <w:rsid w:val="0084167E"/>
    <w:rsid w:val="00841788"/>
    <w:rsid w:val="008419B7"/>
    <w:rsid w:val="00841AFA"/>
    <w:rsid w:val="008426F2"/>
    <w:rsid w:val="00842700"/>
    <w:rsid w:val="00842AB2"/>
    <w:rsid w:val="00843522"/>
    <w:rsid w:val="0084364A"/>
    <w:rsid w:val="008437A6"/>
    <w:rsid w:val="00843DE4"/>
    <w:rsid w:val="00844817"/>
    <w:rsid w:val="008456D3"/>
    <w:rsid w:val="008457A7"/>
    <w:rsid w:val="008462E5"/>
    <w:rsid w:val="008463D0"/>
    <w:rsid w:val="00846688"/>
    <w:rsid w:val="008466CA"/>
    <w:rsid w:val="008466EE"/>
    <w:rsid w:val="00846984"/>
    <w:rsid w:val="00846AC9"/>
    <w:rsid w:val="00846FB6"/>
    <w:rsid w:val="00847CBF"/>
    <w:rsid w:val="008501DF"/>
    <w:rsid w:val="00851053"/>
    <w:rsid w:val="00851C46"/>
    <w:rsid w:val="00851F23"/>
    <w:rsid w:val="00852880"/>
    <w:rsid w:val="008529A2"/>
    <w:rsid w:val="00852EA4"/>
    <w:rsid w:val="00853050"/>
    <w:rsid w:val="00853284"/>
    <w:rsid w:val="00853CCB"/>
    <w:rsid w:val="00854094"/>
    <w:rsid w:val="0085458B"/>
    <w:rsid w:val="00854862"/>
    <w:rsid w:val="008548B4"/>
    <w:rsid w:val="00854D77"/>
    <w:rsid w:val="00856CF3"/>
    <w:rsid w:val="00857CCE"/>
    <w:rsid w:val="00857E08"/>
    <w:rsid w:val="00857F5D"/>
    <w:rsid w:val="008602FB"/>
    <w:rsid w:val="008604B8"/>
    <w:rsid w:val="00860781"/>
    <w:rsid w:val="00860B97"/>
    <w:rsid w:val="00860C79"/>
    <w:rsid w:val="00860C8E"/>
    <w:rsid w:val="008618F4"/>
    <w:rsid w:val="008619DB"/>
    <w:rsid w:val="00862BB3"/>
    <w:rsid w:val="00862E69"/>
    <w:rsid w:val="00863078"/>
    <w:rsid w:val="0086380A"/>
    <w:rsid w:val="00863951"/>
    <w:rsid w:val="00863F8C"/>
    <w:rsid w:val="00864137"/>
    <w:rsid w:val="0086486A"/>
    <w:rsid w:val="0086545B"/>
    <w:rsid w:val="00865990"/>
    <w:rsid w:val="00865B3C"/>
    <w:rsid w:val="00865DE1"/>
    <w:rsid w:val="00865FE5"/>
    <w:rsid w:val="0086679D"/>
    <w:rsid w:val="00866CD8"/>
    <w:rsid w:val="0086784D"/>
    <w:rsid w:val="00867AF6"/>
    <w:rsid w:val="0087030A"/>
    <w:rsid w:val="008705B1"/>
    <w:rsid w:val="008707BE"/>
    <w:rsid w:val="008709DA"/>
    <w:rsid w:val="00870AE1"/>
    <w:rsid w:val="00871EB8"/>
    <w:rsid w:val="008721C6"/>
    <w:rsid w:val="00872CDA"/>
    <w:rsid w:val="00872D2E"/>
    <w:rsid w:val="00872FC9"/>
    <w:rsid w:val="008731C2"/>
    <w:rsid w:val="008737EC"/>
    <w:rsid w:val="008739B2"/>
    <w:rsid w:val="00873F2D"/>
    <w:rsid w:val="00874215"/>
    <w:rsid w:val="0087424B"/>
    <w:rsid w:val="008742D9"/>
    <w:rsid w:val="00874CC8"/>
    <w:rsid w:val="00874E7C"/>
    <w:rsid w:val="00874F23"/>
    <w:rsid w:val="0087560F"/>
    <w:rsid w:val="00875BF5"/>
    <w:rsid w:val="00875D46"/>
    <w:rsid w:val="00875EEF"/>
    <w:rsid w:val="0087606F"/>
    <w:rsid w:val="00876AB9"/>
    <w:rsid w:val="00876C14"/>
    <w:rsid w:val="00876C64"/>
    <w:rsid w:val="0087708F"/>
    <w:rsid w:val="00877180"/>
    <w:rsid w:val="008773C6"/>
    <w:rsid w:val="008774B2"/>
    <w:rsid w:val="00880714"/>
    <w:rsid w:val="00881639"/>
    <w:rsid w:val="00881C2C"/>
    <w:rsid w:val="00881ED0"/>
    <w:rsid w:val="008825DE"/>
    <w:rsid w:val="0088282A"/>
    <w:rsid w:val="00882E68"/>
    <w:rsid w:val="00882FAC"/>
    <w:rsid w:val="00883099"/>
    <w:rsid w:val="008842A9"/>
    <w:rsid w:val="00884444"/>
    <w:rsid w:val="00884643"/>
    <w:rsid w:val="00885B97"/>
    <w:rsid w:val="00885F0C"/>
    <w:rsid w:val="00886286"/>
    <w:rsid w:val="008864E9"/>
    <w:rsid w:val="0088696D"/>
    <w:rsid w:val="00886CB6"/>
    <w:rsid w:val="00886F9C"/>
    <w:rsid w:val="00887A2C"/>
    <w:rsid w:val="00887FEE"/>
    <w:rsid w:val="008909DB"/>
    <w:rsid w:val="00890EC1"/>
    <w:rsid w:val="00891980"/>
    <w:rsid w:val="00892143"/>
    <w:rsid w:val="00892AFF"/>
    <w:rsid w:val="008931D4"/>
    <w:rsid w:val="008939A0"/>
    <w:rsid w:val="0089436A"/>
    <w:rsid w:val="00894702"/>
    <w:rsid w:val="00894AF4"/>
    <w:rsid w:val="00894C60"/>
    <w:rsid w:val="008963C4"/>
    <w:rsid w:val="00896EFD"/>
    <w:rsid w:val="008973BB"/>
    <w:rsid w:val="00897EB2"/>
    <w:rsid w:val="008A02E3"/>
    <w:rsid w:val="008A038C"/>
    <w:rsid w:val="008A0A0A"/>
    <w:rsid w:val="008A1196"/>
    <w:rsid w:val="008A1202"/>
    <w:rsid w:val="008A19AD"/>
    <w:rsid w:val="008A1BC8"/>
    <w:rsid w:val="008A1E13"/>
    <w:rsid w:val="008A21B3"/>
    <w:rsid w:val="008A21BF"/>
    <w:rsid w:val="008A21C8"/>
    <w:rsid w:val="008A2BC7"/>
    <w:rsid w:val="008A32DC"/>
    <w:rsid w:val="008A33EB"/>
    <w:rsid w:val="008A4138"/>
    <w:rsid w:val="008A418D"/>
    <w:rsid w:val="008A44AB"/>
    <w:rsid w:val="008A623F"/>
    <w:rsid w:val="008A637E"/>
    <w:rsid w:val="008A65DB"/>
    <w:rsid w:val="008A6742"/>
    <w:rsid w:val="008B1300"/>
    <w:rsid w:val="008B1532"/>
    <w:rsid w:val="008B175F"/>
    <w:rsid w:val="008B2392"/>
    <w:rsid w:val="008B23C1"/>
    <w:rsid w:val="008B2786"/>
    <w:rsid w:val="008B2D37"/>
    <w:rsid w:val="008B329E"/>
    <w:rsid w:val="008B3446"/>
    <w:rsid w:val="008B439C"/>
    <w:rsid w:val="008B4D8E"/>
    <w:rsid w:val="008B4F7D"/>
    <w:rsid w:val="008B562D"/>
    <w:rsid w:val="008B5988"/>
    <w:rsid w:val="008B5B09"/>
    <w:rsid w:val="008B5BE0"/>
    <w:rsid w:val="008B6C7D"/>
    <w:rsid w:val="008B6EFC"/>
    <w:rsid w:val="008B7346"/>
    <w:rsid w:val="008B73F4"/>
    <w:rsid w:val="008B78B6"/>
    <w:rsid w:val="008B7BA1"/>
    <w:rsid w:val="008C00A2"/>
    <w:rsid w:val="008C04CA"/>
    <w:rsid w:val="008C06E2"/>
    <w:rsid w:val="008C1236"/>
    <w:rsid w:val="008C1A3B"/>
    <w:rsid w:val="008C1C2F"/>
    <w:rsid w:val="008C2121"/>
    <w:rsid w:val="008C276E"/>
    <w:rsid w:val="008C2CE5"/>
    <w:rsid w:val="008C447D"/>
    <w:rsid w:val="008C449E"/>
    <w:rsid w:val="008C4F2C"/>
    <w:rsid w:val="008C4F8D"/>
    <w:rsid w:val="008C5398"/>
    <w:rsid w:val="008C53C5"/>
    <w:rsid w:val="008C559B"/>
    <w:rsid w:val="008C5889"/>
    <w:rsid w:val="008C5A14"/>
    <w:rsid w:val="008C5CF2"/>
    <w:rsid w:val="008C67E5"/>
    <w:rsid w:val="008C7716"/>
    <w:rsid w:val="008C7E3F"/>
    <w:rsid w:val="008D0FD1"/>
    <w:rsid w:val="008D29B4"/>
    <w:rsid w:val="008D37E8"/>
    <w:rsid w:val="008D38CA"/>
    <w:rsid w:val="008D39BD"/>
    <w:rsid w:val="008D4105"/>
    <w:rsid w:val="008D471D"/>
    <w:rsid w:val="008D4740"/>
    <w:rsid w:val="008D5196"/>
    <w:rsid w:val="008D5730"/>
    <w:rsid w:val="008D5B68"/>
    <w:rsid w:val="008D5E66"/>
    <w:rsid w:val="008D72CC"/>
    <w:rsid w:val="008D7669"/>
    <w:rsid w:val="008D790C"/>
    <w:rsid w:val="008E0104"/>
    <w:rsid w:val="008E0748"/>
    <w:rsid w:val="008E11FB"/>
    <w:rsid w:val="008E14BA"/>
    <w:rsid w:val="008E179B"/>
    <w:rsid w:val="008E1D61"/>
    <w:rsid w:val="008E2658"/>
    <w:rsid w:val="008E2867"/>
    <w:rsid w:val="008E2950"/>
    <w:rsid w:val="008E33C8"/>
    <w:rsid w:val="008E348C"/>
    <w:rsid w:val="008E3752"/>
    <w:rsid w:val="008E499C"/>
    <w:rsid w:val="008E4F4E"/>
    <w:rsid w:val="008E5005"/>
    <w:rsid w:val="008E54A7"/>
    <w:rsid w:val="008E57E9"/>
    <w:rsid w:val="008E5A05"/>
    <w:rsid w:val="008E5CFD"/>
    <w:rsid w:val="008E6428"/>
    <w:rsid w:val="008E7E47"/>
    <w:rsid w:val="008E7FA7"/>
    <w:rsid w:val="008F038B"/>
    <w:rsid w:val="008F0D99"/>
    <w:rsid w:val="008F0F89"/>
    <w:rsid w:val="008F0FEF"/>
    <w:rsid w:val="008F1477"/>
    <w:rsid w:val="008F1739"/>
    <w:rsid w:val="008F18CC"/>
    <w:rsid w:val="008F1961"/>
    <w:rsid w:val="008F262A"/>
    <w:rsid w:val="008F2DCE"/>
    <w:rsid w:val="008F3092"/>
    <w:rsid w:val="008F3E81"/>
    <w:rsid w:val="008F4206"/>
    <w:rsid w:val="008F5308"/>
    <w:rsid w:val="008F684B"/>
    <w:rsid w:val="008F692D"/>
    <w:rsid w:val="008F6DEC"/>
    <w:rsid w:val="008F7745"/>
    <w:rsid w:val="008F7787"/>
    <w:rsid w:val="008F78BD"/>
    <w:rsid w:val="009018CB"/>
    <w:rsid w:val="009019AD"/>
    <w:rsid w:val="00901BCE"/>
    <w:rsid w:val="00901CBF"/>
    <w:rsid w:val="00902A90"/>
    <w:rsid w:val="009036FF"/>
    <w:rsid w:val="00903914"/>
    <w:rsid w:val="0090462F"/>
    <w:rsid w:val="009051B1"/>
    <w:rsid w:val="00905A12"/>
    <w:rsid w:val="00905E59"/>
    <w:rsid w:val="00906D1E"/>
    <w:rsid w:val="009072DE"/>
    <w:rsid w:val="00907A30"/>
    <w:rsid w:val="00907AA1"/>
    <w:rsid w:val="00910989"/>
    <w:rsid w:val="00910A7F"/>
    <w:rsid w:val="009115CB"/>
    <w:rsid w:val="009117B7"/>
    <w:rsid w:val="00911EDD"/>
    <w:rsid w:val="0091228F"/>
    <w:rsid w:val="0091261F"/>
    <w:rsid w:val="009126B3"/>
    <w:rsid w:val="00912A40"/>
    <w:rsid w:val="00912CF1"/>
    <w:rsid w:val="00912D0A"/>
    <w:rsid w:val="00912E56"/>
    <w:rsid w:val="0091348E"/>
    <w:rsid w:val="0091383D"/>
    <w:rsid w:val="00913B6E"/>
    <w:rsid w:val="009140CD"/>
    <w:rsid w:val="00914A15"/>
    <w:rsid w:val="00914CBA"/>
    <w:rsid w:val="00914D0B"/>
    <w:rsid w:val="00915176"/>
    <w:rsid w:val="0091528C"/>
    <w:rsid w:val="009173CD"/>
    <w:rsid w:val="00917679"/>
    <w:rsid w:val="00917D71"/>
    <w:rsid w:val="00920001"/>
    <w:rsid w:val="00920DC2"/>
    <w:rsid w:val="00920E33"/>
    <w:rsid w:val="009211CA"/>
    <w:rsid w:val="009221C9"/>
    <w:rsid w:val="00922680"/>
    <w:rsid w:val="00922945"/>
    <w:rsid w:val="00922FE5"/>
    <w:rsid w:val="009231C5"/>
    <w:rsid w:val="009232BD"/>
    <w:rsid w:val="0092341D"/>
    <w:rsid w:val="00924392"/>
    <w:rsid w:val="009247CE"/>
    <w:rsid w:val="0092492E"/>
    <w:rsid w:val="00924C25"/>
    <w:rsid w:val="00925217"/>
    <w:rsid w:val="009256EA"/>
    <w:rsid w:val="00925F2F"/>
    <w:rsid w:val="00926703"/>
    <w:rsid w:val="00926F26"/>
    <w:rsid w:val="00927549"/>
    <w:rsid w:val="0092764D"/>
    <w:rsid w:val="00927758"/>
    <w:rsid w:val="00927901"/>
    <w:rsid w:val="00927985"/>
    <w:rsid w:val="00927BF1"/>
    <w:rsid w:val="00927CBD"/>
    <w:rsid w:val="009300C6"/>
    <w:rsid w:val="00930286"/>
    <w:rsid w:val="00930D26"/>
    <w:rsid w:val="00930EBC"/>
    <w:rsid w:val="00931D64"/>
    <w:rsid w:val="0093205B"/>
    <w:rsid w:val="009320EE"/>
    <w:rsid w:val="009325B6"/>
    <w:rsid w:val="009325BA"/>
    <w:rsid w:val="00932814"/>
    <w:rsid w:val="00932842"/>
    <w:rsid w:val="0093346C"/>
    <w:rsid w:val="00934540"/>
    <w:rsid w:val="00934757"/>
    <w:rsid w:val="009347E0"/>
    <w:rsid w:val="00934BD1"/>
    <w:rsid w:val="00934E4C"/>
    <w:rsid w:val="00934FA4"/>
    <w:rsid w:val="00935D0C"/>
    <w:rsid w:val="00935DA7"/>
    <w:rsid w:val="00936687"/>
    <w:rsid w:val="009369E4"/>
    <w:rsid w:val="00936DBC"/>
    <w:rsid w:val="00937085"/>
    <w:rsid w:val="00937213"/>
    <w:rsid w:val="00937434"/>
    <w:rsid w:val="00937AB4"/>
    <w:rsid w:val="00937BF2"/>
    <w:rsid w:val="00940F3C"/>
    <w:rsid w:val="0094116A"/>
    <w:rsid w:val="0094137C"/>
    <w:rsid w:val="009419E3"/>
    <w:rsid w:val="00941C57"/>
    <w:rsid w:val="00942555"/>
    <w:rsid w:val="00942727"/>
    <w:rsid w:val="00942831"/>
    <w:rsid w:val="00942A9F"/>
    <w:rsid w:val="00942C3E"/>
    <w:rsid w:val="00942D2D"/>
    <w:rsid w:val="00943602"/>
    <w:rsid w:val="0094363E"/>
    <w:rsid w:val="00943B6C"/>
    <w:rsid w:val="00943CDE"/>
    <w:rsid w:val="00944FD5"/>
    <w:rsid w:val="009455CD"/>
    <w:rsid w:val="00945618"/>
    <w:rsid w:val="00945C1B"/>
    <w:rsid w:val="0094606D"/>
    <w:rsid w:val="0094638C"/>
    <w:rsid w:val="00946845"/>
    <w:rsid w:val="00946B13"/>
    <w:rsid w:val="00946D98"/>
    <w:rsid w:val="00947322"/>
    <w:rsid w:val="009473C5"/>
    <w:rsid w:val="009500FE"/>
    <w:rsid w:val="009504F1"/>
    <w:rsid w:val="00950B26"/>
    <w:rsid w:val="00951DF7"/>
    <w:rsid w:val="00951EE3"/>
    <w:rsid w:val="00952612"/>
    <w:rsid w:val="00953003"/>
    <w:rsid w:val="009534E1"/>
    <w:rsid w:val="0095357E"/>
    <w:rsid w:val="0095389D"/>
    <w:rsid w:val="00953B2C"/>
    <w:rsid w:val="00953F7E"/>
    <w:rsid w:val="00954154"/>
    <w:rsid w:val="009541E6"/>
    <w:rsid w:val="00954873"/>
    <w:rsid w:val="0095498C"/>
    <w:rsid w:val="009549FB"/>
    <w:rsid w:val="00954E92"/>
    <w:rsid w:val="00955731"/>
    <w:rsid w:val="00955D63"/>
    <w:rsid w:val="00956D25"/>
    <w:rsid w:val="00957131"/>
    <w:rsid w:val="009577C6"/>
    <w:rsid w:val="009577F2"/>
    <w:rsid w:val="0095784F"/>
    <w:rsid w:val="00957AED"/>
    <w:rsid w:val="00957BF1"/>
    <w:rsid w:val="00957EB5"/>
    <w:rsid w:val="00960D45"/>
    <w:rsid w:val="00961090"/>
    <w:rsid w:val="00961A5E"/>
    <w:rsid w:val="00961E88"/>
    <w:rsid w:val="0096206E"/>
    <w:rsid w:val="00962097"/>
    <w:rsid w:val="009621BD"/>
    <w:rsid w:val="009623BF"/>
    <w:rsid w:val="0096292C"/>
    <w:rsid w:val="00962D99"/>
    <w:rsid w:val="00962F53"/>
    <w:rsid w:val="00963209"/>
    <w:rsid w:val="009633B9"/>
    <w:rsid w:val="009633D1"/>
    <w:rsid w:val="009637DD"/>
    <w:rsid w:val="00964987"/>
    <w:rsid w:val="00964DC2"/>
    <w:rsid w:val="009658C0"/>
    <w:rsid w:val="009658F7"/>
    <w:rsid w:val="00965C13"/>
    <w:rsid w:val="00965E7E"/>
    <w:rsid w:val="00966475"/>
    <w:rsid w:val="009666A5"/>
    <w:rsid w:val="009666C4"/>
    <w:rsid w:val="00966A56"/>
    <w:rsid w:val="00966BBC"/>
    <w:rsid w:val="00966E58"/>
    <w:rsid w:val="00967A40"/>
    <w:rsid w:val="009709D7"/>
    <w:rsid w:val="00970B73"/>
    <w:rsid w:val="00971130"/>
    <w:rsid w:val="00971B2E"/>
    <w:rsid w:val="00972649"/>
    <w:rsid w:val="00973584"/>
    <w:rsid w:val="00973765"/>
    <w:rsid w:val="00973DFA"/>
    <w:rsid w:val="00973F27"/>
    <w:rsid w:val="00973F9E"/>
    <w:rsid w:val="009746D9"/>
    <w:rsid w:val="00974765"/>
    <w:rsid w:val="0097544F"/>
    <w:rsid w:val="0097583D"/>
    <w:rsid w:val="00975AB1"/>
    <w:rsid w:val="00975D54"/>
    <w:rsid w:val="00975F69"/>
    <w:rsid w:val="009761F5"/>
    <w:rsid w:val="00976577"/>
    <w:rsid w:val="00976775"/>
    <w:rsid w:val="00976838"/>
    <w:rsid w:val="00976B88"/>
    <w:rsid w:val="00976CE7"/>
    <w:rsid w:val="009772CD"/>
    <w:rsid w:val="009777D6"/>
    <w:rsid w:val="00977847"/>
    <w:rsid w:val="00977970"/>
    <w:rsid w:val="00977B42"/>
    <w:rsid w:val="009806FB"/>
    <w:rsid w:val="00980D40"/>
    <w:rsid w:val="009813E6"/>
    <w:rsid w:val="009814C1"/>
    <w:rsid w:val="00981A30"/>
    <w:rsid w:val="00981C95"/>
    <w:rsid w:val="00981FA4"/>
    <w:rsid w:val="00982450"/>
    <w:rsid w:val="00982514"/>
    <w:rsid w:val="00982870"/>
    <w:rsid w:val="00984139"/>
    <w:rsid w:val="009848E9"/>
    <w:rsid w:val="009848EA"/>
    <w:rsid w:val="00984F2E"/>
    <w:rsid w:val="00984FA8"/>
    <w:rsid w:val="00985B02"/>
    <w:rsid w:val="00985D06"/>
    <w:rsid w:val="00987294"/>
    <w:rsid w:val="00987E0C"/>
    <w:rsid w:val="009900E4"/>
    <w:rsid w:val="0099011D"/>
    <w:rsid w:val="00990925"/>
    <w:rsid w:val="00990D1A"/>
    <w:rsid w:val="00991F88"/>
    <w:rsid w:val="0099215E"/>
    <w:rsid w:val="00993498"/>
    <w:rsid w:val="0099368C"/>
    <w:rsid w:val="0099374F"/>
    <w:rsid w:val="00993871"/>
    <w:rsid w:val="0099400D"/>
    <w:rsid w:val="00994AB5"/>
    <w:rsid w:val="00995424"/>
    <w:rsid w:val="00995B6C"/>
    <w:rsid w:val="00995E60"/>
    <w:rsid w:val="00995EA3"/>
    <w:rsid w:val="00995FE1"/>
    <w:rsid w:val="00996FAB"/>
    <w:rsid w:val="00997695"/>
    <w:rsid w:val="00997AA5"/>
    <w:rsid w:val="00997AF1"/>
    <w:rsid w:val="00997CC2"/>
    <w:rsid w:val="009A0528"/>
    <w:rsid w:val="009A0871"/>
    <w:rsid w:val="009A0B90"/>
    <w:rsid w:val="009A18B4"/>
    <w:rsid w:val="009A1BDF"/>
    <w:rsid w:val="009A1C5E"/>
    <w:rsid w:val="009A2148"/>
    <w:rsid w:val="009A227A"/>
    <w:rsid w:val="009A2793"/>
    <w:rsid w:val="009A2841"/>
    <w:rsid w:val="009A2DEA"/>
    <w:rsid w:val="009A2F9E"/>
    <w:rsid w:val="009A370D"/>
    <w:rsid w:val="009A376C"/>
    <w:rsid w:val="009A417B"/>
    <w:rsid w:val="009A4524"/>
    <w:rsid w:val="009A5318"/>
    <w:rsid w:val="009A58C4"/>
    <w:rsid w:val="009A59D1"/>
    <w:rsid w:val="009A63C7"/>
    <w:rsid w:val="009A6453"/>
    <w:rsid w:val="009A647E"/>
    <w:rsid w:val="009A7E60"/>
    <w:rsid w:val="009B01C1"/>
    <w:rsid w:val="009B023F"/>
    <w:rsid w:val="009B0F85"/>
    <w:rsid w:val="009B1269"/>
    <w:rsid w:val="009B12A9"/>
    <w:rsid w:val="009B2140"/>
    <w:rsid w:val="009B2796"/>
    <w:rsid w:val="009B2B33"/>
    <w:rsid w:val="009B2C20"/>
    <w:rsid w:val="009B2D01"/>
    <w:rsid w:val="009B2E47"/>
    <w:rsid w:val="009B2FC3"/>
    <w:rsid w:val="009B3092"/>
    <w:rsid w:val="009B339B"/>
    <w:rsid w:val="009B37C5"/>
    <w:rsid w:val="009B3CD1"/>
    <w:rsid w:val="009B3D95"/>
    <w:rsid w:val="009B3E2A"/>
    <w:rsid w:val="009B4598"/>
    <w:rsid w:val="009B5043"/>
    <w:rsid w:val="009B6462"/>
    <w:rsid w:val="009B6DFF"/>
    <w:rsid w:val="009B7B0D"/>
    <w:rsid w:val="009C02FA"/>
    <w:rsid w:val="009C06AA"/>
    <w:rsid w:val="009C119C"/>
    <w:rsid w:val="009C17F4"/>
    <w:rsid w:val="009C2680"/>
    <w:rsid w:val="009C26D9"/>
    <w:rsid w:val="009C26EB"/>
    <w:rsid w:val="009C38EB"/>
    <w:rsid w:val="009C47DE"/>
    <w:rsid w:val="009C47FE"/>
    <w:rsid w:val="009C4E9F"/>
    <w:rsid w:val="009C5ADA"/>
    <w:rsid w:val="009C61A1"/>
    <w:rsid w:val="009C6265"/>
    <w:rsid w:val="009C653E"/>
    <w:rsid w:val="009C6E26"/>
    <w:rsid w:val="009C6E54"/>
    <w:rsid w:val="009C7846"/>
    <w:rsid w:val="009C792B"/>
    <w:rsid w:val="009C7EA4"/>
    <w:rsid w:val="009C7F93"/>
    <w:rsid w:val="009D0011"/>
    <w:rsid w:val="009D05EE"/>
    <w:rsid w:val="009D0620"/>
    <w:rsid w:val="009D0786"/>
    <w:rsid w:val="009D0972"/>
    <w:rsid w:val="009D0993"/>
    <w:rsid w:val="009D0F7B"/>
    <w:rsid w:val="009D10C3"/>
    <w:rsid w:val="009D10EB"/>
    <w:rsid w:val="009D13D8"/>
    <w:rsid w:val="009D15A1"/>
    <w:rsid w:val="009D2006"/>
    <w:rsid w:val="009D22CA"/>
    <w:rsid w:val="009D2365"/>
    <w:rsid w:val="009D29A4"/>
    <w:rsid w:val="009D38DE"/>
    <w:rsid w:val="009D3CEF"/>
    <w:rsid w:val="009D47B5"/>
    <w:rsid w:val="009D5531"/>
    <w:rsid w:val="009D58C4"/>
    <w:rsid w:val="009D5CC2"/>
    <w:rsid w:val="009D6938"/>
    <w:rsid w:val="009D71E5"/>
    <w:rsid w:val="009D7471"/>
    <w:rsid w:val="009D758D"/>
    <w:rsid w:val="009D7995"/>
    <w:rsid w:val="009E0BB6"/>
    <w:rsid w:val="009E0D0E"/>
    <w:rsid w:val="009E1130"/>
    <w:rsid w:val="009E133F"/>
    <w:rsid w:val="009E18BA"/>
    <w:rsid w:val="009E1A51"/>
    <w:rsid w:val="009E2AAB"/>
    <w:rsid w:val="009E2DF8"/>
    <w:rsid w:val="009E2EF2"/>
    <w:rsid w:val="009E3A65"/>
    <w:rsid w:val="009E3E69"/>
    <w:rsid w:val="009E4286"/>
    <w:rsid w:val="009E4663"/>
    <w:rsid w:val="009E48AD"/>
    <w:rsid w:val="009E4971"/>
    <w:rsid w:val="009E4DD3"/>
    <w:rsid w:val="009E4E0D"/>
    <w:rsid w:val="009E540F"/>
    <w:rsid w:val="009E5C58"/>
    <w:rsid w:val="009E6A8A"/>
    <w:rsid w:val="009E7768"/>
    <w:rsid w:val="009F06A7"/>
    <w:rsid w:val="009F07BC"/>
    <w:rsid w:val="009F091C"/>
    <w:rsid w:val="009F1D30"/>
    <w:rsid w:val="009F1E10"/>
    <w:rsid w:val="009F214F"/>
    <w:rsid w:val="009F2FD3"/>
    <w:rsid w:val="009F3049"/>
    <w:rsid w:val="009F3B6F"/>
    <w:rsid w:val="009F3DE2"/>
    <w:rsid w:val="009F3EDC"/>
    <w:rsid w:val="009F441F"/>
    <w:rsid w:val="009F523F"/>
    <w:rsid w:val="009F5AB0"/>
    <w:rsid w:val="009F5B0E"/>
    <w:rsid w:val="009F6A19"/>
    <w:rsid w:val="009F7B07"/>
    <w:rsid w:val="009F7E40"/>
    <w:rsid w:val="00A00BD2"/>
    <w:rsid w:val="00A015EA"/>
    <w:rsid w:val="00A01A83"/>
    <w:rsid w:val="00A02234"/>
    <w:rsid w:val="00A025DA"/>
    <w:rsid w:val="00A032F8"/>
    <w:rsid w:val="00A035A4"/>
    <w:rsid w:val="00A03856"/>
    <w:rsid w:val="00A03EF3"/>
    <w:rsid w:val="00A0416F"/>
    <w:rsid w:val="00A048B7"/>
    <w:rsid w:val="00A048BA"/>
    <w:rsid w:val="00A04E44"/>
    <w:rsid w:val="00A04F66"/>
    <w:rsid w:val="00A050B3"/>
    <w:rsid w:val="00A054DE"/>
    <w:rsid w:val="00A06281"/>
    <w:rsid w:val="00A066D7"/>
    <w:rsid w:val="00A076D7"/>
    <w:rsid w:val="00A07DB6"/>
    <w:rsid w:val="00A10C6B"/>
    <w:rsid w:val="00A1116B"/>
    <w:rsid w:val="00A11972"/>
    <w:rsid w:val="00A11B64"/>
    <w:rsid w:val="00A11DC7"/>
    <w:rsid w:val="00A11E41"/>
    <w:rsid w:val="00A11E73"/>
    <w:rsid w:val="00A12987"/>
    <w:rsid w:val="00A130C3"/>
    <w:rsid w:val="00A13356"/>
    <w:rsid w:val="00A13379"/>
    <w:rsid w:val="00A13553"/>
    <w:rsid w:val="00A13A99"/>
    <w:rsid w:val="00A1464A"/>
    <w:rsid w:val="00A1645C"/>
    <w:rsid w:val="00A1689E"/>
    <w:rsid w:val="00A16C61"/>
    <w:rsid w:val="00A17082"/>
    <w:rsid w:val="00A17502"/>
    <w:rsid w:val="00A1787C"/>
    <w:rsid w:val="00A20A31"/>
    <w:rsid w:val="00A2197A"/>
    <w:rsid w:val="00A219C2"/>
    <w:rsid w:val="00A21BD4"/>
    <w:rsid w:val="00A23075"/>
    <w:rsid w:val="00A2391B"/>
    <w:rsid w:val="00A23DF9"/>
    <w:rsid w:val="00A23EC6"/>
    <w:rsid w:val="00A23F26"/>
    <w:rsid w:val="00A2493C"/>
    <w:rsid w:val="00A24E27"/>
    <w:rsid w:val="00A2515B"/>
    <w:rsid w:val="00A25C2E"/>
    <w:rsid w:val="00A25FA6"/>
    <w:rsid w:val="00A25FE3"/>
    <w:rsid w:val="00A26AD6"/>
    <w:rsid w:val="00A26EC0"/>
    <w:rsid w:val="00A271CA"/>
    <w:rsid w:val="00A27EC5"/>
    <w:rsid w:val="00A27F64"/>
    <w:rsid w:val="00A27F89"/>
    <w:rsid w:val="00A307CF"/>
    <w:rsid w:val="00A313B8"/>
    <w:rsid w:val="00A313D0"/>
    <w:rsid w:val="00A31437"/>
    <w:rsid w:val="00A31BBA"/>
    <w:rsid w:val="00A3259A"/>
    <w:rsid w:val="00A329E1"/>
    <w:rsid w:val="00A32AD2"/>
    <w:rsid w:val="00A32D6A"/>
    <w:rsid w:val="00A33C49"/>
    <w:rsid w:val="00A34588"/>
    <w:rsid w:val="00A345C9"/>
    <w:rsid w:val="00A347DC"/>
    <w:rsid w:val="00A34A97"/>
    <w:rsid w:val="00A34D93"/>
    <w:rsid w:val="00A359A1"/>
    <w:rsid w:val="00A3614D"/>
    <w:rsid w:val="00A369D8"/>
    <w:rsid w:val="00A4017F"/>
    <w:rsid w:val="00A40407"/>
    <w:rsid w:val="00A4040D"/>
    <w:rsid w:val="00A40511"/>
    <w:rsid w:val="00A40854"/>
    <w:rsid w:val="00A40D90"/>
    <w:rsid w:val="00A410C1"/>
    <w:rsid w:val="00A411A1"/>
    <w:rsid w:val="00A41372"/>
    <w:rsid w:val="00A41EFC"/>
    <w:rsid w:val="00A42640"/>
    <w:rsid w:val="00A42923"/>
    <w:rsid w:val="00A43780"/>
    <w:rsid w:val="00A43DA6"/>
    <w:rsid w:val="00A44F49"/>
    <w:rsid w:val="00A456F1"/>
    <w:rsid w:val="00A457F5"/>
    <w:rsid w:val="00A4592D"/>
    <w:rsid w:val="00A45A31"/>
    <w:rsid w:val="00A47168"/>
    <w:rsid w:val="00A47604"/>
    <w:rsid w:val="00A47862"/>
    <w:rsid w:val="00A47AC6"/>
    <w:rsid w:val="00A47B8B"/>
    <w:rsid w:val="00A50763"/>
    <w:rsid w:val="00A50C4B"/>
    <w:rsid w:val="00A5108C"/>
    <w:rsid w:val="00A512A0"/>
    <w:rsid w:val="00A515C5"/>
    <w:rsid w:val="00A519D8"/>
    <w:rsid w:val="00A51B81"/>
    <w:rsid w:val="00A52008"/>
    <w:rsid w:val="00A524FC"/>
    <w:rsid w:val="00A5300A"/>
    <w:rsid w:val="00A5346A"/>
    <w:rsid w:val="00A53901"/>
    <w:rsid w:val="00A543FD"/>
    <w:rsid w:val="00A54654"/>
    <w:rsid w:val="00A54B5A"/>
    <w:rsid w:val="00A54BDE"/>
    <w:rsid w:val="00A54DF2"/>
    <w:rsid w:val="00A552D1"/>
    <w:rsid w:val="00A55692"/>
    <w:rsid w:val="00A55FF2"/>
    <w:rsid w:val="00A560BD"/>
    <w:rsid w:val="00A564B7"/>
    <w:rsid w:val="00A56AA7"/>
    <w:rsid w:val="00A56E68"/>
    <w:rsid w:val="00A57D4A"/>
    <w:rsid w:val="00A602AE"/>
    <w:rsid w:val="00A6089E"/>
    <w:rsid w:val="00A62004"/>
    <w:rsid w:val="00A62753"/>
    <w:rsid w:val="00A6286B"/>
    <w:rsid w:val="00A629D5"/>
    <w:rsid w:val="00A62A2C"/>
    <w:rsid w:val="00A630D9"/>
    <w:rsid w:val="00A631D0"/>
    <w:rsid w:val="00A63980"/>
    <w:rsid w:val="00A63C2F"/>
    <w:rsid w:val="00A63DA1"/>
    <w:rsid w:val="00A64957"/>
    <w:rsid w:val="00A64DA1"/>
    <w:rsid w:val="00A64E96"/>
    <w:rsid w:val="00A64FB4"/>
    <w:rsid w:val="00A6501B"/>
    <w:rsid w:val="00A6511F"/>
    <w:rsid w:val="00A6534A"/>
    <w:rsid w:val="00A654D0"/>
    <w:rsid w:val="00A65ED2"/>
    <w:rsid w:val="00A66028"/>
    <w:rsid w:val="00A66353"/>
    <w:rsid w:val="00A664DA"/>
    <w:rsid w:val="00A66677"/>
    <w:rsid w:val="00A67550"/>
    <w:rsid w:val="00A675D2"/>
    <w:rsid w:val="00A67CE2"/>
    <w:rsid w:val="00A67F41"/>
    <w:rsid w:val="00A67F75"/>
    <w:rsid w:val="00A70847"/>
    <w:rsid w:val="00A70987"/>
    <w:rsid w:val="00A70A9F"/>
    <w:rsid w:val="00A70C3C"/>
    <w:rsid w:val="00A70D90"/>
    <w:rsid w:val="00A715E6"/>
    <w:rsid w:val="00A71EAA"/>
    <w:rsid w:val="00A72362"/>
    <w:rsid w:val="00A725C0"/>
    <w:rsid w:val="00A730ED"/>
    <w:rsid w:val="00A7342B"/>
    <w:rsid w:val="00A734E4"/>
    <w:rsid w:val="00A737A0"/>
    <w:rsid w:val="00A73CB7"/>
    <w:rsid w:val="00A740FD"/>
    <w:rsid w:val="00A74C9C"/>
    <w:rsid w:val="00A7523C"/>
    <w:rsid w:val="00A7551D"/>
    <w:rsid w:val="00A755D9"/>
    <w:rsid w:val="00A766C0"/>
    <w:rsid w:val="00A766E7"/>
    <w:rsid w:val="00A774EA"/>
    <w:rsid w:val="00A80424"/>
    <w:rsid w:val="00A807D3"/>
    <w:rsid w:val="00A80880"/>
    <w:rsid w:val="00A80C21"/>
    <w:rsid w:val="00A811DC"/>
    <w:rsid w:val="00A816EB"/>
    <w:rsid w:val="00A8180B"/>
    <w:rsid w:val="00A81C8A"/>
    <w:rsid w:val="00A820A2"/>
    <w:rsid w:val="00A82454"/>
    <w:rsid w:val="00A8275B"/>
    <w:rsid w:val="00A82DB8"/>
    <w:rsid w:val="00A82F19"/>
    <w:rsid w:val="00A83513"/>
    <w:rsid w:val="00A83624"/>
    <w:rsid w:val="00A83A45"/>
    <w:rsid w:val="00A84A88"/>
    <w:rsid w:val="00A85C4B"/>
    <w:rsid w:val="00A85DAC"/>
    <w:rsid w:val="00A8634D"/>
    <w:rsid w:val="00A87B4A"/>
    <w:rsid w:val="00A9023E"/>
    <w:rsid w:val="00A90942"/>
    <w:rsid w:val="00A91210"/>
    <w:rsid w:val="00A9220F"/>
    <w:rsid w:val="00A9299A"/>
    <w:rsid w:val="00A92B19"/>
    <w:rsid w:val="00A92B91"/>
    <w:rsid w:val="00A92C5F"/>
    <w:rsid w:val="00A92C66"/>
    <w:rsid w:val="00A92EB5"/>
    <w:rsid w:val="00A9301A"/>
    <w:rsid w:val="00A937ED"/>
    <w:rsid w:val="00A939A9"/>
    <w:rsid w:val="00A93D3C"/>
    <w:rsid w:val="00A944B6"/>
    <w:rsid w:val="00A944BE"/>
    <w:rsid w:val="00A946DA"/>
    <w:rsid w:val="00A950F9"/>
    <w:rsid w:val="00A950FB"/>
    <w:rsid w:val="00A95DDB"/>
    <w:rsid w:val="00A9617D"/>
    <w:rsid w:val="00A96674"/>
    <w:rsid w:val="00A96769"/>
    <w:rsid w:val="00A96979"/>
    <w:rsid w:val="00A973F0"/>
    <w:rsid w:val="00A97439"/>
    <w:rsid w:val="00A97AEC"/>
    <w:rsid w:val="00A97DE6"/>
    <w:rsid w:val="00AA0667"/>
    <w:rsid w:val="00AA1029"/>
    <w:rsid w:val="00AA1878"/>
    <w:rsid w:val="00AA1C2F"/>
    <w:rsid w:val="00AA2F84"/>
    <w:rsid w:val="00AA31B2"/>
    <w:rsid w:val="00AA3313"/>
    <w:rsid w:val="00AA377A"/>
    <w:rsid w:val="00AA3868"/>
    <w:rsid w:val="00AA38E9"/>
    <w:rsid w:val="00AA3972"/>
    <w:rsid w:val="00AA430C"/>
    <w:rsid w:val="00AA4D23"/>
    <w:rsid w:val="00AA4ED2"/>
    <w:rsid w:val="00AA5B68"/>
    <w:rsid w:val="00AA5B73"/>
    <w:rsid w:val="00AA5DD5"/>
    <w:rsid w:val="00AA6005"/>
    <w:rsid w:val="00AA675D"/>
    <w:rsid w:val="00AA6DC2"/>
    <w:rsid w:val="00AA6E04"/>
    <w:rsid w:val="00AA76BC"/>
    <w:rsid w:val="00AA77F4"/>
    <w:rsid w:val="00AA7D39"/>
    <w:rsid w:val="00AB0F02"/>
    <w:rsid w:val="00AB1241"/>
    <w:rsid w:val="00AB179E"/>
    <w:rsid w:val="00AB193A"/>
    <w:rsid w:val="00AB1B9A"/>
    <w:rsid w:val="00AB233E"/>
    <w:rsid w:val="00AB280F"/>
    <w:rsid w:val="00AB33A2"/>
    <w:rsid w:val="00AB37B1"/>
    <w:rsid w:val="00AB3DA5"/>
    <w:rsid w:val="00AB4386"/>
    <w:rsid w:val="00AB4853"/>
    <w:rsid w:val="00AB509D"/>
    <w:rsid w:val="00AB55C2"/>
    <w:rsid w:val="00AB594D"/>
    <w:rsid w:val="00AB5D80"/>
    <w:rsid w:val="00AB652C"/>
    <w:rsid w:val="00AB695A"/>
    <w:rsid w:val="00AB6AA1"/>
    <w:rsid w:val="00AB6CCC"/>
    <w:rsid w:val="00AB7237"/>
    <w:rsid w:val="00AB7414"/>
    <w:rsid w:val="00AB77A7"/>
    <w:rsid w:val="00AB7A7E"/>
    <w:rsid w:val="00AC0201"/>
    <w:rsid w:val="00AC05B5"/>
    <w:rsid w:val="00AC07FC"/>
    <w:rsid w:val="00AC0A0B"/>
    <w:rsid w:val="00AC0A69"/>
    <w:rsid w:val="00AC0BA8"/>
    <w:rsid w:val="00AC0CBE"/>
    <w:rsid w:val="00AC10F5"/>
    <w:rsid w:val="00AC1501"/>
    <w:rsid w:val="00AC1601"/>
    <w:rsid w:val="00AC190A"/>
    <w:rsid w:val="00AC1A1C"/>
    <w:rsid w:val="00AC1F8D"/>
    <w:rsid w:val="00AC2A88"/>
    <w:rsid w:val="00AC2DEF"/>
    <w:rsid w:val="00AC3602"/>
    <w:rsid w:val="00AC3907"/>
    <w:rsid w:val="00AC3A33"/>
    <w:rsid w:val="00AC3F71"/>
    <w:rsid w:val="00AC4AAA"/>
    <w:rsid w:val="00AC5A84"/>
    <w:rsid w:val="00AC6066"/>
    <w:rsid w:val="00AC60D2"/>
    <w:rsid w:val="00AC68C6"/>
    <w:rsid w:val="00AC6D25"/>
    <w:rsid w:val="00AC70D0"/>
    <w:rsid w:val="00AC74AF"/>
    <w:rsid w:val="00AC76E0"/>
    <w:rsid w:val="00AC77A7"/>
    <w:rsid w:val="00AC7C34"/>
    <w:rsid w:val="00AD0155"/>
    <w:rsid w:val="00AD0183"/>
    <w:rsid w:val="00AD115A"/>
    <w:rsid w:val="00AD13B8"/>
    <w:rsid w:val="00AD154C"/>
    <w:rsid w:val="00AD171A"/>
    <w:rsid w:val="00AD171E"/>
    <w:rsid w:val="00AD1D18"/>
    <w:rsid w:val="00AD1EFB"/>
    <w:rsid w:val="00AD206E"/>
    <w:rsid w:val="00AD212A"/>
    <w:rsid w:val="00AD26E3"/>
    <w:rsid w:val="00AD29C9"/>
    <w:rsid w:val="00AD36D0"/>
    <w:rsid w:val="00AD3B32"/>
    <w:rsid w:val="00AD4160"/>
    <w:rsid w:val="00AD4AF5"/>
    <w:rsid w:val="00AD4ECB"/>
    <w:rsid w:val="00AD5108"/>
    <w:rsid w:val="00AD5213"/>
    <w:rsid w:val="00AD547E"/>
    <w:rsid w:val="00AD55E2"/>
    <w:rsid w:val="00AD5BE9"/>
    <w:rsid w:val="00AD5E85"/>
    <w:rsid w:val="00AD6532"/>
    <w:rsid w:val="00AD653F"/>
    <w:rsid w:val="00AD65C6"/>
    <w:rsid w:val="00AD6922"/>
    <w:rsid w:val="00AD7098"/>
    <w:rsid w:val="00AE0C07"/>
    <w:rsid w:val="00AE142C"/>
    <w:rsid w:val="00AE1516"/>
    <w:rsid w:val="00AE15C3"/>
    <w:rsid w:val="00AE1FB1"/>
    <w:rsid w:val="00AE3023"/>
    <w:rsid w:val="00AE3BB4"/>
    <w:rsid w:val="00AE41A7"/>
    <w:rsid w:val="00AE4505"/>
    <w:rsid w:val="00AE48F6"/>
    <w:rsid w:val="00AE5276"/>
    <w:rsid w:val="00AE5DED"/>
    <w:rsid w:val="00AE6794"/>
    <w:rsid w:val="00AE6B39"/>
    <w:rsid w:val="00AE7002"/>
    <w:rsid w:val="00AE71DD"/>
    <w:rsid w:val="00AF0AA4"/>
    <w:rsid w:val="00AF0F2A"/>
    <w:rsid w:val="00AF10C7"/>
    <w:rsid w:val="00AF1173"/>
    <w:rsid w:val="00AF1340"/>
    <w:rsid w:val="00AF1395"/>
    <w:rsid w:val="00AF1677"/>
    <w:rsid w:val="00AF1D79"/>
    <w:rsid w:val="00AF24FC"/>
    <w:rsid w:val="00AF2A9B"/>
    <w:rsid w:val="00AF2D08"/>
    <w:rsid w:val="00AF31C7"/>
    <w:rsid w:val="00AF3315"/>
    <w:rsid w:val="00AF3B53"/>
    <w:rsid w:val="00AF413D"/>
    <w:rsid w:val="00AF4460"/>
    <w:rsid w:val="00AF483F"/>
    <w:rsid w:val="00AF4ABB"/>
    <w:rsid w:val="00AF4CA1"/>
    <w:rsid w:val="00AF4CDF"/>
    <w:rsid w:val="00AF4F00"/>
    <w:rsid w:val="00AF55F5"/>
    <w:rsid w:val="00AF5CEC"/>
    <w:rsid w:val="00AF5D5E"/>
    <w:rsid w:val="00AF6610"/>
    <w:rsid w:val="00AF66D0"/>
    <w:rsid w:val="00AF6727"/>
    <w:rsid w:val="00AF6A50"/>
    <w:rsid w:val="00AF6AFB"/>
    <w:rsid w:val="00AF6CAA"/>
    <w:rsid w:val="00AF6FB6"/>
    <w:rsid w:val="00AF7120"/>
    <w:rsid w:val="00AF722A"/>
    <w:rsid w:val="00B00014"/>
    <w:rsid w:val="00B004BA"/>
    <w:rsid w:val="00B01267"/>
    <w:rsid w:val="00B01616"/>
    <w:rsid w:val="00B01EEA"/>
    <w:rsid w:val="00B022D5"/>
    <w:rsid w:val="00B0313C"/>
    <w:rsid w:val="00B03CB7"/>
    <w:rsid w:val="00B043B1"/>
    <w:rsid w:val="00B04AF9"/>
    <w:rsid w:val="00B04EEA"/>
    <w:rsid w:val="00B05B06"/>
    <w:rsid w:val="00B06027"/>
    <w:rsid w:val="00B068B6"/>
    <w:rsid w:val="00B069AC"/>
    <w:rsid w:val="00B06C00"/>
    <w:rsid w:val="00B06E39"/>
    <w:rsid w:val="00B07069"/>
    <w:rsid w:val="00B07242"/>
    <w:rsid w:val="00B07992"/>
    <w:rsid w:val="00B07F80"/>
    <w:rsid w:val="00B100E5"/>
    <w:rsid w:val="00B1011D"/>
    <w:rsid w:val="00B104BB"/>
    <w:rsid w:val="00B105D0"/>
    <w:rsid w:val="00B10C84"/>
    <w:rsid w:val="00B10FAC"/>
    <w:rsid w:val="00B118A3"/>
    <w:rsid w:val="00B11BBB"/>
    <w:rsid w:val="00B13596"/>
    <w:rsid w:val="00B13D0A"/>
    <w:rsid w:val="00B13D76"/>
    <w:rsid w:val="00B13F51"/>
    <w:rsid w:val="00B1420C"/>
    <w:rsid w:val="00B144ED"/>
    <w:rsid w:val="00B1470E"/>
    <w:rsid w:val="00B1482C"/>
    <w:rsid w:val="00B150C1"/>
    <w:rsid w:val="00B15558"/>
    <w:rsid w:val="00B1574F"/>
    <w:rsid w:val="00B162E6"/>
    <w:rsid w:val="00B165A5"/>
    <w:rsid w:val="00B1684B"/>
    <w:rsid w:val="00B16DD6"/>
    <w:rsid w:val="00B16E27"/>
    <w:rsid w:val="00B17272"/>
    <w:rsid w:val="00B17BA6"/>
    <w:rsid w:val="00B20122"/>
    <w:rsid w:val="00B20443"/>
    <w:rsid w:val="00B2099B"/>
    <w:rsid w:val="00B22752"/>
    <w:rsid w:val="00B2295A"/>
    <w:rsid w:val="00B22CC3"/>
    <w:rsid w:val="00B23438"/>
    <w:rsid w:val="00B23ED6"/>
    <w:rsid w:val="00B241DA"/>
    <w:rsid w:val="00B24226"/>
    <w:rsid w:val="00B242FE"/>
    <w:rsid w:val="00B249EE"/>
    <w:rsid w:val="00B25EC8"/>
    <w:rsid w:val="00B25F49"/>
    <w:rsid w:val="00B26104"/>
    <w:rsid w:val="00B26D5F"/>
    <w:rsid w:val="00B27B98"/>
    <w:rsid w:val="00B302FA"/>
    <w:rsid w:val="00B30C63"/>
    <w:rsid w:val="00B316BB"/>
    <w:rsid w:val="00B324BB"/>
    <w:rsid w:val="00B32AB2"/>
    <w:rsid w:val="00B3373E"/>
    <w:rsid w:val="00B339B8"/>
    <w:rsid w:val="00B34106"/>
    <w:rsid w:val="00B34138"/>
    <w:rsid w:val="00B341C9"/>
    <w:rsid w:val="00B351CE"/>
    <w:rsid w:val="00B353F0"/>
    <w:rsid w:val="00B35589"/>
    <w:rsid w:val="00B35BBA"/>
    <w:rsid w:val="00B3634C"/>
    <w:rsid w:val="00B36463"/>
    <w:rsid w:val="00B3649C"/>
    <w:rsid w:val="00B37285"/>
    <w:rsid w:val="00B3746C"/>
    <w:rsid w:val="00B37DDA"/>
    <w:rsid w:val="00B40268"/>
    <w:rsid w:val="00B40461"/>
    <w:rsid w:val="00B409E1"/>
    <w:rsid w:val="00B40AAE"/>
    <w:rsid w:val="00B40CB2"/>
    <w:rsid w:val="00B4158B"/>
    <w:rsid w:val="00B425F4"/>
    <w:rsid w:val="00B425F9"/>
    <w:rsid w:val="00B4293F"/>
    <w:rsid w:val="00B42BB2"/>
    <w:rsid w:val="00B42D08"/>
    <w:rsid w:val="00B439A0"/>
    <w:rsid w:val="00B43C5C"/>
    <w:rsid w:val="00B442A4"/>
    <w:rsid w:val="00B4493E"/>
    <w:rsid w:val="00B44A2B"/>
    <w:rsid w:val="00B44A3C"/>
    <w:rsid w:val="00B451FE"/>
    <w:rsid w:val="00B4579A"/>
    <w:rsid w:val="00B45F26"/>
    <w:rsid w:val="00B460D7"/>
    <w:rsid w:val="00B46805"/>
    <w:rsid w:val="00B46AB5"/>
    <w:rsid w:val="00B46D0B"/>
    <w:rsid w:val="00B477F6"/>
    <w:rsid w:val="00B478EB"/>
    <w:rsid w:val="00B503D1"/>
    <w:rsid w:val="00B504FB"/>
    <w:rsid w:val="00B50D60"/>
    <w:rsid w:val="00B51032"/>
    <w:rsid w:val="00B515A0"/>
    <w:rsid w:val="00B51BF6"/>
    <w:rsid w:val="00B51D9E"/>
    <w:rsid w:val="00B522C4"/>
    <w:rsid w:val="00B52C67"/>
    <w:rsid w:val="00B52C78"/>
    <w:rsid w:val="00B53248"/>
    <w:rsid w:val="00B533D6"/>
    <w:rsid w:val="00B54A77"/>
    <w:rsid w:val="00B54AD6"/>
    <w:rsid w:val="00B55238"/>
    <w:rsid w:val="00B553DF"/>
    <w:rsid w:val="00B55884"/>
    <w:rsid w:val="00B55F89"/>
    <w:rsid w:val="00B5612C"/>
    <w:rsid w:val="00B56FF1"/>
    <w:rsid w:val="00B576A3"/>
    <w:rsid w:val="00B57F56"/>
    <w:rsid w:val="00B57F82"/>
    <w:rsid w:val="00B60150"/>
    <w:rsid w:val="00B6037B"/>
    <w:rsid w:val="00B6037F"/>
    <w:rsid w:val="00B605D4"/>
    <w:rsid w:val="00B609DE"/>
    <w:rsid w:val="00B60A32"/>
    <w:rsid w:val="00B61864"/>
    <w:rsid w:val="00B6189F"/>
    <w:rsid w:val="00B61E40"/>
    <w:rsid w:val="00B6253D"/>
    <w:rsid w:val="00B625BE"/>
    <w:rsid w:val="00B62A3D"/>
    <w:rsid w:val="00B62FEF"/>
    <w:rsid w:val="00B630DE"/>
    <w:rsid w:val="00B63B5B"/>
    <w:rsid w:val="00B63D08"/>
    <w:rsid w:val="00B63D43"/>
    <w:rsid w:val="00B6476B"/>
    <w:rsid w:val="00B64EFB"/>
    <w:rsid w:val="00B65642"/>
    <w:rsid w:val="00B6586C"/>
    <w:rsid w:val="00B66768"/>
    <w:rsid w:val="00B67391"/>
    <w:rsid w:val="00B6743B"/>
    <w:rsid w:val="00B7005F"/>
    <w:rsid w:val="00B7035B"/>
    <w:rsid w:val="00B709F6"/>
    <w:rsid w:val="00B7187A"/>
    <w:rsid w:val="00B71924"/>
    <w:rsid w:val="00B719E9"/>
    <w:rsid w:val="00B71C37"/>
    <w:rsid w:val="00B722FA"/>
    <w:rsid w:val="00B72D3A"/>
    <w:rsid w:val="00B7336C"/>
    <w:rsid w:val="00B734D5"/>
    <w:rsid w:val="00B73C77"/>
    <w:rsid w:val="00B74084"/>
    <w:rsid w:val="00B744B0"/>
    <w:rsid w:val="00B7569A"/>
    <w:rsid w:val="00B75FD9"/>
    <w:rsid w:val="00B773F2"/>
    <w:rsid w:val="00B775E3"/>
    <w:rsid w:val="00B777B4"/>
    <w:rsid w:val="00B77AA5"/>
    <w:rsid w:val="00B77D09"/>
    <w:rsid w:val="00B80337"/>
    <w:rsid w:val="00B8057D"/>
    <w:rsid w:val="00B80595"/>
    <w:rsid w:val="00B80C27"/>
    <w:rsid w:val="00B80E3A"/>
    <w:rsid w:val="00B80F7B"/>
    <w:rsid w:val="00B8129D"/>
    <w:rsid w:val="00B8246B"/>
    <w:rsid w:val="00B8251E"/>
    <w:rsid w:val="00B8272D"/>
    <w:rsid w:val="00B827A2"/>
    <w:rsid w:val="00B829A1"/>
    <w:rsid w:val="00B82BF5"/>
    <w:rsid w:val="00B82CC2"/>
    <w:rsid w:val="00B83212"/>
    <w:rsid w:val="00B83739"/>
    <w:rsid w:val="00B8461B"/>
    <w:rsid w:val="00B8537A"/>
    <w:rsid w:val="00B85921"/>
    <w:rsid w:val="00B85A34"/>
    <w:rsid w:val="00B861A5"/>
    <w:rsid w:val="00B8638D"/>
    <w:rsid w:val="00B87255"/>
    <w:rsid w:val="00B87348"/>
    <w:rsid w:val="00B87378"/>
    <w:rsid w:val="00B900A7"/>
    <w:rsid w:val="00B900AC"/>
    <w:rsid w:val="00B901C9"/>
    <w:rsid w:val="00B9048C"/>
    <w:rsid w:val="00B9078B"/>
    <w:rsid w:val="00B9087E"/>
    <w:rsid w:val="00B90BF9"/>
    <w:rsid w:val="00B90C12"/>
    <w:rsid w:val="00B90C6B"/>
    <w:rsid w:val="00B919AB"/>
    <w:rsid w:val="00B91B5B"/>
    <w:rsid w:val="00B91C97"/>
    <w:rsid w:val="00B92B0A"/>
    <w:rsid w:val="00B92EB8"/>
    <w:rsid w:val="00B92F2A"/>
    <w:rsid w:val="00B93481"/>
    <w:rsid w:val="00B93885"/>
    <w:rsid w:val="00B93D1E"/>
    <w:rsid w:val="00B93D3B"/>
    <w:rsid w:val="00B941B4"/>
    <w:rsid w:val="00B9442E"/>
    <w:rsid w:val="00B94434"/>
    <w:rsid w:val="00B94954"/>
    <w:rsid w:val="00B94BD2"/>
    <w:rsid w:val="00B954D9"/>
    <w:rsid w:val="00B9670A"/>
    <w:rsid w:val="00B96A97"/>
    <w:rsid w:val="00B96D40"/>
    <w:rsid w:val="00B9778A"/>
    <w:rsid w:val="00BA0516"/>
    <w:rsid w:val="00BA079C"/>
    <w:rsid w:val="00BA142B"/>
    <w:rsid w:val="00BA14F6"/>
    <w:rsid w:val="00BA17A0"/>
    <w:rsid w:val="00BA1898"/>
    <w:rsid w:val="00BA287D"/>
    <w:rsid w:val="00BA30A1"/>
    <w:rsid w:val="00BA4385"/>
    <w:rsid w:val="00BA5124"/>
    <w:rsid w:val="00BA53C5"/>
    <w:rsid w:val="00BA5515"/>
    <w:rsid w:val="00BA57C1"/>
    <w:rsid w:val="00BA6125"/>
    <w:rsid w:val="00BA61E6"/>
    <w:rsid w:val="00BA625E"/>
    <w:rsid w:val="00BA6684"/>
    <w:rsid w:val="00BA6E3B"/>
    <w:rsid w:val="00BA717D"/>
    <w:rsid w:val="00BA7263"/>
    <w:rsid w:val="00BA7C1D"/>
    <w:rsid w:val="00BA7DED"/>
    <w:rsid w:val="00BB00C1"/>
    <w:rsid w:val="00BB059C"/>
    <w:rsid w:val="00BB16AE"/>
    <w:rsid w:val="00BB178B"/>
    <w:rsid w:val="00BB1E30"/>
    <w:rsid w:val="00BB21AA"/>
    <w:rsid w:val="00BB2941"/>
    <w:rsid w:val="00BB38B5"/>
    <w:rsid w:val="00BB3CB1"/>
    <w:rsid w:val="00BB4192"/>
    <w:rsid w:val="00BB456F"/>
    <w:rsid w:val="00BB5445"/>
    <w:rsid w:val="00BB5DB3"/>
    <w:rsid w:val="00BB6A95"/>
    <w:rsid w:val="00BB6C86"/>
    <w:rsid w:val="00BB771B"/>
    <w:rsid w:val="00BB77CF"/>
    <w:rsid w:val="00BB7936"/>
    <w:rsid w:val="00BC0B12"/>
    <w:rsid w:val="00BC1D44"/>
    <w:rsid w:val="00BC221C"/>
    <w:rsid w:val="00BC2A88"/>
    <w:rsid w:val="00BC2B18"/>
    <w:rsid w:val="00BC2D18"/>
    <w:rsid w:val="00BC2D5C"/>
    <w:rsid w:val="00BC32EC"/>
    <w:rsid w:val="00BC34F3"/>
    <w:rsid w:val="00BC38B8"/>
    <w:rsid w:val="00BC3A72"/>
    <w:rsid w:val="00BC3C15"/>
    <w:rsid w:val="00BC428A"/>
    <w:rsid w:val="00BC442C"/>
    <w:rsid w:val="00BC4940"/>
    <w:rsid w:val="00BC551D"/>
    <w:rsid w:val="00BC58BC"/>
    <w:rsid w:val="00BC58D4"/>
    <w:rsid w:val="00BC71B3"/>
    <w:rsid w:val="00BC73CA"/>
    <w:rsid w:val="00BC7CC8"/>
    <w:rsid w:val="00BC7F47"/>
    <w:rsid w:val="00BD037A"/>
    <w:rsid w:val="00BD0995"/>
    <w:rsid w:val="00BD10B9"/>
    <w:rsid w:val="00BD10C9"/>
    <w:rsid w:val="00BD1974"/>
    <w:rsid w:val="00BD19BA"/>
    <w:rsid w:val="00BD1F10"/>
    <w:rsid w:val="00BD211D"/>
    <w:rsid w:val="00BD250C"/>
    <w:rsid w:val="00BD27AA"/>
    <w:rsid w:val="00BD2B90"/>
    <w:rsid w:val="00BD345C"/>
    <w:rsid w:val="00BD37AC"/>
    <w:rsid w:val="00BD3CC2"/>
    <w:rsid w:val="00BD3D09"/>
    <w:rsid w:val="00BD41E3"/>
    <w:rsid w:val="00BD4222"/>
    <w:rsid w:val="00BD49B1"/>
    <w:rsid w:val="00BD548A"/>
    <w:rsid w:val="00BD5738"/>
    <w:rsid w:val="00BD5A4C"/>
    <w:rsid w:val="00BD6945"/>
    <w:rsid w:val="00BD7979"/>
    <w:rsid w:val="00BD7B3C"/>
    <w:rsid w:val="00BD7FD1"/>
    <w:rsid w:val="00BE0439"/>
    <w:rsid w:val="00BE15E2"/>
    <w:rsid w:val="00BE1712"/>
    <w:rsid w:val="00BE2721"/>
    <w:rsid w:val="00BE27C6"/>
    <w:rsid w:val="00BE2859"/>
    <w:rsid w:val="00BE2CE6"/>
    <w:rsid w:val="00BE34AA"/>
    <w:rsid w:val="00BE4442"/>
    <w:rsid w:val="00BE4DFB"/>
    <w:rsid w:val="00BE59D7"/>
    <w:rsid w:val="00BE63EC"/>
    <w:rsid w:val="00BE6C0C"/>
    <w:rsid w:val="00BE6EC0"/>
    <w:rsid w:val="00BE6F6F"/>
    <w:rsid w:val="00BE6FE1"/>
    <w:rsid w:val="00BE760E"/>
    <w:rsid w:val="00BE76A0"/>
    <w:rsid w:val="00BE7A5B"/>
    <w:rsid w:val="00BE7A9E"/>
    <w:rsid w:val="00BE7AB6"/>
    <w:rsid w:val="00BE7B1A"/>
    <w:rsid w:val="00BF0190"/>
    <w:rsid w:val="00BF0EAD"/>
    <w:rsid w:val="00BF0FBF"/>
    <w:rsid w:val="00BF17F2"/>
    <w:rsid w:val="00BF22CA"/>
    <w:rsid w:val="00BF2762"/>
    <w:rsid w:val="00BF2867"/>
    <w:rsid w:val="00BF29C4"/>
    <w:rsid w:val="00BF3EE8"/>
    <w:rsid w:val="00BF47D4"/>
    <w:rsid w:val="00BF482C"/>
    <w:rsid w:val="00BF575B"/>
    <w:rsid w:val="00BF5862"/>
    <w:rsid w:val="00BF5C04"/>
    <w:rsid w:val="00BF5FD0"/>
    <w:rsid w:val="00BF7080"/>
    <w:rsid w:val="00C0022F"/>
    <w:rsid w:val="00C002DA"/>
    <w:rsid w:val="00C0033B"/>
    <w:rsid w:val="00C00438"/>
    <w:rsid w:val="00C0054E"/>
    <w:rsid w:val="00C01055"/>
    <w:rsid w:val="00C010C5"/>
    <w:rsid w:val="00C0124B"/>
    <w:rsid w:val="00C01763"/>
    <w:rsid w:val="00C01C47"/>
    <w:rsid w:val="00C01D54"/>
    <w:rsid w:val="00C01E5F"/>
    <w:rsid w:val="00C0240F"/>
    <w:rsid w:val="00C025F8"/>
    <w:rsid w:val="00C029ED"/>
    <w:rsid w:val="00C03201"/>
    <w:rsid w:val="00C034FF"/>
    <w:rsid w:val="00C03F39"/>
    <w:rsid w:val="00C0428F"/>
    <w:rsid w:val="00C04C4C"/>
    <w:rsid w:val="00C0530C"/>
    <w:rsid w:val="00C05437"/>
    <w:rsid w:val="00C05A6F"/>
    <w:rsid w:val="00C05EA2"/>
    <w:rsid w:val="00C061B5"/>
    <w:rsid w:val="00C062AF"/>
    <w:rsid w:val="00C0651E"/>
    <w:rsid w:val="00C0658F"/>
    <w:rsid w:val="00C06970"/>
    <w:rsid w:val="00C0715F"/>
    <w:rsid w:val="00C0719B"/>
    <w:rsid w:val="00C0736D"/>
    <w:rsid w:val="00C074B7"/>
    <w:rsid w:val="00C07A80"/>
    <w:rsid w:val="00C1006C"/>
    <w:rsid w:val="00C10649"/>
    <w:rsid w:val="00C1184F"/>
    <w:rsid w:val="00C11B9B"/>
    <w:rsid w:val="00C11C2F"/>
    <w:rsid w:val="00C1313F"/>
    <w:rsid w:val="00C140A7"/>
    <w:rsid w:val="00C140B4"/>
    <w:rsid w:val="00C14289"/>
    <w:rsid w:val="00C159E0"/>
    <w:rsid w:val="00C1601E"/>
    <w:rsid w:val="00C163C2"/>
    <w:rsid w:val="00C16AB5"/>
    <w:rsid w:val="00C171C2"/>
    <w:rsid w:val="00C17DB7"/>
    <w:rsid w:val="00C17ED1"/>
    <w:rsid w:val="00C20297"/>
    <w:rsid w:val="00C21433"/>
    <w:rsid w:val="00C21483"/>
    <w:rsid w:val="00C21A7D"/>
    <w:rsid w:val="00C21EFA"/>
    <w:rsid w:val="00C22131"/>
    <w:rsid w:val="00C2221D"/>
    <w:rsid w:val="00C2269C"/>
    <w:rsid w:val="00C22A08"/>
    <w:rsid w:val="00C22F1C"/>
    <w:rsid w:val="00C232A3"/>
    <w:rsid w:val="00C23A60"/>
    <w:rsid w:val="00C23AF0"/>
    <w:rsid w:val="00C24274"/>
    <w:rsid w:val="00C24A9D"/>
    <w:rsid w:val="00C24EF2"/>
    <w:rsid w:val="00C25640"/>
    <w:rsid w:val="00C26CFE"/>
    <w:rsid w:val="00C26FAE"/>
    <w:rsid w:val="00C2705F"/>
    <w:rsid w:val="00C2773A"/>
    <w:rsid w:val="00C27C6E"/>
    <w:rsid w:val="00C30A26"/>
    <w:rsid w:val="00C32157"/>
    <w:rsid w:val="00C32808"/>
    <w:rsid w:val="00C33059"/>
    <w:rsid w:val="00C3326D"/>
    <w:rsid w:val="00C332D9"/>
    <w:rsid w:val="00C33584"/>
    <w:rsid w:val="00C3376E"/>
    <w:rsid w:val="00C33957"/>
    <w:rsid w:val="00C3471F"/>
    <w:rsid w:val="00C358C9"/>
    <w:rsid w:val="00C35D0C"/>
    <w:rsid w:val="00C362E4"/>
    <w:rsid w:val="00C364E0"/>
    <w:rsid w:val="00C3699A"/>
    <w:rsid w:val="00C3708A"/>
    <w:rsid w:val="00C3766A"/>
    <w:rsid w:val="00C37B07"/>
    <w:rsid w:val="00C37B44"/>
    <w:rsid w:val="00C400BA"/>
    <w:rsid w:val="00C401F9"/>
    <w:rsid w:val="00C40AC1"/>
    <w:rsid w:val="00C40AFC"/>
    <w:rsid w:val="00C412D1"/>
    <w:rsid w:val="00C4161C"/>
    <w:rsid w:val="00C4181B"/>
    <w:rsid w:val="00C4192E"/>
    <w:rsid w:val="00C41ED9"/>
    <w:rsid w:val="00C41FED"/>
    <w:rsid w:val="00C424B2"/>
    <w:rsid w:val="00C42D33"/>
    <w:rsid w:val="00C431A3"/>
    <w:rsid w:val="00C433B4"/>
    <w:rsid w:val="00C43BF7"/>
    <w:rsid w:val="00C43FD2"/>
    <w:rsid w:val="00C44A0C"/>
    <w:rsid w:val="00C44AD8"/>
    <w:rsid w:val="00C44D09"/>
    <w:rsid w:val="00C45438"/>
    <w:rsid w:val="00C45B9F"/>
    <w:rsid w:val="00C45C12"/>
    <w:rsid w:val="00C45D4D"/>
    <w:rsid w:val="00C45DC3"/>
    <w:rsid w:val="00C45EA3"/>
    <w:rsid w:val="00C463C3"/>
    <w:rsid w:val="00C47815"/>
    <w:rsid w:val="00C50076"/>
    <w:rsid w:val="00C50362"/>
    <w:rsid w:val="00C50893"/>
    <w:rsid w:val="00C50932"/>
    <w:rsid w:val="00C5094C"/>
    <w:rsid w:val="00C51832"/>
    <w:rsid w:val="00C51A50"/>
    <w:rsid w:val="00C51AF3"/>
    <w:rsid w:val="00C52523"/>
    <w:rsid w:val="00C52695"/>
    <w:rsid w:val="00C52A98"/>
    <w:rsid w:val="00C52DE0"/>
    <w:rsid w:val="00C53450"/>
    <w:rsid w:val="00C53457"/>
    <w:rsid w:val="00C538A0"/>
    <w:rsid w:val="00C54198"/>
    <w:rsid w:val="00C5468B"/>
    <w:rsid w:val="00C5474E"/>
    <w:rsid w:val="00C54861"/>
    <w:rsid w:val="00C55306"/>
    <w:rsid w:val="00C565E6"/>
    <w:rsid w:val="00C57371"/>
    <w:rsid w:val="00C574FA"/>
    <w:rsid w:val="00C57ECB"/>
    <w:rsid w:val="00C57F19"/>
    <w:rsid w:val="00C602DD"/>
    <w:rsid w:val="00C61AC5"/>
    <w:rsid w:val="00C62BB2"/>
    <w:rsid w:val="00C62C19"/>
    <w:rsid w:val="00C630D0"/>
    <w:rsid w:val="00C633D7"/>
    <w:rsid w:val="00C63E35"/>
    <w:rsid w:val="00C65672"/>
    <w:rsid w:val="00C65D34"/>
    <w:rsid w:val="00C65E20"/>
    <w:rsid w:val="00C6657F"/>
    <w:rsid w:val="00C665E2"/>
    <w:rsid w:val="00C668F2"/>
    <w:rsid w:val="00C66CF3"/>
    <w:rsid w:val="00C66EDD"/>
    <w:rsid w:val="00C671F1"/>
    <w:rsid w:val="00C678C6"/>
    <w:rsid w:val="00C67966"/>
    <w:rsid w:val="00C67DFD"/>
    <w:rsid w:val="00C7063C"/>
    <w:rsid w:val="00C70A3C"/>
    <w:rsid w:val="00C70C2B"/>
    <w:rsid w:val="00C71210"/>
    <w:rsid w:val="00C7192A"/>
    <w:rsid w:val="00C71967"/>
    <w:rsid w:val="00C721E6"/>
    <w:rsid w:val="00C72431"/>
    <w:rsid w:val="00C7253C"/>
    <w:rsid w:val="00C72C73"/>
    <w:rsid w:val="00C73E74"/>
    <w:rsid w:val="00C73F3B"/>
    <w:rsid w:val="00C7408B"/>
    <w:rsid w:val="00C74FCC"/>
    <w:rsid w:val="00C75647"/>
    <w:rsid w:val="00C75682"/>
    <w:rsid w:val="00C75C3D"/>
    <w:rsid w:val="00C76CD2"/>
    <w:rsid w:val="00C76E92"/>
    <w:rsid w:val="00C777B2"/>
    <w:rsid w:val="00C77DAF"/>
    <w:rsid w:val="00C8015E"/>
    <w:rsid w:val="00C801D8"/>
    <w:rsid w:val="00C8039B"/>
    <w:rsid w:val="00C805AC"/>
    <w:rsid w:val="00C810EA"/>
    <w:rsid w:val="00C81592"/>
    <w:rsid w:val="00C818AF"/>
    <w:rsid w:val="00C81BA9"/>
    <w:rsid w:val="00C83E33"/>
    <w:rsid w:val="00C8438D"/>
    <w:rsid w:val="00C84878"/>
    <w:rsid w:val="00C84D54"/>
    <w:rsid w:val="00C86EE7"/>
    <w:rsid w:val="00C871B6"/>
    <w:rsid w:val="00C8777A"/>
    <w:rsid w:val="00C87BC9"/>
    <w:rsid w:val="00C87E14"/>
    <w:rsid w:val="00C87E3F"/>
    <w:rsid w:val="00C9033C"/>
    <w:rsid w:val="00C903EB"/>
    <w:rsid w:val="00C90441"/>
    <w:rsid w:val="00C905D6"/>
    <w:rsid w:val="00C90726"/>
    <w:rsid w:val="00C908F5"/>
    <w:rsid w:val="00C90B5D"/>
    <w:rsid w:val="00C91747"/>
    <w:rsid w:val="00C917C4"/>
    <w:rsid w:val="00C9186D"/>
    <w:rsid w:val="00C91BB5"/>
    <w:rsid w:val="00C92E98"/>
    <w:rsid w:val="00C93455"/>
    <w:rsid w:val="00C93A75"/>
    <w:rsid w:val="00C93D4F"/>
    <w:rsid w:val="00C93D86"/>
    <w:rsid w:val="00C940C3"/>
    <w:rsid w:val="00C943BE"/>
    <w:rsid w:val="00C94D07"/>
    <w:rsid w:val="00C95359"/>
    <w:rsid w:val="00C953A6"/>
    <w:rsid w:val="00C954B8"/>
    <w:rsid w:val="00C95693"/>
    <w:rsid w:val="00C95E5C"/>
    <w:rsid w:val="00C96947"/>
    <w:rsid w:val="00C96C07"/>
    <w:rsid w:val="00C973D2"/>
    <w:rsid w:val="00C977C6"/>
    <w:rsid w:val="00C97CBA"/>
    <w:rsid w:val="00CA0077"/>
    <w:rsid w:val="00CA0149"/>
    <w:rsid w:val="00CA0396"/>
    <w:rsid w:val="00CA07AD"/>
    <w:rsid w:val="00CA0C44"/>
    <w:rsid w:val="00CA12CA"/>
    <w:rsid w:val="00CA1499"/>
    <w:rsid w:val="00CA15D6"/>
    <w:rsid w:val="00CA1D66"/>
    <w:rsid w:val="00CA2071"/>
    <w:rsid w:val="00CA2397"/>
    <w:rsid w:val="00CA2401"/>
    <w:rsid w:val="00CA269B"/>
    <w:rsid w:val="00CA2848"/>
    <w:rsid w:val="00CA2C3A"/>
    <w:rsid w:val="00CA2C9A"/>
    <w:rsid w:val="00CA2F56"/>
    <w:rsid w:val="00CA3449"/>
    <w:rsid w:val="00CA4991"/>
    <w:rsid w:val="00CA49D5"/>
    <w:rsid w:val="00CA4DBC"/>
    <w:rsid w:val="00CA4FF1"/>
    <w:rsid w:val="00CA511C"/>
    <w:rsid w:val="00CA6460"/>
    <w:rsid w:val="00CA6B73"/>
    <w:rsid w:val="00CB0796"/>
    <w:rsid w:val="00CB116D"/>
    <w:rsid w:val="00CB149A"/>
    <w:rsid w:val="00CB28B5"/>
    <w:rsid w:val="00CB2AE0"/>
    <w:rsid w:val="00CB2C84"/>
    <w:rsid w:val="00CB3204"/>
    <w:rsid w:val="00CB350B"/>
    <w:rsid w:val="00CB494C"/>
    <w:rsid w:val="00CB4FA5"/>
    <w:rsid w:val="00CB558C"/>
    <w:rsid w:val="00CB5A94"/>
    <w:rsid w:val="00CB5F18"/>
    <w:rsid w:val="00CB62D3"/>
    <w:rsid w:val="00CB6469"/>
    <w:rsid w:val="00CB6602"/>
    <w:rsid w:val="00CB79CF"/>
    <w:rsid w:val="00CB7CCC"/>
    <w:rsid w:val="00CC016E"/>
    <w:rsid w:val="00CC0777"/>
    <w:rsid w:val="00CC0B93"/>
    <w:rsid w:val="00CC102D"/>
    <w:rsid w:val="00CC103A"/>
    <w:rsid w:val="00CC1F74"/>
    <w:rsid w:val="00CC2838"/>
    <w:rsid w:val="00CC2AC6"/>
    <w:rsid w:val="00CC31CA"/>
    <w:rsid w:val="00CC3C32"/>
    <w:rsid w:val="00CC3F8E"/>
    <w:rsid w:val="00CC44C1"/>
    <w:rsid w:val="00CC4607"/>
    <w:rsid w:val="00CC484E"/>
    <w:rsid w:val="00CC4878"/>
    <w:rsid w:val="00CC4A69"/>
    <w:rsid w:val="00CC6A80"/>
    <w:rsid w:val="00CC6B88"/>
    <w:rsid w:val="00CC6C6D"/>
    <w:rsid w:val="00CC6ECF"/>
    <w:rsid w:val="00CC7199"/>
    <w:rsid w:val="00CC778B"/>
    <w:rsid w:val="00CC79CC"/>
    <w:rsid w:val="00CD05AF"/>
    <w:rsid w:val="00CD0A1F"/>
    <w:rsid w:val="00CD0C08"/>
    <w:rsid w:val="00CD1439"/>
    <w:rsid w:val="00CD2AF4"/>
    <w:rsid w:val="00CD32DF"/>
    <w:rsid w:val="00CD3ACC"/>
    <w:rsid w:val="00CD3F98"/>
    <w:rsid w:val="00CD469C"/>
    <w:rsid w:val="00CD5A30"/>
    <w:rsid w:val="00CD63D1"/>
    <w:rsid w:val="00CD796D"/>
    <w:rsid w:val="00CE00FE"/>
    <w:rsid w:val="00CE0122"/>
    <w:rsid w:val="00CE0317"/>
    <w:rsid w:val="00CE1882"/>
    <w:rsid w:val="00CE1C07"/>
    <w:rsid w:val="00CE1E5C"/>
    <w:rsid w:val="00CE23E5"/>
    <w:rsid w:val="00CE256D"/>
    <w:rsid w:val="00CE4187"/>
    <w:rsid w:val="00CE4C06"/>
    <w:rsid w:val="00CE56B9"/>
    <w:rsid w:val="00CE579C"/>
    <w:rsid w:val="00CE585D"/>
    <w:rsid w:val="00CE5B2A"/>
    <w:rsid w:val="00CE5EF8"/>
    <w:rsid w:val="00CE63D0"/>
    <w:rsid w:val="00CE6538"/>
    <w:rsid w:val="00CE67A1"/>
    <w:rsid w:val="00CE6D3D"/>
    <w:rsid w:val="00CE6ED2"/>
    <w:rsid w:val="00CE7171"/>
    <w:rsid w:val="00CE7330"/>
    <w:rsid w:val="00CE7BB2"/>
    <w:rsid w:val="00CE7D28"/>
    <w:rsid w:val="00CE7E86"/>
    <w:rsid w:val="00CE7FA8"/>
    <w:rsid w:val="00CF02C3"/>
    <w:rsid w:val="00CF076E"/>
    <w:rsid w:val="00CF194C"/>
    <w:rsid w:val="00CF1C7E"/>
    <w:rsid w:val="00CF1CCF"/>
    <w:rsid w:val="00CF1F7E"/>
    <w:rsid w:val="00CF23B4"/>
    <w:rsid w:val="00CF248C"/>
    <w:rsid w:val="00CF2491"/>
    <w:rsid w:val="00CF24D9"/>
    <w:rsid w:val="00CF250A"/>
    <w:rsid w:val="00CF2514"/>
    <w:rsid w:val="00CF29FE"/>
    <w:rsid w:val="00CF301A"/>
    <w:rsid w:val="00CF38C5"/>
    <w:rsid w:val="00CF3E8F"/>
    <w:rsid w:val="00CF41A7"/>
    <w:rsid w:val="00CF41C9"/>
    <w:rsid w:val="00CF4874"/>
    <w:rsid w:val="00CF4E57"/>
    <w:rsid w:val="00CF5F71"/>
    <w:rsid w:val="00CF6A61"/>
    <w:rsid w:val="00CF6C4D"/>
    <w:rsid w:val="00D00017"/>
    <w:rsid w:val="00D01EBF"/>
    <w:rsid w:val="00D02039"/>
    <w:rsid w:val="00D02594"/>
    <w:rsid w:val="00D0273D"/>
    <w:rsid w:val="00D02812"/>
    <w:rsid w:val="00D02FAC"/>
    <w:rsid w:val="00D034B7"/>
    <w:rsid w:val="00D04A0C"/>
    <w:rsid w:val="00D04E3A"/>
    <w:rsid w:val="00D051EE"/>
    <w:rsid w:val="00D0536D"/>
    <w:rsid w:val="00D057F3"/>
    <w:rsid w:val="00D05922"/>
    <w:rsid w:val="00D0601E"/>
    <w:rsid w:val="00D060E0"/>
    <w:rsid w:val="00D062F6"/>
    <w:rsid w:val="00D07058"/>
    <w:rsid w:val="00D07384"/>
    <w:rsid w:val="00D078F7"/>
    <w:rsid w:val="00D07999"/>
    <w:rsid w:val="00D10064"/>
    <w:rsid w:val="00D10081"/>
    <w:rsid w:val="00D1025F"/>
    <w:rsid w:val="00D1154F"/>
    <w:rsid w:val="00D11B58"/>
    <w:rsid w:val="00D12569"/>
    <w:rsid w:val="00D12656"/>
    <w:rsid w:val="00D12C0A"/>
    <w:rsid w:val="00D12D78"/>
    <w:rsid w:val="00D12E27"/>
    <w:rsid w:val="00D131D6"/>
    <w:rsid w:val="00D13941"/>
    <w:rsid w:val="00D13DBC"/>
    <w:rsid w:val="00D1472A"/>
    <w:rsid w:val="00D155D6"/>
    <w:rsid w:val="00D1617B"/>
    <w:rsid w:val="00D169D3"/>
    <w:rsid w:val="00D17A09"/>
    <w:rsid w:val="00D2025D"/>
    <w:rsid w:val="00D2050A"/>
    <w:rsid w:val="00D20728"/>
    <w:rsid w:val="00D20854"/>
    <w:rsid w:val="00D2108B"/>
    <w:rsid w:val="00D2221F"/>
    <w:rsid w:val="00D224C3"/>
    <w:rsid w:val="00D22A31"/>
    <w:rsid w:val="00D232BE"/>
    <w:rsid w:val="00D23345"/>
    <w:rsid w:val="00D2350C"/>
    <w:rsid w:val="00D23940"/>
    <w:rsid w:val="00D23DFF"/>
    <w:rsid w:val="00D23E36"/>
    <w:rsid w:val="00D2412A"/>
    <w:rsid w:val="00D24995"/>
    <w:rsid w:val="00D24C85"/>
    <w:rsid w:val="00D25674"/>
    <w:rsid w:val="00D256C8"/>
    <w:rsid w:val="00D2571E"/>
    <w:rsid w:val="00D260C7"/>
    <w:rsid w:val="00D26EAD"/>
    <w:rsid w:val="00D27002"/>
    <w:rsid w:val="00D273BF"/>
    <w:rsid w:val="00D2761E"/>
    <w:rsid w:val="00D27AD8"/>
    <w:rsid w:val="00D30658"/>
    <w:rsid w:val="00D307EB"/>
    <w:rsid w:val="00D30A47"/>
    <w:rsid w:val="00D315E6"/>
    <w:rsid w:val="00D31DF6"/>
    <w:rsid w:val="00D321A5"/>
    <w:rsid w:val="00D321BA"/>
    <w:rsid w:val="00D32960"/>
    <w:rsid w:val="00D329F4"/>
    <w:rsid w:val="00D32ECF"/>
    <w:rsid w:val="00D330E4"/>
    <w:rsid w:val="00D33177"/>
    <w:rsid w:val="00D33249"/>
    <w:rsid w:val="00D3356A"/>
    <w:rsid w:val="00D337FA"/>
    <w:rsid w:val="00D34127"/>
    <w:rsid w:val="00D343B2"/>
    <w:rsid w:val="00D34AD7"/>
    <w:rsid w:val="00D34BFC"/>
    <w:rsid w:val="00D353C4"/>
    <w:rsid w:val="00D356B0"/>
    <w:rsid w:val="00D3624B"/>
    <w:rsid w:val="00D36671"/>
    <w:rsid w:val="00D370FD"/>
    <w:rsid w:val="00D373D5"/>
    <w:rsid w:val="00D37C1E"/>
    <w:rsid w:val="00D37EA6"/>
    <w:rsid w:val="00D413CB"/>
    <w:rsid w:val="00D413F5"/>
    <w:rsid w:val="00D424FF"/>
    <w:rsid w:val="00D43164"/>
    <w:rsid w:val="00D435DF"/>
    <w:rsid w:val="00D43A83"/>
    <w:rsid w:val="00D442F3"/>
    <w:rsid w:val="00D443CA"/>
    <w:rsid w:val="00D4596E"/>
    <w:rsid w:val="00D45DBF"/>
    <w:rsid w:val="00D45EDF"/>
    <w:rsid w:val="00D463C7"/>
    <w:rsid w:val="00D46BEA"/>
    <w:rsid w:val="00D47AAF"/>
    <w:rsid w:val="00D50447"/>
    <w:rsid w:val="00D50CDD"/>
    <w:rsid w:val="00D5111E"/>
    <w:rsid w:val="00D511E3"/>
    <w:rsid w:val="00D51209"/>
    <w:rsid w:val="00D51798"/>
    <w:rsid w:val="00D51880"/>
    <w:rsid w:val="00D525FE"/>
    <w:rsid w:val="00D52B39"/>
    <w:rsid w:val="00D52E63"/>
    <w:rsid w:val="00D54082"/>
    <w:rsid w:val="00D540AF"/>
    <w:rsid w:val="00D552FC"/>
    <w:rsid w:val="00D55B5B"/>
    <w:rsid w:val="00D56082"/>
    <w:rsid w:val="00D560A7"/>
    <w:rsid w:val="00D569CF"/>
    <w:rsid w:val="00D56ECC"/>
    <w:rsid w:val="00D57296"/>
    <w:rsid w:val="00D57A8F"/>
    <w:rsid w:val="00D57DBE"/>
    <w:rsid w:val="00D61171"/>
    <w:rsid w:val="00D611E8"/>
    <w:rsid w:val="00D614DB"/>
    <w:rsid w:val="00D61723"/>
    <w:rsid w:val="00D620B0"/>
    <w:rsid w:val="00D62FD9"/>
    <w:rsid w:val="00D6301A"/>
    <w:rsid w:val="00D64928"/>
    <w:rsid w:val="00D655B8"/>
    <w:rsid w:val="00D66976"/>
    <w:rsid w:val="00D67BCE"/>
    <w:rsid w:val="00D7009B"/>
    <w:rsid w:val="00D70B7A"/>
    <w:rsid w:val="00D70FF4"/>
    <w:rsid w:val="00D711DE"/>
    <w:rsid w:val="00D71D47"/>
    <w:rsid w:val="00D72762"/>
    <w:rsid w:val="00D72BFF"/>
    <w:rsid w:val="00D72E14"/>
    <w:rsid w:val="00D733D9"/>
    <w:rsid w:val="00D739A7"/>
    <w:rsid w:val="00D74550"/>
    <w:rsid w:val="00D74CEA"/>
    <w:rsid w:val="00D7525A"/>
    <w:rsid w:val="00D75D09"/>
    <w:rsid w:val="00D768D1"/>
    <w:rsid w:val="00D76972"/>
    <w:rsid w:val="00D76B51"/>
    <w:rsid w:val="00D76BD4"/>
    <w:rsid w:val="00D76E4C"/>
    <w:rsid w:val="00D77075"/>
    <w:rsid w:val="00D7743B"/>
    <w:rsid w:val="00D77835"/>
    <w:rsid w:val="00D80199"/>
    <w:rsid w:val="00D80839"/>
    <w:rsid w:val="00D80CC5"/>
    <w:rsid w:val="00D81043"/>
    <w:rsid w:val="00D82771"/>
    <w:rsid w:val="00D833B1"/>
    <w:rsid w:val="00D835E2"/>
    <w:rsid w:val="00D836FD"/>
    <w:rsid w:val="00D83B30"/>
    <w:rsid w:val="00D84300"/>
    <w:rsid w:val="00D84999"/>
    <w:rsid w:val="00D84D65"/>
    <w:rsid w:val="00D84D8D"/>
    <w:rsid w:val="00D85616"/>
    <w:rsid w:val="00D85E82"/>
    <w:rsid w:val="00D8641F"/>
    <w:rsid w:val="00D874E8"/>
    <w:rsid w:val="00D876E8"/>
    <w:rsid w:val="00D878F0"/>
    <w:rsid w:val="00D9018D"/>
    <w:rsid w:val="00D91033"/>
    <w:rsid w:val="00D91040"/>
    <w:rsid w:val="00D91533"/>
    <w:rsid w:val="00D91DC2"/>
    <w:rsid w:val="00D928D7"/>
    <w:rsid w:val="00D92AE9"/>
    <w:rsid w:val="00D92BB1"/>
    <w:rsid w:val="00D93CE2"/>
    <w:rsid w:val="00D940C6"/>
    <w:rsid w:val="00D94D94"/>
    <w:rsid w:val="00D94F3A"/>
    <w:rsid w:val="00D957A5"/>
    <w:rsid w:val="00D96098"/>
    <w:rsid w:val="00D972FC"/>
    <w:rsid w:val="00D97C4B"/>
    <w:rsid w:val="00D97DBE"/>
    <w:rsid w:val="00DA05DE"/>
    <w:rsid w:val="00DA08DD"/>
    <w:rsid w:val="00DA171D"/>
    <w:rsid w:val="00DA2144"/>
    <w:rsid w:val="00DA2700"/>
    <w:rsid w:val="00DA3A48"/>
    <w:rsid w:val="00DA3D2C"/>
    <w:rsid w:val="00DA3FC3"/>
    <w:rsid w:val="00DA40E1"/>
    <w:rsid w:val="00DA40E6"/>
    <w:rsid w:val="00DA4E91"/>
    <w:rsid w:val="00DA50F6"/>
    <w:rsid w:val="00DA5125"/>
    <w:rsid w:val="00DA5586"/>
    <w:rsid w:val="00DA572E"/>
    <w:rsid w:val="00DA5BBB"/>
    <w:rsid w:val="00DA61D4"/>
    <w:rsid w:val="00DA6E4A"/>
    <w:rsid w:val="00DA7779"/>
    <w:rsid w:val="00DA77B2"/>
    <w:rsid w:val="00DA7848"/>
    <w:rsid w:val="00DA7F69"/>
    <w:rsid w:val="00DB0434"/>
    <w:rsid w:val="00DB0538"/>
    <w:rsid w:val="00DB0712"/>
    <w:rsid w:val="00DB0A9E"/>
    <w:rsid w:val="00DB0B94"/>
    <w:rsid w:val="00DB11AD"/>
    <w:rsid w:val="00DB1294"/>
    <w:rsid w:val="00DB1489"/>
    <w:rsid w:val="00DB16D9"/>
    <w:rsid w:val="00DB17AB"/>
    <w:rsid w:val="00DB198B"/>
    <w:rsid w:val="00DB1B36"/>
    <w:rsid w:val="00DB1C8E"/>
    <w:rsid w:val="00DB1E70"/>
    <w:rsid w:val="00DB20BE"/>
    <w:rsid w:val="00DB3109"/>
    <w:rsid w:val="00DB34D3"/>
    <w:rsid w:val="00DB3815"/>
    <w:rsid w:val="00DB3E52"/>
    <w:rsid w:val="00DB4212"/>
    <w:rsid w:val="00DB4867"/>
    <w:rsid w:val="00DB4AAD"/>
    <w:rsid w:val="00DB5073"/>
    <w:rsid w:val="00DB5187"/>
    <w:rsid w:val="00DB566F"/>
    <w:rsid w:val="00DB5C30"/>
    <w:rsid w:val="00DB5E60"/>
    <w:rsid w:val="00DB68DE"/>
    <w:rsid w:val="00DB718D"/>
    <w:rsid w:val="00DC0083"/>
    <w:rsid w:val="00DC0544"/>
    <w:rsid w:val="00DC170E"/>
    <w:rsid w:val="00DC1823"/>
    <w:rsid w:val="00DC20E5"/>
    <w:rsid w:val="00DC253F"/>
    <w:rsid w:val="00DC2DB6"/>
    <w:rsid w:val="00DC3E38"/>
    <w:rsid w:val="00DC3EE7"/>
    <w:rsid w:val="00DC4009"/>
    <w:rsid w:val="00DC4470"/>
    <w:rsid w:val="00DC458B"/>
    <w:rsid w:val="00DC4603"/>
    <w:rsid w:val="00DC4F12"/>
    <w:rsid w:val="00DC517A"/>
    <w:rsid w:val="00DC5682"/>
    <w:rsid w:val="00DC596B"/>
    <w:rsid w:val="00DC6630"/>
    <w:rsid w:val="00DC6B66"/>
    <w:rsid w:val="00DC6B6B"/>
    <w:rsid w:val="00DC6CC1"/>
    <w:rsid w:val="00DC7328"/>
    <w:rsid w:val="00DC7B69"/>
    <w:rsid w:val="00DD0079"/>
    <w:rsid w:val="00DD0548"/>
    <w:rsid w:val="00DD0F3D"/>
    <w:rsid w:val="00DD1348"/>
    <w:rsid w:val="00DD15E9"/>
    <w:rsid w:val="00DD17A3"/>
    <w:rsid w:val="00DD194C"/>
    <w:rsid w:val="00DD1D97"/>
    <w:rsid w:val="00DD1FCF"/>
    <w:rsid w:val="00DD27BA"/>
    <w:rsid w:val="00DD2ABD"/>
    <w:rsid w:val="00DD31C7"/>
    <w:rsid w:val="00DD409F"/>
    <w:rsid w:val="00DD491A"/>
    <w:rsid w:val="00DD4A07"/>
    <w:rsid w:val="00DD4BBF"/>
    <w:rsid w:val="00DD4D60"/>
    <w:rsid w:val="00DD54E4"/>
    <w:rsid w:val="00DD5B08"/>
    <w:rsid w:val="00DD5B15"/>
    <w:rsid w:val="00DD5BA7"/>
    <w:rsid w:val="00DD5C73"/>
    <w:rsid w:val="00DD61C1"/>
    <w:rsid w:val="00DD66BD"/>
    <w:rsid w:val="00DD6C2A"/>
    <w:rsid w:val="00DE00DB"/>
    <w:rsid w:val="00DE01AE"/>
    <w:rsid w:val="00DE076F"/>
    <w:rsid w:val="00DE0E82"/>
    <w:rsid w:val="00DE15C2"/>
    <w:rsid w:val="00DE16E4"/>
    <w:rsid w:val="00DE1863"/>
    <w:rsid w:val="00DE1AF7"/>
    <w:rsid w:val="00DE2673"/>
    <w:rsid w:val="00DE2B72"/>
    <w:rsid w:val="00DE34EE"/>
    <w:rsid w:val="00DE42B7"/>
    <w:rsid w:val="00DE4B99"/>
    <w:rsid w:val="00DE4C97"/>
    <w:rsid w:val="00DE4F71"/>
    <w:rsid w:val="00DE55E2"/>
    <w:rsid w:val="00DE585C"/>
    <w:rsid w:val="00DE5E0B"/>
    <w:rsid w:val="00DE6202"/>
    <w:rsid w:val="00DE6E4A"/>
    <w:rsid w:val="00DE7013"/>
    <w:rsid w:val="00DE75C8"/>
    <w:rsid w:val="00DE7743"/>
    <w:rsid w:val="00DF0C0C"/>
    <w:rsid w:val="00DF0DEB"/>
    <w:rsid w:val="00DF16DA"/>
    <w:rsid w:val="00DF1763"/>
    <w:rsid w:val="00DF1AF0"/>
    <w:rsid w:val="00DF1DD1"/>
    <w:rsid w:val="00DF267B"/>
    <w:rsid w:val="00DF2C45"/>
    <w:rsid w:val="00DF2CBB"/>
    <w:rsid w:val="00DF3727"/>
    <w:rsid w:val="00DF3A0F"/>
    <w:rsid w:val="00DF4241"/>
    <w:rsid w:val="00DF430C"/>
    <w:rsid w:val="00DF4626"/>
    <w:rsid w:val="00DF4E30"/>
    <w:rsid w:val="00DF5143"/>
    <w:rsid w:val="00DF55CF"/>
    <w:rsid w:val="00DF55F9"/>
    <w:rsid w:val="00DF5D04"/>
    <w:rsid w:val="00DF6252"/>
    <w:rsid w:val="00DF6BAA"/>
    <w:rsid w:val="00DF709A"/>
    <w:rsid w:val="00DF709F"/>
    <w:rsid w:val="00DF7246"/>
    <w:rsid w:val="00DF75C0"/>
    <w:rsid w:val="00DF7FEC"/>
    <w:rsid w:val="00E0073B"/>
    <w:rsid w:val="00E0086D"/>
    <w:rsid w:val="00E00885"/>
    <w:rsid w:val="00E00B6A"/>
    <w:rsid w:val="00E01865"/>
    <w:rsid w:val="00E019B8"/>
    <w:rsid w:val="00E02301"/>
    <w:rsid w:val="00E03656"/>
    <w:rsid w:val="00E03695"/>
    <w:rsid w:val="00E0426C"/>
    <w:rsid w:val="00E042CF"/>
    <w:rsid w:val="00E043C4"/>
    <w:rsid w:val="00E059DC"/>
    <w:rsid w:val="00E06E3F"/>
    <w:rsid w:val="00E0770D"/>
    <w:rsid w:val="00E077F2"/>
    <w:rsid w:val="00E0799A"/>
    <w:rsid w:val="00E07E20"/>
    <w:rsid w:val="00E07F9D"/>
    <w:rsid w:val="00E1063D"/>
    <w:rsid w:val="00E106DA"/>
    <w:rsid w:val="00E106DC"/>
    <w:rsid w:val="00E11D90"/>
    <w:rsid w:val="00E11EEF"/>
    <w:rsid w:val="00E1267D"/>
    <w:rsid w:val="00E12CFF"/>
    <w:rsid w:val="00E12E97"/>
    <w:rsid w:val="00E13203"/>
    <w:rsid w:val="00E1444F"/>
    <w:rsid w:val="00E144F4"/>
    <w:rsid w:val="00E14D9E"/>
    <w:rsid w:val="00E15A4F"/>
    <w:rsid w:val="00E15D52"/>
    <w:rsid w:val="00E16929"/>
    <w:rsid w:val="00E16C8C"/>
    <w:rsid w:val="00E17B90"/>
    <w:rsid w:val="00E17D05"/>
    <w:rsid w:val="00E20017"/>
    <w:rsid w:val="00E2068B"/>
    <w:rsid w:val="00E20A3B"/>
    <w:rsid w:val="00E20A5D"/>
    <w:rsid w:val="00E211F1"/>
    <w:rsid w:val="00E21BFB"/>
    <w:rsid w:val="00E21C48"/>
    <w:rsid w:val="00E23565"/>
    <w:rsid w:val="00E23C0D"/>
    <w:rsid w:val="00E23D5A"/>
    <w:rsid w:val="00E2412B"/>
    <w:rsid w:val="00E24A58"/>
    <w:rsid w:val="00E24AA1"/>
    <w:rsid w:val="00E25476"/>
    <w:rsid w:val="00E25AFF"/>
    <w:rsid w:val="00E25B52"/>
    <w:rsid w:val="00E25BD7"/>
    <w:rsid w:val="00E25C6C"/>
    <w:rsid w:val="00E25E38"/>
    <w:rsid w:val="00E25E65"/>
    <w:rsid w:val="00E262D3"/>
    <w:rsid w:val="00E2693B"/>
    <w:rsid w:val="00E26B41"/>
    <w:rsid w:val="00E26FFF"/>
    <w:rsid w:val="00E30350"/>
    <w:rsid w:val="00E3079B"/>
    <w:rsid w:val="00E3165E"/>
    <w:rsid w:val="00E320C0"/>
    <w:rsid w:val="00E321B3"/>
    <w:rsid w:val="00E32649"/>
    <w:rsid w:val="00E32C9F"/>
    <w:rsid w:val="00E32FE5"/>
    <w:rsid w:val="00E33098"/>
    <w:rsid w:val="00E332D6"/>
    <w:rsid w:val="00E33851"/>
    <w:rsid w:val="00E34305"/>
    <w:rsid w:val="00E34568"/>
    <w:rsid w:val="00E34FAE"/>
    <w:rsid w:val="00E35495"/>
    <w:rsid w:val="00E35769"/>
    <w:rsid w:val="00E35EE9"/>
    <w:rsid w:val="00E361FB"/>
    <w:rsid w:val="00E3630B"/>
    <w:rsid w:val="00E36394"/>
    <w:rsid w:val="00E36ABE"/>
    <w:rsid w:val="00E37034"/>
    <w:rsid w:val="00E37230"/>
    <w:rsid w:val="00E37251"/>
    <w:rsid w:val="00E37630"/>
    <w:rsid w:val="00E37A08"/>
    <w:rsid w:val="00E40231"/>
    <w:rsid w:val="00E4096A"/>
    <w:rsid w:val="00E40998"/>
    <w:rsid w:val="00E4126B"/>
    <w:rsid w:val="00E4168D"/>
    <w:rsid w:val="00E42645"/>
    <w:rsid w:val="00E42A13"/>
    <w:rsid w:val="00E42BBF"/>
    <w:rsid w:val="00E42F31"/>
    <w:rsid w:val="00E431A4"/>
    <w:rsid w:val="00E433A3"/>
    <w:rsid w:val="00E43487"/>
    <w:rsid w:val="00E436CB"/>
    <w:rsid w:val="00E43838"/>
    <w:rsid w:val="00E43A2C"/>
    <w:rsid w:val="00E43FFA"/>
    <w:rsid w:val="00E44001"/>
    <w:rsid w:val="00E44238"/>
    <w:rsid w:val="00E445B5"/>
    <w:rsid w:val="00E4472F"/>
    <w:rsid w:val="00E45502"/>
    <w:rsid w:val="00E45B08"/>
    <w:rsid w:val="00E45C7A"/>
    <w:rsid w:val="00E46068"/>
    <w:rsid w:val="00E46393"/>
    <w:rsid w:val="00E4644C"/>
    <w:rsid w:val="00E467C8"/>
    <w:rsid w:val="00E4688C"/>
    <w:rsid w:val="00E475E5"/>
    <w:rsid w:val="00E5064E"/>
    <w:rsid w:val="00E50E97"/>
    <w:rsid w:val="00E51118"/>
    <w:rsid w:val="00E51740"/>
    <w:rsid w:val="00E5188F"/>
    <w:rsid w:val="00E51960"/>
    <w:rsid w:val="00E519DC"/>
    <w:rsid w:val="00E51B32"/>
    <w:rsid w:val="00E528B2"/>
    <w:rsid w:val="00E529BF"/>
    <w:rsid w:val="00E52EA8"/>
    <w:rsid w:val="00E53151"/>
    <w:rsid w:val="00E533FD"/>
    <w:rsid w:val="00E53621"/>
    <w:rsid w:val="00E537E3"/>
    <w:rsid w:val="00E543AE"/>
    <w:rsid w:val="00E54D45"/>
    <w:rsid w:val="00E54E7C"/>
    <w:rsid w:val="00E5545C"/>
    <w:rsid w:val="00E55898"/>
    <w:rsid w:val="00E55F35"/>
    <w:rsid w:val="00E570E1"/>
    <w:rsid w:val="00E57384"/>
    <w:rsid w:val="00E600B4"/>
    <w:rsid w:val="00E603BB"/>
    <w:rsid w:val="00E606FC"/>
    <w:rsid w:val="00E60936"/>
    <w:rsid w:val="00E62637"/>
    <w:rsid w:val="00E62A09"/>
    <w:rsid w:val="00E62A4E"/>
    <w:rsid w:val="00E63022"/>
    <w:rsid w:val="00E63897"/>
    <w:rsid w:val="00E63C14"/>
    <w:rsid w:val="00E64432"/>
    <w:rsid w:val="00E64874"/>
    <w:rsid w:val="00E648E6"/>
    <w:rsid w:val="00E64B92"/>
    <w:rsid w:val="00E65072"/>
    <w:rsid w:val="00E65BCA"/>
    <w:rsid w:val="00E6618E"/>
    <w:rsid w:val="00E66613"/>
    <w:rsid w:val="00E67167"/>
    <w:rsid w:val="00E677B9"/>
    <w:rsid w:val="00E70518"/>
    <w:rsid w:val="00E707C0"/>
    <w:rsid w:val="00E718A2"/>
    <w:rsid w:val="00E71CCC"/>
    <w:rsid w:val="00E72DE7"/>
    <w:rsid w:val="00E72F93"/>
    <w:rsid w:val="00E73492"/>
    <w:rsid w:val="00E73A60"/>
    <w:rsid w:val="00E73D20"/>
    <w:rsid w:val="00E73E85"/>
    <w:rsid w:val="00E74132"/>
    <w:rsid w:val="00E7486C"/>
    <w:rsid w:val="00E74E95"/>
    <w:rsid w:val="00E7502B"/>
    <w:rsid w:val="00E757FD"/>
    <w:rsid w:val="00E75D6C"/>
    <w:rsid w:val="00E777D9"/>
    <w:rsid w:val="00E778AD"/>
    <w:rsid w:val="00E77E82"/>
    <w:rsid w:val="00E804E1"/>
    <w:rsid w:val="00E809AF"/>
    <w:rsid w:val="00E80E1B"/>
    <w:rsid w:val="00E81408"/>
    <w:rsid w:val="00E814F8"/>
    <w:rsid w:val="00E816A5"/>
    <w:rsid w:val="00E81B37"/>
    <w:rsid w:val="00E831B1"/>
    <w:rsid w:val="00E832C6"/>
    <w:rsid w:val="00E83927"/>
    <w:rsid w:val="00E83A49"/>
    <w:rsid w:val="00E84063"/>
    <w:rsid w:val="00E84452"/>
    <w:rsid w:val="00E84DCF"/>
    <w:rsid w:val="00E8507C"/>
    <w:rsid w:val="00E852A1"/>
    <w:rsid w:val="00E8559F"/>
    <w:rsid w:val="00E85630"/>
    <w:rsid w:val="00E8642D"/>
    <w:rsid w:val="00E8648B"/>
    <w:rsid w:val="00E865F4"/>
    <w:rsid w:val="00E87080"/>
    <w:rsid w:val="00E871AC"/>
    <w:rsid w:val="00E878CD"/>
    <w:rsid w:val="00E87B91"/>
    <w:rsid w:val="00E87BA9"/>
    <w:rsid w:val="00E903A0"/>
    <w:rsid w:val="00E904A2"/>
    <w:rsid w:val="00E90AF0"/>
    <w:rsid w:val="00E90D2B"/>
    <w:rsid w:val="00E90FD5"/>
    <w:rsid w:val="00E91056"/>
    <w:rsid w:val="00E91167"/>
    <w:rsid w:val="00E91A1B"/>
    <w:rsid w:val="00E9234C"/>
    <w:rsid w:val="00E92B9E"/>
    <w:rsid w:val="00E92BC4"/>
    <w:rsid w:val="00E936B8"/>
    <w:rsid w:val="00E93745"/>
    <w:rsid w:val="00E937FD"/>
    <w:rsid w:val="00E93D4D"/>
    <w:rsid w:val="00E94346"/>
    <w:rsid w:val="00E94E96"/>
    <w:rsid w:val="00E95A48"/>
    <w:rsid w:val="00E95B63"/>
    <w:rsid w:val="00E95BEF"/>
    <w:rsid w:val="00E96D32"/>
    <w:rsid w:val="00E96FDF"/>
    <w:rsid w:val="00E97013"/>
    <w:rsid w:val="00EA089F"/>
    <w:rsid w:val="00EA0BA7"/>
    <w:rsid w:val="00EA0D86"/>
    <w:rsid w:val="00EA133B"/>
    <w:rsid w:val="00EA1378"/>
    <w:rsid w:val="00EA13C6"/>
    <w:rsid w:val="00EA1407"/>
    <w:rsid w:val="00EA162F"/>
    <w:rsid w:val="00EA1C73"/>
    <w:rsid w:val="00EA2C39"/>
    <w:rsid w:val="00EA30DE"/>
    <w:rsid w:val="00EA34E5"/>
    <w:rsid w:val="00EA37F2"/>
    <w:rsid w:val="00EA3B81"/>
    <w:rsid w:val="00EA4007"/>
    <w:rsid w:val="00EA43AE"/>
    <w:rsid w:val="00EA483D"/>
    <w:rsid w:val="00EA5B9C"/>
    <w:rsid w:val="00EA5BFC"/>
    <w:rsid w:val="00EA5C9C"/>
    <w:rsid w:val="00EA655D"/>
    <w:rsid w:val="00EA6CCC"/>
    <w:rsid w:val="00EA70E0"/>
    <w:rsid w:val="00EB0A71"/>
    <w:rsid w:val="00EB13AC"/>
    <w:rsid w:val="00EB1885"/>
    <w:rsid w:val="00EB1E6E"/>
    <w:rsid w:val="00EB2685"/>
    <w:rsid w:val="00EB26AA"/>
    <w:rsid w:val="00EB2952"/>
    <w:rsid w:val="00EB3682"/>
    <w:rsid w:val="00EB3D5B"/>
    <w:rsid w:val="00EB3D93"/>
    <w:rsid w:val="00EB3EF5"/>
    <w:rsid w:val="00EB4566"/>
    <w:rsid w:val="00EB46D1"/>
    <w:rsid w:val="00EB51E8"/>
    <w:rsid w:val="00EB6F44"/>
    <w:rsid w:val="00EB72C9"/>
    <w:rsid w:val="00EB78C9"/>
    <w:rsid w:val="00EB7C00"/>
    <w:rsid w:val="00EB7EA1"/>
    <w:rsid w:val="00EC1F86"/>
    <w:rsid w:val="00EC27CD"/>
    <w:rsid w:val="00EC293F"/>
    <w:rsid w:val="00EC2EF9"/>
    <w:rsid w:val="00EC2FFC"/>
    <w:rsid w:val="00EC313E"/>
    <w:rsid w:val="00EC3643"/>
    <w:rsid w:val="00EC36F8"/>
    <w:rsid w:val="00EC4DC1"/>
    <w:rsid w:val="00EC4F46"/>
    <w:rsid w:val="00EC539B"/>
    <w:rsid w:val="00EC5987"/>
    <w:rsid w:val="00EC5A9B"/>
    <w:rsid w:val="00EC5BED"/>
    <w:rsid w:val="00EC5EC8"/>
    <w:rsid w:val="00EC73A0"/>
    <w:rsid w:val="00EC7552"/>
    <w:rsid w:val="00EC7686"/>
    <w:rsid w:val="00ED0CDC"/>
    <w:rsid w:val="00ED16D8"/>
    <w:rsid w:val="00ED1E29"/>
    <w:rsid w:val="00ED1EC5"/>
    <w:rsid w:val="00ED2C1B"/>
    <w:rsid w:val="00ED2F21"/>
    <w:rsid w:val="00ED34D6"/>
    <w:rsid w:val="00ED3818"/>
    <w:rsid w:val="00ED39FE"/>
    <w:rsid w:val="00ED3F30"/>
    <w:rsid w:val="00ED416A"/>
    <w:rsid w:val="00ED4367"/>
    <w:rsid w:val="00ED464D"/>
    <w:rsid w:val="00ED4E25"/>
    <w:rsid w:val="00ED513D"/>
    <w:rsid w:val="00ED51A5"/>
    <w:rsid w:val="00ED5735"/>
    <w:rsid w:val="00ED57AD"/>
    <w:rsid w:val="00ED597B"/>
    <w:rsid w:val="00ED6A1F"/>
    <w:rsid w:val="00ED6B5A"/>
    <w:rsid w:val="00ED6FC2"/>
    <w:rsid w:val="00ED7413"/>
    <w:rsid w:val="00ED7488"/>
    <w:rsid w:val="00ED76D3"/>
    <w:rsid w:val="00ED7A17"/>
    <w:rsid w:val="00ED7AA3"/>
    <w:rsid w:val="00ED7DD0"/>
    <w:rsid w:val="00EE072A"/>
    <w:rsid w:val="00EE07A6"/>
    <w:rsid w:val="00EE0900"/>
    <w:rsid w:val="00EE1250"/>
    <w:rsid w:val="00EE12CA"/>
    <w:rsid w:val="00EE1AFC"/>
    <w:rsid w:val="00EE2ABD"/>
    <w:rsid w:val="00EE3056"/>
    <w:rsid w:val="00EE33C9"/>
    <w:rsid w:val="00EE3C26"/>
    <w:rsid w:val="00EE3C30"/>
    <w:rsid w:val="00EE3CCC"/>
    <w:rsid w:val="00EE46CF"/>
    <w:rsid w:val="00EE4B83"/>
    <w:rsid w:val="00EE4D52"/>
    <w:rsid w:val="00EE53F7"/>
    <w:rsid w:val="00EE5981"/>
    <w:rsid w:val="00EE5C99"/>
    <w:rsid w:val="00EE5DF1"/>
    <w:rsid w:val="00EE6F57"/>
    <w:rsid w:val="00EE7369"/>
    <w:rsid w:val="00EE789B"/>
    <w:rsid w:val="00EE7DC4"/>
    <w:rsid w:val="00EF039A"/>
    <w:rsid w:val="00EF0E66"/>
    <w:rsid w:val="00EF14A8"/>
    <w:rsid w:val="00EF14DD"/>
    <w:rsid w:val="00EF1657"/>
    <w:rsid w:val="00EF1D3B"/>
    <w:rsid w:val="00EF21E9"/>
    <w:rsid w:val="00EF25B4"/>
    <w:rsid w:val="00EF2999"/>
    <w:rsid w:val="00EF43A1"/>
    <w:rsid w:val="00EF4445"/>
    <w:rsid w:val="00EF4C80"/>
    <w:rsid w:val="00EF4CA7"/>
    <w:rsid w:val="00EF4DBD"/>
    <w:rsid w:val="00EF4EBE"/>
    <w:rsid w:val="00EF4FF1"/>
    <w:rsid w:val="00EF51F2"/>
    <w:rsid w:val="00EF5303"/>
    <w:rsid w:val="00EF5E80"/>
    <w:rsid w:val="00EF61D0"/>
    <w:rsid w:val="00EF6478"/>
    <w:rsid w:val="00EF65D0"/>
    <w:rsid w:val="00EF69A7"/>
    <w:rsid w:val="00EF7319"/>
    <w:rsid w:val="00EF73B3"/>
    <w:rsid w:val="00EF74C4"/>
    <w:rsid w:val="00EF7538"/>
    <w:rsid w:val="00F0015A"/>
    <w:rsid w:val="00F004FE"/>
    <w:rsid w:val="00F0053F"/>
    <w:rsid w:val="00F006D0"/>
    <w:rsid w:val="00F00D33"/>
    <w:rsid w:val="00F00FD3"/>
    <w:rsid w:val="00F011EA"/>
    <w:rsid w:val="00F02437"/>
    <w:rsid w:val="00F02467"/>
    <w:rsid w:val="00F02815"/>
    <w:rsid w:val="00F028FE"/>
    <w:rsid w:val="00F02C01"/>
    <w:rsid w:val="00F03111"/>
    <w:rsid w:val="00F0397B"/>
    <w:rsid w:val="00F03AB3"/>
    <w:rsid w:val="00F03AB5"/>
    <w:rsid w:val="00F03C72"/>
    <w:rsid w:val="00F03D54"/>
    <w:rsid w:val="00F04B40"/>
    <w:rsid w:val="00F05234"/>
    <w:rsid w:val="00F06AD9"/>
    <w:rsid w:val="00F0711C"/>
    <w:rsid w:val="00F0729F"/>
    <w:rsid w:val="00F079E5"/>
    <w:rsid w:val="00F10619"/>
    <w:rsid w:val="00F1189C"/>
    <w:rsid w:val="00F11B2C"/>
    <w:rsid w:val="00F13226"/>
    <w:rsid w:val="00F13637"/>
    <w:rsid w:val="00F1391B"/>
    <w:rsid w:val="00F13C1F"/>
    <w:rsid w:val="00F14034"/>
    <w:rsid w:val="00F1444F"/>
    <w:rsid w:val="00F145EC"/>
    <w:rsid w:val="00F14FEB"/>
    <w:rsid w:val="00F15109"/>
    <w:rsid w:val="00F152B4"/>
    <w:rsid w:val="00F1545E"/>
    <w:rsid w:val="00F156EF"/>
    <w:rsid w:val="00F158DD"/>
    <w:rsid w:val="00F15B66"/>
    <w:rsid w:val="00F16324"/>
    <w:rsid w:val="00F165A0"/>
    <w:rsid w:val="00F1665E"/>
    <w:rsid w:val="00F166AF"/>
    <w:rsid w:val="00F16C82"/>
    <w:rsid w:val="00F16D34"/>
    <w:rsid w:val="00F1733D"/>
    <w:rsid w:val="00F177B9"/>
    <w:rsid w:val="00F17F9B"/>
    <w:rsid w:val="00F207FA"/>
    <w:rsid w:val="00F20B49"/>
    <w:rsid w:val="00F20E57"/>
    <w:rsid w:val="00F21066"/>
    <w:rsid w:val="00F2117A"/>
    <w:rsid w:val="00F21744"/>
    <w:rsid w:val="00F21F95"/>
    <w:rsid w:val="00F2368A"/>
    <w:rsid w:val="00F23C7E"/>
    <w:rsid w:val="00F24620"/>
    <w:rsid w:val="00F24780"/>
    <w:rsid w:val="00F24828"/>
    <w:rsid w:val="00F25952"/>
    <w:rsid w:val="00F26916"/>
    <w:rsid w:val="00F26B99"/>
    <w:rsid w:val="00F27218"/>
    <w:rsid w:val="00F30545"/>
    <w:rsid w:val="00F30949"/>
    <w:rsid w:val="00F30D74"/>
    <w:rsid w:val="00F30E21"/>
    <w:rsid w:val="00F314C6"/>
    <w:rsid w:val="00F3172C"/>
    <w:rsid w:val="00F318D4"/>
    <w:rsid w:val="00F32737"/>
    <w:rsid w:val="00F328DB"/>
    <w:rsid w:val="00F33077"/>
    <w:rsid w:val="00F334C3"/>
    <w:rsid w:val="00F334D1"/>
    <w:rsid w:val="00F338D4"/>
    <w:rsid w:val="00F33CF4"/>
    <w:rsid w:val="00F33D55"/>
    <w:rsid w:val="00F34796"/>
    <w:rsid w:val="00F34A46"/>
    <w:rsid w:val="00F34B7A"/>
    <w:rsid w:val="00F34F33"/>
    <w:rsid w:val="00F35129"/>
    <w:rsid w:val="00F353B1"/>
    <w:rsid w:val="00F356F6"/>
    <w:rsid w:val="00F359E5"/>
    <w:rsid w:val="00F35AC8"/>
    <w:rsid w:val="00F37ABD"/>
    <w:rsid w:val="00F37DF6"/>
    <w:rsid w:val="00F37EBB"/>
    <w:rsid w:val="00F40D82"/>
    <w:rsid w:val="00F41043"/>
    <w:rsid w:val="00F4123E"/>
    <w:rsid w:val="00F41B29"/>
    <w:rsid w:val="00F41FD1"/>
    <w:rsid w:val="00F41FF2"/>
    <w:rsid w:val="00F42083"/>
    <w:rsid w:val="00F420A6"/>
    <w:rsid w:val="00F42FC3"/>
    <w:rsid w:val="00F442B1"/>
    <w:rsid w:val="00F44402"/>
    <w:rsid w:val="00F4448A"/>
    <w:rsid w:val="00F446DC"/>
    <w:rsid w:val="00F446EE"/>
    <w:rsid w:val="00F44745"/>
    <w:rsid w:val="00F454BA"/>
    <w:rsid w:val="00F45B75"/>
    <w:rsid w:val="00F45D60"/>
    <w:rsid w:val="00F462F5"/>
    <w:rsid w:val="00F46D35"/>
    <w:rsid w:val="00F46E89"/>
    <w:rsid w:val="00F47298"/>
    <w:rsid w:val="00F4729A"/>
    <w:rsid w:val="00F4744B"/>
    <w:rsid w:val="00F504D0"/>
    <w:rsid w:val="00F50544"/>
    <w:rsid w:val="00F5085A"/>
    <w:rsid w:val="00F512C5"/>
    <w:rsid w:val="00F512E7"/>
    <w:rsid w:val="00F5156E"/>
    <w:rsid w:val="00F5177E"/>
    <w:rsid w:val="00F517BE"/>
    <w:rsid w:val="00F518B7"/>
    <w:rsid w:val="00F51933"/>
    <w:rsid w:val="00F51BBD"/>
    <w:rsid w:val="00F53152"/>
    <w:rsid w:val="00F537B0"/>
    <w:rsid w:val="00F53AC3"/>
    <w:rsid w:val="00F53C2A"/>
    <w:rsid w:val="00F53E2B"/>
    <w:rsid w:val="00F54623"/>
    <w:rsid w:val="00F54F79"/>
    <w:rsid w:val="00F554E3"/>
    <w:rsid w:val="00F55AA8"/>
    <w:rsid w:val="00F55AED"/>
    <w:rsid w:val="00F55E2F"/>
    <w:rsid w:val="00F572D3"/>
    <w:rsid w:val="00F578F6"/>
    <w:rsid w:val="00F60430"/>
    <w:rsid w:val="00F60A31"/>
    <w:rsid w:val="00F60AB9"/>
    <w:rsid w:val="00F60F00"/>
    <w:rsid w:val="00F613C8"/>
    <w:rsid w:val="00F61419"/>
    <w:rsid w:val="00F617B8"/>
    <w:rsid w:val="00F62111"/>
    <w:rsid w:val="00F6218A"/>
    <w:rsid w:val="00F621E3"/>
    <w:rsid w:val="00F6224E"/>
    <w:rsid w:val="00F624E0"/>
    <w:rsid w:val="00F628E7"/>
    <w:rsid w:val="00F6315C"/>
    <w:rsid w:val="00F63D9C"/>
    <w:rsid w:val="00F645AC"/>
    <w:rsid w:val="00F64AD7"/>
    <w:rsid w:val="00F6591E"/>
    <w:rsid w:val="00F65D37"/>
    <w:rsid w:val="00F65EB7"/>
    <w:rsid w:val="00F65FCF"/>
    <w:rsid w:val="00F66101"/>
    <w:rsid w:val="00F66A14"/>
    <w:rsid w:val="00F67288"/>
    <w:rsid w:val="00F67995"/>
    <w:rsid w:val="00F702B4"/>
    <w:rsid w:val="00F70912"/>
    <w:rsid w:val="00F70B0C"/>
    <w:rsid w:val="00F7145D"/>
    <w:rsid w:val="00F71485"/>
    <w:rsid w:val="00F716A6"/>
    <w:rsid w:val="00F72367"/>
    <w:rsid w:val="00F728FA"/>
    <w:rsid w:val="00F72BC4"/>
    <w:rsid w:val="00F730B4"/>
    <w:rsid w:val="00F73451"/>
    <w:rsid w:val="00F7395F"/>
    <w:rsid w:val="00F73E70"/>
    <w:rsid w:val="00F742FA"/>
    <w:rsid w:val="00F74D5D"/>
    <w:rsid w:val="00F75DE3"/>
    <w:rsid w:val="00F7669F"/>
    <w:rsid w:val="00F76709"/>
    <w:rsid w:val="00F76824"/>
    <w:rsid w:val="00F76927"/>
    <w:rsid w:val="00F76FFB"/>
    <w:rsid w:val="00F77D5F"/>
    <w:rsid w:val="00F8014B"/>
    <w:rsid w:val="00F80570"/>
    <w:rsid w:val="00F80738"/>
    <w:rsid w:val="00F80AE7"/>
    <w:rsid w:val="00F81F88"/>
    <w:rsid w:val="00F8274C"/>
    <w:rsid w:val="00F82AFC"/>
    <w:rsid w:val="00F832E9"/>
    <w:rsid w:val="00F835B8"/>
    <w:rsid w:val="00F83891"/>
    <w:rsid w:val="00F83E04"/>
    <w:rsid w:val="00F83EB5"/>
    <w:rsid w:val="00F84254"/>
    <w:rsid w:val="00F84B9E"/>
    <w:rsid w:val="00F852C9"/>
    <w:rsid w:val="00F8533F"/>
    <w:rsid w:val="00F85382"/>
    <w:rsid w:val="00F854F8"/>
    <w:rsid w:val="00F86758"/>
    <w:rsid w:val="00F868A8"/>
    <w:rsid w:val="00F86CB5"/>
    <w:rsid w:val="00F870F9"/>
    <w:rsid w:val="00F87274"/>
    <w:rsid w:val="00F877D2"/>
    <w:rsid w:val="00F904E8"/>
    <w:rsid w:val="00F906FB"/>
    <w:rsid w:val="00F907B1"/>
    <w:rsid w:val="00F90AC2"/>
    <w:rsid w:val="00F90C42"/>
    <w:rsid w:val="00F91942"/>
    <w:rsid w:val="00F91D45"/>
    <w:rsid w:val="00F92C11"/>
    <w:rsid w:val="00F92F2F"/>
    <w:rsid w:val="00F93402"/>
    <w:rsid w:val="00F93C04"/>
    <w:rsid w:val="00F94922"/>
    <w:rsid w:val="00F94F48"/>
    <w:rsid w:val="00F96082"/>
    <w:rsid w:val="00F969F4"/>
    <w:rsid w:val="00F96C70"/>
    <w:rsid w:val="00F9744B"/>
    <w:rsid w:val="00F979A2"/>
    <w:rsid w:val="00F97F0B"/>
    <w:rsid w:val="00FA076E"/>
    <w:rsid w:val="00FA0CAF"/>
    <w:rsid w:val="00FA1337"/>
    <w:rsid w:val="00FA1449"/>
    <w:rsid w:val="00FA245A"/>
    <w:rsid w:val="00FA26BE"/>
    <w:rsid w:val="00FA2D75"/>
    <w:rsid w:val="00FA2F83"/>
    <w:rsid w:val="00FA3202"/>
    <w:rsid w:val="00FA341B"/>
    <w:rsid w:val="00FA3D4F"/>
    <w:rsid w:val="00FA3FC2"/>
    <w:rsid w:val="00FA4047"/>
    <w:rsid w:val="00FA41F9"/>
    <w:rsid w:val="00FA48BC"/>
    <w:rsid w:val="00FA4931"/>
    <w:rsid w:val="00FA5007"/>
    <w:rsid w:val="00FA5331"/>
    <w:rsid w:val="00FA53A2"/>
    <w:rsid w:val="00FA672E"/>
    <w:rsid w:val="00FA6B1E"/>
    <w:rsid w:val="00FA720A"/>
    <w:rsid w:val="00FB058A"/>
    <w:rsid w:val="00FB103F"/>
    <w:rsid w:val="00FB283D"/>
    <w:rsid w:val="00FB2963"/>
    <w:rsid w:val="00FB29BC"/>
    <w:rsid w:val="00FB2A0F"/>
    <w:rsid w:val="00FB2E88"/>
    <w:rsid w:val="00FB35ED"/>
    <w:rsid w:val="00FB4001"/>
    <w:rsid w:val="00FB470B"/>
    <w:rsid w:val="00FB4829"/>
    <w:rsid w:val="00FB4AE0"/>
    <w:rsid w:val="00FB4BE5"/>
    <w:rsid w:val="00FB4C6E"/>
    <w:rsid w:val="00FB4D0E"/>
    <w:rsid w:val="00FB4D3B"/>
    <w:rsid w:val="00FB4DE3"/>
    <w:rsid w:val="00FB4E63"/>
    <w:rsid w:val="00FB511E"/>
    <w:rsid w:val="00FB5456"/>
    <w:rsid w:val="00FB58AE"/>
    <w:rsid w:val="00FB5A39"/>
    <w:rsid w:val="00FB5EA8"/>
    <w:rsid w:val="00FB6342"/>
    <w:rsid w:val="00FB68AA"/>
    <w:rsid w:val="00FB6CBF"/>
    <w:rsid w:val="00FB723E"/>
    <w:rsid w:val="00FB770C"/>
    <w:rsid w:val="00FB7791"/>
    <w:rsid w:val="00FB7898"/>
    <w:rsid w:val="00FB789C"/>
    <w:rsid w:val="00FB7A31"/>
    <w:rsid w:val="00FB7B94"/>
    <w:rsid w:val="00FB7C08"/>
    <w:rsid w:val="00FC0D88"/>
    <w:rsid w:val="00FC1492"/>
    <w:rsid w:val="00FC18CB"/>
    <w:rsid w:val="00FC19D6"/>
    <w:rsid w:val="00FC1A9A"/>
    <w:rsid w:val="00FC1BF7"/>
    <w:rsid w:val="00FC2056"/>
    <w:rsid w:val="00FC2182"/>
    <w:rsid w:val="00FC262C"/>
    <w:rsid w:val="00FC2C8A"/>
    <w:rsid w:val="00FC2FC6"/>
    <w:rsid w:val="00FC3628"/>
    <w:rsid w:val="00FC3B05"/>
    <w:rsid w:val="00FC3C6F"/>
    <w:rsid w:val="00FC3F58"/>
    <w:rsid w:val="00FC4006"/>
    <w:rsid w:val="00FC42AA"/>
    <w:rsid w:val="00FC522E"/>
    <w:rsid w:val="00FC628D"/>
    <w:rsid w:val="00FC6CA8"/>
    <w:rsid w:val="00FC7EB5"/>
    <w:rsid w:val="00FC7F0C"/>
    <w:rsid w:val="00FC7F53"/>
    <w:rsid w:val="00FD0785"/>
    <w:rsid w:val="00FD0CD7"/>
    <w:rsid w:val="00FD103F"/>
    <w:rsid w:val="00FD146A"/>
    <w:rsid w:val="00FD1CB9"/>
    <w:rsid w:val="00FD212B"/>
    <w:rsid w:val="00FD28B3"/>
    <w:rsid w:val="00FD297C"/>
    <w:rsid w:val="00FD3013"/>
    <w:rsid w:val="00FD3F98"/>
    <w:rsid w:val="00FD46CB"/>
    <w:rsid w:val="00FD47B5"/>
    <w:rsid w:val="00FD4826"/>
    <w:rsid w:val="00FD4F38"/>
    <w:rsid w:val="00FD5A6C"/>
    <w:rsid w:val="00FD5E21"/>
    <w:rsid w:val="00FD6446"/>
    <w:rsid w:val="00FD6BD2"/>
    <w:rsid w:val="00FD6CF0"/>
    <w:rsid w:val="00FD6D0F"/>
    <w:rsid w:val="00FD7191"/>
    <w:rsid w:val="00FD7A5F"/>
    <w:rsid w:val="00FE07FB"/>
    <w:rsid w:val="00FE1191"/>
    <w:rsid w:val="00FE1210"/>
    <w:rsid w:val="00FE131E"/>
    <w:rsid w:val="00FE165E"/>
    <w:rsid w:val="00FE1980"/>
    <w:rsid w:val="00FE1AE8"/>
    <w:rsid w:val="00FE1C83"/>
    <w:rsid w:val="00FE1C9E"/>
    <w:rsid w:val="00FE231A"/>
    <w:rsid w:val="00FE2566"/>
    <w:rsid w:val="00FE2C47"/>
    <w:rsid w:val="00FE31FD"/>
    <w:rsid w:val="00FE43CC"/>
    <w:rsid w:val="00FE4A8F"/>
    <w:rsid w:val="00FE5775"/>
    <w:rsid w:val="00FE5BC5"/>
    <w:rsid w:val="00FE6257"/>
    <w:rsid w:val="00FE6A0E"/>
    <w:rsid w:val="00FE7518"/>
    <w:rsid w:val="00FE7B31"/>
    <w:rsid w:val="00FF0109"/>
    <w:rsid w:val="00FF0CAB"/>
    <w:rsid w:val="00FF0E57"/>
    <w:rsid w:val="00FF0FDB"/>
    <w:rsid w:val="00FF115A"/>
    <w:rsid w:val="00FF1360"/>
    <w:rsid w:val="00FF1798"/>
    <w:rsid w:val="00FF18BC"/>
    <w:rsid w:val="00FF1FF7"/>
    <w:rsid w:val="00FF3495"/>
    <w:rsid w:val="00FF3579"/>
    <w:rsid w:val="00FF35A7"/>
    <w:rsid w:val="00FF3682"/>
    <w:rsid w:val="00FF3929"/>
    <w:rsid w:val="00FF3938"/>
    <w:rsid w:val="00FF3B42"/>
    <w:rsid w:val="00FF3B9F"/>
    <w:rsid w:val="00FF3D14"/>
    <w:rsid w:val="00FF42B3"/>
    <w:rsid w:val="00FF44A4"/>
    <w:rsid w:val="00FF486E"/>
    <w:rsid w:val="00FF4D84"/>
    <w:rsid w:val="00FF4E74"/>
    <w:rsid w:val="00FF4F86"/>
    <w:rsid w:val="00FF4FB9"/>
    <w:rsid w:val="00FF52D5"/>
    <w:rsid w:val="00FF539A"/>
    <w:rsid w:val="00FF5AD7"/>
    <w:rsid w:val="00FF6C3B"/>
    <w:rsid w:val="00FF7154"/>
    <w:rsid w:val="00FF7205"/>
    <w:rsid w:val="00FF7211"/>
    <w:rsid w:val="00FF77AF"/>
    <w:rsid w:val="00FF78CA"/>
    <w:rsid w:val="018A1D77"/>
    <w:rsid w:val="01C2647C"/>
    <w:rsid w:val="02AFC3F9"/>
    <w:rsid w:val="02F338C8"/>
    <w:rsid w:val="03A8B7CD"/>
    <w:rsid w:val="0475AE50"/>
    <w:rsid w:val="05A4BBE9"/>
    <w:rsid w:val="0664A46C"/>
    <w:rsid w:val="095DA778"/>
    <w:rsid w:val="09FB3CA8"/>
    <w:rsid w:val="0D6615A9"/>
    <w:rsid w:val="0E52A1A9"/>
    <w:rsid w:val="0EBCCCED"/>
    <w:rsid w:val="119659AD"/>
    <w:rsid w:val="11E95249"/>
    <w:rsid w:val="11F942DA"/>
    <w:rsid w:val="123A4361"/>
    <w:rsid w:val="127E061B"/>
    <w:rsid w:val="13C1E822"/>
    <w:rsid w:val="1443094C"/>
    <w:rsid w:val="15DAD50F"/>
    <w:rsid w:val="16FBB423"/>
    <w:rsid w:val="196F072F"/>
    <w:rsid w:val="1A340A26"/>
    <w:rsid w:val="1A910C11"/>
    <w:rsid w:val="1B26F562"/>
    <w:rsid w:val="1BB801CC"/>
    <w:rsid w:val="1DD587BB"/>
    <w:rsid w:val="1E4BD776"/>
    <w:rsid w:val="1EAAB342"/>
    <w:rsid w:val="20BF42F6"/>
    <w:rsid w:val="20C55C17"/>
    <w:rsid w:val="2142C568"/>
    <w:rsid w:val="22F99115"/>
    <w:rsid w:val="2343B81F"/>
    <w:rsid w:val="2551BED1"/>
    <w:rsid w:val="265A5AC4"/>
    <w:rsid w:val="268FB2C6"/>
    <w:rsid w:val="282B480E"/>
    <w:rsid w:val="2A0E1675"/>
    <w:rsid w:val="2A31651A"/>
    <w:rsid w:val="2C8A34D3"/>
    <w:rsid w:val="31A5C773"/>
    <w:rsid w:val="334D3F95"/>
    <w:rsid w:val="337A552E"/>
    <w:rsid w:val="344CBA3E"/>
    <w:rsid w:val="360408F5"/>
    <w:rsid w:val="373101ED"/>
    <w:rsid w:val="373CCF3B"/>
    <w:rsid w:val="387F8A35"/>
    <w:rsid w:val="391947B1"/>
    <w:rsid w:val="3B7C0232"/>
    <w:rsid w:val="3C0B6EF0"/>
    <w:rsid w:val="3C1439ED"/>
    <w:rsid w:val="3F518B27"/>
    <w:rsid w:val="404ABC1E"/>
    <w:rsid w:val="4387D477"/>
    <w:rsid w:val="459F7D54"/>
    <w:rsid w:val="4607D309"/>
    <w:rsid w:val="46BCD27C"/>
    <w:rsid w:val="4C380189"/>
    <w:rsid w:val="4C7AAEB0"/>
    <w:rsid w:val="4CBE2D93"/>
    <w:rsid w:val="4D2B5103"/>
    <w:rsid w:val="4EC0C016"/>
    <w:rsid w:val="500EF1A7"/>
    <w:rsid w:val="5170BE9F"/>
    <w:rsid w:val="53FD03D3"/>
    <w:rsid w:val="568A89F4"/>
    <w:rsid w:val="5815FD83"/>
    <w:rsid w:val="59481823"/>
    <w:rsid w:val="5B9988AA"/>
    <w:rsid w:val="5C6B1EB3"/>
    <w:rsid w:val="5F210773"/>
    <w:rsid w:val="5FEB85BE"/>
    <w:rsid w:val="6305C6A8"/>
    <w:rsid w:val="6338FE9E"/>
    <w:rsid w:val="6349689D"/>
    <w:rsid w:val="635C9FF8"/>
    <w:rsid w:val="65777E3D"/>
    <w:rsid w:val="658CC815"/>
    <w:rsid w:val="6611F61C"/>
    <w:rsid w:val="6AD52391"/>
    <w:rsid w:val="6DA9C5CB"/>
    <w:rsid w:val="6E54DA66"/>
    <w:rsid w:val="712F01CE"/>
    <w:rsid w:val="71D99DDD"/>
    <w:rsid w:val="737C8272"/>
    <w:rsid w:val="7537419B"/>
    <w:rsid w:val="755BF774"/>
    <w:rsid w:val="776738C8"/>
    <w:rsid w:val="78171D6D"/>
    <w:rsid w:val="7873A8C0"/>
    <w:rsid w:val="78CEAE2C"/>
    <w:rsid w:val="7AED9B58"/>
    <w:rsid w:val="7DDD124E"/>
    <w:rsid w:val="7F4300B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A3170F"/>
  <w15:docId w15:val="{7EE434CD-5ABE-47E7-AF33-8B2AEBA1E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E02DC"/>
    <w:pPr>
      <w:spacing w:before="120" w:after="120" w:line="276" w:lineRule="auto"/>
    </w:pPr>
    <w:rPr>
      <w:rFonts w:ascii="Arial" w:hAnsi="Arial"/>
      <w:color w:val="033636" w:themeColor="text1"/>
      <w:szCs w:val="24"/>
      <w:lang w:eastAsia="en-US"/>
    </w:rPr>
  </w:style>
  <w:style w:type="paragraph" w:styleId="Heading1">
    <w:name w:val="heading 1"/>
    <w:next w:val="Normal"/>
    <w:qFormat/>
    <w:rsid w:val="000C5E35"/>
    <w:pPr>
      <w:keepNext/>
      <w:pBdr>
        <w:bottom w:val="single" w:sz="18" w:space="1" w:color="00DCA1" w:themeColor="background1"/>
      </w:pBdr>
      <w:spacing w:before="240" w:after="60"/>
      <w:outlineLvl w:val="0"/>
    </w:pPr>
    <w:rPr>
      <w:rFonts w:ascii="Arial" w:hAnsi="Arial" w:cs="Arial"/>
      <w:b/>
      <w:bCs/>
      <w:color w:val="033636" w:themeColor="text1"/>
      <w:kern w:val="28"/>
      <w:sz w:val="44"/>
      <w:szCs w:val="36"/>
      <w:lang w:eastAsia="en-US"/>
    </w:rPr>
  </w:style>
  <w:style w:type="paragraph" w:styleId="Heading2">
    <w:name w:val="heading 2"/>
    <w:next w:val="Normal"/>
    <w:qFormat/>
    <w:rsid w:val="00281F5F"/>
    <w:pPr>
      <w:keepNext/>
      <w:spacing w:before="240" w:after="60"/>
      <w:outlineLvl w:val="1"/>
    </w:pPr>
    <w:rPr>
      <w:rFonts w:ascii="Arial" w:hAnsi="Arial" w:cs="Arial"/>
      <w:b/>
      <w:bCs/>
      <w:iCs/>
      <w:color w:val="033636" w:themeColor="text1"/>
      <w:sz w:val="36"/>
      <w:szCs w:val="28"/>
      <w:lang w:eastAsia="en-US"/>
    </w:rPr>
  </w:style>
  <w:style w:type="paragraph" w:styleId="Heading3">
    <w:name w:val="heading 3"/>
    <w:next w:val="Normal"/>
    <w:qFormat/>
    <w:rsid w:val="001D2466"/>
    <w:pPr>
      <w:keepNext/>
      <w:spacing w:before="180" w:after="60"/>
      <w:outlineLvl w:val="2"/>
    </w:pPr>
    <w:rPr>
      <w:rFonts w:ascii="Arial" w:hAnsi="Arial" w:cs="Arial"/>
      <w:b/>
      <w:bCs/>
      <w:color w:val="033636" w:themeColor="text1"/>
      <w:szCs w:val="26"/>
      <w:lang w:eastAsia="en-US"/>
    </w:rPr>
  </w:style>
  <w:style w:type="paragraph" w:styleId="Heading4">
    <w:name w:val="heading 4"/>
    <w:next w:val="Normal"/>
    <w:autoRedefine/>
    <w:qFormat/>
    <w:rsid w:val="00B65642"/>
    <w:pPr>
      <w:keepNext/>
      <w:spacing w:before="240" w:after="60"/>
      <w:outlineLvl w:val="3"/>
    </w:pPr>
    <w:rPr>
      <w:rFonts w:ascii="Arial" w:hAnsi="Arial"/>
      <w:b/>
      <w:bCs/>
      <w:i/>
      <w:iCs/>
      <w:color w:val="033636" w:themeColor="text1"/>
      <w:sz w:val="24"/>
      <w:szCs w:val="24"/>
      <w:lang w:eastAsia="en-US"/>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DF07E5"/>
    <w:rPr>
      <w:rFonts w:ascii="Arial" w:hAnsi="Arial"/>
      <w:b/>
      <w:color w:val="A10000" w:themeColor="accent5"/>
      <w:sz w:val="22"/>
    </w:rPr>
  </w:style>
  <w:style w:type="character" w:styleId="Strong">
    <w:name w:val="Strong"/>
    <w:basedOn w:val="DefaultParagraphFont"/>
    <w:rsid w:val="00BF7AD7"/>
    <w:rPr>
      <w:b/>
      <w:bCs/>
    </w:rPr>
  </w:style>
  <w:style w:type="paragraph" w:styleId="Subtitle">
    <w:name w:val="Subtitle"/>
    <w:next w:val="Normal"/>
    <w:link w:val="SubtitleChar"/>
    <w:qFormat/>
    <w:rsid w:val="00281F5F"/>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281F5F"/>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qFormat/>
    <w:rsid w:val="00240704"/>
    <w:pPr>
      <w:spacing w:before="1920" w:after="120"/>
      <w:contextualSpacing/>
    </w:pPr>
    <w:rPr>
      <w:rFonts w:ascii="Arial" w:eastAsiaTheme="majorEastAsia" w:hAnsi="Arial" w:cstheme="majorBidi"/>
      <w:b/>
      <w:color w:val="033636" w:themeColor="text1"/>
      <w:kern w:val="28"/>
      <w:sz w:val="72"/>
      <w:szCs w:val="44"/>
      <w:lang w:eastAsia="en-US"/>
    </w:rPr>
  </w:style>
  <w:style w:type="character" w:customStyle="1" w:styleId="TitleChar">
    <w:name w:val="Title Char"/>
    <w:basedOn w:val="DefaultParagraphFont"/>
    <w:link w:val="Title"/>
    <w:rsid w:val="00240704"/>
    <w:rPr>
      <w:rFonts w:ascii="Arial" w:eastAsiaTheme="majorEastAsia" w:hAnsi="Arial" w:cstheme="majorBidi"/>
      <w:b/>
      <w:color w:val="033636" w:themeColor="text1"/>
      <w:kern w:val="28"/>
      <w:sz w:val="72"/>
      <w:szCs w:val="44"/>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BF7AD7"/>
    <w:pPr>
      <w:numPr>
        <w:numId w:val="3"/>
      </w:numPr>
    </w:pPr>
  </w:style>
  <w:style w:type="paragraph" w:styleId="ListNumber2">
    <w:name w:val="List Number 2"/>
    <w:basedOn w:val="ListBullet"/>
    <w:qFormat/>
    <w:rsid w:val="00BF7AD7"/>
    <w:pPr>
      <w:numPr>
        <w:numId w:val="2"/>
      </w:numPr>
    </w:pPr>
  </w:style>
  <w:style w:type="paragraph" w:styleId="ListBullet">
    <w:name w:val="List Bullet"/>
    <w:basedOn w:val="ListParagraph"/>
    <w:qFormat/>
    <w:rsid w:val="001D2466"/>
    <w:pPr>
      <w:numPr>
        <w:numId w:val="58"/>
      </w:numPr>
    </w:pPr>
  </w:style>
  <w:style w:type="paragraph" w:styleId="ListParagraph">
    <w:name w:val="List Paragraph"/>
    <w:basedOn w:val="Normal"/>
    <w:uiPriority w:val="34"/>
    <w:rsid w:val="00BF7AD7"/>
    <w:pPr>
      <w:ind w:left="720"/>
      <w:contextualSpacing/>
    </w:pPr>
  </w:style>
  <w:style w:type="paragraph" w:styleId="ListNumber3">
    <w:name w:val="List Number 3"/>
    <w:aliases w:val="List Third Level"/>
    <w:basedOn w:val="ListNumber2"/>
    <w:rsid w:val="00BF7AD7"/>
    <w:pPr>
      <w:numPr>
        <w:numId w:val="4"/>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locked/>
    <w:rsid w:val="00BF7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BF7AD7"/>
    <w:pPr>
      <w:spacing w:before="60" w:after="60"/>
    </w:pPr>
    <w:rPr>
      <w:rFonts w:ascii="Arial" w:hAnsi="Arial"/>
      <w:color w:val="033636" w:themeColor="text1"/>
      <w:sz w:val="21"/>
      <w:szCs w:val="24"/>
      <w:lang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D1286A"/>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rPr>
  </w:style>
  <w:style w:type="paragraph" w:customStyle="1" w:styleId="FigureTitle">
    <w:name w:val="Figure Title"/>
    <w:next w:val="Normal"/>
    <w:qFormat/>
    <w:rsid w:val="00D1286A"/>
    <w:pPr>
      <w:spacing w:before="120" w:after="120"/>
    </w:pPr>
    <w:rPr>
      <w:rFonts w:ascii="Arial" w:hAnsi="Arial" w:cs="Arial"/>
      <w:b/>
      <w:bCs/>
      <w:iCs/>
      <w:color w:val="033636" w:themeColor="text1"/>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BF7AD7"/>
    <w:rPr>
      <w:color w:val="000000" w:themeColor="hyperlink"/>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D1286A"/>
    <w:pPr>
      <w:numPr>
        <w:numId w:val="5"/>
      </w:numPr>
    </w:pPr>
    <w:rPr>
      <w:sz w:val="20"/>
      <w:szCs w:val="20"/>
    </w:rPr>
  </w:style>
  <w:style w:type="paragraph" w:customStyle="1" w:styleId="Tablelistnumber">
    <w:name w:val="Table list number"/>
    <w:basedOn w:val="Tabletextleft"/>
    <w:qFormat/>
    <w:rsid w:val="00D1286A"/>
    <w:pPr>
      <w:numPr>
        <w:numId w:val="6"/>
      </w:numPr>
    </w:pPr>
    <w:rPr>
      <w:bCs/>
      <w:sz w:val="20"/>
      <w14:numSpacing w14:val="proportional"/>
    </w:rPr>
  </w:style>
  <w:style w:type="paragraph" w:customStyle="1" w:styleId="TableHeader">
    <w:name w:val="Table Header"/>
    <w:basedOn w:val="Normal"/>
    <w:next w:val="Tabletextleft"/>
    <w:qFormat/>
    <w:rsid w:val="00D1286A"/>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rsid w:val="00BF7AD7"/>
    <w:rPr>
      <w:rFonts w:ascii="Arial" w:hAnsi="Arial"/>
      <w:lang w:eastAsia="en-US"/>
    </w:rPr>
  </w:style>
  <w:style w:type="character" w:customStyle="1" w:styleId="FootnoteTextChar">
    <w:name w:val="Footnote Text Char"/>
    <w:basedOn w:val="DefaultParagraphFont"/>
    <w:link w:val="FootnoteText"/>
    <w:rsid w:val="00BF7AD7"/>
    <w:rPr>
      <w:rFonts w:ascii="Arial" w:hAnsi="Arial"/>
      <w:lang w:eastAsia="en-US"/>
    </w:rPr>
  </w:style>
  <w:style w:type="paragraph" w:styleId="Caption">
    <w:name w:val="caption"/>
    <w:basedOn w:val="Normal"/>
    <w:next w:val="Normal"/>
    <w:unhideWhenUsed/>
    <w:rsid w:val="001D2466"/>
    <w:pPr>
      <w:keepNext/>
    </w:pPr>
    <w:rPr>
      <w:b/>
      <w:bCs/>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D1286A"/>
    <w:pPr>
      <w:pBdr>
        <w:top w:val="single" w:sz="4" w:space="7" w:color="033636" w:themeColor="text1"/>
        <w:left w:val="single" w:sz="4" w:space="7" w:color="033636" w:themeColor="text1"/>
        <w:bottom w:val="single" w:sz="4" w:space="7" w:color="033636" w:themeColor="text1"/>
        <w:right w:val="single" w:sz="4" w:space="7"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BF7AD7"/>
    <w:pPr>
      <w:jc w:val="center"/>
    </w:pPr>
  </w:style>
  <w:style w:type="paragraph" w:customStyle="1" w:styleId="Boxheading">
    <w:name w:val="Box heading"/>
    <w:basedOn w:val="Boxtype"/>
    <w:qFormat/>
    <w:rsid w:val="00281F5F"/>
    <w:pPr>
      <w:spacing w:before="240"/>
    </w:pPr>
    <w:rPr>
      <w:rFonts w:cs="Times New Roman"/>
      <w:b/>
      <w:bCs/>
      <w:szCs w:val="20"/>
    </w:rPr>
  </w:style>
  <w:style w:type="paragraph" w:customStyle="1" w:styleId="Boxtype">
    <w:name w:val="Box type"/>
    <w:next w:val="Normal"/>
    <w:qFormat/>
    <w:rsid w:val="00D1286A"/>
    <w:pPr>
      <w:pBdr>
        <w:top w:val="single" w:sz="48" w:space="7" w:color="E6FCF6"/>
        <w:left w:val="single" w:sz="48" w:space="7" w:color="E6FCF6"/>
        <w:bottom w:val="single" w:sz="48" w:space="7" w:color="E6FCF6"/>
        <w:right w:val="single" w:sz="48" w:space="7" w:color="E6FCF6"/>
      </w:pBdr>
      <w:shd w:val="clear" w:color="auto" w:fill="E6FCF6"/>
      <w:spacing w:after="240" w:line="276" w:lineRule="auto"/>
      <w:ind w:left="227" w:right="227"/>
    </w:pPr>
    <w:rPr>
      <w:rFonts w:ascii="Arial" w:hAnsi="Arial" w:cs="Arial"/>
      <w:color w:val="033636" w:themeColor="text1"/>
      <w:szCs w:val="24"/>
      <w:lang w:val="en" w:eastAsia="en-US"/>
    </w:rPr>
  </w:style>
  <w:style w:type="paragraph" w:styleId="BodyText">
    <w:name w:val="Body Text"/>
    <w:basedOn w:val="Normal"/>
    <w:link w:val="BodyTextChar"/>
    <w:unhideWhenUsed/>
    <w:rsid w:val="00BF7AD7"/>
  </w:style>
  <w:style w:type="character" w:customStyle="1" w:styleId="BodyTextChar">
    <w:name w:val="Body Text Char"/>
    <w:basedOn w:val="DefaultParagraphFont"/>
    <w:link w:val="BodyText"/>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paragraph" w:customStyle="1" w:styleId="Redfont">
    <w:name w:val="Redfont"/>
    <w:link w:val="RedfontChar"/>
    <w:qFormat/>
    <w:rsid w:val="001F12AB"/>
    <w:rPr>
      <w:rFonts w:ascii="Arial" w:hAnsi="Arial"/>
      <w:color w:val="FF0000"/>
      <w:szCs w:val="24"/>
      <w:lang w:eastAsia="en-US"/>
    </w:rPr>
  </w:style>
  <w:style w:type="character" w:customStyle="1" w:styleId="RedfontChar">
    <w:name w:val="Redfont Char"/>
    <w:basedOn w:val="DefaultParagraphFont"/>
    <w:link w:val="Redfont"/>
    <w:rsid w:val="001F12AB"/>
    <w:rPr>
      <w:rFonts w:ascii="Arial" w:hAnsi="Arial"/>
      <w:color w:val="FF0000"/>
      <w:szCs w:val="24"/>
      <w:lang w:eastAsia="en-US"/>
    </w:rPr>
  </w:style>
  <w:style w:type="paragraph" w:customStyle="1" w:styleId="Boldred">
    <w:name w:val="Boldred"/>
    <w:basedOn w:val="Normal"/>
    <w:link w:val="BoldredChar"/>
    <w:qFormat/>
    <w:rsid w:val="00C061BF"/>
    <w:rPr>
      <w:b/>
      <w:color w:val="FF0000"/>
    </w:rPr>
  </w:style>
  <w:style w:type="character" w:customStyle="1" w:styleId="BoldredChar">
    <w:name w:val="Boldred Char"/>
    <w:basedOn w:val="DefaultParagraphFont"/>
    <w:link w:val="Boldred"/>
    <w:rsid w:val="00C061BF"/>
    <w:rPr>
      <w:rFonts w:ascii="Arial" w:hAnsi="Arial"/>
      <w:b/>
      <w:color w:val="FF0000"/>
      <w:sz w:val="22"/>
      <w:szCs w:val="24"/>
      <w:lang w:eastAsia="en-US"/>
    </w:rPr>
  </w:style>
  <w:style w:type="paragraph" w:customStyle="1" w:styleId="Smalltext">
    <w:name w:val="Smalltext"/>
    <w:basedOn w:val="Normal"/>
    <w:link w:val="SmalltextChar"/>
    <w:autoRedefine/>
    <w:qFormat/>
    <w:rsid w:val="000E02DC"/>
    <w:pPr>
      <w:spacing w:before="0" w:after="0"/>
      <w:contextualSpacing/>
    </w:pPr>
    <w:rPr>
      <w:sz w:val="14"/>
    </w:rPr>
  </w:style>
  <w:style w:type="character" w:customStyle="1" w:styleId="SmalltextChar">
    <w:name w:val="Smalltext Char"/>
    <w:basedOn w:val="DefaultParagraphFont"/>
    <w:link w:val="Smalltext"/>
    <w:rsid w:val="000E02DC"/>
    <w:rPr>
      <w:rFonts w:ascii="Arial" w:hAnsi="Arial"/>
      <w:color w:val="033636" w:themeColor="text1"/>
      <w:sz w:val="14"/>
      <w:szCs w:val="24"/>
      <w:lang w:eastAsia="en-US"/>
    </w:rPr>
  </w:style>
  <w:style w:type="paragraph" w:customStyle="1" w:styleId="SourceCode">
    <w:name w:val="Source Code"/>
    <w:basedOn w:val="Normal"/>
    <w:pPr>
      <w:shd w:val="clear" w:color="auto" w:fill="F8F8F8"/>
      <w:wordWrap w:val="0"/>
    </w:pPr>
  </w:style>
  <w:style w:type="paragraph" w:customStyle="1" w:styleId="Style2">
    <w:name w:val="Style2"/>
    <w:basedOn w:val="Normal"/>
    <w:rsid w:val="00D23C31"/>
    <w:pPr>
      <w:shd w:val="clear" w:color="auto" w:fill="E6FCF6"/>
    </w:pPr>
  </w:style>
  <w:style w:type="paragraph" w:styleId="CommentText">
    <w:name w:val="annotation text"/>
    <w:basedOn w:val="Normal"/>
    <w:link w:val="CommentTextChar"/>
    <w:unhideWhenUsed/>
    <w:rsid w:val="00DF07E5"/>
    <w:pPr>
      <w:spacing w:line="240" w:lineRule="auto"/>
    </w:pPr>
    <w:rPr>
      <w:szCs w:val="22"/>
    </w:rPr>
  </w:style>
  <w:style w:type="character" w:customStyle="1" w:styleId="CommentTextChar">
    <w:name w:val="Comment Text Char"/>
    <w:basedOn w:val="DefaultParagraphFont"/>
    <w:link w:val="CommentText"/>
    <w:rsid w:val="00DF07E5"/>
    <w:rPr>
      <w:rFonts w:ascii="Arial" w:hAnsi="Arial"/>
      <w:color w:val="033636" w:themeColor="text1"/>
      <w:sz w:val="22"/>
      <w:szCs w:val="22"/>
      <w:lang w:eastAsia="en-US"/>
    </w:rPr>
  </w:style>
  <w:style w:type="character" w:styleId="CommentReference">
    <w:name w:val="annotation reference"/>
    <w:basedOn w:val="DefaultParagraphFont"/>
    <w:uiPriority w:val="99"/>
    <w:semiHidden/>
    <w:unhideWhenUsed/>
    <w:rsid w:val="00FF7205"/>
    <w:rPr>
      <w:sz w:val="16"/>
      <w:szCs w:val="16"/>
    </w:rPr>
  </w:style>
  <w:style w:type="paragraph" w:styleId="CommentSubject">
    <w:name w:val="annotation subject"/>
    <w:basedOn w:val="CommentText"/>
    <w:next w:val="CommentText"/>
    <w:link w:val="CommentSubjectChar"/>
    <w:semiHidden/>
    <w:unhideWhenUsed/>
    <w:rsid w:val="00FF7205"/>
    <w:rPr>
      <w:b/>
      <w:bCs/>
      <w:szCs w:val="20"/>
    </w:rPr>
  </w:style>
  <w:style w:type="character" w:customStyle="1" w:styleId="CommentSubjectChar">
    <w:name w:val="Comment Subject Char"/>
    <w:basedOn w:val="CommentTextChar"/>
    <w:link w:val="CommentSubject"/>
    <w:semiHidden/>
    <w:rsid w:val="00FF7205"/>
    <w:rPr>
      <w:rFonts w:ascii="Arial" w:hAnsi="Arial"/>
      <w:b/>
      <w:bCs/>
      <w:color w:val="033636" w:themeColor="text1"/>
      <w:sz w:val="22"/>
      <w:szCs w:val="22"/>
      <w:lang w:eastAsia="en-US"/>
    </w:rPr>
  </w:style>
  <w:style w:type="character" w:styleId="UnresolvedMention">
    <w:name w:val="Unresolved Mention"/>
    <w:basedOn w:val="DefaultParagraphFont"/>
    <w:uiPriority w:val="99"/>
    <w:semiHidden/>
    <w:unhideWhenUsed/>
    <w:rsid w:val="00782BE7"/>
    <w:rPr>
      <w:color w:val="605E5C"/>
      <w:shd w:val="clear" w:color="auto" w:fill="E1DFDD"/>
    </w:rPr>
  </w:style>
  <w:style w:type="character" w:styleId="Mention">
    <w:name w:val="Mention"/>
    <w:basedOn w:val="DefaultParagraphFont"/>
    <w:uiPriority w:val="99"/>
    <w:unhideWhenUsed/>
    <w:rsid w:val="00000357"/>
    <w:rPr>
      <w:color w:val="2B579A"/>
      <w:shd w:val="clear" w:color="auto" w:fill="E1DFDD"/>
    </w:rPr>
  </w:style>
  <w:style w:type="paragraph" w:styleId="Revision">
    <w:name w:val="Revision"/>
    <w:hidden/>
    <w:uiPriority w:val="99"/>
    <w:semiHidden/>
    <w:rsid w:val="00681A46"/>
    <w:rPr>
      <w:rFonts w:ascii="Arial" w:hAnsi="Arial"/>
      <w:color w:val="033636" w:themeColor="text1"/>
      <w:szCs w:val="24"/>
      <w:lang w:eastAsia="en-US"/>
    </w:rPr>
  </w:style>
  <w:style w:type="paragraph" w:customStyle="1" w:styleId="EndNoteBibliographyTitle">
    <w:name w:val="EndNote Bibliography Title"/>
    <w:basedOn w:val="Normal"/>
    <w:link w:val="EndNoteBibliographyTitleChar"/>
    <w:rsid w:val="008742D9"/>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742D9"/>
    <w:rPr>
      <w:rFonts w:ascii="Arial" w:hAnsi="Arial" w:cs="Arial"/>
      <w:noProof/>
      <w:color w:val="033636" w:themeColor="text1"/>
      <w:szCs w:val="24"/>
      <w:lang w:val="en-US" w:eastAsia="en-US"/>
    </w:rPr>
  </w:style>
  <w:style w:type="paragraph" w:customStyle="1" w:styleId="EndNoteBibliography">
    <w:name w:val="EndNote Bibliography"/>
    <w:basedOn w:val="Normal"/>
    <w:link w:val="EndNoteBibliographyChar"/>
    <w:rsid w:val="008742D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742D9"/>
    <w:rPr>
      <w:rFonts w:ascii="Arial" w:hAnsi="Arial" w:cs="Arial"/>
      <w:noProof/>
      <w:color w:val="033636" w:themeColor="text1"/>
      <w:szCs w:val="24"/>
      <w:lang w:val="en-US" w:eastAsia="en-US"/>
    </w:rPr>
  </w:style>
  <w:style w:type="paragraph" w:customStyle="1" w:styleId="Copyrightversotext">
    <w:name w:val="Copyright_verso text"/>
    <w:qFormat/>
    <w:rsid w:val="005C4F73"/>
    <w:pPr>
      <w:spacing w:before="120" w:after="120" w:line="276" w:lineRule="auto"/>
    </w:pPr>
    <w:rPr>
      <w:rFonts w:ascii="Arial" w:hAnsi="Arial" w:cs="Arial"/>
      <w:color w:val="000000"/>
      <w:sz w:val="18"/>
      <w:szCs w:val="18"/>
      <w:lang w:eastAsia="en-GB"/>
    </w:rPr>
  </w:style>
  <w:style w:type="paragraph" w:styleId="TOCHeading">
    <w:name w:val="TOC Heading"/>
    <w:basedOn w:val="Heading1"/>
    <w:next w:val="Normal"/>
    <w:uiPriority w:val="39"/>
    <w:unhideWhenUsed/>
    <w:qFormat/>
    <w:rsid w:val="007719D3"/>
    <w:pPr>
      <w:keepLines/>
      <w:pBdr>
        <w:bottom w:val="none" w:sz="0" w:space="0" w:color="auto"/>
      </w:pBdr>
      <w:spacing w:after="0" w:line="259" w:lineRule="auto"/>
      <w:outlineLvl w:val="9"/>
    </w:pPr>
    <w:rPr>
      <w:rFonts w:asciiTheme="majorHAnsi" w:eastAsiaTheme="majorEastAsia" w:hAnsiTheme="majorHAnsi" w:cstheme="majorBidi"/>
      <w:b w:val="0"/>
      <w:bCs w:val="0"/>
      <w:color w:val="062E74" w:themeColor="accent1" w:themeShade="BF"/>
      <w:kern w:val="0"/>
      <w:sz w:val="32"/>
      <w:szCs w:val="32"/>
      <w:lang w:val="en-US"/>
    </w:rPr>
  </w:style>
  <w:style w:type="paragraph" w:styleId="TOC1">
    <w:name w:val="toc 1"/>
    <w:basedOn w:val="Normal"/>
    <w:next w:val="Normal"/>
    <w:autoRedefine/>
    <w:uiPriority w:val="39"/>
    <w:unhideWhenUsed/>
    <w:rsid w:val="007719D3"/>
    <w:pPr>
      <w:spacing w:after="100"/>
    </w:pPr>
  </w:style>
  <w:style w:type="paragraph" w:styleId="TOC3">
    <w:name w:val="toc 3"/>
    <w:basedOn w:val="Normal"/>
    <w:next w:val="Normal"/>
    <w:autoRedefine/>
    <w:uiPriority w:val="39"/>
    <w:unhideWhenUsed/>
    <w:rsid w:val="007719D3"/>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65813">
      <w:bodyDiv w:val="1"/>
      <w:marLeft w:val="0"/>
      <w:marRight w:val="0"/>
      <w:marTop w:val="0"/>
      <w:marBottom w:val="0"/>
      <w:divBdr>
        <w:top w:val="none" w:sz="0" w:space="0" w:color="auto"/>
        <w:left w:val="none" w:sz="0" w:space="0" w:color="auto"/>
        <w:bottom w:val="none" w:sz="0" w:space="0" w:color="auto"/>
        <w:right w:val="none" w:sz="0" w:space="0" w:color="auto"/>
      </w:divBdr>
    </w:div>
    <w:div w:id="320280691">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35171714">
      <w:bodyDiv w:val="1"/>
      <w:marLeft w:val="0"/>
      <w:marRight w:val="0"/>
      <w:marTop w:val="0"/>
      <w:marBottom w:val="0"/>
      <w:divBdr>
        <w:top w:val="none" w:sz="0" w:space="0" w:color="auto"/>
        <w:left w:val="none" w:sz="0" w:space="0" w:color="auto"/>
        <w:bottom w:val="none" w:sz="0" w:space="0" w:color="auto"/>
        <w:right w:val="none" w:sz="0" w:space="0" w:color="auto"/>
      </w:divBdr>
    </w:div>
    <w:div w:id="456029010">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924265246">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2031180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svgz"/><Relationship Id="rId42" Type="http://schemas.openxmlformats.org/officeDocument/2006/relationships/image" Target="media/image25.png"/><Relationship Id="rId47" Type="http://schemas.openxmlformats.org/officeDocument/2006/relationships/image" Target="media/image30.svgz"/><Relationship Id="rId50" Type="http://schemas.openxmlformats.org/officeDocument/2006/relationships/image" Target="media/image33.png"/><Relationship Id="rId55" Type="http://schemas.openxmlformats.org/officeDocument/2006/relationships/image" Target="media/image37.png"/><Relationship Id="rId63" Type="http://schemas.openxmlformats.org/officeDocument/2006/relationships/hyperlink" Target="https://www.abs.gov.au/statistics/people/population/national-state-and-territory-population/jun-2024" TargetMode="External"/><Relationship Id="rId68" Type="http://schemas.openxmlformats.org/officeDocument/2006/relationships/hyperlink" Target="https://www.abs.gov.au/methodologies/provisional-mortality-statistics-methodology" TargetMode="External"/><Relationship Id="rId76" Type="http://schemas.openxmlformats.org/officeDocument/2006/relationships/hyperlink" Target="https://www.cdgn.org.au/austrakka" TargetMode="External"/><Relationship Id="rId84" Type="http://schemas.openxmlformats.org/officeDocument/2006/relationships/hyperlink" Target="https://doi.org/10.1016/S1473-3099(24)00415-8" TargetMode="External"/><Relationship Id="rId89" Type="http://schemas.openxmlformats.org/officeDocument/2006/relationships/hyperlink" Target="https://doi.org/10.1016/S2666-5247(24)00066-1" TargetMode="External"/><Relationship Id="rId97"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hyperlink" Target="https://info.flutracking.net/methods/" TargetMode="External"/><Relationship Id="rId92" Type="http://schemas.openxmlformats.org/officeDocument/2006/relationships/hyperlink" Target="https://www.health.gov.au/topics/immunisation/vaccines/respiratory-syncytial-virus-rsv-vaccine" TargetMode="Externa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respiratory.surveillance@health.gov.au" TargetMode="External"/><Relationship Id="rId24" Type="http://schemas.openxmlformats.org/officeDocument/2006/relationships/image" Target="media/image12.png"/><Relationship Id="rId32" Type="http://schemas.openxmlformats.org/officeDocument/2006/relationships/image" Target="media/image20.svgz"/><Relationship Id="rId37" Type="http://schemas.openxmlformats.org/officeDocument/2006/relationships/hyperlink" Target="https://www.health.gov.au/resources/publications/australian-national-disease-surveillance-plan-for-covid-19-influenza-and-rsv" TargetMode="External"/><Relationship Id="rId40" Type="http://schemas.openxmlformats.org/officeDocument/2006/relationships/hyperlink" Target="https://paeds.org.au/respiratory-syncytial-virus-rsv/paediatric-rsv-australia" TargetMode="External"/><Relationship Id="rId45" Type="http://schemas.openxmlformats.org/officeDocument/2006/relationships/image" Target="media/image28.svgz"/><Relationship Id="rId53" Type="http://schemas.openxmlformats.org/officeDocument/2006/relationships/image" Target="media/image35.png"/><Relationship Id="rId58" Type="http://schemas.openxmlformats.org/officeDocument/2006/relationships/image" Target="media/image40.svg"/><Relationship Id="rId66" Type="http://schemas.openxmlformats.org/officeDocument/2006/relationships/hyperlink" Target="https://www.health.gov.au/resources/collections/cdna-surveillance-case-definitions" TargetMode="External"/><Relationship Id="rId74" Type="http://schemas.openxmlformats.org/officeDocument/2006/relationships/hyperlink" Target="https://doi.org/10.5694/mja2.50988" TargetMode="External"/><Relationship Id="rId79" Type="http://schemas.openxmlformats.org/officeDocument/2006/relationships/hyperlink" Target="https://www.who.int/initiatives/global-influenza-surveillance-and-response-system/who-collaboration-center-erl" TargetMode="External"/><Relationship Id="rId87" Type="http://schemas.openxmlformats.org/officeDocument/2006/relationships/hyperlink" Target="https://www.health.gov.au/resources/publications/aisr-2020-national-influenza-season-summary" TargetMode="External"/><Relationship Id="rId5" Type="http://schemas.openxmlformats.org/officeDocument/2006/relationships/numbering" Target="numbering.xml"/><Relationship Id="rId61" Type="http://schemas.openxmlformats.org/officeDocument/2006/relationships/hyperlink" Target="https://www.legislation.gov.au/F2018L00450" TargetMode="External"/><Relationship Id="rId82" Type="http://schemas.openxmlformats.org/officeDocument/2006/relationships/hyperlink" Target="https://doi.org/10.1016/j.jiph.2024.102620" TargetMode="External"/><Relationship Id="rId90" Type="http://schemas.openxmlformats.org/officeDocument/2006/relationships/hyperlink" Target="https://www.health.gov.au/our-work/covid-19-vaccines" TargetMode="External"/><Relationship Id="rId95" Type="http://schemas.openxmlformats.org/officeDocument/2006/relationships/hyperlink" Target="https://www.health.gov.au/resources/publications/aisr-2019-national-influenza-season-summary" TargetMode="Externa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svgz"/><Relationship Id="rId27" Type="http://schemas.openxmlformats.org/officeDocument/2006/relationships/image" Target="media/image15.svgz"/><Relationship Id="rId30" Type="http://schemas.openxmlformats.org/officeDocument/2006/relationships/image" Target="media/image18.svgz"/><Relationship Id="rId35" Type="http://schemas.openxmlformats.org/officeDocument/2006/relationships/image" Target="media/image23.png"/><Relationship Id="rId43" Type="http://schemas.openxmlformats.org/officeDocument/2006/relationships/image" Target="media/image26.svgz"/><Relationship Id="rId48" Type="http://schemas.openxmlformats.org/officeDocument/2006/relationships/image" Target="media/image31.png"/><Relationship Id="rId56" Type="http://schemas.openxmlformats.org/officeDocument/2006/relationships/image" Target="media/image38.svg"/><Relationship Id="rId64" Type="http://schemas.openxmlformats.org/officeDocument/2006/relationships/hyperlink" Target="https://meteor.aihw.gov.au/content/602543" TargetMode="External"/><Relationship Id="rId69" Type="http://schemas.openxmlformats.org/officeDocument/2006/relationships/hyperlink" Target="https://ncirs.org.au/health-professionals/history-immunisation-australia" TargetMode="External"/><Relationship Id="rId77" Type="http://schemas.openxmlformats.org/officeDocument/2006/relationships/hyperlink" Target="https://doi.org/10.1038/s41564-020-0770-5" TargetMode="External"/><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4.svgz"/><Relationship Id="rId72" Type="http://schemas.openxmlformats.org/officeDocument/2006/relationships/hyperlink" Target="https://www.who.int/teams/global-influenza-programme/surveillance-and-monitoring/case-definitions-for-ili-and-sari" TargetMode="External"/><Relationship Id="rId80" Type="http://schemas.openxmlformats.org/officeDocument/2006/relationships/hyperlink" Target="https://doi.org/10.1128/mbio.01426-23" TargetMode="External"/><Relationship Id="rId85" Type="http://schemas.openxmlformats.org/officeDocument/2006/relationships/hyperlink" Target="https://doi.org/10.1016/S1473-3099(24)00505-X" TargetMode="External"/><Relationship Id="rId93" Type="http://schemas.openxmlformats.org/officeDocument/2006/relationships/hyperlink" Target="https://doi.org/10.3390/vaccines10050714" TargetMode="External"/><Relationship Id="rId98"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hyperlink" Target="mailto:copyright@health.gov.au" TargetMode="External"/><Relationship Id="rId17" Type="http://schemas.openxmlformats.org/officeDocument/2006/relationships/image" Target="media/image5.svgz"/><Relationship Id="rId25" Type="http://schemas.openxmlformats.org/officeDocument/2006/relationships/image" Target="media/image13.svgz"/><Relationship Id="rId33" Type="http://schemas.openxmlformats.org/officeDocument/2006/relationships/image" Target="media/image21.png"/><Relationship Id="rId38" Type="http://schemas.openxmlformats.org/officeDocument/2006/relationships/hyperlink" Target="https://www.abs.gov.au/statistics/people/population/national-state-and-territory-population/jun-2024" TargetMode="External"/><Relationship Id="rId46" Type="http://schemas.openxmlformats.org/officeDocument/2006/relationships/image" Target="media/image29.png"/><Relationship Id="rId59" Type="http://schemas.openxmlformats.org/officeDocument/2006/relationships/hyperlink" Target="https://www.health.gov.au/resources/publications/australian-national-disease-surveillance-plan-for-covid-19-influenza-and-rsv" TargetMode="External"/><Relationship Id="rId67" Type="http://schemas.openxmlformats.org/officeDocument/2006/relationships/hyperlink" Target="https://www.abs.gov.au/articles/deaths-due-covid-19-influenza-and-rsv-australia-2022-january-2025" TargetMode="External"/><Relationship Id="rId20" Type="http://schemas.openxmlformats.org/officeDocument/2006/relationships/image" Target="media/image8.svgz"/><Relationship Id="rId41" Type="http://schemas.openxmlformats.org/officeDocument/2006/relationships/hyperlink" Target="https://paeds.org.au/" TargetMode="External"/><Relationship Id="rId54" Type="http://schemas.openxmlformats.org/officeDocument/2006/relationships/image" Target="media/image36.svgz"/><Relationship Id="rId62" Type="http://schemas.openxmlformats.org/officeDocument/2006/relationships/hyperlink" Target="https://www.health.gov.au/resources/publications/national-health-security-agreement" TargetMode="External"/><Relationship Id="rId70" Type="http://schemas.openxmlformats.org/officeDocument/2006/relationships/hyperlink" Target="https://doi.org/10.33321/cdi.2023.47.14" TargetMode="External"/><Relationship Id="rId75" Type="http://schemas.openxmlformats.org/officeDocument/2006/relationships/hyperlink" Target="https://www.who.int/initiatives/global-influenza-surveillance-and-response-system/national-influenza-centres" TargetMode="External"/><Relationship Id="rId83" Type="http://schemas.openxmlformats.org/officeDocument/2006/relationships/hyperlink" Target="https://www.abs.gov.au/articles/deaths-due-covid-19-influenza-and-rsv-australia-2022-november-2024" TargetMode="External"/><Relationship Id="rId88" Type="http://schemas.openxmlformats.org/officeDocument/2006/relationships/hyperlink" Target="https://doi.org/10.1038/s41541-024-01010-y" TargetMode="External"/><Relationship Id="rId91" Type="http://schemas.openxmlformats.org/officeDocument/2006/relationships/hyperlink" Target="https://www.health.gov.au/topics/immunisation/vaccines/influenza-flu-vaccine" TargetMode="External"/><Relationship Id="rId96" Type="http://schemas.openxmlformats.org/officeDocument/2006/relationships/hyperlink" Target="https://www.health.gov.au/resources/publications/aisr-2023-national-influenza-season-summary"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svgz"/><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svgz"/><Relationship Id="rId49" Type="http://schemas.openxmlformats.org/officeDocument/2006/relationships/image" Target="media/image32.svgz"/><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27.png"/><Relationship Id="rId52" Type="http://schemas.openxmlformats.org/officeDocument/2006/relationships/hyperlink" Target="https://www.abs.gov.au/articles/deaths-due-covid-19-influenza-and-rsv-australia-2022-january-2025" TargetMode="External"/><Relationship Id="rId60" Type="http://schemas.openxmlformats.org/officeDocument/2006/relationships/hyperlink" Target="https://www.legislation.gov.au/C2007A00174" TargetMode="External"/><Relationship Id="rId65" Type="http://schemas.openxmlformats.org/officeDocument/2006/relationships/hyperlink" Target="https://www.lowitja.org.au/resource/deficit-discourse-strengths-based/" TargetMode="External"/><Relationship Id="rId73" Type="http://schemas.openxmlformats.org/officeDocument/2006/relationships/hyperlink" Target="https://www.monash.edu/medicine/sphpm/anzicrc/research/sprint-sari" TargetMode="External"/><Relationship Id="rId78" Type="http://schemas.openxmlformats.org/officeDocument/2006/relationships/hyperlink" Target="https://www.who.int/activities/tracking-SARS-CoV-2-variants" TargetMode="External"/><Relationship Id="rId81" Type="http://schemas.openxmlformats.org/officeDocument/2006/relationships/hyperlink" Target="https://nindss.health.gov.au/pbi-dashboard/" TargetMode="External"/><Relationship Id="rId86" Type="http://schemas.openxmlformats.org/officeDocument/2006/relationships/hyperlink" Target="https://www.who.int/docs/default-source/coronaviruse/09122024_xec_ire.pdf" TargetMode="External"/><Relationship Id="rId94" Type="http://schemas.openxmlformats.org/officeDocument/2006/relationships/hyperlink" Target="https://www.health.gov.au/resources/publications/aisr-2022-national-influenza-season-summary" TargetMode="External"/><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hyperlink" Target="https://www.health.gov.au/resources/publications/atagi-statement-on-the-administration-of-seasonal-influenza-vaccines-in-2024"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1.jpeg"/></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FF132EB5918444838C87DA94E973AA" ma:contentTypeVersion="15" ma:contentTypeDescription="Create a new document." ma:contentTypeScope="" ma:versionID="bd8c9bc13681574ab4393e071d1ca899">
  <xsd:schema xmlns:xsd="http://www.w3.org/2001/XMLSchema" xmlns:xs="http://www.w3.org/2001/XMLSchema" xmlns:p="http://schemas.microsoft.com/office/2006/metadata/properties" xmlns:ns2="084f2b4f-2535-46c8-ae12-341bccf6b9a4" xmlns:ns3="e7d54a9e-4aca-451b-99db-b94fe438e987" targetNamespace="http://schemas.microsoft.com/office/2006/metadata/properties" ma:root="true" ma:fieldsID="553f46498d0834296e2067c18ae8eae1" ns2:_="" ns3:_="">
    <xsd:import namespace="084f2b4f-2535-46c8-ae12-341bccf6b9a4"/>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count"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4f2b4f-2535-46c8-ae12-341bccf6b9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count" ma:index="13" nillable="true" ma:displayName="Report date" ma:format="Dropdown" ma:internalName="count">
      <xsd:simpleType>
        <xsd:restriction base="dms:Text">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425dc73-d65d-4879-ac69-f31d933da62b}"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unt xmlns="084f2b4f-2535-46c8-ae12-341bccf6b9a4" xsi:nil="true"/>
    <lcf76f155ced4ddcb4097134ff3c332f xmlns="084f2b4f-2535-46c8-ae12-341bccf6b9a4">
      <Terms xmlns="http://schemas.microsoft.com/office/infopath/2007/PartnerControls"/>
    </lcf76f155ced4ddcb4097134ff3c332f>
    <TaxCatchAll xmlns="e7d54a9e-4aca-451b-99db-b94fe438e987" xsi:nil="true"/>
  </documentManagement>
</p:properties>
</file>

<file path=customXml/itemProps1.xml><?xml version="1.0" encoding="utf-8"?>
<ds:datastoreItem xmlns:ds="http://schemas.openxmlformats.org/officeDocument/2006/customXml" ds:itemID="{F886998A-A647-4666-A216-DFB2215585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4f2b4f-2535-46c8-ae12-341bccf6b9a4"/>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BD5A8E-CE75-4E6C-8FAD-6B576A0B8215}">
  <ds:schemaRefs>
    <ds:schemaRef ds:uri="http://schemas.openxmlformats.org/officeDocument/2006/bibliography"/>
  </ds:schemaRefs>
</ds:datastoreItem>
</file>

<file path=customXml/itemProps3.xml><?xml version="1.0" encoding="utf-8"?>
<ds:datastoreItem xmlns:ds="http://schemas.openxmlformats.org/officeDocument/2006/customXml" ds:itemID="{4DB21985-B0BE-4DAA-901C-434BCE002F8D}">
  <ds:schemaRefs>
    <ds:schemaRef ds:uri="http://schemas.microsoft.com/sharepoint/v3/contenttype/forms"/>
  </ds:schemaRefs>
</ds:datastoreItem>
</file>

<file path=customXml/itemProps4.xml><?xml version="1.0" encoding="utf-8"?>
<ds:datastoreItem xmlns:ds="http://schemas.openxmlformats.org/officeDocument/2006/customXml" ds:itemID="{A3FA23CF-393F-49B8-BF44-39348712F59A}">
  <ds:schemaRefs>
    <ds:schemaRef ds:uri="http://schemas.microsoft.com/office/2006/metadata/properties"/>
    <ds:schemaRef ds:uri="http://schemas.microsoft.com/office/infopath/2007/PartnerControls"/>
    <ds:schemaRef ds:uri="084f2b4f-2535-46c8-ae12-341bccf6b9a4"/>
    <ds:schemaRef ds:uri="e7d54a9e-4aca-451b-99db-b94fe438e987"/>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7</Pages>
  <Words>27597</Words>
  <Characters>157303</Characters>
  <Application>Microsoft Office Word</Application>
  <DocSecurity>0</DocSecurity>
  <Lines>1310</Lines>
  <Paragraphs>369</Paragraphs>
  <ScaleCrop>false</ScaleCrop>
  <Company/>
  <LinksUpToDate>false</LinksUpToDate>
  <CharactersWithSpaces>18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Annual Australian Respiratory Surveillance Report</dc:title>
  <dc:subject/>
  <dc:creator/>
  <cp:keywords/>
  <cp:revision>4201</cp:revision>
  <dcterms:created xsi:type="dcterms:W3CDTF">2025-03-12T01:29:00Z</dcterms:created>
  <dcterms:modified xsi:type="dcterms:W3CDTF">2025-04-0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
  </property>
  <property fmtid="{D5CDD505-2E9C-101B-9397-08002B2CF9AE}" pid="4" name="params">
    <vt:lpwstr/>
  </property>
  <property fmtid="{D5CDD505-2E9C-101B-9397-08002B2CF9AE}" pid="5" name="ContentTypeId">
    <vt:lpwstr>0x0101000EFF132EB5918444838C87DA94E973AA</vt:lpwstr>
  </property>
  <property fmtid="{D5CDD505-2E9C-101B-9397-08002B2CF9AE}" pid="6" name="MediaServiceImageTags">
    <vt:lpwstr/>
  </property>
</Properties>
</file>